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C7B121" w14:textId="77777777" w:rsidR="00B052BC" w:rsidRPr="00C97EA9" w:rsidRDefault="00B052BC" w:rsidP="00B052BC">
      <w:pPr>
        <w:spacing w:line="480" w:lineRule="auto"/>
        <w:rPr>
          <w:b/>
          <w:sz w:val="28"/>
          <w:szCs w:val="28"/>
          <w:lang w:val="en-US"/>
        </w:rPr>
      </w:pPr>
      <w:bookmarkStart w:id="0" w:name="_GoBack"/>
      <w:bookmarkEnd w:id="0"/>
      <w:r w:rsidRPr="00C97EA9">
        <w:rPr>
          <w:b/>
          <w:sz w:val="28"/>
          <w:szCs w:val="28"/>
          <w:lang w:val="en-US"/>
        </w:rPr>
        <w:t xml:space="preserve">Proteomic profiling of epileptogenesis in a rat model: </w:t>
      </w:r>
    </w:p>
    <w:p w14:paraId="33EE3E5C" w14:textId="43588F7B" w:rsidR="00BE57AD" w:rsidRPr="00C97EA9" w:rsidRDefault="00B052BC" w:rsidP="00575FE0">
      <w:pPr>
        <w:spacing w:line="480" w:lineRule="auto"/>
        <w:rPr>
          <w:b/>
          <w:sz w:val="28"/>
          <w:szCs w:val="28"/>
          <w:lang w:val="en-US"/>
        </w:rPr>
      </w:pPr>
      <w:r w:rsidRPr="00C97EA9">
        <w:rPr>
          <w:b/>
          <w:sz w:val="28"/>
          <w:szCs w:val="28"/>
          <w:lang w:val="en-US"/>
        </w:rPr>
        <w:t>focus</w:t>
      </w:r>
      <w:r w:rsidR="00575FE0" w:rsidRPr="00C97EA9">
        <w:rPr>
          <w:b/>
          <w:sz w:val="28"/>
          <w:szCs w:val="28"/>
          <w:lang w:val="en-US"/>
        </w:rPr>
        <w:t xml:space="preserve"> on </w:t>
      </w:r>
      <w:r w:rsidR="00F01EA0" w:rsidRPr="00C97EA9">
        <w:rPr>
          <w:b/>
          <w:sz w:val="28"/>
          <w:szCs w:val="28"/>
          <w:lang w:val="en-US"/>
        </w:rPr>
        <w:t>cell stress, extracellular matrix</w:t>
      </w:r>
      <w:r w:rsidR="00575FE0" w:rsidRPr="00C97EA9">
        <w:rPr>
          <w:b/>
          <w:sz w:val="28"/>
          <w:szCs w:val="28"/>
          <w:lang w:val="en-US"/>
        </w:rPr>
        <w:t xml:space="preserve"> and angiogenesis</w:t>
      </w:r>
    </w:p>
    <w:p w14:paraId="514C9DB9" w14:textId="1B656932" w:rsidR="00BE57AD" w:rsidRPr="00C97EA9" w:rsidRDefault="00BE57AD" w:rsidP="00BE57AD">
      <w:pPr>
        <w:autoSpaceDE w:val="0"/>
        <w:autoSpaceDN w:val="0"/>
        <w:adjustRightInd w:val="0"/>
        <w:spacing w:line="480" w:lineRule="auto"/>
        <w:rPr>
          <w:sz w:val="22"/>
          <w:szCs w:val="22"/>
          <w:lang w:val="en-US"/>
        </w:rPr>
      </w:pPr>
    </w:p>
    <w:p w14:paraId="2AB8C93B" w14:textId="0C72A67B" w:rsidR="002E4E61" w:rsidRPr="00C97EA9" w:rsidRDefault="002E4E61" w:rsidP="002E4E61">
      <w:pPr>
        <w:autoSpaceDE w:val="0"/>
        <w:autoSpaceDN w:val="0"/>
        <w:adjustRightInd w:val="0"/>
        <w:spacing w:line="480" w:lineRule="auto"/>
        <w:rPr>
          <w:sz w:val="22"/>
          <w:szCs w:val="22"/>
          <w:lang w:val="en-US"/>
        </w:rPr>
      </w:pPr>
      <w:r w:rsidRPr="00C97EA9">
        <w:rPr>
          <w:sz w:val="22"/>
          <w:szCs w:val="22"/>
          <w:lang w:val="en-US"/>
        </w:rPr>
        <w:t>Michael Keck</w:t>
      </w:r>
      <w:r w:rsidRPr="00C97EA9">
        <w:rPr>
          <w:sz w:val="22"/>
          <w:szCs w:val="22"/>
          <w:vertAlign w:val="superscript"/>
          <w:lang w:val="en-US"/>
        </w:rPr>
        <w:t>1</w:t>
      </w:r>
      <w:r w:rsidR="00E27360" w:rsidRPr="00C97EA9">
        <w:rPr>
          <w:sz w:val="22"/>
          <w:szCs w:val="22"/>
          <w:vertAlign w:val="superscript"/>
          <w:lang w:val="en-US"/>
        </w:rPr>
        <w:t>*</w:t>
      </w:r>
      <w:r w:rsidRPr="00C97EA9">
        <w:rPr>
          <w:sz w:val="22"/>
          <w:szCs w:val="22"/>
          <w:lang w:val="en-US"/>
        </w:rPr>
        <w:t>, Roelof Maarten van Dijk</w:t>
      </w:r>
      <w:r w:rsidRPr="00C97EA9">
        <w:rPr>
          <w:sz w:val="22"/>
          <w:szCs w:val="22"/>
          <w:vertAlign w:val="superscript"/>
          <w:lang w:val="en-US"/>
        </w:rPr>
        <w:t>1</w:t>
      </w:r>
      <w:r w:rsidR="00E27360" w:rsidRPr="00C97EA9">
        <w:rPr>
          <w:sz w:val="22"/>
          <w:szCs w:val="22"/>
          <w:vertAlign w:val="superscript"/>
          <w:lang w:val="en-US"/>
        </w:rPr>
        <w:t>*</w:t>
      </w:r>
      <w:r w:rsidRPr="00C97EA9">
        <w:rPr>
          <w:sz w:val="22"/>
          <w:szCs w:val="22"/>
          <w:lang w:val="en-US"/>
        </w:rPr>
        <w:t>,</w:t>
      </w:r>
      <w:r w:rsidRPr="00C97EA9">
        <w:rPr>
          <w:sz w:val="22"/>
          <w:szCs w:val="22"/>
          <w:vertAlign w:val="superscript"/>
          <w:lang w:val="en-US"/>
        </w:rPr>
        <w:t xml:space="preserve"> </w:t>
      </w:r>
      <w:r w:rsidRPr="00C97EA9">
        <w:rPr>
          <w:sz w:val="22"/>
          <w:szCs w:val="22"/>
          <w:lang w:val="en-US"/>
        </w:rPr>
        <w:t xml:space="preserve">Cornelia A. Deeg </w:t>
      </w:r>
      <w:r w:rsidRPr="00C97EA9">
        <w:rPr>
          <w:sz w:val="22"/>
          <w:szCs w:val="22"/>
          <w:vertAlign w:val="superscript"/>
          <w:lang w:val="en-US"/>
        </w:rPr>
        <w:t>3</w:t>
      </w:r>
      <w:r w:rsidRPr="00C97EA9">
        <w:rPr>
          <w:sz w:val="22"/>
          <w:szCs w:val="22"/>
          <w:lang w:val="en-US"/>
        </w:rPr>
        <w:t>, Katharina Kistler</w:t>
      </w:r>
      <w:r w:rsidRPr="00C97EA9">
        <w:rPr>
          <w:sz w:val="22"/>
          <w:szCs w:val="22"/>
          <w:vertAlign w:val="superscript"/>
          <w:lang w:val="en-US"/>
        </w:rPr>
        <w:t>1</w:t>
      </w:r>
      <w:r w:rsidRPr="00C97EA9">
        <w:rPr>
          <w:sz w:val="22"/>
          <w:szCs w:val="22"/>
          <w:lang w:val="en-US"/>
        </w:rPr>
        <w:t>, Andreas Walker</w:t>
      </w:r>
      <w:r w:rsidRPr="00C97EA9">
        <w:rPr>
          <w:sz w:val="22"/>
          <w:szCs w:val="22"/>
          <w:vertAlign w:val="superscript"/>
          <w:lang w:val="en-US"/>
        </w:rPr>
        <w:t>1</w:t>
      </w:r>
      <w:r w:rsidRPr="00C97EA9">
        <w:rPr>
          <w:sz w:val="22"/>
          <w:szCs w:val="22"/>
          <w:lang w:val="en-US"/>
        </w:rPr>
        <w:t>, Eva-Lotta von Rüden</w:t>
      </w:r>
      <w:r w:rsidRPr="00C97EA9">
        <w:rPr>
          <w:sz w:val="22"/>
          <w:szCs w:val="22"/>
          <w:vertAlign w:val="superscript"/>
          <w:lang w:val="en-US"/>
        </w:rPr>
        <w:t>1</w:t>
      </w:r>
      <w:r w:rsidRPr="00C97EA9">
        <w:rPr>
          <w:sz w:val="22"/>
          <w:szCs w:val="22"/>
          <w:lang w:val="en-US"/>
        </w:rPr>
        <w:t>,</w:t>
      </w:r>
      <w:r w:rsidRPr="00C97EA9">
        <w:rPr>
          <w:sz w:val="22"/>
          <w:szCs w:val="22"/>
          <w:vertAlign w:val="superscript"/>
          <w:lang w:val="en-US"/>
        </w:rPr>
        <w:t xml:space="preserve"> </w:t>
      </w:r>
      <w:r w:rsidRPr="00C97EA9">
        <w:rPr>
          <w:sz w:val="22"/>
          <w:szCs w:val="22"/>
          <w:lang w:val="en-US"/>
        </w:rPr>
        <w:t>Vera Russmann</w:t>
      </w:r>
      <w:r w:rsidRPr="00C97EA9">
        <w:rPr>
          <w:sz w:val="22"/>
          <w:szCs w:val="22"/>
          <w:vertAlign w:val="superscript"/>
          <w:lang w:val="en-US"/>
        </w:rPr>
        <w:t>1</w:t>
      </w:r>
      <w:r w:rsidRPr="00C97EA9">
        <w:rPr>
          <w:sz w:val="22"/>
          <w:szCs w:val="22"/>
          <w:lang w:val="en-US"/>
        </w:rPr>
        <w:t xml:space="preserve">, </w:t>
      </w:r>
      <w:r w:rsidR="0021522C" w:rsidRPr="00C97EA9">
        <w:rPr>
          <w:sz w:val="22"/>
          <w:szCs w:val="22"/>
          <w:lang w:val="en-US"/>
        </w:rPr>
        <w:t>Stefanie M. Hauck</w:t>
      </w:r>
      <w:r w:rsidR="0021522C" w:rsidRPr="00C97EA9">
        <w:rPr>
          <w:sz w:val="22"/>
          <w:szCs w:val="22"/>
          <w:vertAlign w:val="superscript"/>
          <w:lang w:val="en-US"/>
        </w:rPr>
        <w:t>2†</w:t>
      </w:r>
      <w:r w:rsidR="0021522C" w:rsidRPr="00C97EA9">
        <w:rPr>
          <w:sz w:val="22"/>
          <w:szCs w:val="22"/>
          <w:lang w:val="en-US"/>
        </w:rPr>
        <w:t xml:space="preserve">, </w:t>
      </w:r>
      <w:r w:rsidRPr="00C97EA9">
        <w:rPr>
          <w:sz w:val="22"/>
          <w:szCs w:val="22"/>
          <w:lang w:val="en-US"/>
        </w:rPr>
        <w:t>and Heidrun Potschka</w:t>
      </w:r>
      <w:r w:rsidRPr="00C97EA9">
        <w:rPr>
          <w:sz w:val="22"/>
          <w:szCs w:val="22"/>
          <w:vertAlign w:val="superscript"/>
          <w:lang w:val="en-US"/>
        </w:rPr>
        <w:t>1</w:t>
      </w:r>
      <w:r w:rsidR="0021522C" w:rsidRPr="00C97EA9">
        <w:rPr>
          <w:sz w:val="22"/>
          <w:szCs w:val="22"/>
          <w:vertAlign w:val="superscript"/>
          <w:lang w:val="en-US"/>
        </w:rPr>
        <w:t>†</w:t>
      </w:r>
      <w:r w:rsidRPr="00C97EA9">
        <w:rPr>
          <w:sz w:val="22"/>
          <w:szCs w:val="22"/>
          <w:vertAlign w:val="superscript"/>
          <w:lang w:val="en-US"/>
        </w:rPr>
        <w:t>*</w:t>
      </w:r>
    </w:p>
    <w:p w14:paraId="67EAB7AB" w14:textId="45D0954C" w:rsidR="002E4E61" w:rsidRPr="00C97EA9" w:rsidRDefault="002E4E61" w:rsidP="00BE57AD">
      <w:pPr>
        <w:autoSpaceDE w:val="0"/>
        <w:autoSpaceDN w:val="0"/>
        <w:adjustRightInd w:val="0"/>
        <w:spacing w:line="480" w:lineRule="auto"/>
        <w:rPr>
          <w:sz w:val="22"/>
          <w:szCs w:val="22"/>
          <w:lang w:val="en-US"/>
        </w:rPr>
      </w:pPr>
    </w:p>
    <w:p w14:paraId="034B95C2" w14:textId="1672C7CB" w:rsidR="00BE57AD" w:rsidRPr="00C97EA9" w:rsidRDefault="00BE57AD" w:rsidP="00BE57AD">
      <w:pPr>
        <w:autoSpaceDE w:val="0"/>
        <w:autoSpaceDN w:val="0"/>
        <w:adjustRightInd w:val="0"/>
        <w:spacing w:line="480" w:lineRule="auto"/>
        <w:rPr>
          <w:sz w:val="22"/>
          <w:szCs w:val="22"/>
          <w:lang w:val="en-US"/>
        </w:rPr>
      </w:pPr>
      <w:r w:rsidRPr="00C97EA9">
        <w:rPr>
          <w:sz w:val="22"/>
          <w:szCs w:val="22"/>
          <w:vertAlign w:val="superscript"/>
          <w:lang w:val="en-US"/>
        </w:rPr>
        <w:t>1</w:t>
      </w:r>
      <w:r w:rsidRPr="00C97EA9">
        <w:rPr>
          <w:sz w:val="22"/>
          <w:szCs w:val="22"/>
          <w:lang w:val="en-US"/>
        </w:rPr>
        <w:t>Institute of Pharmacology, Toxicology &amp; Pharmacy, Ludwig-Maximilians-University (LMU),</w:t>
      </w:r>
    </w:p>
    <w:p w14:paraId="05BCD4E6" w14:textId="77777777" w:rsidR="00BE57AD" w:rsidRPr="00C97EA9" w:rsidRDefault="00BE57AD" w:rsidP="00BE57AD">
      <w:pPr>
        <w:autoSpaceDE w:val="0"/>
        <w:autoSpaceDN w:val="0"/>
        <w:adjustRightInd w:val="0"/>
        <w:spacing w:line="480" w:lineRule="auto"/>
        <w:rPr>
          <w:sz w:val="22"/>
          <w:szCs w:val="22"/>
          <w:lang w:val="en-US"/>
        </w:rPr>
      </w:pPr>
      <w:r w:rsidRPr="00C97EA9">
        <w:rPr>
          <w:sz w:val="22"/>
          <w:szCs w:val="22"/>
          <w:lang w:val="en-US"/>
        </w:rPr>
        <w:t xml:space="preserve"> Munich, Germany</w:t>
      </w:r>
    </w:p>
    <w:p w14:paraId="38402F7C" w14:textId="77777777" w:rsidR="00BE57AD" w:rsidRPr="00C97EA9" w:rsidRDefault="00BE57AD" w:rsidP="00BE57AD">
      <w:pPr>
        <w:autoSpaceDE w:val="0"/>
        <w:autoSpaceDN w:val="0"/>
        <w:adjustRightInd w:val="0"/>
        <w:spacing w:line="480" w:lineRule="auto"/>
        <w:rPr>
          <w:sz w:val="22"/>
          <w:szCs w:val="22"/>
          <w:lang w:val="en-US"/>
        </w:rPr>
      </w:pPr>
      <w:r w:rsidRPr="00C97EA9">
        <w:rPr>
          <w:sz w:val="22"/>
          <w:szCs w:val="22"/>
          <w:vertAlign w:val="superscript"/>
          <w:lang w:val="en-US"/>
        </w:rPr>
        <w:t>2</w:t>
      </w:r>
      <w:r w:rsidRPr="00C97EA9">
        <w:rPr>
          <w:sz w:val="22"/>
          <w:szCs w:val="22"/>
          <w:lang w:val="en-US"/>
        </w:rPr>
        <w:t>Research Unit Protein Science, Helmholtz Center Munich, Neuherberg, Germany</w:t>
      </w:r>
    </w:p>
    <w:p w14:paraId="116A6DCD" w14:textId="4E847DFE" w:rsidR="00BE57AD" w:rsidRPr="00C97EA9" w:rsidRDefault="00BE57AD" w:rsidP="00BE57AD">
      <w:pPr>
        <w:autoSpaceDE w:val="0"/>
        <w:autoSpaceDN w:val="0"/>
        <w:adjustRightInd w:val="0"/>
        <w:spacing w:line="480" w:lineRule="auto"/>
        <w:rPr>
          <w:sz w:val="22"/>
          <w:szCs w:val="22"/>
          <w:lang w:val="en-US"/>
        </w:rPr>
      </w:pPr>
      <w:r w:rsidRPr="00C97EA9">
        <w:rPr>
          <w:sz w:val="22"/>
          <w:szCs w:val="22"/>
          <w:vertAlign w:val="superscript"/>
          <w:lang w:val="en-US"/>
        </w:rPr>
        <w:t>3</w:t>
      </w:r>
      <w:r w:rsidRPr="00C97EA9">
        <w:rPr>
          <w:sz w:val="22"/>
          <w:szCs w:val="22"/>
          <w:lang w:val="en-US"/>
        </w:rPr>
        <w:t xml:space="preserve">Institute of Animal Physiology, </w:t>
      </w:r>
      <w:r w:rsidR="00D056C3" w:rsidRPr="00C97EA9">
        <w:rPr>
          <w:sz w:val="22"/>
          <w:szCs w:val="22"/>
          <w:lang w:val="en-US"/>
        </w:rPr>
        <w:t xml:space="preserve">Department of Veterinary Sciences, </w:t>
      </w:r>
      <w:r w:rsidRPr="00C97EA9">
        <w:rPr>
          <w:sz w:val="22"/>
          <w:szCs w:val="22"/>
          <w:lang w:val="en-US"/>
        </w:rPr>
        <w:t>Ludwig-Maximilians-University</w:t>
      </w:r>
      <w:r w:rsidR="004C2E77" w:rsidRPr="00C97EA9">
        <w:rPr>
          <w:sz w:val="22"/>
          <w:szCs w:val="22"/>
          <w:lang w:val="en-US"/>
        </w:rPr>
        <w:t xml:space="preserve"> (LMU)</w:t>
      </w:r>
      <w:r w:rsidRPr="00C97EA9">
        <w:rPr>
          <w:sz w:val="22"/>
          <w:szCs w:val="22"/>
          <w:lang w:val="en-US"/>
        </w:rPr>
        <w:t>, Munich, Germany</w:t>
      </w:r>
    </w:p>
    <w:p w14:paraId="43C667E7" w14:textId="48EE08CA" w:rsidR="00E27360" w:rsidRPr="00C97EA9" w:rsidRDefault="00E27360" w:rsidP="00BE57AD">
      <w:pPr>
        <w:autoSpaceDE w:val="0"/>
        <w:autoSpaceDN w:val="0"/>
        <w:adjustRightInd w:val="0"/>
        <w:spacing w:line="480" w:lineRule="auto"/>
        <w:rPr>
          <w:sz w:val="22"/>
          <w:szCs w:val="22"/>
          <w:vertAlign w:val="superscript"/>
          <w:lang w:val="en-US"/>
        </w:rPr>
      </w:pPr>
      <w:r w:rsidRPr="00C97EA9">
        <w:rPr>
          <w:sz w:val="22"/>
          <w:szCs w:val="22"/>
          <w:vertAlign w:val="superscript"/>
          <w:lang w:val="en-US"/>
        </w:rPr>
        <w:t>*</w:t>
      </w:r>
      <w:r w:rsidRPr="00C97EA9">
        <w:rPr>
          <w:sz w:val="22"/>
          <w:szCs w:val="22"/>
        </w:rPr>
        <w:t xml:space="preserve"> These authors contributed equally to this work.</w:t>
      </w:r>
    </w:p>
    <w:p w14:paraId="4BE26B04" w14:textId="630AC445" w:rsidR="0021522C" w:rsidRPr="00C97EA9" w:rsidRDefault="0021522C" w:rsidP="00BE57AD">
      <w:pPr>
        <w:autoSpaceDE w:val="0"/>
        <w:autoSpaceDN w:val="0"/>
        <w:adjustRightInd w:val="0"/>
        <w:spacing w:line="480" w:lineRule="auto"/>
        <w:rPr>
          <w:sz w:val="22"/>
          <w:szCs w:val="22"/>
          <w:lang w:val="en-US"/>
        </w:rPr>
      </w:pPr>
      <w:r w:rsidRPr="00C97EA9">
        <w:rPr>
          <w:sz w:val="22"/>
          <w:szCs w:val="22"/>
          <w:vertAlign w:val="superscript"/>
          <w:lang w:val="en-US"/>
        </w:rPr>
        <w:t xml:space="preserve">† </w:t>
      </w:r>
      <w:r w:rsidRPr="00C97EA9">
        <w:rPr>
          <w:sz w:val="22"/>
          <w:szCs w:val="22"/>
        </w:rPr>
        <w:t>These authors contributed equally to this work</w:t>
      </w:r>
      <w:r w:rsidR="00E27360" w:rsidRPr="00C97EA9">
        <w:rPr>
          <w:sz w:val="22"/>
          <w:szCs w:val="22"/>
        </w:rPr>
        <w:t>.</w:t>
      </w:r>
    </w:p>
    <w:p w14:paraId="272C34F6" w14:textId="77777777" w:rsidR="0056434B" w:rsidRPr="00C97EA9" w:rsidRDefault="0056434B" w:rsidP="00BE57AD">
      <w:pPr>
        <w:spacing w:line="360" w:lineRule="auto"/>
        <w:rPr>
          <w:i/>
          <w:iCs/>
          <w:sz w:val="22"/>
          <w:szCs w:val="22"/>
          <w:lang w:val="en-US"/>
        </w:rPr>
      </w:pPr>
    </w:p>
    <w:p w14:paraId="65F87E22" w14:textId="222578C5" w:rsidR="0056434B" w:rsidRPr="00C97EA9" w:rsidRDefault="0056434B" w:rsidP="00BE57AD">
      <w:pPr>
        <w:spacing w:line="360" w:lineRule="auto"/>
        <w:rPr>
          <w:i/>
          <w:iCs/>
          <w:sz w:val="22"/>
          <w:szCs w:val="22"/>
          <w:lang w:val="en-US"/>
        </w:rPr>
      </w:pPr>
    </w:p>
    <w:p w14:paraId="6C4DBCBC" w14:textId="3D3CCB52" w:rsidR="002D6BC2" w:rsidRPr="00C97EA9" w:rsidRDefault="002D6BC2" w:rsidP="00BE57AD">
      <w:pPr>
        <w:spacing w:line="360" w:lineRule="auto"/>
        <w:rPr>
          <w:i/>
          <w:iCs/>
          <w:sz w:val="22"/>
          <w:szCs w:val="22"/>
          <w:lang w:val="en-US"/>
        </w:rPr>
      </w:pPr>
    </w:p>
    <w:p w14:paraId="6BCE6721" w14:textId="20E112D2" w:rsidR="002D6BC2" w:rsidRPr="00C97EA9" w:rsidRDefault="002D6BC2" w:rsidP="00BE57AD">
      <w:pPr>
        <w:spacing w:line="360" w:lineRule="auto"/>
        <w:rPr>
          <w:iCs/>
          <w:sz w:val="22"/>
          <w:szCs w:val="22"/>
          <w:lang w:val="en-US"/>
        </w:rPr>
      </w:pPr>
    </w:p>
    <w:p w14:paraId="236F0CE9" w14:textId="64D6DE20" w:rsidR="00BE57AD" w:rsidRPr="00C97EA9" w:rsidRDefault="002D6BC2" w:rsidP="002D6BC2">
      <w:pPr>
        <w:spacing w:line="360" w:lineRule="auto"/>
        <w:rPr>
          <w:iCs/>
          <w:sz w:val="22"/>
          <w:szCs w:val="22"/>
          <w:lang w:val="en-US"/>
        </w:rPr>
      </w:pPr>
      <w:r w:rsidRPr="00C97EA9">
        <w:rPr>
          <w:iCs/>
          <w:sz w:val="22"/>
          <w:szCs w:val="22"/>
          <w:lang w:val="en-US"/>
        </w:rPr>
        <w:t xml:space="preserve">* Corresponding author at: </w:t>
      </w:r>
      <w:r w:rsidR="00BE57AD" w:rsidRPr="00C97EA9">
        <w:rPr>
          <w:sz w:val="22"/>
          <w:szCs w:val="22"/>
          <w:lang w:val="en-US"/>
        </w:rPr>
        <w:t>Institute of Pharmacology, Toxicology, and Pharmacy,</w:t>
      </w:r>
      <w:r w:rsidR="0056434B" w:rsidRPr="00C97EA9">
        <w:rPr>
          <w:sz w:val="22"/>
          <w:szCs w:val="22"/>
          <w:lang w:val="en-US"/>
        </w:rPr>
        <w:t xml:space="preserve"> </w:t>
      </w:r>
      <w:r w:rsidR="00BE57AD" w:rsidRPr="00C97EA9">
        <w:rPr>
          <w:sz w:val="22"/>
          <w:szCs w:val="22"/>
          <w:lang w:val="en-US" w:eastAsia="nl-NL"/>
        </w:rPr>
        <w:t>Ludwig-Maximilian</w:t>
      </w:r>
      <w:r w:rsidR="009A7AA9" w:rsidRPr="00C97EA9">
        <w:rPr>
          <w:sz w:val="22"/>
          <w:szCs w:val="22"/>
          <w:lang w:val="en-US" w:eastAsia="nl-NL"/>
        </w:rPr>
        <w:t>s</w:t>
      </w:r>
      <w:r w:rsidR="00BE57AD" w:rsidRPr="00C97EA9">
        <w:rPr>
          <w:sz w:val="22"/>
          <w:szCs w:val="22"/>
          <w:lang w:val="en-US" w:eastAsia="nl-NL"/>
        </w:rPr>
        <w:t>-University, Koeniginstr. 16, D-80539 Munich, Germany;</w:t>
      </w:r>
      <w:r w:rsidR="0056434B" w:rsidRPr="00C97EA9">
        <w:rPr>
          <w:sz w:val="22"/>
          <w:szCs w:val="22"/>
          <w:lang w:val="en-US" w:eastAsia="nl-NL"/>
        </w:rPr>
        <w:t xml:space="preserve"> </w:t>
      </w:r>
      <w:r w:rsidR="00BE57AD" w:rsidRPr="00C97EA9">
        <w:rPr>
          <w:sz w:val="22"/>
          <w:szCs w:val="22"/>
          <w:lang w:val="en-US"/>
        </w:rPr>
        <w:t>Phone:</w:t>
      </w:r>
      <w:r w:rsidR="00245970" w:rsidRPr="00C97EA9">
        <w:rPr>
          <w:sz w:val="22"/>
          <w:szCs w:val="22"/>
          <w:lang w:val="en-US"/>
        </w:rPr>
        <w:t xml:space="preserve"> </w:t>
      </w:r>
      <w:r w:rsidR="00BE57AD" w:rsidRPr="00C97EA9">
        <w:rPr>
          <w:sz w:val="22"/>
          <w:szCs w:val="22"/>
          <w:lang w:val="en-US"/>
        </w:rPr>
        <w:t>+49-89-21802662; Fax: +49-89-2180-16556;</w:t>
      </w:r>
      <w:r w:rsidR="0056434B" w:rsidRPr="00C97EA9">
        <w:rPr>
          <w:sz w:val="22"/>
          <w:szCs w:val="22"/>
          <w:lang w:val="en-US"/>
        </w:rPr>
        <w:t xml:space="preserve"> </w:t>
      </w:r>
      <w:r w:rsidR="00BE57AD" w:rsidRPr="00C97EA9">
        <w:rPr>
          <w:sz w:val="22"/>
          <w:szCs w:val="22"/>
          <w:lang w:val="en-US"/>
        </w:rPr>
        <w:t xml:space="preserve">E-mail: potschka@pharmtox.vetmed.uni-muenchen.de </w:t>
      </w:r>
    </w:p>
    <w:p w14:paraId="764F1CF5" w14:textId="77777777" w:rsidR="0056434B" w:rsidRPr="00C97EA9" w:rsidRDefault="0056434B" w:rsidP="00C57050">
      <w:pPr>
        <w:autoSpaceDE w:val="0"/>
        <w:autoSpaceDN w:val="0"/>
        <w:adjustRightInd w:val="0"/>
        <w:spacing w:line="480" w:lineRule="auto"/>
        <w:jc w:val="both"/>
        <w:outlineLvl w:val="0"/>
        <w:rPr>
          <w:sz w:val="22"/>
          <w:szCs w:val="22"/>
          <w:lang w:val="en-US"/>
        </w:rPr>
      </w:pPr>
    </w:p>
    <w:p w14:paraId="5416ECCC" w14:textId="373E12F2" w:rsidR="009A7AA9" w:rsidRPr="00C97EA9" w:rsidRDefault="009A7AA9" w:rsidP="00091CDD">
      <w:pPr>
        <w:autoSpaceDE w:val="0"/>
        <w:autoSpaceDN w:val="0"/>
        <w:adjustRightInd w:val="0"/>
        <w:spacing w:line="480" w:lineRule="auto"/>
        <w:jc w:val="both"/>
        <w:outlineLvl w:val="0"/>
        <w:rPr>
          <w:b/>
          <w:lang w:val="en-US"/>
        </w:rPr>
      </w:pPr>
      <w:r w:rsidRPr="00C97EA9">
        <w:rPr>
          <w:b/>
          <w:lang w:val="en-US"/>
        </w:rPr>
        <w:br w:type="page"/>
      </w:r>
    </w:p>
    <w:p w14:paraId="24EC081C" w14:textId="77777777" w:rsidR="00D82BB4" w:rsidRPr="00C97EA9" w:rsidRDefault="00D82BB4" w:rsidP="00D82BB4">
      <w:pPr>
        <w:autoSpaceDE w:val="0"/>
        <w:autoSpaceDN w:val="0"/>
        <w:adjustRightInd w:val="0"/>
        <w:spacing w:line="480" w:lineRule="auto"/>
        <w:jc w:val="both"/>
        <w:outlineLvl w:val="0"/>
        <w:rPr>
          <w:b/>
          <w:lang w:val="en-US"/>
        </w:rPr>
      </w:pPr>
      <w:r w:rsidRPr="00C97EA9">
        <w:rPr>
          <w:b/>
          <w:lang w:val="en-US"/>
        </w:rPr>
        <w:lastRenderedPageBreak/>
        <w:t>Abstract</w:t>
      </w:r>
    </w:p>
    <w:p w14:paraId="732C1DE8" w14:textId="77777777" w:rsidR="007526EC" w:rsidRPr="00C97EA9" w:rsidRDefault="007526EC" w:rsidP="007526EC">
      <w:pPr>
        <w:autoSpaceDE w:val="0"/>
        <w:autoSpaceDN w:val="0"/>
        <w:adjustRightInd w:val="0"/>
        <w:spacing w:line="480" w:lineRule="auto"/>
        <w:jc w:val="both"/>
        <w:outlineLvl w:val="0"/>
        <w:rPr>
          <w:lang w:val="en-US"/>
        </w:rPr>
      </w:pPr>
      <w:r w:rsidRPr="00C97EA9">
        <w:rPr>
          <w:lang w:val="en-US"/>
        </w:rPr>
        <w:t xml:space="preserve">Information about epileptogenesis-associated changes in protein expression patterns is of particular interest for future selection of target and biomarker candidates. </w:t>
      </w:r>
    </w:p>
    <w:p w14:paraId="7E844144" w14:textId="77777777" w:rsidR="007526EC" w:rsidRPr="00C97EA9" w:rsidRDefault="007526EC" w:rsidP="007526EC">
      <w:pPr>
        <w:autoSpaceDE w:val="0"/>
        <w:autoSpaceDN w:val="0"/>
        <w:adjustRightInd w:val="0"/>
        <w:spacing w:line="480" w:lineRule="auto"/>
        <w:jc w:val="both"/>
        <w:outlineLvl w:val="0"/>
        <w:rPr>
          <w:lang w:val="en-US"/>
        </w:rPr>
      </w:pPr>
      <w:r w:rsidRPr="00C97EA9">
        <w:rPr>
          <w:lang w:val="en-US"/>
        </w:rPr>
        <w:t xml:space="preserve">Bioinformatic analysis of proteomic data sets can increase our knowledge about molecular alterations characterizing the different phases of epilepsy development following an initial epileptogenic insult. </w:t>
      </w:r>
    </w:p>
    <w:p w14:paraId="32C8D4CD" w14:textId="7C6E1E71" w:rsidR="007526EC" w:rsidRPr="00C97EA9" w:rsidRDefault="007526EC" w:rsidP="007526EC">
      <w:pPr>
        <w:autoSpaceDE w:val="0"/>
        <w:autoSpaceDN w:val="0"/>
        <w:adjustRightInd w:val="0"/>
        <w:spacing w:line="480" w:lineRule="auto"/>
        <w:jc w:val="both"/>
        <w:outlineLvl w:val="0"/>
        <w:rPr>
          <w:lang w:val="en-US"/>
        </w:rPr>
      </w:pPr>
      <w:r w:rsidRPr="00C97EA9">
        <w:rPr>
          <w:lang w:val="en-US"/>
        </w:rPr>
        <w:t xml:space="preserve">Here, we report findings from a focused analysis of proteomic data obtained for </w:t>
      </w:r>
      <w:r w:rsidR="00377E1B" w:rsidRPr="00C97EA9">
        <w:rPr>
          <w:lang w:val="en-US"/>
        </w:rPr>
        <w:t xml:space="preserve">the </w:t>
      </w:r>
      <w:r w:rsidR="00AA7035" w:rsidRPr="00C97EA9">
        <w:rPr>
          <w:lang w:val="en-US"/>
        </w:rPr>
        <w:t>h</w:t>
      </w:r>
      <w:r w:rsidR="00377E1B" w:rsidRPr="00C97EA9">
        <w:rPr>
          <w:lang w:val="en-US"/>
        </w:rPr>
        <w:t xml:space="preserve">ippocampus and </w:t>
      </w:r>
      <w:r w:rsidR="00AA7035" w:rsidRPr="00C97EA9">
        <w:rPr>
          <w:lang w:val="en-US"/>
        </w:rPr>
        <w:t>p</w:t>
      </w:r>
      <w:r w:rsidR="00A708AC" w:rsidRPr="00C97EA9">
        <w:rPr>
          <w:lang w:val="en-US"/>
        </w:rPr>
        <w:t xml:space="preserve">arahippocampal cortex </w:t>
      </w:r>
      <w:r w:rsidRPr="00C97EA9">
        <w:rPr>
          <w:lang w:val="en-US"/>
        </w:rPr>
        <w:t xml:space="preserve">samples collected during the early post-insult phase, latency phase, and chronic phase of a rat model of epileptogenesis. </w:t>
      </w:r>
    </w:p>
    <w:p w14:paraId="5D988321" w14:textId="00064510" w:rsidR="007526EC" w:rsidRPr="00C97EA9" w:rsidRDefault="007526EC" w:rsidP="007526EC">
      <w:pPr>
        <w:autoSpaceDE w:val="0"/>
        <w:autoSpaceDN w:val="0"/>
        <w:adjustRightInd w:val="0"/>
        <w:spacing w:line="480" w:lineRule="auto"/>
        <w:jc w:val="both"/>
        <w:outlineLvl w:val="0"/>
        <w:rPr>
          <w:lang w:val="en-US"/>
        </w:rPr>
      </w:pPr>
      <w:r w:rsidRPr="00C97EA9">
        <w:rPr>
          <w:lang w:val="en-US"/>
        </w:rPr>
        <w:t xml:space="preserve">The study focused on proteins functionally associated with cell stress, cell death, extracellular matrix (ECM) remodeling, cell-ECM interaction, cell-cell interaction, angiogenesis, and blood-brain barrier function. The analysis revealed prominent pathway enrichment providing information about the complex expression alterations of </w:t>
      </w:r>
      <w:r w:rsidR="00AE053A" w:rsidRPr="00C97EA9">
        <w:rPr>
          <w:lang w:val="en-US"/>
        </w:rPr>
        <w:t>the respective protein groups.</w:t>
      </w:r>
    </w:p>
    <w:p w14:paraId="3EEB6DD8" w14:textId="343C97AE" w:rsidR="007526EC" w:rsidRPr="00C97EA9" w:rsidRDefault="007526EC" w:rsidP="007526EC">
      <w:pPr>
        <w:tabs>
          <w:tab w:val="left" w:pos="1843"/>
        </w:tabs>
        <w:autoSpaceDE w:val="0"/>
        <w:autoSpaceDN w:val="0"/>
        <w:adjustRightInd w:val="0"/>
        <w:spacing w:line="480" w:lineRule="auto"/>
        <w:jc w:val="both"/>
        <w:outlineLvl w:val="0"/>
        <w:rPr>
          <w:lang w:val="en-US"/>
        </w:rPr>
      </w:pPr>
      <w:r w:rsidRPr="00C97EA9">
        <w:rPr>
          <w:lang w:val="en-US"/>
        </w:rPr>
        <w:t xml:space="preserve">In the </w:t>
      </w:r>
      <w:r w:rsidR="002924E2" w:rsidRPr="00C97EA9">
        <w:rPr>
          <w:lang w:val="en-US"/>
        </w:rPr>
        <w:t>hippocampus</w:t>
      </w:r>
      <w:r w:rsidRPr="00C97EA9">
        <w:rPr>
          <w:lang w:val="en-US"/>
        </w:rPr>
        <w:t xml:space="preserve">, the number of differentially expressed proteins declined over time during the course of epileptogenesis. In contrast, a peak in the regulation of proteins linked with cell stress and death as well as ECM and cell-cell interaction became evident at later phases during epileptogenesis in the </w:t>
      </w:r>
      <w:r w:rsidR="002924E2" w:rsidRPr="00C97EA9">
        <w:rPr>
          <w:lang w:val="en-US"/>
        </w:rPr>
        <w:t>parahippocampal cortex</w:t>
      </w:r>
      <w:r w:rsidRPr="00C97EA9">
        <w:rPr>
          <w:lang w:val="en-US"/>
        </w:rPr>
        <w:t xml:space="preserve">. The data sets provide valuable information about the time course of protein expression patterns during epileptogenesis for a series of proteins. Moreover, the findings provide comprehensive novel information about expression alterations of proteins that have not been discussed yet in the context of epileptogenesis. These for instance include different members of the lamin protein family as well as the fermitin family member 2 (FERMT2). </w:t>
      </w:r>
      <w:r w:rsidR="001270AC" w:rsidRPr="00C97EA9">
        <w:rPr>
          <w:lang w:val="en-US"/>
        </w:rPr>
        <w:t>I</w:t>
      </w:r>
      <w:r w:rsidRPr="00C97EA9">
        <w:rPr>
          <w:lang w:val="en-US"/>
        </w:rPr>
        <w:t xml:space="preserve">nduction of FERMT2 </w:t>
      </w:r>
      <w:r w:rsidR="001270AC" w:rsidRPr="00C97EA9">
        <w:rPr>
          <w:lang w:val="en-US"/>
        </w:rPr>
        <w:t>and other selected proteins, CD18 (ITGB2), CD44 and Nucleolin were</w:t>
      </w:r>
      <w:r w:rsidRPr="00C97EA9">
        <w:rPr>
          <w:lang w:val="en-US"/>
        </w:rPr>
        <w:t xml:space="preserve"> confirmed by</w:t>
      </w:r>
      <w:r w:rsidR="00E01951" w:rsidRPr="00C97EA9">
        <w:rPr>
          <w:lang w:val="en-US"/>
        </w:rPr>
        <w:t xml:space="preserve"> immunohistochemistry.</w:t>
      </w:r>
    </w:p>
    <w:p w14:paraId="024008FE" w14:textId="505C20F3" w:rsidR="00582FFE" w:rsidRPr="00C97EA9" w:rsidRDefault="007526EC" w:rsidP="004F153D">
      <w:pPr>
        <w:autoSpaceDE w:val="0"/>
        <w:autoSpaceDN w:val="0"/>
        <w:adjustRightInd w:val="0"/>
        <w:spacing w:line="480" w:lineRule="auto"/>
        <w:jc w:val="both"/>
        <w:outlineLvl w:val="0"/>
        <w:rPr>
          <w:lang w:val="en-US"/>
        </w:rPr>
      </w:pPr>
      <w:r w:rsidRPr="00C97EA9">
        <w:rPr>
          <w:rStyle w:val="highlight"/>
          <w:lang w:val="en-US"/>
        </w:rPr>
        <w:t xml:space="preserve">Taken together, focused bioinformatic analysis of the proteomic data sets completes our knowledge about molecular alterations linked with cell death and cellular plasticity during </w:t>
      </w:r>
      <w:r w:rsidRPr="00C97EA9">
        <w:rPr>
          <w:rStyle w:val="highlight"/>
          <w:lang w:val="en-US"/>
        </w:rPr>
        <w:lastRenderedPageBreak/>
        <w:t xml:space="preserve">epileptogenesis. </w:t>
      </w:r>
      <w:r w:rsidR="00752D2A" w:rsidRPr="00C97EA9">
        <w:rPr>
          <w:rStyle w:val="highlight"/>
          <w:lang w:val="en-US"/>
        </w:rPr>
        <w:t xml:space="preserve">The analysis </w:t>
      </w:r>
      <w:r w:rsidRPr="00C97EA9">
        <w:rPr>
          <w:rStyle w:val="highlight"/>
          <w:lang w:val="en-US"/>
        </w:rPr>
        <w:t xml:space="preserve">provided can guide future selection of </w:t>
      </w:r>
      <w:r w:rsidRPr="00C97EA9">
        <w:rPr>
          <w:lang w:val="en-US"/>
        </w:rPr>
        <w:t>target and biomarker candidates.</w:t>
      </w:r>
    </w:p>
    <w:p w14:paraId="6DA5B244" w14:textId="3A5905DB" w:rsidR="00E03740" w:rsidRPr="00C97EA9" w:rsidRDefault="003C1E75" w:rsidP="009F46EE">
      <w:pPr>
        <w:autoSpaceDE w:val="0"/>
        <w:autoSpaceDN w:val="0"/>
        <w:adjustRightInd w:val="0"/>
        <w:spacing w:line="480" w:lineRule="auto"/>
        <w:jc w:val="both"/>
        <w:outlineLvl w:val="0"/>
        <w:rPr>
          <w:lang w:val="en-US"/>
        </w:rPr>
      </w:pPr>
      <w:r w:rsidRPr="00C97EA9">
        <w:rPr>
          <w:lang w:val="en-US"/>
        </w:rPr>
        <w:t>KEYWORDS:</w:t>
      </w:r>
      <w:r w:rsidR="00357488" w:rsidRPr="00C97EA9">
        <w:rPr>
          <w:lang w:val="en-US"/>
        </w:rPr>
        <w:t xml:space="preserve"> </w:t>
      </w:r>
      <w:r w:rsidR="001625F5" w:rsidRPr="00C97EA9">
        <w:rPr>
          <w:lang w:val="en-US"/>
        </w:rPr>
        <w:t xml:space="preserve">epilepsy, proteomics, status epilepticus, </w:t>
      </w:r>
      <w:r w:rsidR="007526EC" w:rsidRPr="00C97EA9">
        <w:rPr>
          <w:lang w:val="en-US"/>
        </w:rPr>
        <w:t>ECM, cell</w:t>
      </w:r>
      <w:r w:rsidR="00AE053A" w:rsidRPr="00C97EA9">
        <w:rPr>
          <w:lang w:val="en-US"/>
        </w:rPr>
        <w:t xml:space="preserve"> death, apoptosis</w:t>
      </w:r>
    </w:p>
    <w:p w14:paraId="08B4CB2D" w14:textId="77777777" w:rsidR="00E72DEF" w:rsidRPr="00C97EA9" w:rsidRDefault="00E72DEF" w:rsidP="006B3399">
      <w:pPr>
        <w:autoSpaceDE w:val="0"/>
        <w:autoSpaceDN w:val="0"/>
        <w:adjustRightInd w:val="0"/>
        <w:spacing w:line="480" w:lineRule="auto"/>
        <w:jc w:val="both"/>
        <w:rPr>
          <w:lang w:val="en-US"/>
        </w:rPr>
      </w:pPr>
    </w:p>
    <w:p w14:paraId="1AE33A1E" w14:textId="77777777" w:rsidR="007114CA" w:rsidRPr="00C97EA9" w:rsidRDefault="007114CA">
      <w:pPr>
        <w:rPr>
          <w:b/>
          <w:lang w:val="en-US"/>
        </w:rPr>
      </w:pPr>
      <w:r w:rsidRPr="00C97EA9">
        <w:rPr>
          <w:b/>
          <w:lang w:val="en-US"/>
        </w:rPr>
        <w:br w:type="page"/>
      </w:r>
    </w:p>
    <w:p w14:paraId="1A39504A" w14:textId="6B949F82" w:rsidR="0020034A" w:rsidRPr="00C97EA9" w:rsidRDefault="006B3399" w:rsidP="007D2F06">
      <w:pPr>
        <w:spacing w:line="480" w:lineRule="auto"/>
        <w:jc w:val="both"/>
        <w:outlineLvl w:val="0"/>
        <w:rPr>
          <w:b/>
          <w:lang w:val="en-US"/>
        </w:rPr>
      </w:pPr>
      <w:r w:rsidRPr="00C97EA9">
        <w:rPr>
          <w:b/>
          <w:lang w:val="en-US"/>
        </w:rPr>
        <w:lastRenderedPageBreak/>
        <w:t>Introduction</w:t>
      </w:r>
    </w:p>
    <w:p w14:paraId="1C9F40F1" w14:textId="564DE002" w:rsidR="00B405BC" w:rsidRPr="00C97EA9" w:rsidRDefault="00575FE0" w:rsidP="0022536F">
      <w:pPr>
        <w:spacing w:line="480" w:lineRule="auto"/>
        <w:jc w:val="both"/>
        <w:rPr>
          <w:lang w:val="en-US"/>
        </w:rPr>
      </w:pPr>
      <w:r w:rsidRPr="00C97EA9">
        <w:rPr>
          <w:lang w:val="en-US"/>
        </w:rPr>
        <w:t>Comprehensive cellular and network alterations characterize the process of epileptogenesis following an ep</w:t>
      </w:r>
      <w:r w:rsidR="00956C87" w:rsidRPr="00C97EA9">
        <w:rPr>
          <w:lang w:val="en-US"/>
        </w:rPr>
        <w:t>ileptogenic brain insul</w:t>
      </w:r>
      <w:r w:rsidR="00127574" w:rsidRPr="00C97EA9">
        <w:rPr>
          <w:lang w:val="en-US"/>
        </w:rPr>
        <w:t>t</w:t>
      </w:r>
      <w:r w:rsidR="00956C87" w:rsidRPr="00C97EA9">
        <w:rPr>
          <w:lang w:val="en-US"/>
        </w:rPr>
        <w:t xml:space="preserve"> </w:t>
      </w:r>
      <w:r w:rsidR="00956C87" w:rsidRPr="00C97EA9">
        <w:rPr>
          <w:lang w:val="en-US"/>
        </w:rPr>
        <w:fldChar w:fldCharType="begin">
          <w:fldData xml:space="preserve">PEVuZE5vdGU+PENpdGU+PEF1dGhvcj5EaWNodGVyPC9BdXRob3I+PFllYXI+MjAwOTwvWWVhcj48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MTczLTg2PC9wYWdlcz48dm9s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</w:fldData>
        </w:fldChar>
      </w:r>
      <w:r w:rsidR="00CF6CBA" w:rsidRPr="00C97EA9">
        <w:rPr>
          <w:lang w:val="en-US"/>
        </w:rPr>
        <w:instrText xml:space="preserve"> ADDIN EN.CITE </w:instrText>
      </w:r>
      <w:r w:rsidR="00CF6CBA" w:rsidRPr="00C97EA9">
        <w:rPr>
          <w:lang w:val="en-US"/>
        </w:rPr>
        <w:fldChar w:fldCharType="begin">
          <w:fldData xml:space="preserve">PEVuZE5vdGU+PENpdGU+PEF1dGhvcj5EaWNodGVyPC9BdXRob3I+PFllYXI+MjAwOTwvWWVhcj48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MTczLTg2PC9wYWdlcz48dm9s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956C87" w:rsidRPr="00C97EA9">
        <w:rPr>
          <w:lang w:val="en-US"/>
        </w:rPr>
      </w:r>
      <w:r w:rsidR="00956C87" w:rsidRPr="00C97EA9">
        <w:rPr>
          <w:lang w:val="en-US"/>
        </w:rPr>
        <w:fldChar w:fldCharType="separate"/>
      </w:r>
      <w:r w:rsidR="00CF6CBA" w:rsidRPr="00C97EA9">
        <w:rPr>
          <w:noProof/>
          <w:lang w:val="en-US"/>
        </w:rPr>
        <w:t>(</w:t>
      </w:r>
      <w:hyperlink w:anchor="_ENREF_13" w:tooltip="Dichter, 2009 #7" w:history="1">
        <w:r w:rsidR="00DA74B9" w:rsidRPr="00C97EA9">
          <w:rPr>
            <w:noProof/>
            <w:lang w:val="en-US"/>
          </w:rPr>
          <w:t>Dichter, 2009</w:t>
        </w:r>
      </w:hyperlink>
      <w:r w:rsidR="00CF6CBA" w:rsidRPr="00C97EA9">
        <w:rPr>
          <w:noProof/>
          <w:lang w:val="en-US"/>
        </w:rPr>
        <w:t xml:space="preserve">; </w:t>
      </w:r>
      <w:hyperlink w:anchor="_ENREF_59" w:tooltip="Pitkanen, 2011 #6" w:history="1">
        <w:r w:rsidR="00DA74B9" w:rsidRPr="00C97EA9">
          <w:rPr>
            <w:noProof/>
            <w:lang w:val="en-US"/>
          </w:rPr>
          <w:t>Pitkanen and Lukasiuk, 2011</w:t>
        </w:r>
      </w:hyperlink>
      <w:r w:rsidR="00CF6CBA" w:rsidRPr="00C97EA9">
        <w:rPr>
          <w:noProof/>
          <w:lang w:val="en-US"/>
        </w:rPr>
        <w:t>)</w:t>
      </w:r>
      <w:r w:rsidR="00956C87" w:rsidRPr="00C97EA9">
        <w:rPr>
          <w:lang w:val="en-US"/>
        </w:rPr>
        <w:fldChar w:fldCharType="end"/>
      </w:r>
      <w:r w:rsidRPr="00C97EA9">
        <w:rPr>
          <w:lang w:val="en-US"/>
        </w:rPr>
        <w:t xml:space="preserve">. </w:t>
      </w:r>
      <w:r w:rsidR="00530495" w:rsidRPr="00C97EA9">
        <w:rPr>
          <w:lang w:val="en-US"/>
        </w:rPr>
        <w:t>Thereby</w:t>
      </w:r>
      <w:r w:rsidR="00AB6851" w:rsidRPr="00C97EA9">
        <w:rPr>
          <w:lang w:val="en-US"/>
        </w:rPr>
        <w:t>,</w:t>
      </w:r>
      <w:r w:rsidR="00530495" w:rsidRPr="00C97EA9">
        <w:rPr>
          <w:lang w:val="en-US"/>
        </w:rPr>
        <w:t xml:space="preserve"> c</w:t>
      </w:r>
      <w:r w:rsidRPr="00C97EA9">
        <w:rPr>
          <w:lang w:val="en-US"/>
        </w:rPr>
        <w:t>ell stress along with associated neuronal cell loss affecting different susceptible brain regions serve as an important trigger for subsequent remodeling of brain tissue and its cellular composition</w:t>
      </w:r>
      <w:r w:rsidR="00FD0E68" w:rsidRPr="00C97EA9">
        <w:rPr>
          <w:lang w:val="en-US"/>
        </w:rPr>
        <w:t xml:space="preserve"> </w:t>
      </w:r>
      <w:r w:rsidR="00FD0E68" w:rsidRPr="00C97EA9">
        <w:rPr>
          <w:lang w:val="en-US"/>
        </w:rPr>
        <w:fldChar w:fldCharType="begin"/>
      </w:r>
      <w:r w:rsidR="00CF6CBA" w:rsidRPr="00C97EA9">
        <w:rPr>
          <w:lang w:val="en-US"/>
        </w:rPr>
        <w:instrText xml:space="preserve"> ADDIN EN.CITE &lt;EndNote&gt;&lt;Cite&gt;&lt;Author&gt;Dingledine&lt;/Author&gt;&lt;Year&gt;2014&lt;/Year&gt;&lt;RecNum&gt;50&lt;/RecNum&gt;&lt;DisplayText&gt;(Dingledine et al., 2014)&lt;/DisplayText&gt;&lt;record&gt;&lt;rec-number&gt;50&lt;/rec-number&gt;&lt;foreign-keys&gt;&lt;key app="EN" db-id="fd5a9sfe850fwdettdjv2dxype29zrwde5aw" timestamp="1491303969"&gt;50&lt;/key&gt;&lt;/foreign-keys&gt;&lt;ref-type name="Journal Article"&gt;17&lt;/ref-type&gt;&lt;contributors&gt;&lt;authors&gt;&lt;author&gt;Dingledine, R.&lt;/author&gt;&lt;author&gt;Varvel, N. H.&lt;/author&gt;&lt;author&gt;Dudek, F. E.&lt;/author&gt;&lt;/authors&gt;&lt;/contributors&gt;&lt;auth-address&gt;Department of Pharmacology, Emory University School of Medicine, Atlanta, GA, 30322, USA, rdingledine@pharm.emory.edu.&lt;/auth-address&gt;&lt;titles&gt;&lt;title&gt;When and how do seizures kill neurons, and is cell death relevant to epileptogenesi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09-22&lt;/pages&gt;&lt;volume&gt;813&lt;/volume&gt;&lt;edition&gt;2014/07/12&lt;/edition&gt;&lt;keywords&gt;&lt;keyword&gt;*Cell Death&lt;/keyword&gt;&lt;keyword&gt;Epilepsy/*pathology&lt;/keyword&gt;&lt;keyword&gt;Humans&lt;/keyword&gt;&lt;keyword&gt;Neurons/*pathology&lt;/keyword&gt;&lt;/keywords&gt;&lt;dates&gt;&lt;year&gt;2014&lt;/year&gt;&lt;/dates&gt;&lt;isbn&gt;0065-2598 (Print)&amp;#xD;0065-2598&lt;/isbn&gt;&lt;accession-num&gt;25012371&lt;/accession-num&gt;&lt;urls&gt;&lt;/urls&gt;&lt;custom2&gt;PMC4624106&lt;/custom2&gt;&lt;custom6&gt;NIHMS727141&lt;/custom6&gt;&lt;electronic-resource-num&gt;10.1007/978-94-017-8914-1_9&lt;/electronic-resource-num&gt;&lt;remote-database-provider&gt;NLM&lt;/remote-database-provider&gt;&lt;language&gt;eng&lt;/language&gt;&lt;/record&gt;&lt;/Cite&gt;&lt;/EndNote&gt;</w:instrText>
      </w:r>
      <w:r w:rsidR="00FD0E68" w:rsidRPr="00C97EA9">
        <w:rPr>
          <w:lang w:val="en-US"/>
        </w:rPr>
        <w:fldChar w:fldCharType="separate"/>
      </w:r>
      <w:r w:rsidR="00CF6CBA" w:rsidRPr="00C97EA9">
        <w:rPr>
          <w:noProof/>
          <w:lang w:val="en-US"/>
        </w:rPr>
        <w:t>(</w:t>
      </w:r>
      <w:hyperlink w:anchor="_ENREF_14" w:tooltip="Dingledine, 2014 #50" w:history="1">
        <w:r w:rsidR="00DA74B9" w:rsidRPr="00C97EA9">
          <w:rPr>
            <w:noProof/>
            <w:lang w:val="en-US"/>
          </w:rPr>
          <w:t>Dingledine et al., 2014</w:t>
        </w:r>
      </w:hyperlink>
      <w:r w:rsidR="00CF6CBA" w:rsidRPr="00C97EA9">
        <w:rPr>
          <w:noProof/>
          <w:lang w:val="en-US"/>
        </w:rPr>
        <w:t>)</w:t>
      </w:r>
      <w:r w:rsidR="00FD0E68" w:rsidRPr="00C97EA9">
        <w:rPr>
          <w:lang w:val="en-US"/>
        </w:rPr>
        <w:fldChar w:fldCharType="end"/>
      </w:r>
      <w:r w:rsidRPr="00C97EA9">
        <w:rPr>
          <w:lang w:val="en-US"/>
        </w:rPr>
        <w:t xml:space="preserve">. </w:t>
      </w:r>
      <w:r w:rsidR="00C13716" w:rsidRPr="00C97EA9">
        <w:rPr>
          <w:lang w:val="en-US"/>
        </w:rPr>
        <w:t xml:space="preserve">Cellular plasticity is accompanied by intense molecular alterations in extracellular matrix </w:t>
      </w:r>
      <w:r w:rsidR="00A40124" w:rsidRPr="00C97EA9">
        <w:rPr>
          <w:lang w:val="en-US"/>
        </w:rPr>
        <w:t xml:space="preserve">(ECM) </w:t>
      </w:r>
      <w:r w:rsidR="004134D3" w:rsidRPr="00C97EA9">
        <w:rPr>
          <w:lang w:val="en-US"/>
        </w:rPr>
        <w:t>components</w:t>
      </w:r>
      <w:r w:rsidR="008D73C3" w:rsidRPr="00C97EA9">
        <w:rPr>
          <w:lang w:val="en-US"/>
        </w:rPr>
        <w:t xml:space="preserve">, which </w:t>
      </w:r>
      <w:r w:rsidR="00530495" w:rsidRPr="00C97EA9">
        <w:rPr>
          <w:lang w:val="en-US"/>
        </w:rPr>
        <w:t xml:space="preserve">in turn can play a crucial modulatory role </w:t>
      </w:r>
      <w:r w:rsidR="008D73C3" w:rsidRPr="00C97EA9">
        <w:rPr>
          <w:lang w:val="en-US"/>
        </w:rPr>
        <w:t>following brain damage</w:t>
      </w:r>
      <w:r w:rsidR="00D42AFC" w:rsidRPr="00C97EA9">
        <w:rPr>
          <w:lang w:val="en-US"/>
        </w:rPr>
        <w:t xml:space="preserve"> </w:t>
      </w:r>
      <w:r w:rsidR="0082524B" w:rsidRPr="00C97EA9">
        <w:rPr>
          <w:lang w:val="en-US"/>
        </w:rPr>
        <w:fldChar w:fldCharType="begin">
          <w:fldData xml:space="preserve">PEVuZE5vdGU+PENpdGU+PEF1dGhvcj5EaXR5YXRldjwvQXV0aG9yPjxZZWFyPjIwMDg8L1llYXI+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</w:fldData>
        </w:fldChar>
      </w:r>
      <w:r w:rsidR="00CF6CBA" w:rsidRPr="00C97EA9">
        <w:rPr>
          <w:lang w:val="en-US"/>
        </w:rPr>
        <w:instrText xml:space="preserve"> ADDIN EN.CITE </w:instrText>
      </w:r>
      <w:r w:rsidR="00CF6CBA" w:rsidRPr="00C97EA9">
        <w:rPr>
          <w:lang w:val="en-US"/>
        </w:rPr>
        <w:fldChar w:fldCharType="begin">
          <w:fldData xml:space="preserve">PEVuZE5vdGU+PENpdGU+PEF1dGhvcj5EaXR5YXRldjwvQXV0aG9yPjxZZWFyPjIwMDg8L1llYXI+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82524B" w:rsidRPr="00C97EA9">
        <w:rPr>
          <w:lang w:val="en-US"/>
        </w:rPr>
      </w:r>
      <w:r w:rsidR="0082524B" w:rsidRPr="00C97EA9">
        <w:rPr>
          <w:lang w:val="en-US"/>
        </w:rPr>
        <w:fldChar w:fldCharType="separate"/>
      </w:r>
      <w:r w:rsidR="00CF6CBA" w:rsidRPr="00C97EA9">
        <w:rPr>
          <w:noProof/>
          <w:lang w:val="en-US"/>
        </w:rPr>
        <w:t>(</w:t>
      </w:r>
      <w:hyperlink w:anchor="_ENREF_15" w:tooltip="Dityatev, 2008 #1" w:history="1">
        <w:r w:rsidR="00DA74B9" w:rsidRPr="00C97EA9">
          <w:rPr>
            <w:noProof/>
            <w:lang w:val="en-US"/>
          </w:rPr>
          <w:t>Dityatev and Fellin, 2008</w:t>
        </w:r>
      </w:hyperlink>
      <w:r w:rsidR="00CF6CBA" w:rsidRPr="00C97EA9">
        <w:rPr>
          <w:noProof/>
          <w:lang w:val="en-US"/>
        </w:rPr>
        <w:t xml:space="preserve">; </w:t>
      </w:r>
      <w:hyperlink w:anchor="_ENREF_45" w:tooltip="McRae, 2012 #2" w:history="1">
        <w:r w:rsidR="00DA74B9" w:rsidRPr="00C97EA9">
          <w:rPr>
            <w:noProof/>
            <w:lang w:val="en-US"/>
          </w:rPr>
          <w:t>McRae and Porter, 2012</w:t>
        </w:r>
      </w:hyperlink>
      <w:r w:rsidR="00CF6CBA" w:rsidRPr="00C97EA9">
        <w:rPr>
          <w:noProof/>
          <w:lang w:val="en-US"/>
        </w:rPr>
        <w:t xml:space="preserve">; </w:t>
      </w:r>
      <w:hyperlink w:anchor="_ENREF_60" w:tooltip="Pitkanen, 2014 #3" w:history="1">
        <w:r w:rsidR="00DA74B9" w:rsidRPr="00C97EA9">
          <w:rPr>
            <w:noProof/>
            <w:lang w:val="en-US"/>
          </w:rPr>
          <w:t>Pitkanen et al., 2014</w:t>
        </w:r>
      </w:hyperlink>
      <w:r w:rsidR="00CF6CBA" w:rsidRPr="00C97EA9">
        <w:rPr>
          <w:noProof/>
          <w:lang w:val="en-US"/>
        </w:rPr>
        <w:t>)</w:t>
      </w:r>
      <w:r w:rsidR="0082524B" w:rsidRPr="00C97EA9">
        <w:rPr>
          <w:lang w:val="en-US"/>
        </w:rPr>
        <w:fldChar w:fldCharType="end"/>
      </w:r>
      <w:r w:rsidR="00807CE0" w:rsidRPr="00C97EA9">
        <w:rPr>
          <w:lang w:val="en-US"/>
        </w:rPr>
        <w:t>.</w:t>
      </w:r>
      <w:r w:rsidR="004134D3" w:rsidRPr="00C97EA9">
        <w:rPr>
          <w:lang w:val="en-US"/>
        </w:rPr>
        <w:t xml:space="preserve"> </w:t>
      </w:r>
      <w:r w:rsidR="008D73C3" w:rsidRPr="00C97EA9">
        <w:rPr>
          <w:lang w:val="en-US"/>
        </w:rPr>
        <w:t>Remodeling does not only involve neuronal and glial</w:t>
      </w:r>
      <w:r w:rsidR="00F01EA0" w:rsidRPr="00C97EA9">
        <w:rPr>
          <w:lang w:val="en-US"/>
        </w:rPr>
        <w:t xml:space="preserve"> cells</w:t>
      </w:r>
      <w:r w:rsidR="008D73C3" w:rsidRPr="00C97EA9">
        <w:rPr>
          <w:lang w:val="en-US"/>
        </w:rPr>
        <w:t xml:space="preserve"> but also cells of the cerebrovascular system</w:t>
      </w:r>
      <w:r w:rsidR="00B650E3" w:rsidRPr="00C97EA9">
        <w:rPr>
          <w:lang w:val="en-US"/>
        </w:rPr>
        <w:t xml:space="preserve"> </w:t>
      </w:r>
      <w:r w:rsidR="00B650E3" w:rsidRPr="00C97EA9">
        <w:rPr>
          <w:lang w:val="en-US"/>
        </w:rPr>
        <w:fldChar w:fldCharType="begin"/>
      </w:r>
      <w:r w:rsidR="00CF6CBA" w:rsidRPr="00C97EA9">
        <w:rPr>
          <w:lang w:val="en-US"/>
        </w:rPr>
        <w:instrText xml:space="preserve"> ADDIN EN.CITE &lt;EndNote&gt;&lt;Cite&gt;&lt;Author&gt;Marchi&lt;/Author&gt;&lt;Year&gt;2013&lt;/Year&gt;&lt;RecNum&gt;4&lt;/RecNum&gt;&lt;DisplayText&gt;(Marchi and Lerner-Natoli, 2013)&lt;/DisplayText&gt;&lt;record&gt;&lt;rec-number&gt;4&lt;/rec-number&gt;&lt;foreign-keys&gt;&lt;key app="EN" db-id="fd5a9sfe850fwdettdjv2dxype29zrwde5aw" timestamp="1489487007"&gt;4&lt;/key&gt;&lt;/foreign-keys&gt;&lt;ref-type name="Journal Article"&gt;17&lt;/ref-type&gt;&lt;contributors&gt;&lt;authors&gt;&lt;author&gt;Marchi, N.&lt;/author&gt;&lt;author&gt;Lerner-Natoli, M.&lt;/author&gt;&lt;/authors&gt;&lt;/contributors&gt;&lt;auth-address&gt;Departments of Molecular Medicine, Cleveland Clinic Foundation, Cleveland, OH, USA. marchin@ccf.org&lt;/auth-address&gt;&lt;titles&gt;&lt;title&gt;Cerebrovascular remodeling and epilepsy&lt;/title&gt;&lt;secondary-title&gt;Neuroscientist&lt;/secondary-title&gt;&lt;alt-title&gt;The Neuroscientist : a review journal bringing neurobiology, neurology and psychiatry&lt;/alt-title&gt;&lt;/titles&gt;&lt;periodical&gt;&lt;full-title&gt;Neuroscientist&lt;/full-title&gt;&lt;abbr-1&gt;The Neuroscientist : a review journal bringing neurobiology, neurology and psychiatry&lt;/abbr-1&gt;&lt;/periodical&gt;&lt;alt-periodical&gt;&lt;full-title&gt;Neuroscientist&lt;/full-title&gt;&lt;abbr-1&gt;The Neuroscientist : a review journal bringing neurobiology, neurology and psychiatry&lt;/abbr-1&gt;&lt;/alt-periodical&gt;&lt;pages&gt;304-12&lt;/pages&gt;&lt;volume&gt;19&lt;/volume&gt;&lt;number&gt;3&lt;/number&gt;&lt;edition&gt;2012/10/18&lt;/edition&gt;&lt;keywords&gt;&lt;keyword&gt;Blood-Brain Barrier/*physiopathology&lt;/keyword&gt;&lt;keyword&gt;Epilepsy/*pathology/*physiopathology&lt;/keyword&gt;&lt;keyword&gt;Humans&lt;/keyword&gt;&lt;keyword&gt;*Neovascularization, Pathologic&lt;/keyword&gt;&lt;keyword&gt;Vegf&lt;/keyword&gt;&lt;keyword&gt;angiogenesis&lt;/keyword&gt;&lt;keyword&gt;blood-brain barrier&lt;/keyword&gt;&lt;keyword&gt;inflammation&lt;/keyword&gt;&lt;keyword&gt;seizures&lt;/keyword&gt;&lt;/keywords&gt;&lt;dates&gt;&lt;year&gt;2013&lt;/year&gt;&lt;pub-dates&gt;&lt;date&gt;Jun&lt;/date&gt;&lt;/pub-dates&gt;&lt;/dates&gt;&lt;isbn&gt;1073-8584&lt;/isbn&gt;&lt;accession-num&gt;23072899&lt;/accession-num&gt;&lt;urls&gt;&lt;/urls&gt;&lt;custom2&gt;PMC3701121&lt;/custom2&gt;&lt;custom6&gt;NIHMS484395&lt;/custom6&gt;&lt;electronic-resource-num&gt;10.1177/1073858412462747&lt;/electronic-resource-num&gt;&lt;remote-database-provider&gt;NLM&lt;/remote-database-provider&gt;&lt;language&gt;eng&lt;/language&gt;&lt;/record&gt;&lt;/Cite&gt;&lt;/EndNote&gt;</w:instrText>
      </w:r>
      <w:r w:rsidR="00B650E3" w:rsidRPr="00C97EA9">
        <w:rPr>
          <w:lang w:val="en-US"/>
        </w:rPr>
        <w:fldChar w:fldCharType="separate"/>
      </w:r>
      <w:r w:rsidR="00CF6CBA" w:rsidRPr="00C97EA9">
        <w:rPr>
          <w:noProof/>
          <w:lang w:val="en-US"/>
        </w:rPr>
        <w:t>(</w:t>
      </w:r>
      <w:hyperlink w:anchor="_ENREF_42" w:tooltip="Marchi, 2013 #4" w:history="1">
        <w:r w:rsidR="00DA74B9" w:rsidRPr="00C97EA9">
          <w:rPr>
            <w:noProof/>
            <w:lang w:val="en-US"/>
          </w:rPr>
          <w:t>Marchi and Lerner-Natoli, 2013</w:t>
        </w:r>
      </w:hyperlink>
      <w:r w:rsidR="00CF6CBA" w:rsidRPr="00C97EA9">
        <w:rPr>
          <w:noProof/>
          <w:lang w:val="en-US"/>
        </w:rPr>
        <w:t>)</w:t>
      </w:r>
      <w:r w:rsidR="00B650E3" w:rsidRPr="00C97EA9">
        <w:rPr>
          <w:lang w:val="en-US"/>
        </w:rPr>
        <w:fldChar w:fldCharType="end"/>
      </w:r>
      <w:r w:rsidR="00B405BC" w:rsidRPr="00C97EA9">
        <w:rPr>
          <w:lang w:val="en-US"/>
        </w:rPr>
        <w:t xml:space="preserve">. Enhanced angiogenesis and blood-brain barrier dysfunction are discussed as pro-epileptogenic factors contributing to the development of a hyperexcitable network </w:t>
      </w:r>
      <w:r w:rsidR="00B650E3" w:rsidRPr="00C97EA9">
        <w:rPr>
          <w:lang w:val="en-US"/>
        </w:rPr>
        <w:fldChar w:fldCharType="begin">
          <w:fldData xml:space="preserve">PEVuZE5vdGU+PENpdGU+PEF1dGhvcj5NYXJjaGk8L0F1dGhvcj48WWVhcj4yMDEzPC9ZZWFyPjxS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</w:fldData>
        </w:fldChar>
      </w:r>
      <w:r w:rsidR="00CF6CBA" w:rsidRPr="00C97EA9">
        <w:rPr>
          <w:lang w:val="en-US"/>
        </w:rPr>
        <w:instrText xml:space="preserve"> ADDIN EN.CITE </w:instrText>
      </w:r>
      <w:r w:rsidR="00CF6CBA" w:rsidRPr="00C97EA9">
        <w:rPr>
          <w:lang w:val="en-US"/>
        </w:rPr>
        <w:fldChar w:fldCharType="begin">
          <w:fldData xml:space="preserve">PEVuZE5vdGU+PENpdGU+PEF1dGhvcj5NYXJjaGk8L0F1dGhvcj48WWVhcj4yMDEzPC9ZZWFyPjxS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B650E3" w:rsidRPr="00C97EA9">
        <w:rPr>
          <w:lang w:val="en-US"/>
        </w:rPr>
      </w:r>
      <w:r w:rsidR="00B650E3" w:rsidRPr="00C97EA9">
        <w:rPr>
          <w:lang w:val="en-US"/>
        </w:rPr>
        <w:fldChar w:fldCharType="separate"/>
      </w:r>
      <w:r w:rsidR="00CF6CBA" w:rsidRPr="00C97EA9">
        <w:rPr>
          <w:noProof/>
          <w:lang w:val="en-US"/>
        </w:rPr>
        <w:t>(</w:t>
      </w:r>
      <w:hyperlink w:anchor="_ENREF_42" w:tooltip="Marchi, 2013 #4" w:history="1">
        <w:r w:rsidR="00DA74B9" w:rsidRPr="00C97EA9">
          <w:rPr>
            <w:noProof/>
            <w:lang w:val="en-US"/>
          </w:rPr>
          <w:t>Marchi and Lerner-Natoli, 2013</w:t>
        </w:r>
      </w:hyperlink>
      <w:r w:rsidR="00CF6CBA" w:rsidRPr="00C97EA9">
        <w:rPr>
          <w:noProof/>
          <w:lang w:val="en-US"/>
        </w:rPr>
        <w:t xml:space="preserve">; </w:t>
      </w:r>
      <w:hyperlink w:anchor="_ENREF_50" w:tooltip="Morin-Brureau, 2012 #5" w:history="1">
        <w:r w:rsidR="00DA74B9" w:rsidRPr="00C97EA9">
          <w:rPr>
            <w:noProof/>
            <w:lang w:val="en-US"/>
          </w:rPr>
          <w:t>Morin-Brureau et al., 2012</w:t>
        </w:r>
      </w:hyperlink>
      <w:r w:rsidR="00CF6CBA" w:rsidRPr="00C97EA9">
        <w:rPr>
          <w:noProof/>
          <w:lang w:val="en-US"/>
        </w:rPr>
        <w:t>)</w:t>
      </w:r>
      <w:r w:rsidR="00B650E3" w:rsidRPr="00C97EA9">
        <w:rPr>
          <w:lang w:val="en-US"/>
        </w:rPr>
        <w:fldChar w:fldCharType="end"/>
      </w:r>
      <w:r w:rsidR="00956C87" w:rsidRPr="00C97EA9">
        <w:rPr>
          <w:lang w:val="en-US"/>
        </w:rPr>
        <w:t>.</w:t>
      </w:r>
    </w:p>
    <w:p w14:paraId="6897D022" w14:textId="3E230A8B" w:rsidR="00B9490D" w:rsidRPr="00C97EA9" w:rsidRDefault="00427822" w:rsidP="0022536F">
      <w:pPr>
        <w:spacing w:line="480" w:lineRule="auto"/>
        <w:jc w:val="both"/>
        <w:rPr>
          <w:lang w:val="en-US"/>
        </w:rPr>
      </w:pPr>
      <w:r w:rsidRPr="00C97EA9">
        <w:rPr>
          <w:lang w:val="en-US"/>
        </w:rPr>
        <w:t>From an overarching perspective</w:t>
      </w:r>
      <w:r w:rsidR="006B0E88" w:rsidRPr="00C97EA9">
        <w:rPr>
          <w:lang w:val="en-US"/>
        </w:rPr>
        <w:t>,</w:t>
      </w:r>
      <w:r w:rsidRPr="00C97EA9">
        <w:rPr>
          <w:lang w:val="en-US"/>
        </w:rPr>
        <w:t xml:space="preserve"> neuronal cell loss, </w:t>
      </w:r>
      <w:r w:rsidR="00B9490D" w:rsidRPr="00C97EA9">
        <w:rPr>
          <w:lang w:val="en-US"/>
        </w:rPr>
        <w:t>ECM</w:t>
      </w:r>
      <w:r w:rsidRPr="00C97EA9">
        <w:rPr>
          <w:lang w:val="en-US"/>
        </w:rPr>
        <w:t xml:space="preserve"> alterations and angiogenesis can be considered a linked triad of events</w:t>
      </w:r>
      <w:r w:rsidR="00530495" w:rsidRPr="00C97EA9">
        <w:rPr>
          <w:lang w:val="en-US"/>
        </w:rPr>
        <w:t xml:space="preserve">, which can significantly contribute to the development of structural epilepsy. </w:t>
      </w:r>
      <w:r w:rsidR="00B9490D" w:rsidRPr="00C97EA9">
        <w:rPr>
          <w:lang w:val="en-US"/>
        </w:rPr>
        <w:t xml:space="preserve">ECM remodeling can be a consequence of insult-associated neuronal damage as well as blood-brain barrier alterations with subsequent activation of astrocytes, which are a major source of components and modulators of the ECM (Soleman et al., 2013; Kim et al., 2016). The other way round, various ECM molecules play an important role in the regulation of angiogenesis (Mongiat et al., 2016). In this context, </w:t>
      </w:r>
      <w:r w:rsidR="00742CB1" w:rsidRPr="00C97EA9">
        <w:rPr>
          <w:lang w:val="en-US"/>
        </w:rPr>
        <w:t>we emphasize</w:t>
      </w:r>
      <w:r w:rsidR="00B9490D" w:rsidRPr="00C97EA9">
        <w:rPr>
          <w:lang w:val="en-US"/>
        </w:rPr>
        <w:t xml:space="preserve"> that targeting of both, ECM remodeling and angiogenesis, is discussed to reduce seizure susceptibility and epileptogenicity (Kim et al., 2016; Pitkänen et al., 2014; Morin-Brureau et al., 2012). </w:t>
      </w:r>
    </w:p>
    <w:p w14:paraId="0123BC6A" w14:textId="50A0619D" w:rsidR="00A40124" w:rsidRPr="00C97EA9" w:rsidRDefault="009B6ED7" w:rsidP="0022536F">
      <w:pPr>
        <w:spacing w:line="480" w:lineRule="auto"/>
        <w:jc w:val="both"/>
        <w:rPr>
          <w:lang w:val="en-US"/>
        </w:rPr>
      </w:pPr>
      <w:r w:rsidRPr="00C97EA9">
        <w:rPr>
          <w:lang w:val="en-US"/>
        </w:rPr>
        <w:t xml:space="preserve">Whereas some </w:t>
      </w:r>
      <w:r w:rsidR="00530495" w:rsidRPr="00C97EA9">
        <w:rPr>
          <w:lang w:val="en-US"/>
        </w:rPr>
        <w:t xml:space="preserve">molecular </w:t>
      </w:r>
      <w:r w:rsidRPr="00C97EA9">
        <w:rPr>
          <w:lang w:val="en-US"/>
        </w:rPr>
        <w:t>alterations c</w:t>
      </w:r>
      <w:r w:rsidR="00530495" w:rsidRPr="00C97EA9">
        <w:rPr>
          <w:lang w:val="en-US"/>
        </w:rPr>
        <w:t xml:space="preserve">ontributing to the respective cellular alterations </w:t>
      </w:r>
      <w:r w:rsidRPr="00C97EA9">
        <w:rPr>
          <w:lang w:val="en-US"/>
        </w:rPr>
        <w:t xml:space="preserve">have been studied in chronic epilepsy models, there is only limited information about the complex </w:t>
      </w:r>
      <w:r w:rsidR="00A40124" w:rsidRPr="00C97EA9">
        <w:rPr>
          <w:lang w:val="en-US"/>
        </w:rPr>
        <w:t xml:space="preserve">changes in the total protein expression patterns. Transcriptomic analysis in models with development of structural epilepsy provided information about the regulation of mRNAs </w:t>
      </w:r>
      <w:r w:rsidR="00A40124" w:rsidRPr="00C97EA9">
        <w:rPr>
          <w:lang w:val="en-US"/>
        </w:rPr>
        <w:lastRenderedPageBreak/>
        <w:t>associated with neuronal death, E</w:t>
      </w:r>
      <w:r w:rsidR="00144BD2" w:rsidRPr="00C97EA9">
        <w:rPr>
          <w:lang w:val="en-US"/>
        </w:rPr>
        <w:t xml:space="preserve">CM modulation and angiogenesis </w:t>
      </w:r>
      <w:r w:rsidR="00144BD2" w:rsidRPr="00C97EA9">
        <w:rPr>
          <w:lang w:val="en-US"/>
        </w:rPr>
        <w:fldChar w:fldCharType="begin">
          <w:fldData xml:space="preserve">PEVuZE5vdGU+PENpdGU+PEF1dGhvcj5IYW5zZW48L0F1dGhvcj48WWVhcj4yMDE0PC9ZZWFyPjxS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Y5MzA8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</w:fldData>
        </w:fldChar>
      </w:r>
      <w:r w:rsidR="00CF6CBA" w:rsidRPr="00C97EA9">
        <w:rPr>
          <w:lang w:val="en-US"/>
        </w:rPr>
        <w:instrText xml:space="preserve"> ADDIN EN.CITE </w:instrText>
      </w:r>
      <w:r w:rsidR="00CF6CBA" w:rsidRPr="00C97EA9">
        <w:rPr>
          <w:lang w:val="en-US"/>
        </w:rPr>
        <w:fldChar w:fldCharType="begin">
          <w:fldData xml:space="preserve">PEVuZE5vdGU+PENpdGU+PEF1dGhvcj5IYW5zZW48L0F1dGhvcj48WWVhcj4yMDE0PC9ZZWFyPjxS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Y5MzA8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144BD2" w:rsidRPr="00C97EA9">
        <w:rPr>
          <w:lang w:val="en-US"/>
        </w:rPr>
      </w:r>
      <w:r w:rsidR="00144BD2" w:rsidRPr="00C97EA9">
        <w:rPr>
          <w:lang w:val="en-US"/>
        </w:rPr>
        <w:fldChar w:fldCharType="separate"/>
      </w:r>
      <w:r w:rsidR="00CF6CBA" w:rsidRPr="00C97EA9">
        <w:rPr>
          <w:noProof/>
          <w:lang w:val="en-US"/>
        </w:rPr>
        <w:t>(</w:t>
      </w:r>
      <w:hyperlink w:anchor="_ENREF_21" w:tooltip="Hansen, 2014 #47" w:history="1">
        <w:r w:rsidR="00DA74B9" w:rsidRPr="00C97EA9">
          <w:rPr>
            <w:noProof/>
            <w:lang w:val="en-US"/>
          </w:rPr>
          <w:t>Hansen et al., 2014</w:t>
        </w:r>
      </w:hyperlink>
      <w:r w:rsidR="00CF6CBA" w:rsidRPr="00C97EA9">
        <w:rPr>
          <w:noProof/>
          <w:lang w:val="en-US"/>
        </w:rPr>
        <w:t xml:space="preserve">; </w:t>
      </w:r>
      <w:hyperlink w:anchor="_ENREF_29" w:tooltip="Hunsberger, 2005 #49" w:history="1">
        <w:r w:rsidR="00DA74B9" w:rsidRPr="00C97EA9">
          <w:rPr>
            <w:noProof/>
            <w:lang w:val="en-US"/>
          </w:rPr>
          <w:t>Hunsberger et al., 2005</w:t>
        </w:r>
      </w:hyperlink>
      <w:r w:rsidR="00CF6CBA" w:rsidRPr="00C97EA9">
        <w:rPr>
          <w:noProof/>
          <w:lang w:val="en-US"/>
        </w:rPr>
        <w:t xml:space="preserve">; </w:t>
      </w:r>
      <w:hyperlink w:anchor="_ENREF_51" w:tooltip="Okamoto, 2010 #48" w:history="1">
        <w:r w:rsidR="00DA74B9" w:rsidRPr="00C97EA9">
          <w:rPr>
            <w:noProof/>
            <w:lang w:val="en-US"/>
          </w:rPr>
          <w:t>Okamoto et al., 2010</w:t>
        </w:r>
      </w:hyperlink>
      <w:r w:rsidR="00CF6CBA" w:rsidRPr="00C97EA9">
        <w:rPr>
          <w:noProof/>
          <w:lang w:val="en-US"/>
        </w:rPr>
        <w:t>)</w:t>
      </w:r>
      <w:r w:rsidR="00144BD2" w:rsidRPr="00C97EA9">
        <w:rPr>
          <w:lang w:val="en-US"/>
        </w:rPr>
        <w:fldChar w:fldCharType="end"/>
      </w:r>
      <w:r w:rsidR="00A40124" w:rsidRPr="00C97EA9">
        <w:rPr>
          <w:lang w:val="en-US"/>
        </w:rPr>
        <w:t>. However, the findings from transcriptomic studies do not always translate into proteome alterations considering post</w:t>
      </w:r>
      <w:r w:rsidR="00F01EA0" w:rsidRPr="00C97EA9">
        <w:rPr>
          <w:lang w:val="en-US"/>
        </w:rPr>
        <w:t>-</w:t>
      </w:r>
      <w:r w:rsidR="00A40124" w:rsidRPr="00C97EA9">
        <w:rPr>
          <w:lang w:val="en-US"/>
        </w:rPr>
        <w:t>transcriptional and post-translation</w:t>
      </w:r>
      <w:r w:rsidR="007F4CA9" w:rsidRPr="00C97EA9">
        <w:rPr>
          <w:lang w:val="en-US"/>
        </w:rPr>
        <w:t xml:space="preserve">al regulation mechanisms </w:t>
      </w:r>
      <w:r w:rsidR="007F4CA9" w:rsidRPr="00C97EA9">
        <w:rPr>
          <w:lang w:val="en-US"/>
        </w:rPr>
        <w:fldChar w:fldCharType="begin"/>
      </w:r>
      <w:r w:rsidR="00CF6CBA" w:rsidRPr="00C97EA9">
        <w:rPr>
          <w:lang w:val="en-US"/>
        </w:rPr>
        <w:instrText xml:space="preserve"> ADDIN EN.CITE &lt;EndNote&gt;&lt;Cite&gt;&lt;Author&gt;Vogel&lt;/Author&gt;&lt;Year&gt;2012&lt;/Year&gt;&lt;RecNum&gt;9&lt;/RecNum&gt;&lt;DisplayText&gt;(Vogel and Marcotte, 2012)&lt;/DisplayText&gt;&lt;record&gt;&lt;rec-number&gt;9&lt;/rec-number&gt;&lt;foreign-keys&gt;&lt;key app="EN" db-id="fd5a9sfe850fwdettdjv2dxype29zrwde5aw" timestamp="1489494656"&gt;9&lt;/key&gt;&lt;/foreign-keys&gt;&lt;ref-type name="Journal Article"&gt;17&lt;/ref-type&gt;&lt;contributors&gt;&lt;authors&gt;&lt;author&gt;Vogel, C.&lt;/author&gt;&lt;author&gt;Marcotte, E. M.&lt;/author&gt;&lt;/authors&gt;&lt;/contributors&gt;&lt;auth-address&gt;Center for Genomics and Systems Biology, New York University, New York 10003, USA. cvogel@nyu.edu&lt;/auth-address&gt;&lt;titles&gt;&lt;title&gt;Insights into the regulation of protein abundance from proteomic and transcriptomic analys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27-32&lt;/pages&gt;&lt;volume&gt;13&lt;/volume&gt;&lt;number&gt;4&lt;/number&gt;&lt;edition&gt;2012/03/14&lt;/edition&gt;&lt;keywords&gt;&lt;keyword&gt;Gene Expression Profiling&lt;/keyword&gt;&lt;keyword&gt;Proteins/analysis/*genetics/*metabolism&lt;/keyword&gt;&lt;keyword&gt;Proteome/metabolism&lt;/keyword&gt;&lt;keyword&gt;Proteomics/methods&lt;/keyword&gt;&lt;keyword&gt;RNA, Messenger/analysis/*metabolism&lt;/keyword&gt;&lt;/keywords&gt;&lt;dates&gt;&lt;year&gt;2012&lt;/year&gt;&lt;pub-dates&gt;&lt;date&gt;Mar 13&lt;/date&gt;&lt;/pub-dates&gt;&lt;/dates&gt;&lt;isbn&gt;1471-0056&lt;/isbn&gt;&lt;accession-num&gt;22411467&lt;/accession-num&gt;&lt;urls&gt;&lt;/urls&gt;&lt;custom2&gt;PMC3654667&lt;/custom2&gt;&lt;custom6&gt;NIHMS395043&lt;/custom6&gt;&lt;electronic-resource-num&gt;10.1038/nrg3185&lt;/electronic-resource-num&gt;&lt;remote-database-provider&gt;NLM&lt;/remote-database-provider&gt;&lt;language&gt;eng&lt;/language&gt;&lt;/record&gt;&lt;/Cite&gt;&lt;/EndNote&gt;</w:instrText>
      </w:r>
      <w:r w:rsidR="007F4CA9" w:rsidRPr="00C97EA9">
        <w:rPr>
          <w:lang w:val="en-US"/>
        </w:rPr>
        <w:fldChar w:fldCharType="separate"/>
      </w:r>
      <w:r w:rsidR="00CF6CBA" w:rsidRPr="00C97EA9">
        <w:rPr>
          <w:noProof/>
          <w:lang w:val="en-US"/>
        </w:rPr>
        <w:t>(</w:t>
      </w:r>
      <w:hyperlink w:anchor="_ENREF_72" w:tooltip="Vogel, 2012 #9" w:history="1">
        <w:r w:rsidR="00DA74B9" w:rsidRPr="00C97EA9">
          <w:rPr>
            <w:noProof/>
            <w:lang w:val="en-US"/>
          </w:rPr>
          <w:t>Vogel and Marcotte, 2012</w:t>
        </w:r>
      </w:hyperlink>
      <w:r w:rsidR="00CF6CBA" w:rsidRPr="00C97EA9">
        <w:rPr>
          <w:noProof/>
          <w:lang w:val="en-US"/>
        </w:rPr>
        <w:t>)</w:t>
      </w:r>
      <w:r w:rsidR="007F4CA9" w:rsidRPr="00C97EA9">
        <w:rPr>
          <w:lang w:val="en-US"/>
        </w:rPr>
        <w:fldChar w:fldCharType="end"/>
      </w:r>
      <w:r w:rsidR="00A40124" w:rsidRPr="00C97EA9">
        <w:rPr>
          <w:lang w:val="en-US"/>
        </w:rPr>
        <w:t xml:space="preserve">. </w:t>
      </w:r>
    </w:p>
    <w:p w14:paraId="647A99AC" w14:textId="47B3EA63" w:rsidR="00476B56" w:rsidRPr="00C97EA9" w:rsidRDefault="00A40124" w:rsidP="00476B56">
      <w:pPr>
        <w:spacing w:line="480" w:lineRule="auto"/>
        <w:jc w:val="both"/>
        <w:rPr>
          <w:lang w:val="en-US"/>
        </w:rPr>
      </w:pPr>
      <w:r w:rsidRPr="00C97EA9">
        <w:rPr>
          <w:lang w:val="en-US"/>
        </w:rPr>
        <w:t xml:space="preserve">As we have </w:t>
      </w:r>
      <w:r w:rsidR="00474A9C" w:rsidRPr="00C97EA9">
        <w:rPr>
          <w:lang w:val="en-US"/>
        </w:rPr>
        <w:t>demonstrated</w:t>
      </w:r>
      <w:r w:rsidRPr="00C97EA9">
        <w:rPr>
          <w:lang w:val="en-US"/>
        </w:rPr>
        <w:t xml:space="preserve"> previously</w:t>
      </w:r>
      <w:r w:rsidR="00D23B7F" w:rsidRPr="00C97EA9">
        <w:rPr>
          <w:lang w:val="en-US"/>
        </w:rPr>
        <w:t>,</w:t>
      </w:r>
      <w:r w:rsidRPr="00C97EA9">
        <w:rPr>
          <w:lang w:val="en-US"/>
        </w:rPr>
        <w:t xml:space="preserve"> large-scale proteomic profiling can render comprehensive data sets with information about the temporal profile of proteome alterations during the course of epileps</w:t>
      </w:r>
      <w:r w:rsidR="00607064" w:rsidRPr="00C97EA9">
        <w:rPr>
          <w:lang w:val="en-US"/>
        </w:rPr>
        <w:t>y development</w:t>
      </w:r>
      <w:r w:rsidR="0094564B" w:rsidRPr="00C97EA9">
        <w:rPr>
          <w:lang w:val="en-US"/>
        </w:rPr>
        <w:t xml:space="preserve"> (</w:t>
      </w:r>
      <w:hyperlink w:anchor="_ENREF_31" w:tooltip="Keck, 2017 #77" w:history="1">
        <w:r w:rsidR="0094564B" w:rsidRPr="00C97EA9">
          <w:rPr>
            <w:noProof/>
            <w:lang w:val="en-US"/>
          </w:rPr>
          <w:t>Keck et al., 2017</w:t>
        </w:r>
      </w:hyperlink>
      <w:r w:rsidR="0094564B" w:rsidRPr="00C97EA9">
        <w:rPr>
          <w:noProof/>
          <w:lang w:val="en-US"/>
        </w:rPr>
        <w:t>)</w:t>
      </w:r>
      <w:r w:rsidR="00752D2A" w:rsidRPr="00C97EA9">
        <w:rPr>
          <w:lang w:val="en-US"/>
        </w:rPr>
        <w:t>,</w:t>
      </w:r>
      <w:r w:rsidRPr="00C97EA9">
        <w:rPr>
          <w:lang w:val="en-US"/>
        </w:rPr>
        <w:t xml:space="preserve"> </w:t>
      </w:r>
      <w:r w:rsidR="00752D2A" w:rsidRPr="00C97EA9">
        <w:rPr>
          <w:lang w:val="en-US"/>
        </w:rPr>
        <w:t>h</w:t>
      </w:r>
      <w:r w:rsidRPr="00C97EA9">
        <w:rPr>
          <w:lang w:val="en-US"/>
        </w:rPr>
        <w:t>ypothesis-driven and focused analyses can in particular help to identify sets of proteins linked with a specific pathophysiological process</w:t>
      </w:r>
      <w:r w:rsidR="00752D2A" w:rsidRPr="00C97EA9">
        <w:rPr>
          <w:lang w:val="en-US"/>
        </w:rPr>
        <w:t xml:space="preserve"> </w:t>
      </w:r>
      <w:r w:rsidR="00752D2A" w:rsidRPr="00C97EA9">
        <w:rPr>
          <w:lang w:val="en-US"/>
        </w:rPr>
        <w:fldChar w:fldCharType="begin">
          <w:fldData xml:space="preserve">PEVuZE5vdGU+PENpdGU+PEF1dGhvcj5XYWxrZXI8L0F1dGhvcj48WWVhcj4yMDE2PC9ZZWFyPjxS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</w:fldData>
        </w:fldChar>
      </w:r>
      <w:r w:rsidR="00DA74B9" w:rsidRPr="00C97EA9">
        <w:rPr>
          <w:lang w:val="en-US"/>
        </w:rPr>
        <w:instrText xml:space="preserve"> ADDIN EN.CITE </w:instrText>
      </w:r>
      <w:r w:rsidR="00DA74B9" w:rsidRPr="00C97EA9">
        <w:rPr>
          <w:lang w:val="en-US"/>
        </w:rPr>
        <w:fldChar w:fldCharType="begin">
          <w:fldData xml:space="preserve">PEVuZE5vdGU+PENpdGU+PEF1dGhvcj5XYWxrZXI8L0F1dGhvcj48WWVhcj4yMDE2PC9ZZWFyPjxS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</w:fldData>
        </w:fldChar>
      </w:r>
      <w:r w:rsidR="00DA74B9" w:rsidRPr="00C97EA9">
        <w:rPr>
          <w:lang w:val="en-US"/>
        </w:rPr>
        <w:instrText xml:space="preserve"> ADDIN EN.CITE.DATA </w:instrText>
      </w:r>
      <w:r w:rsidR="00DA74B9" w:rsidRPr="00C97EA9">
        <w:rPr>
          <w:lang w:val="en-US"/>
        </w:rPr>
      </w:r>
      <w:r w:rsidR="00DA74B9" w:rsidRPr="00C97EA9">
        <w:rPr>
          <w:lang w:val="en-US"/>
        </w:rPr>
        <w:fldChar w:fldCharType="end"/>
      </w:r>
      <w:r w:rsidR="00752D2A" w:rsidRPr="00C97EA9">
        <w:rPr>
          <w:lang w:val="en-US"/>
        </w:rPr>
      </w:r>
      <w:r w:rsidR="00752D2A" w:rsidRPr="00C97EA9">
        <w:rPr>
          <w:lang w:val="en-US"/>
        </w:rPr>
        <w:fldChar w:fldCharType="separate"/>
      </w:r>
      <w:r w:rsidR="00DA74B9" w:rsidRPr="00C97EA9">
        <w:rPr>
          <w:noProof/>
          <w:lang w:val="en-US"/>
        </w:rPr>
        <w:t>(</w:t>
      </w:r>
      <w:hyperlink w:anchor="_ENREF_33" w:tooltip="Keck, 2017 #77" w:history="1">
        <w:r w:rsidR="00DA74B9" w:rsidRPr="00C97EA9">
          <w:rPr>
            <w:noProof/>
            <w:lang w:val="en-US"/>
          </w:rPr>
          <w:t>Keck et al., 2017</w:t>
        </w:r>
      </w:hyperlink>
      <w:r w:rsidR="00DA74B9" w:rsidRPr="00C97EA9">
        <w:rPr>
          <w:noProof/>
          <w:lang w:val="en-US"/>
        </w:rPr>
        <w:t xml:space="preserve">; </w:t>
      </w:r>
      <w:hyperlink w:anchor="_ENREF_73" w:tooltip="Walker, 2016 #8" w:history="1">
        <w:r w:rsidR="00DA74B9" w:rsidRPr="00C97EA9">
          <w:rPr>
            <w:noProof/>
            <w:lang w:val="en-US"/>
          </w:rPr>
          <w:t>Walker et al., 2016</w:t>
        </w:r>
      </w:hyperlink>
      <w:r w:rsidR="00DA74B9" w:rsidRPr="00C97EA9">
        <w:rPr>
          <w:noProof/>
          <w:lang w:val="en-US"/>
        </w:rPr>
        <w:t>)</w:t>
      </w:r>
      <w:r w:rsidR="00752D2A" w:rsidRPr="00C97EA9">
        <w:rPr>
          <w:lang w:val="en-US"/>
        </w:rPr>
        <w:fldChar w:fldCharType="end"/>
      </w:r>
      <w:r w:rsidR="00752D2A" w:rsidRPr="00C97EA9">
        <w:rPr>
          <w:lang w:val="en-US"/>
        </w:rPr>
        <w:t xml:space="preserve">. </w:t>
      </w:r>
      <w:r w:rsidR="00474A9C" w:rsidRPr="00C97EA9">
        <w:rPr>
          <w:lang w:val="en-US"/>
        </w:rPr>
        <w:t xml:space="preserve">We capitalize on a previous </w:t>
      </w:r>
      <w:r w:rsidR="00474A9C" w:rsidRPr="00C97EA9">
        <w:rPr>
          <w:rFonts w:eastAsia="Calibri"/>
          <w:lang w:val="en-US" w:eastAsia="de-DE"/>
        </w:rPr>
        <w:t xml:space="preserve">proteomics profiling approach based on liquid chromatography tandem mass spectrometry (LC-MS/MS) using </w:t>
      </w:r>
      <w:r w:rsidRPr="00C97EA9">
        <w:rPr>
          <w:lang w:val="en-US"/>
        </w:rPr>
        <w:t>individual hippocampal</w:t>
      </w:r>
      <w:r w:rsidR="00752D2A" w:rsidRPr="00C97EA9">
        <w:rPr>
          <w:lang w:val="en-US"/>
        </w:rPr>
        <w:t xml:space="preserve"> (HC)</w:t>
      </w:r>
      <w:r w:rsidRPr="00C97EA9">
        <w:rPr>
          <w:lang w:val="en-US"/>
        </w:rPr>
        <w:t xml:space="preserve"> and parahippocampal cortex </w:t>
      </w:r>
      <w:r w:rsidR="00752D2A" w:rsidRPr="00C97EA9">
        <w:rPr>
          <w:lang w:val="en-US"/>
        </w:rPr>
        <w:t xml:space="preserve">(PHC) </w:t>
      </w:r>
      <w:r w:rsidRPr="00C97EA9">
        <w:rPr>
          <w:lang w:val="en-US"/>
        </w:rPr>
        <w:t>tissue</w:t>
      </w:r>
      <w:r w:rsidR="00474A9C" w:rsidRPr="00C97EA9">
        <w:rPr>
          <w:lang w:val="en-US"/>
        </w:rPr>
        <w:t xml:space="preserve"> </w:t>
      </w:r>
      <w:r w:rsidRPr="00C97EA9">
        <w:rPr>
          <w:lang w:val="en-US"/>
        </w:rPr>
        <w:t>samples from a rat post-status epilepticus model</w:t>
      </w:r>
      <w:r w:rsidR="00E4158E" w:rsidRPr="00C97EA9">
        <w:rPr>
          <w:lang w:val="en-US"/>
        </w:rPr>
        <w:t>.</w:t>
      </w:r>
      <w:r w:rsidR="00476B56" w:rsidRPr="00C97EA9">
        <w:rPr>
          <w:rFonts w:eastAsia="Calibri"/>
          <w:lang w:val="en-US" w:eastAsia="de-DE"/>
        </w:rPr>
        <w:t xml:space="preserve"> </w:t>
      </w:r>
      <w:r w:rsidR="00476B56" w:rsidRPr="00C97EA9">
        <w:rPr>
          <w:lang w:val="en-US"/>
        </w:rPr>
        <w:t xml:space="preserve">The proteome profile confirmed on one hand previously  reported proteins </w:t>
      </w:r>
      <w:r w:rsidR="00E4158E" w:rsidRPr="00C97EA9">
        <w:rPr>
          <w:lang w:val="en-US"/>
        </w:rPr>
        <w:t xml:space="preserve">which are </w:t>
      </w:r>
      <w:r w:rsidR="00476B56" w:rsidRPr="00C97EA9">
        <w:rPr>
          <w:lang w:val="en-US"/>
        </w:rPr>
        <w:t xml:space="preserve">dysregulated during epileptogenesis, but also identified a series of interesting novel proteins associated with immunity and inflammation that proved to be co-regulated in different phases of epilepsy development </w:t>
      </w:r>
      <w:r w:rsidR="00476B56" w:rsidRPr="00C97EA9">
        <w:rPr>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476B56" w:rsidRPr="00C97EA9">
        <w:rPr>
          <w:lang w:val="en-US"/>
        </w:rPr>
        <w:instrText xml:space="preserve"> ADDIN EN.CITE </w:instrText>
      </w:r>
      <w:r w:rsidR="00476B56" w:rsidRPr="00C97EA9">
        <w:rPr>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476B56" w:rsidRPr="00C97EA9">
        <w:rPr>
          <w:lang w:val="en-US"/>
        </w:rPr>
        <w:instrText xml:space="preserve"> ADDIN EN.CITE.DATA </w:instrText>
      </w:r>
      <w:r w:rsidR="00476B56" w:rsidRPr="00C97EA9">
        <w:rPr>
          <w:lang w:val="en-US"/>
        </w:rPr>
      </w:r>
      <w:r w:rsidR="00476B56" w:rsidRPr="00C97EA9">
        <w:rPr>
          <w:lang w:val="en-US"/>
        </w:rPr>
        <w:fldChar w:fldCharType="end"/>
      </w:r>
      <w:r w:rsidR="00476B56" w:rsidRPr="00C97EA9">
        <w:rPr>
          <w:lang w:val="en-US"/>
        </w:rPr>
      </w:r>
      <w:r w:rsidR="00476B56" w:rsidRPr="00C97EA9">
        <w:rPr>
          <w:lang w:val="en-US"/>
        </w:rPr>
        <w:fldChar w:fldCharType="separate"/>
      </w:r>
      <w:r w:rsidR="00476B56" w:rsidRPr="00C97EA9">
        <w:rPr>
          <w:noProof/>
          <w:lang w:val="en-US"/>
        </w:rPr>
        <w:t>(</w:t>
      </w:r>
      <w:hyperlink w:anchor="_ENREF_73" w:tooltip="Walker, 2016 #8" w:history="1">
        <w:r w:rsidR="00DA74B9" w:rsidRPr="00C97EA9">
          <w:rPr>
            <w:noProof/>
            <w:lang w:val="en-US"/>
          </w:rPr>
          <w:t>Walker et al., 2016</w:t>
        </w:r>
      </w:hyperlink>
      <w:r w:rsidR="00476B56" w:rsidRPr="00C97EA9">
        <w:rPr>
          <w:noProof/>
          <w:lang w:val="en-US"/>
        </w:rPr>
        <w:t>)</w:t>
      </w:r>
      <w:r w:rsidR="00476B56" w:rsidRPr="00C97EA9">
        <w:rPr>
          <w:lang w:val="en-US"/>
        </w:rPr>
        <w:fldChar w:fldCharType="end"/>
      </w:r>
      <w:r w:rsidR="00476B56" w:rsidRPr="00C97EA9">
        <w:rPr>
          <w:lang w:val="en-US"/>
        </w:rPr>
        <w:t>.</w:t>
      </w:r>
    </w:p>
    <w:p w14:paraId="380883B5" w14:textId="5CDFBAB9" w:rsidR="00743869" w:rsidRPr="00C97EA9" w:rsidRDefault="00E85978" w:rsidP="00F25DAE">
      <w:pPr>
        <w:spacing w:line="480" w:lineRule="auto"/>
        <w:jc w:val="both"/>
        <w:rPr>
          <w:lang w:val="en-US"/>
        </w:rPr>
      </w:pPr>
      <w:hyperlink w:anchor="_ENREF_67" w:tooltip="Walker, 2016 #8" w:history="1"/>
      <w:r w:rsidR="00A95C57" w:rsidRPr="00C97EA9">
        <w:rPr>
          <w:lang w:val="en-US"/>
        </w:rPr>
        <w:t xml:space="preserve">Here, we now focused the bioinformatics analysis </w:t>
      </w:r>
      <w:r w:rsidR="00476B56" w:rsidRPr="00C97EA9">
        <w:rPr>
          <w:lang w:val="en-US"/>
        </w:rPr>
        <w:t xml:space="preserve">of the proteomics dataset </w:t>
      </w:r>
      <w:r w:rsidR="00A95C57" w:rsidRPr="00C97EA9">
        <w:rPr>
          <w:lang w:val="en-US"/>
        </w:rPr>
        <w:t xml:space="preserve">on proteins and pathways linked with neuronal death, ECM changes and angiogenesis. </w:t>
      </w:r>
      <w:r w:rsidR="00847BB9" w:rsidRPr="00C97EA9">
        <w:rPr>
          <w:lang w:val="en-US"/>
        </w:rPr>
        <w:t>Prominent and complex epileptogenes</w:t>
      </w:r>
      <w:r w:rsidR="008D3910" w:rsidRPr="00C97EA9">
        <w:rPr>
          <w:lang w:val="en-US"/>
        </w:rPr>
        <w:t>is-associated alterations</w:t>
      </w:r>
      <w:r w:rsidR="00847BB9" w:rsidRPr="00C97EA9">
        <w:rPr>
          <w:lang w:val="en-US"/>
        </w:rPr>
        <w:t xml:space="preserve"> were identified for all three protein groups. The </w:t>
      </w:r>
      <w:r w:rsidR="00476B56" w:rsidRPr="00C97EA9">
        <w:rPr>
          <w:lang w:val="en-US"/>
        </w:rPr>
        <w:t>analysis provides</w:t>
      </w:r>
      <w:r w:rsidR="00847BB9" w:rsidRPr="00C97EA9">
        <w:rPr>
          <w:lang w:val="en-US"/>
        </w:rPr>
        <w:t xml:space="preserve"> valuable information about the time course of expression patterns for various protein subgroups and individual proteins. The findings received further confirmation by immunohistochemical demonstration of the hippocampal inducti</w:t>
      </w:r>
      <w:r w:rsidR="00E01951" w:rsidRPr="00C97EA9">
        <w:rPr>
          <w:lang w:val="en-US"/>
        </w:rPr>
        <w:t>on of FERMT2</w:t>
      </w:r>
      <w:r w:rsidR="00847BB9" w:rsidRPr="00C97EA9">
        <w:rPr>
          <w:lang w:val="en-US"/>
        </w:rPr>
        <w:t xml:space="preserve"> in the latency phase</w:t>
      </w:r>
      <w:r w:rsidR="009414D7" w:rsidRPr="00C97EA9">
        <w:rPr>
          <w:b/>
          <w:lang w:val="en-US"/>
        </w:rPr>
        <w:br w:type="page"/>
      </w:r>
    </w:p>
    <w:p w14:paraId="1852DB32" w14:textId="31A0561C" w:rsidR="00B97421" w:rsidRPr="00C97EA9" w:rsidRDefault="00B97421" w:rsidP="00B97421">
      <w:pPr>
        <w:spacing w:line="480" w:lineRule="auto"/>
        <w:outlineLvl w:val="0"/>
        <w:rPr>
          <w:b/>
          <w:lang w:val="en-US"/>
        </w:rPr>
      </w:pPr>
      <w:r w:rsidRPr="00C97EA9">
        <w:rPr>
          <w:b/>
          <w:lang w:val="en-US"/>
        </w:rPr>
        <w:lastRenderedPageBreak/>
        <w:t>Materials and Methods</w:t>
      </w:r>
    </w:p>
    <w:p w14:paraId="2730DBCE" w14:textId="77777777" w:rsidR="00475CFE" w:rsidRPr="00C97EA9" w:rsidRDefault="00475CFE" w:rsidP="006D7114">
      <w:pPr>
        <w:spacing w:after="160" w:line="480" w:lineRule="auto"/>
        <w:jc w:val="both"/>
        <w:outlineLvl w:val="0"/>
        <w:rPr>
          <w:rFonts w:eastAsia="Calibri"/>
          <w:i/>
          <w:lang w:val="en-US"/>
        </w:rPr>
      </w:pPr>
    </w:p>
    <w:p w14:paraId="329F02D2" w14:textId="77777777" w:rsidR="00475CFE" w:rsidRPr="00C97EA9" w:rsidRDefault="006D7114" w:rsidP="00475CFE">
      <w:pPr>
        <w:spacing w:after="160" w:line="480" w:lineRule="auto"/>
        <w:jc w:val="both"/>
        <w:outlineLvl w:val="0"/>
        <w:rPr>
          <w:rFonts w:eastAsia="Calibri"/>
          <w:i/>
          <w:lang w:val="en-US"/>
        </w:rPr>
      </w:pPr>
      <w:r w:rsidRPr="00C97EA9">
        <w:rPr>
          <w:rFonts w:eastAsia="Calibri"/>
          <w:i/>
          <w:lang w:val="en-US"/>
        </w:rPr>
        <w:t>Animals</w:t>
      </w:r>
    </w:p>
    <w:p w14:paraId="246AB13A" w14:textId="193C1007" w:rsidR="006D7114" w:rsidRPr="00C97EA9" w:rsidRDefault="006D7114" w:rsidP="00EC2527">
      <w:pPr>
        <w:spacing w:after="160" w:line="480" w:lineRule="auto"/>
        <w:jc w:val="both"/>
        <w:outlineLvl w:val="0"/>
        <w:rPr>
          <w:rFonts w:eastAsia="Cambria"/>
          <w:color w:val="000000"/>
          <w:szCs w:val="20"/>
          <w:lang w:val="en-US"/>
        </w:rPr>
      </w:pPr>
      <w:r w:rsidRPr="00C97EA9">
        <w:rPr>
          <w:rFonts w:eastAsia="Calibri"/>
          <w:lang w:val="en-US"/>
        </w:rPr>
        <w:t>The investigation</w:t>
      </w:r>
      <w:r w:rsidR="00F01EA0" w:rsidRPr="00C97EA9">
        <w:rPr>
          <w:rFonts w:eastAsia="Calibri"/>
          <w:lang w:val="en-US"/>
        </w:rPr>
        <w:t xml:space="preserve"> has been</w:t>
      </w:r>
      <w:r w:rsidRPr="00C97EA9">
        <w:rPr>
          <w:rFonts w:eastAsia="Calibri"/>
          <w:lang w:val="en-US"/>
        </w:rPr>
        <w:t xml:space="preserve"> approved by the responsible government (reference num</w:t>
      </w:r>
      <w:r w:rsidR="00F01EA0" w:rsidRPr="00C97EA9">
        <w:rPr>
          <w:rFonts w:eastAsia="Calibri"/>
          <w:lang w:val="en-US"/>
        </w:rPr>
        <w:t>ber 55.2-1-54-2532-94-11) and has been conducted in compliance with the German Animal Welfare act and the EU directive 2010/63/EU. Experiments were performed in</w:t>
      </w:r>
      <w:r w:rsidRPr="00C97EA9">
        <w:rPr>
          <w:rFonts w:eastAsia="Calibri"/>
          <w:lang w:val="en-US"/>
        </w:rPr>
        <w:t xml:space="preserve"> female Sprague Dawley rats (n</w:t>
      </w:r>
      <w:r w:rsidR="00127574" w:rsidRPr="00C97EA9">
        <w:rPr>
          <w:rFonts w:eastAsia="Calibri"/>
          <w:lang w:val="en-US"/>
        </w:rPr>
        <w:t xml:space="preserve"> </w:t>
      </w:r>
      <w:r w:rsidRPr="00C97EA9">
        <w:rPr>
          <w:rFonts w:eastAsia="Calibri"/>
          <w:lang w:val="en-US"/>
        </w:rPr>
        <w:t>= 59; Harlan Laboratories,</w:t>
      </w:r>
      <w:r w:rsidR="00CD28E5" w:rsidRPr="00C97EA9">
        <w:rPr>
          <w:rFonts w:eastAsia="Calibri"/>
          <w:lang w:val="en-US"/>
        </w:rPr>
        <w:t xml:space="preserve"> now Envigo,</w:t>
      </w:r>
      <w:r w:rsidRPr="00C97EA9">
        <w:rPr>
          <w:rFonts w:eastAsia="Calibri"/>
          <w:lang w:val="en-US"/>
        </w:rPr>
        <w:t xml:space="preserve"> Udine, Italy) at 10–11 weeks age (200-224 g) after at least one week of acc</w:t>
      </w:r>
      <w:r w:rsidR="00F01EA0" w:rsidRPr="00C97EA9">
        <w:rPr>
          <w:rFonts w:eastAsia="Calibri"/>
          <w:lang w:val="en-US"/>
        </w:rPr>
        <w:t>limation. Animals were housed with</w:t>
      </w:r>
      <w:r w:rsidRPr="00C97EA9">
        <w:rPr>
          <w:rFonts w:eastAsia="Calibri"/>
          <w:lang w:val="en-US"/>
        </w:rPr>
        <w:t xml:space="preserve"> a constant light/dark cycle of 12/12 h (lights on at 7:00 a.m. – lights off at 7:00 p.m.), under controlled temperatur</w:t>
      </w:r>
      <w:r w:rsidR="00F01EA0" w:rsidRPr="00C97EA9">
        <w:rPr>
          <w:rFonts w:eastAsia="Calibri"/>
          <w:lang w:val="en-US"/>
        </w:rPr>
        <w:t>e (20-24°C) and humidity (45-65</w:t>
      </w:r>
      <w:r w:rsidRPr="00C97EA9">
        <w:rPr>
          <w:rFonts w:eastAsia="Calibri"/>
          <w:lang w:val="en-US"/>
        </w:rPr>
        <w:t xml:space="preserve">%) conditions. </w:t>
      </w:r>
      <w:r w:rsidR="00CD28E5" w:rsidRPr="00C97EA9">
        <w:rPr>
          <w:rFonts w:eastAsia="Calibri"/>
          <w:lang w:val="en-US"/>
        </w:rPr>
        <w:t xml:space="preserve">Animals received nesting material and free access to standard food and tap water in their home cage. </w:t>
      </w:r>
      <w:r w:rsidRPr="00C97EA9">
        <w:rPr>
          <w:rFonts w:eastAsia="Cambria"/>
          <w:color w:val="241F20"/>
          <w:szCs w:val="20"/>
          <w:lang w:val="en-US"/>
        </w:rPr>
        <w:t>E</w:t>
      </w:r>
      <w:r w:rsidR="00F01EA0" w:rsidRPr="00C97EA9">
        <w:rPr>
          <w:rFonts w:eastAsia="Calibri"/>
          <w:lang w:val="en-US"/>
        </w:rPr>
        <w:t>very effort</w:t>
      </w:r>
      <w:r w:rsidRPr="00C97EA9">
        <w:rPr>
          <w:rFonts w:eastAsia="Calibri"/>
          <w:lang w:val="en-US"/>
        </w:rPr>
        <w:t xml:space="preserve"> was made to avoid </w:t>
      </w:r>
      <w:r w:rsidR="00F01EA0" w:rsidRPr="00C97EA9">
        <w:rPr>
          <w:rFonts w:eastAsia="Calibri"/>
          <w:lang w:val="en-US"/>
        </w:rPr>
        <w:t xml:space="preserve">or reduce </w:t>
      </w:r>
      <w:r w:rsidRPr="00C97EA9">
        <w:rPr>
          <w:rFonts w:eastAsia="Calibri"/>
          <w:lang w:val="en-US"/>
        </w:rPr>
        <w:t>pain or discomfort and to minimize the number of animals used in the study.</w:t>
      </w:r>
    </w:p>
    <w:p w14:paraId="2C1DD6F0" w14:textId="77777777" w:rsidR="006D7114" w:rsidRPr="00C97EA9" w:rsidRDefault="006D7114" w:rsidP="00EC2527">
      <w:pPr>
        <w:spacing w:line="480" w:lineRule="auto"/>
        <w:jc w:val="both"/>
        <w:rPr>
          <w:rFonts w:eastAsia="Calibri"/>
          <w:lang w:val="en-US"/>
        </w:rPr>
      </w:pPr>
    </w:p>
    <w:p w14:paraId="05E9EF60" w14:textId="7A90E500" w:rsidR="00475CFE" w:rsidRPr="00C97EA9" w:rsidRDefault="006D7114" w:rsidP="00EC2527">
      <w:pPr>
        <w:spacing w:line="480" w:lineRule="auto"/>
        <w:jc w:val="both"/>
        <w:rPr>
          <w:rFonts w:eastAsia="Calibri"/>
          <w:i/>
          <w:lang w:val="en-US" w:eastAsia="de-DE"/>
        </w:rPr>
      </w:pPr>
      <w:r w:rsidRPr="00C97EA9">
        <w:rPr>
          <w:rFonts w:eastAsia="Calibri"/>
          <w:i/>
          <w:lang w:val="en-US" w:eastAsia="de-DE"/>
        </w:rPr>
        <w:t>Post-status epilepticus model</w:t>
      </w:r>
    </w:p>
    <w:p w14:paraId="0BEDB73D" w14:textId="7983CF11" w:rsidR="006D7114" w:rsidRPr="00C97EA9" w:rsidRDefault="006D7114" w:rsidP="00EC2527">
      <w:pPr>
        <w:spacing w:line="480" w:lineRule="auto"/>
        <w:jc w:val="both"/>
        <w:rPr>
          <w:rFonts w:eastAsia="Calibri"/>
          <w:lang w:val="en-US"/>
        </w:rPr>
      </w:pPr>
      <w:r w:rsidRPr="00C97EA9">
        <w:rPr>
          <w:rFonts w:eastAsia="Calibri"/>
          <w:lang w:val="en-US"/>
        </w:rPr>
        <w:t>Rats underwent s</w:t>
      </w:r>
      <w:r w:rsidR="00F01EA0" w:rsidRPr="00C97EA9">
        <w:rPr>
          <w:rFonts w:eastAsia="Calibri"/>
          <w:lang w:val="en-US"/>
        </w:rPr>
        <w:t>tereotactic implantation</w:t>
      </w:r>
      <w:r w:rsidRPr="00C97EA9">
        <w:rPr>
          <w:rFonts w:eastAsia="Calibri"/>
          <w:lang w:val="en-US"/>
        </w:rPr>
        <w:t xml:space="preserve"> of the combined recordin</w:t>
      </w:r>
      <w:r w:rsidR="00F01EA0" w:rsidRPr="00C97EA9">
        <w:rPr>
          <w:rFonts w:eastAsia="Calibri"/>
          <w:lang w:val="en-US"/>
        </w:rPr>
        <w:t>g and stimulation electrode in</w:t>
      </w:r>
      <w:r w:rsidRPr="00C97EA9">
        <w:rPr>
          <w:rFonts w:eastAsia="Calibri"/>
          <w:lang w:val="en-US"/>
        </w:rPr>
        <w:t xml:space="preserve"> the right anterior basolateral am</w:t>
      </w:r>
      <w:r w:rsidR="007F4CA9" w:rsidRPr="00C97EA9">
        <w:rPr>
          <w:rFonts w:eastAsia="Calibri"/>
          <w:lang w:val="en-US"/>
        </w:rPr>
        <w:t xml:space="preserve">ygdala as previously described </w:t>
      </w:r>
      <w:r w:rsidR="007F4CA9" w:rsidRPr="00C97EA9">
        <w:rPr>
          <w:rFonts w:eastAsia="Calibri"/>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rFonts w:eastAsia="Calibri"/>
          <w:lang w:val="en-US"/>
        </w:rPr>
        <w:instrText xml:space="preserve"> ADDIN EN.CITE </w:instrText>
      </w:r>
      <w:r w:rsidR="00CF6CBA" w:rsidRPr="00C97EA9">
        <w:rPr>
          <w:rFonts w:eastAsia="Calibri"/>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rFonts w:eastAsia="Calibri"/>
          <w:lang w:val="en-US"/>
        </w:rPr>
        <w:instrText xml:space="preserve"> ADDIN EN.CITE.DATA </w:instrText>
      </w:r>
      <w:r w:rsidR="00CF6CBA" w:rsidRPr="00C97EA9">
        <w:rPr>
          <w:rFonts w:eastAsia="Calibri"/>
          <w:lang w:val="en-US"/>
        </w:rPr>
      </w:r>
      <w:r w:rsidR="00CF6CBA" w:rsidRPr="00C97EA9">
        <w:rPr>
          <w:rFonts w:eastAsia="Calibri"/>
          <w:lang w:val="en-US"/>
        </w:rPr>
        <w:fldChar w:fldCharType="end"/>
      </w:r>
      <w:r w:rsidR="007F4CA9" w:rsidRPr="00C97EA9">
        <w:rPr>
          <w:rFonts w:eastAsia="Calibri"/>
          <w:lang w:val="en-US"/>
        </w:rPr>
      </w:r>
      <w:r w:rsidR="007F4CA9" w:rsidRPr="00C97EA9">
        <w:rPr>
          <w:rFonts w:eastAsia="Calibri"/>
          <w:lang w:val="en-US"/>
        </w:rPr>
        <w:fldChar w:fldCharType="separate"/>
      </w:r>
      <w:r w:rsidR="00CF6CBA" w:rsidRPr="00C97EA9">
        <w:rPr>
          <w:rFonts w:eastAsia="Calibri"/>
          <w:noProof/>
          <w:lang w:val="en-US"/>
        </w:rPr>
        <w:t>(</w:t>
      </w:r>
      <w:hyperlink w:anchor="_ENREF_73" w:tooltip="Walker, 2016 #8" w:history="1">
        <w:r w:rsidR="00DA74B9" w:rsidRPr="00C97EA9">
          <w:rPr>
            <w:rFonts w:eastAsia="Calibri"/>
            <w:noProof/>
            <w:lang w:val="en-US"/>
          </w:rPr>
          <w:t>Walker et al., 2016</w:t>
        </w:r>
      </w:hyperlink>
      <w:r w:rsidR="00CF6CBA" w:rsidRPr="00C97EA9">
        <w:rPr>
          <w:rFonts w:eastAsia="Calibri"/>
          <w:noProof/>
          <w:lang w:val="en-US"/>
        </w:rPr>
        <w:t>)</w:t>
      </w:r>
      <w:r w:rsidR="007F4CA9" w:rsidRPr="00C97EA9">
        <w:rPr>
          <w:rFonts w:eastAsia="Calibri"/>
          <w:lang w:val="en-US"/>
        </w:rPr>
        <w:fldChar w:fldCharType="end"/>
      </w:r>
      <w:r w:rsidR="007F4CA9" w:rsidRPr="00C97EA9">
        <w:rPr>
          <w:rFonts w:eastAsia="Calibri"/>
          <w:lang w:val="en-US"/>
        </w:rPr>
        <w:t xml:space="preserve">. </w:t>
      </w:r>
      <w:r w:rsidRPr="00C97EA9">
        <w:rPr>
          <w:rFonts w:eastAsia="Calibri"/>
          <w:lang w:val="en-US"/>
        </w:rPr>
        <w:t xml:space="preserve">At least six weeks after electrode implantation, a status epilepticus (SE) was induced as described by </w:t>
      </w:r>
      <w:hyperlink w:anchor="_ENREF_52" w:tooltip="Ongerth, 2014 #10" w:history="1">
        <w:r w:rsidR="00DA74B9" w:rsidRPr="00C97EA9">
          <w:rPr>
            <w:rFonts w:eastAsia="Calibri"/>
            <w:lang w:val="en-US"/>
          </w:rPr>
          <w:fldChar w:fldCharType="begin">
            <w:fldData xml:space="preserve">PEVuZE5vdGU+PENpdGUgQXV0aG9yWWVhcj0iMSI+PEF1dGhvcj5PbmdlcnRoPC9BdXRob3I+PFll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cyLTgwPC9w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</w:fldData>
          </w:fldChar>
        </w:r>
        <w:r w:rsidR="00DA74B9" w:rsidRPr="00C97EA9">
          <w:rPr>
            <w:rFonts w:eastAsia="Calibri"/>
            <w:lang w:val="en-US"/>
          </w:rPr>
          <w:instrText xml:space="preserve"> ADDIN EN.CITE </w:instrText>
        </w:r>
        <w:r w:rsidR="00DA74B9" w:rsidRPr="00C97EA9">
          <w:rPr>
            <w:rFonts w:eastAsia="Calibri"/>
            <w:lang w:val="en-US"/>
          </w:rPr>
          <w:fldChar w:fldCharType="begin">
            <w:fldData xml:space="preserve">PEVuZE5vdGU+PENpdGUgQXV0aG9yWWVhcj0iMSI+PEF1dGhvcj5PbmdlcnRoPC9BdXRob3I+PFll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cyLTgwPC9w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</w:fldData>
          </w:fldChar>
        </w:r>
        <w:r w:rsidR="00DA74B9" w:rsidRPr="00C97EA9">
          <w:rPr>
            <w:rFonts w:eastAsia="Calibri"/>
            <w:lang w:val="en-US"/>
          </w:rPr>
          <w:instrText xml:space="preserve"> ADDIN EN.CITE.DATA </w:instrText>
        </w:r>
        <w:r w:rsidR="00DA74B9" w:rsidRPr="00C97EA9">
          <w:rPr>
            <w:rFonts w:eastAsia="Calibri"/>
            <w:lang w:val="en-US"/>
          </w:rPr>
        </w:r>
        <w:r w:rsidR="00DA74B9" w:rsidRPr="00C97EA9">
          <w:rPr>
            <w:rFonts w:eastAsia="Calibri"/>
            <w:lang w:val="en-US"/>
          </w:rPr>
          <w:fldChar w:fldCharType="end"/>
        </w:r>
        <w:r w:rsidR="00DA74B9" w:rsidRPr="00C97EA9">
          <w:rPr>
            <w:rFonts w:eastAsia="Calibri"/>
            <w:lang w:val="en-US"/>
          </w:rPr>
        </w:r>
        <w:r w:rsidR="00DA74B9" w:rsidRPr="00C97EA9">
          <w:rPr>
            <w:rFonts w:eastAsia="Calibri"/>
            <w:lang w:val="en-US"/>
          </w:rPr>
          <w:fldChar w:fldCharType="separate"/>
        </w:r>
        <w:r w:rsidR="00DA74B9" w:rsidRPr="00C97EA9">
          <w:rPr>
            <w:rFonts w:eastAsia="Calibri"/>
            <w:noProof/>
            <w:lang w:val="en-US"/>
          </w:rPr>
          <w:t>Ongerth et al. (2014)</w:t>
        </w:r>
        <w:r w:rsidR="00DA74B9" w:rsidRPr="00C97EA9">
          <w:rPr>
            <w:rFonts w:eastAsia="Calibri"/>
            <w:lang w:val="en-US"/>
          </w:rPr>
          <w:fldChar w:fldCharType="end"/>
        </w:r>
      </w:hyperlink>
      <w:r w:rsidRPr="00C97EA9">
        <w:rPr>
          <w:rFonts w:eastAsia="Calibri"/>
          <w:lang w:val="en-US"/>
        </w:rPr>
        <w:t xml:space="preserve">. </w:t>
      </w:r>
      <w:r w:rsidR="00090997" w:rsidRPr="00C97EA9">
        <w:rPr>
          <w:rFonts w:eastAsia="Calibri"/>
          <w:lang w:val="en-US"/>
        </w:rPr>
        <w:t>Only animals exhibiting a generalized SE (85%) were included in the subsequent experiments. Groups of five electrode-implanted control animals and five SE rats</w:t>
      </w:r>
      <w:r w:rsidRPr="00C97EA9">
        <w:rPr>
          <w:rFonts w:eastAsia="Calibri"/>
          <w:lang w:val="en-US"/>
        </w:rPr>
        <w:t xml:space="preserve"> were euthanized by intraperitoneal pentobarbital injection (500 mg/kg; Narcoren, Sigma-Aldrich GmbH, Munich, Germany) two days, ten days</w:t>
      </w:r>
      <w:r w:rsidR="00F01EA0" w:rsidRPr="00C97EA9">
        <w:rPr>
          <w:rFonts w:eastAsia="Calibri"/>
          <w:lang w:val="en-US"/>
        </w:rPr>
        <w:t>,</w:t>
      </w:r>
      <w:r w:rsidRPr="00C97EA9">
        <w:rPr>
          <w:rFonts w:eastAsia="Calibri"/>
          <w:lang w:val="en-US"/>
        </w:rPr>
        <w:t xml:space="preserve"> and eight weeks after SE induction. </w:t>
      </w:r>
      <w:r w:rsidR="00106E5F" w:rsidRPr="00C97EA9">
        <w:rPr>
          <w:rFonts w:eastAsia="Calibri"/>
          <w:lang w:val="en-US"/>
        </w:rPr>
        <w:t>After removing the brain, hippocampus and parahippocampal cortex (containing the entorhinal, perirhinal und posterior-piriform cortex</w:t>
      </w:r>
      <w:r w:rsidR="00EC2527" w:rsidRPr="00C97EA9">
        <w:rPr>
          <w:rFonts w:eastAsia="Calibri"/>
          <w:lang w:val="en-US"/>
        </w:rPr>
        <w:t xml:space="preserve">) were rapidly dissected on ice, for the PHC the ventrocaudal cortex was cut ventral to the rhinal fissure until approximately 5mm posterior to bregma. followed dissection the </w:t>
      </w:r>
      <w:r w:rsidR="00106E5F" w:rsidRPr="00C97EA9">
        <w:rPr>
          <w:rFonts w:eastAsia="Calibri"/>
          <w:lang w:val="en-US"/>
        </w:rPr>
        <w:t xml:space="preserve">ipsilateral and contralateral </w:t>
      </w:r>
      <w:r w:rsidR="00106E5F" w:rsidRPr="00C97EA9">
        <w:rPr>
          <w:rFonts w:eastAsia="Calibri"/>
          <w:lang w:val="en-US"/>
        </w:rPr>
        <w:lastRenderedPageBreak/>
        <w:t>tissue</w:t>
      </w:r>
      <w:r w:rsidR="00EC2527" w:rsidRPr="00C97EA9">
        <w:rPr>
          <w:rFonts w:eastAsia="Calibri"/>
          <w:lang w:val="en-US"/>
        </w:rPr>
        <w:t xml:space="preserve"> was pooled</w:t>
      </w:r>
      <w:r w:rsidR="00106E5F" w:rsidRPr="00C97EA9">
        <w:rPr>
          <w:rFonts w:eastAsia="Calibri"/>
          <w:lang w:val="en-US"/>
        </w:rPr>
        <w:t>.</w:t>
      </w:r>
      <w:r w:rsidR="00EC2527" w:rsidRPr="00C97EA9">
        <w:rPr>
          <w:rFonts w:eastAsia="Calibri"/>
          <w:lang w:val="en-US"/>
        </w:rPr>
        <w:t xml:space="preserve"> </w:t>
      </w:r>
      <w:r w:rsidR="008E78A8" w:rsidRPr="00C97EA9">
        <w:rPr>
          <w:rFonts w:eastAsia="Calibri"/>
          <w:lang w:val="en-US"/>
        </w:rPr>
        <w:t xml:space="preserve"> </w:t>
      </w:r>
      <w:r w:rsidR="00106E5F" w:rsidRPr="00C97EA9">
        <w:rPr>
          <w:rFonts w:eastAsia="Calibri"/>
          <w:lang w:val="en-US"/>
        </w:rPr>
        <w:t xml:space="preserve">Tissue samples were transferred to ice cold phosphate-buffered saline (PBS, pH 7.2). </w:t>
      </w:r>
      <w:r w:rsidRPr="00C97EA9">
        <w:rPr>
          <w:rFonts w:eastAsia="Calibri"/>
          <w:lang w:val="en-US"/>
        </w:rPr>
        <w:t xml:space="preserve">The subsequent mass spectrometry analysis was performed using tissue </w:t>
      </w:r>
      <w:r w:rsidR="00F01EA0" w:rsidRPr="00C97EA9">
        <w:rPr>
          <w:rFonts w:eastAsia="Calibri"/>
          <w:lang w:val="en-US"/>
        </w:rPr>
        <w:t xml:space="preserve">samples </w:t>
      </w:r>
      <w:r w:rsidRPr="00C97EA9">
        <w:rPr>
          <w:rFonts w:eastAsia="Calibri"/>
          <w:lang w:val="en-US"/>
        </w:rPr>
        <w:t xml:space="preserve">of the hippocampus and the parahippocampal cortex. </w:t>
      </w:r>
      <w:r w:rsidR="001A7440" w:rsidRPr="00C97EA9">
        <w:rPr>
          <w:rFonts w:eastAsia="Calibri"/>
          <w:lang w:val="en-US"/>
        </w:rPr>
        <w:t xml:space="preserve">Animals belonging </w:t>
      </w:r>
      <w:r w:rsidR="003333FA" w:rsidRPr="00C97EA9">
        <w:rPr>
          <w:rFonts w:eastAsia="Calibri"/>
          <w:lang w:val="en-US"/>
        </w:rPr>
        <w:t>to the group with tissue sampling eight weeks following SE induction</w:t>
      </w:r>
      <w:r w:rsidR="001A7440" w:rsidRPr="00C97EA9">
        <w:rPr>
          <w:rFonts w:eastAsia="Calibri"/>
          <w:lang w:val="en-US"/>
        </w:rPr>
        <w:t xml:space="preserve"> underwent a </w:t>
      </w:r>
      <w:r w:rsidRPr="00C97EA9">
        <w:rPr>
          <w:rFonts w:eastAsia="Calibri"/>
          <w:lang w:val="en-US"/>
        </w:rPr>
        <w:t xml:space="preserve">continuous video- and EEG-monitoring (24 h per day / seven days a week over 19 days) </w:t>
      </w:r>
      <w:r w:rsidR="001A3923" w:rsidRPr="00C97EA9">
        <w:rPr>
          <w:rFonts w:eastAsia="Calibri"/>
          <w:lang w:val="en-US"/>
        </w:rPr>
        <w:t xml:space="preserve">starting 6 weeks following SE </w:t>
      </w:r>
      <w:r w:rsidRPr="00C97EA9">
        <w:rPr>
          <w:rFonts w:eastAsia="Calibri"/>
          <w:lang w:val="en-US"/>
        </w:rPr>
        <w:t xml:space="preserve">with a combined EEG- and video-detection system as previously described </w:t>
      </w:r>
      <w:r w:rsidR="007F4CA9" w:rsidRPr="00C97EA9">
        <w:rPr>
          <w:rFonts w:eastAsia="Calibri"/>
          <w:lang w:val="en-US"/>
        </w:rPr>
        <w:fldChar w:fldCharType="begin">
          <w:fldData xml:space="preserve">PEVuZE5vdGU+PENpdGU+PEF1dGhvcj5QZWtjZWM8L0F1dGhvcj48WWVhcj4yMDA4PC9ZZWFyPjxS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</w:fldData>
        </w:fldChar>
      </w:r>
      <w:r w:rsidR="00CF6CBA" w:rsidRPr="00C97EA9">
        <w:rPr>
          <w:rFonts w:eastAsia="Calibri"/>
          <w:lang w:val="en-US"/>
        </w:rPr>
        <w:instrText xml:space="preserve"> ADDIN EN.CITE </w:instrText>
      </w:r>
      <w:r w:rsidR="00CF6CBA" w:rsidRPr="00C97EA9">
        <w:rPr>
          <w:rFonts w:eastAsia="Calibri"/>
          <w:lang w:val="en-US"/>
        </w:rPr>
        <w:fldChar w:fldCharType="begin">
          <w:fldData xml:space="preserve">PEVuZE5vdGU+PENpdGU+PEF1dGhvcj5QZWtjZWM8L0F1dGhvcj48WWVhcj4yMDA4PC9ZZWFyPjxS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</w:fldData>
        </w:fldChar>
      </w:r>
      <w:r w:rsidR="00CF6CBA" w:rsidRPr="00C97EA9">
        <w:rPr>
          <w:rFonts w:eastAsia="Calibri"/>
          <w:lang w:val="en-US"/>
        </w:rPr>
        <w:instrText xml:space="preserve"> ADDIN EN.CITE.DATA </w:instrText>
      </w:r>
      <w:r w:rsidR="00CF6CBA" w:rsidRPr="00C97EA9">
        <w:rPr>
          <w:rFonts w:eastAsia="Calibri"/>
          <w:lang w:val="en-US"/>
        </w:rPr>
      </w:r>
      <w:r w:rsidR="00CF6CBA" w:rsidRPr="00C97EA9">
        <w:rPr>
          <w:rFonts w:eastAsia="Calibri"/>
          <w:lang w:val="en-US"/>
        </w:rPr>
        <w:fldChar w:fldCharType="end"/>
      </w:r>
      <w:r w:rsidR="007F4CA9" w:rsidRPr="00C97EA9">
        <w:rPr>
          <w:rFonts w:eastAsia="Calibri"/>
          <w:lang w:val="en-US"/>
        </w:rPr>
      </w:r>
      <w:r w:rsidR="007F4CA9" w:rsidRPr="00C97EA9">
        <w:rPr>
          <w:rFonts w:eastAsia="Calibri"/>
          <w:lang w:val="en-US"/>
        </w:rPr>
        <w:fldChar w:fldCharType="separate"/>
      </w:r>
      <w:r w:rsidR="00CF6CBA" w:rsidRPr="00C97EA9">
        <w:rPr>
          <w:rFonts w:eastAsia="Calibri"/>
          <w:noProof/>
          <w:lang w:val="en-US"/>
        </w:rPr>
        <w:t>(</w:t>
      </w:r>
      <w:hyperlink w:anchor="_ENREF_56" w:tooltip="Pekcec, 2008 #11" w:history="1">
        <w:r w:rsidR="00DA74B9" w:rsidRPr="00C97EA9">
          <w:rPr>
            <w:rFonts w:eastAsia="Calibri"/>
            <w:noProof/>
            <w:lang w:val="en-US"/>
          </w:rPr>
          <w:t>Pekcec et al., 2008</w:t>
        </w:r>
      </w:hyperlink>
      <w:r w:rsidR="00CF6CBA" w:rsidRPr="00C97EA9">
        <w:rPr>
          <w:rFonts w:eastAsia="Calibri"/>
          <w:noProof/>
          <w:lang w:val="en-US"/>
        </w:rPr>
        <w:t>)</w:t>
      </w:r>
      <w:r w:rsidR="007F4CA9" w:rsidRPr="00C97EA9">
        <w:rPr>
          <w:rFonts w:eastAsia="Calibri"/>
          <w:lang w:val="en-US"/>
        </w:rPr>
        <w:fldChar w:fldCharType="end"/>
      </w:r>
      <w:r w:rsidR="00094337" w:rsidRPr="00C97EA9">
        <w:rPr>
          <w:rFonts w:eastAsia="Calibri"/>
          <w:lang w:val="en-US"/>
        </w:rPr>
        <w:t>. Animals that</w:t>
      </w:r>
      <w:r w:rsidRPr="00C97EA9">
        <w:rPr>
          <w:rFonts w:eastAsia="Calibri"/>
          <w:lang w:val="en-US"/>
        </w:rPr>
        <w:t xml:space="preserve"> did no</w:t>
      </w:r>
      <w:r w:rsidR="00094337" w:rsidRPr="00C97EA9">
        <w:rPr>
          <w:rFonts w:eastAsia="Calibri"/>
          <w:lang w:val="en-US"/>
        </w:rPr>
        <w:t>t exhibit</w:t>
      </w:r>
      <w:r w:rsidRPr="00C97EA9">
        <w:rPr>
          <w:rFonts w:eastAsia="Calibri"/>
          <w:lang w:val="en-US"/>
        </w:rPr>
        <w:t xml:space="preserve"> spontaneous generalized seizures were excluded from further analysis.</w:t>
      </w:r>
    </w:p>
    <w:p w14:paraId="399B6884" w14:textId="77777777" w:rsidR="006D7114" w:rsidRPr="00C97EA9" w:rsidRDefault="006D7114" w:rsidP="00EC2527">
      <w:pPr>
        <w:spacing w:line="480" w:lineRule="auto"/>
        <w:jc w:val="both"/>
        <w:rPr>
          <w:rFonts w:eastAsia="Calibri"/>
          <w:i/>
          <w:lang w:val="en-US"/>
        </w:rPr>
      </w:pPr>
    </w:p>
    <w:p w14:paraId="1A056320" w14:textId="77777777" w:rsidR="006D7114" w:rsidRPr="00C97EA9" w:rsidRDefault="006D7114" w:rsidP="00EC2527">
      <w:pPr>
        <w:spacing w:line="480" w:lineRule="auto"/>
        <w:jc w:val="both"/>
        <w:rPr>
          <w:rFonts w:eastAsia="Calibri"/>
          <w:i/>
          <w:lang w:val="en-US"/>
        </w:rPr>
      </w:pPr>
      <w:r w:rsidRPr="00C97EA9">
        <w:rPr>
          <w:rFonts w:eastAsia="Calibri"/>
          <w:i/>
          <w:lang w:val="en-US"/>
        </w:rPr>
        <w:t>Mass spectrometry, label-free quantification and protein identification</w:t>
      </w:r>
    </w:p>
    <w:p w14:paraId="5BB88DED" w14:textId="67BE0712" w:rsidR="006D7114" w:rsidRPr="00C97EA9" w:rsidRDefault="00474A9C" w:rsidP="00EC2527">
      <w:pPr>
        <w:spacing w:line="480" w:lineRule="auto"/>
        <w:jc w:val="both"/>
        <w:rPr>
          <w:rFonts w:eastAsia="Calibri"/>
          <w:lang w:val="en-US"/>
        </w:rPr>
      </w:pPr>
      <w:r w:rsidRPr="00C97EA9">
        <w:rPr>
          <w:rFonts w:eastAsia="Calibri"/>
          <w:lang w:val="en-US"/>
        </w:rPr>
        <w:t>The dataset analyzed here was previously published (Walker et al., 2016). It was generated by label-free LC-MSMS-based proteomics</w:t>
      </w:r>
      <w:r w:rsidR="00476B56" w:rsidRPr="00C97EA9">
        <w:rPr>
          <w:rFonts w:eastAsia="Calibri"/>
          <w:lang w:val="en-US"/>
        </w:rPr>
        <w:t xml:space="preserve"> </w:t>
      </w:r>
      <w:r w:rsidR="006D7114" w:rsidRPr="00C97EA9">
        <w:rPr>
          <w:rFonts w:eastAsia="Calibri"/>
          <w:lang w:val="en-US"/>
        </w:rPr>
        <w:t xml:space="preserve">as described </w:t>
      </w:r>
      <w:r w:rsidRPr="00C97EA9">
        <w:rPr>
          <w:rFonts w:eastAsia="Calibri"/>
          <w:lang w:val="en-US"/>
        </w:rPr>
        <w:t>(Walker et al., 2016)</w:t>
      </w:r>
      <w:hyperlink w:anchor="_ENREF_67" w:tooltip="Walker, 2016 #8" w:history="1"/>
      <w:r w:rsidR="006D7114" w:rsidRPr="00C97EA9">
        <w:rPr>
          <w:rFonts w:eastAsia="Calibri"/>
          <w:lang w:val="en-US"/>
        </w:rPr>
        <w:t xml:space="preserve">. </w:t>
      </w:r>
      <w:r w:rsidRPr="00C97EA9">
        <w:rPr>
          <w:rFonts w:eastAsia="Calibri"/>
          <w:lang w:val="en-US"/>
        </w:rPr>
        <w:t>Briefly, after tiss</w:t>
      </w:r>
      <w:r w:rsidR="00476B56" w:rsidRPr="00C97EA9">
        <w:rPr>
          <w:rFonts w:eastAsia="Calibri"/>
          <w:lang w:val="en-US"/>
        </w:rPr>
        <w:t>u</w:t>
      </w:r>
      <w:r w:rsidRPr="00C97EA9">
        <w:rPr>
          <w:rFonts w:eastAsia="Calibri"/>
          <w:lang w:val="en-US"/>
        </w:rPr>
        <w:t>e extraction, proteolysis and LC-MSMS,</w:t>
      </w:r>
      <w:r w:rsidR="006D7114" w:rsidRPr="00C97EA9">
        <w:rPr>
          <w:rFonts w:eastAsia="Calibri"/>
          <w:lang w:val="en-US"/>
        </w:rPr>
        <w:t xml:space="preserve">  MS spectra were </w:t>
      </w:r>
      <w:r w:rsidRPr="00C97EA9">
        <w:rPr>
          <w:rFonts w:eastAsia="Calibri"/>
          <w:lang w:val="en-US"/>
        </w:rPr>
        <w:t xml:space="preserve">used for quantification by </w:t>
      </w:r>
      <w:r w:rsidR="006D7114" w:rsidRPr="00C97EA9">
        <w:rPr>
          <w:rFonts w:eastAsia="Calibri"/>
          <w:lang w:val="en-US"/>
        </w:rPr>
        <w:t xml:space="preserve"> the Progenesis LC-MS software (Version 2.5, Nonlinear Dynamics)</w:t>
      </w:r>
      <w:r w:rsidR="00094337" w:rsidRPr="00C97EA9">
        <w:rPr>
          <w:rFonts w:eastAsia="Calibri"/>
          <w:lang w:val="en-US"/>
        </w:rPr>
        <w:t xml:space="preserve"> for</w:t>
      </w:r>
      <w:r w:rsidR="006D7114" w:rsidRPr="00C97EA9">
        <w:rPr>
          <w:rFonts w:eastAsia="Calibri"/>
          <w:lang w:val="en-US"/>
        </w:rPr>
        <w:t xml:space="preserve"> label-free quantification and </w:t>
      </w:r>
      <w:r w:rsidRPr="00C97EA9">
        <w:rPr>
          <w:rFonts w:eastAsia="Calibri"/>
          <w:lang w:val="en-US"/>
        </w:rPr>
        <w:t xml:space="preserve">MS/MS spectra were used for </w:t>
      </w:r>
      <w:r w:rsidR="006D7114" w:rsidRPr="00C97EA9">
        <w:rPr>
          <w:rFonts w:eastAsia="Calibri"/>
          <w:lang w:val="en-US"/>
        </w:rPr>
        <w:t>protein identification</w:t>
      </w:r>
      <w:r w:rsidRPr="00C97EA9">
        <w:rPr>
          <w:rFonts w:eastAsia="Calibri"/>
          <w:lang w:val="en-US"/>
        </w:rPr>
        <w:t xml:space="preserve"> with Mascot as described (</w:t>
      </w:r>
      <w:r w:rsidR="007F4CA9" w:rsidRPr="00C97EA9">
        <w:rPr>
          <w:rFonts w:eastAsia="Calibri"/>
          <w:lang w:val="en-US"/>
        </w:rPr>
        <w:fldChar w:fldCharType="begin">
          <w:fldData xml:space="preserve">PEVuZE5vdGU+PENpdGU+PEF1dGhvcj5IYXVjazwvQXV0aG9yPjxZZWFyPjIwMTA8L1llYXI+PFJl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jI5Mi0zMDU8L3BhZ2Vz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</w:fldData>
        </w:fldChar>
      </w:r>
      <w:r w:rsidR="00CF6CBA" w:rsidRPr="00C97EA9">
        <w:rPr>
          <w:rFonts w:eastAsia="Calibri"/>
          <w:lang w:val="en-US"/>
        </w:rPr>
        <w:instrText xml:space="preserve"> ADDIN EN.CITE </w:instrText>
      </w:r>
      <w:r w:rsidR="00CF6CBA" w:rsidRPr="00C97EA9">
        <w:rPr>
          <w:rFonts w:eastAsia="Calibri"/>
          <w:lang w:val="en-US"/>
        </w:rPr>
        <w:fldChar w:fldCharType="begin">
          <w:fldData xml:space="preserve">PEVuZE5vdGU+PENpdGU+PEF1dGhvcj5IYXVjazwvQXV0aG9yPjxZZWFyPjIwMTA8L1llYXI+PFJl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jI5Mi0zMDU8L3BhZ2Vz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</w:fldData>
        </w:fldChar>
      </w:r>
      <w:r w:rsidR="00CF6CBA" w:rsidRPr="00C97EA9">
        <w:rPr>
          <w:rFonts w:eastAsia="Calibri"/>
          <w:lang w:val="en-US"/>
        </w:rPr>
        <w:instrText xml:space="preserve"> ADDIN EN.CITE.DATA </w:instrText>
      </w:r>
      <w:r w:rsidR="00CF6CBA" w:rsidRPr="00C97EA9">
        <w:rPr>
          <w:rFonts w:eastAsia="Calibri"/>
          <w:lang w:val="en-US"/>
        </w:rPr>
      </w:r>
      <w:r w:rsidR="00CF6CBA" w:rsidRPr="00C97EA9">
        <w:rPr>
          <w:rFonts w:eastAsia="Calibri"/>
          <w:lang w:val="en-US"/>
        </w:rPr>
        <w:fldChar w:fldCharType="end"/>
      </w:r>
      <w:r w:rsidR="007F4CA9" w:rsidRPr="00C97EA9">
        <w:rPr>
          <w:rFonts w:eastAsia="Calibri"/>
          <w:lang w:val="en-US"/>
        </w:rPr>
      </w:r>
      <w:r w:rsidR="007F4CA9" w:rsidRPr="00C97EA9">
        <w:rPr>
          <w:rFonts w:eastAsia="Calibri"/>
          <w:lang w:val="en-US"/>
        </w:rPr>
        <w:fldChar w:fldCharType="separate"/>
      </w:r>
      <w:r w:rsidR="00CF6CBA" w:rsidRPr="00C97EA9">
        <w:rPr>
          <w:rFonts w:eastAsia="Calibri"/>
          <w:noProof/>
          <w:lang w:val="en-US"/>
        </w:rPr>
        <w:t>(</w:t>
      </w:r>
      <w:hyperlink w:anchor="_ENREF_23" w:tooltip="Hauck, 2010 #12" w:history="1">
        <w:r w:rsidR="00DA74B9" w:rsidRPr="00C97EA9">
          <w:rPr>
            <w:rFonts w:eastAsia="Calibri"/>
            <w:noProof/>
            <w:lang w:val="en-US"/>
          </w:rPr>
          <w:t>Hauck et al., 2010</w:t>
        </w:r>
      </w:hyperlink>
      <w:r w:rsidR="00CF6CBA" w:rsidRPr="00C97EA9">
        <w:rPr>
          <w:rFonts w:eastAsia="Calibri"/>
          <w:noProof/>
          <w:lang w:val="en-US"/>
        </w:rPr>
        <w:t xml:space="preserve">; </w:t>
      </w:r>
      <w:hyperlink w:anchor="_ENREF_24" w:tooltip="Hauck, 2012 #13" w:history="1">
        <w:r w:rsidR="00DA74B9" w:rsidRPr="00C97EA9">
          <w:rPr>
            <w:rFonts w:eastAsia="Calibri"/>
            <w:noProof/>
            <w:lang w:val="en-US"/>
          </w:rPr>
          <w:t>Hauck et al., 2012</w:t>
        </w:r>
      </w:hyperlink>
      <w:r w:rsidR="00CF6CBA" w:rsidRPr="00C97EA9">
        <w:rPr>
          <w:rFonts w:eastAsia="Calibri"/>
          <w:noProof/>
          <w:lang w:val="en-US"/>
        </w:rPr>
        <w:t xml:space="preserve">; </w:t>
      </w:r>
      <w:hyperlink w:anchor="_ENREF_73" w:tooltip="Walker, 2016 #8" w:history="1">
        <w:r w:rsidR="00DA74B9" w:rsidRPr="00C97EA9">
          <w:rPr>
            <w:rFonts w:eastAsia="Calibri"/>
            <w:noProof/>
            <w:lang w:val="en-US"/>
          </w:rPr>
          <w:t>Walker et al., 2016</w:t>
        </w:r>
      </w:hyperlink>
      <w:r w:rsidR="00CF6CBA" w:rsidRPr="00C97EA9">
        <w:rPr>
          <w:rFonts w:eastAsia="Calibri"/>
          <w:noProof/>
          <w:lang w:val="en-US"/>
        </w:rPr>
        <w:t>)</w:t>
      </w:r>
      <w:r w:rsidR="007F4CA9" w:rsidRPr="00C97EA9">
        <w:rPr>
          <w:rFonts w:eastAsia="Calibri"/>
          <w:lang w:val="en-US"/>
        </w:rPr>
        <w:fldChar w:fldCharType="end"/>
      </w:r>
      <w:r w:rsidR="007F4CA9" w:rsidRPr="00C97EA9">
        <w:rPr>
          <w:rFonts w:eastAsia="Calibri"/>
          <w:lang w:val="en-US"/>
        </w:rPr>
        <w:t xml:space="preserve">. </w:t>
      </w:r>
      <w:r w:rsidR="006D7114" w:rsidRPr="00C97EA9">
        <w:rPr>
          <w:lang w:val="en-US"/>
        </w:rPr>
        <w:t xml:space="preserve">For quantification, </w:t>
      </w:r>
      <w:r w:rsidR="006D7114" w:rsidRPr="00C97EA9">
        <w:rPr>
          <w:rFonts w:eastAsia="Calibri"/>
          <w:lang w:val="en-US"/>
        </w:rPr>
        <w:t>only unique peptides of an identified protein were used and the total cumulative normalized abundance was measured by summarizing the abundances of all peptides assigned to the respective protein. Further analysis was performed with proteins quantified with a minimum of two peptides.</w:t>
      </w:r>
      <w:r w:rsidR="009E448A" w:rsidRPr="00C97EA9">
        <w:rPr>
          <w:rFonts w:eastAsia="Calibri"/>
          <w:lang w:val="en-US"/>
        </w:rPr>
        <w:t xml:space="preserve"> </w:t>
      </w:r>
      <w:r w:rsidR="00A97537" w:rsidRPr="00C97EA9">
        <w:rPr>
          <w:rFonts w:eastAsia="Calibri"/>
          <w:lang w:val="en-US"/>
        </w:rPr>
        <w:t xml:space="preserve">The relation of protein abundances between control and SE animals (fold change) was determined to measure differential expression. All proteins </w:t>
      </w:r>
      <w:r w:rsidR="00094337" w:rsidRPr="00C97EA9">
        <w:rPr>
          <w:rFonts w:eastAsia="Calibri"/>
          <w:lang w:val="en-US"/>
        </w:rPr>
        <w:t>exhibiting</w:t>
      </w:r>
      <w:r w:rsidR="00A97537" w:rsidRPr="00C97EA9">
        <w:rPr>
          <w:rFonts w:eastAsia="Calibri"/>
          <w:lang w:val="en-US"/>
        </w:rPr>
        <w:t xml:space="preserve"> a fold change ≥ 1.5 (up- or downregulated) with a corresponding </w:t>
      </w:r>
      <w:r w:rsidR="00A97537" w:rsidRPr="00C97EA9">
        <w:rPr>
          <w:rFonts w:eastAsia="Calibri"/>
          <w:i/>
          <w:lang w:val="en-US"/>
        </w:rPr>
        <w:t>p</w:t>
      </w:r>
      <w:r w:rsidR="00824DA6" w:rsidRPr="00C97EA9">
        <w:rPr>
          <w:rFonts w:eastAsia="Calibri"/>
          <w:lang w:val="en-US"/>
        </w:rPr>
        <w:t>-value (ANOVA) &lt; </w:t>
      </w:r>
      <w:r w:rsidR="00A97537" w:rsidRPr="00C97EA9">
        <w:rPr>
          <w:rFonts w:eastAsia="Calibri"/>
          <w:lang w:val="en-US"/>
        </w:rPr>
        <w:t>0.05 were considered differentially expressed.</w:t>
      </w:r>
    </w:p>
    <w:p w14:paraId="5229ABFE" w14:textId="77777777" w:rsidR="006D7114" w:rsidRPr="00C97EA9" w:rsidRDefault="006D7114" w:rsidP="006D7114">
      <w:pPr>
        <w:spacing w:line="480" w:lineRule="auto"/>
        <w:jc w:val="both"/>
        <w:rPr>
          <w:rFonts w:eastAsia="Calibri"/>
          <w:lang w:val="en-US"/>
        </w:rPr>
      </w:pPr>
    </w:p>
    <w:p w14:paraId="23B80285" w14:textId="77777777" w:rsidR="006D7114" w:rsidRPr="00C97EA9" w:rsidRDefault="006D7114" w:rsidP="006D7114">
      <w:pPr>
        <w:spacing w:line="480" w:lineRule="auto"/>
        <w:jc w:val="both"/>
        <w:rPr>
          <w:rFonts w:eastAsia="Calibri"/>
          <w:i/>
          <w:lang w:val="en-US"/>
        </w:rPr>
      </w:pPr>
      <w:r w:rsidRPr="00C97EA9">
        <w:rPr>
          <w:rFonts w:eastAsia="Calibri"/>
          <w:i/>
          <w:lang w:val="en-US"/>
        </w:rPr>
        <w:t>Pathway analysis</w:t>
      </w:r>
    </w:p>
    <w:p w14:paraId="2322BADA" w14:textId="4E652139" w:rsidR="008300D6" w:rsidRPr="00C97EA9" w:rsidRDefault="009E448A" w:rsidP="006D7114">
      <w:pPr>
        <w:spacing w:line="480" w:lineRule="auto"/>
        <w:jc w:val="both"/>
        <w:rPr>
          <w:rFonts w:eastAsia="Calibri"/>
          <w:lang w:val="en-US"/>
        </w:rPr>
      </w:pPr>
      <w:r w:rsidRPr="00C97EA9">
        <w:rPr>
          <w:rFonts w:eastAsia="Calibri"/>
          <w:lang w:val="en-US"/>
        </w:rPr>
        <w:lastRenderedPageBreak/>
        <w:t xml:space="preserve">Pathway analysis </w:t>
      </w:r>
      <w:r w:rsidR="00476B56" w:rsidRPr="00C97EA9">
        <w:rPr>
          <w:rFonts w:eastAsia="Calibri"/>
          <w:lang w:val="en-US"/>
        </w:rPr>
        <w:t>was performed as</w:t>
      </w:r>
      <w:r w:rsidR="00094337" w:rsidRPr="00C97EA9">
        <w:rPr>
          <w:rFonts w:eastAsia="Calibri"/>
          <w:lang w:val="en-US"/>
        </w:rPr>
        <w:t xml:space="preserve"> described previously by</w:t>
      </w:r>
      <w:r w:rsidR="006D7114" w:rsidRPr="00C97EA9">
        <w:rPr>
          <w:rFonts w:eastAsia="Calibri"/>
          <w:lang w:val="en-US"/>
        </w:rPr>
        <w:t xml:space="preserve"> </w:t>
      </w:r>
      <w:hyperlink w:anchor="_ENREF_73" w:tooltip="Walker, 2016 #8" w:history="1">
        <w:r w:rsidR="00DA74B9" w:rsidRPr="00C97EA9">
          <w:rPr>
            <w:rFonts w:eastAsia="Calibri"/>
            <w:lang w:val="en-US"/>
          </w:rPr>
          <w:fldChar w:fldCharType="begin">
            <w:fldData xml:space="preserve">PEVuZE5vdGU+PENpdGUgQXV0aG9yWWVhcj0iMSI+PEF1dGhvcj5XYWxrZXI8L0F1dGhvcj48WWVh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</w:fldData>
          </w:fldChar>
        </w:r>
        <w:r w:rsidR="00DA74B9" w:rsidRPr="00C97EA9">
          <w:rPr>
            <w:rFonts w:eastAsia="Calibri"/>
            <w:lang w:val="en-US"/>
          </w:rPr>
          <w:instrText xml:space="preserve"> ADDIN EN.CITE </w:instrText>
        </w:r>
        <w:r w:rsidR="00DA74B9" w:rsidRPr="00C97EA9">
          <w:rPr>
            <w:rFonts w:eastAsia="Calibri"/>
            <w:lang w:val="en-US"/>
          </w:rPr>
          <w:fldChar w:fldCharType="begin">
            <w:fldData xml:space="preserve">PEVuZE5vdGU+PENpdGUgQXV0aG9yWWVhcj0iMSI+PEF1dGhvcj5XYWxrZXI8L0F1dGhvcj48WWVh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</w:fldData>
          </w:fldChar>
        </w:r>
        <w:r w:rsidR="00DA74B9" w:rsidRPr="00C97EA9">
          <w:rPr>
            <w:rFonts w:eastAsia="Calibri"/>
            <w:lang w:val="en-US"/>
          </w:rPr>
          <w:instrText xml:space="preserve"> ADDIN EN.CITE.DATA </w:instrText>
        </w:r>
        <w:r w:rsidR="00DA74B9" w:rsidRPr="00C97EA9">
          <w:rPr>
            <w:rFonts w:eastAsia="Calibri"/>
            <w:lang w:val="en-US"/>
          </w:rPr>
        </w:r>
        <w:r w:rsidR="00DA74B9" w:rsidRPr="00C97EA9">
          <w:rPr>
            <w:rFonts w:eastAsia="Calibri"/>
            <w:lang w:val="en-US"/>
          </w:rPr>
          <w:fldChar w:fldCharType="end"/>
        </w:r>
        <w:r w:rsidR="00DA74B9" w:rsidRPr="00C97EA9">
          <w:rPr>
            <w:rFonts w:eastAsia="Calibri"/>
            <w:lang w:val="en-US"/>
          </w:rPr>
        </w:r>
        <w:r w:rsidR="00DA74B9" w:rsidRPr="00C97EA9">
          <w:rPr>
            <w:rFonts w:eastAsia="Calibri"/>
            <w:lang w:val="en-US"/>
          </w:rPr>
          <w:fldChar w:fldCharType="separate"/>
        </w:r>
        <w:r w:rsidR="00DA74B9" w:rsidRPr="00C97EA9">
          <w:rPr>
            <w:rFonts w:eastAsia="Calibri"/>
            <w:noProof/>
            <w:lang w:val="en-US"/>
          </w:rPr>
          <w:t>Walker et al. (2016)</w:t>
        </w:r>
        <w:r w:rsidR="00DA74B9" w:rsidRPr="00C97EA9">
          <w:rPr>
            <w:rFonts w:eastAsia="Calibri"/>
            <w:lang w:val="en-US"/>
          </w:rPr>
          <w:fldChar w:fldCharType="end"/>
        </w:r>
      </w:hyperlink>
      <w:r w:rsidRPr="00C97EA9">
        <w:rPr>
          <w:rFonts w:eastAsia="Calibri"/>
          <w:lang w:val="en-US"/>
        </w:rPr>
        <w:t xml:space="preserve">. </w:t>
      </w:r>
      <w:r w:rsidR="00476B56" w:rsidRPr="00C97EA9">
        <w:rPr>
          <w:rFonts w:eastAsia="Calibri"/>
          <w:lang w:val="en-US"/>
        </w:rPr>
        <w:t>Briefly, f</w:t>
      </w:r>
      <w:r w:rsidR="006D7114" w:rsidRPr="00C97EA9">
        <w:rPr>
          <w:rFonts w:eastAsia="Calibri"/>
          <w:lang w:val="en-US"/>
        </w:rPr>
        <w:t xml:space="preserve">ollowing LC-MS/MS, </w:t>
      </w:r>
      <w:r w:rsidR="008300D6" w:rsidRPr="00C97EA9">
        <w:rPr>
          <w:rFonts w:eastAsia="Calibri"/>
          <w:lang w:val="en-US"/>
        </w:rPr>
        <w:t>gene symbols for all quantified proteins were searched in t</w:t>
      </w:r>
      <w:r w:rsidR="006D7114" w:rsidRPr="00C97EA9">
        <w:rPr>
          <w:rFonts w:eastAsia="Calibri"/>
          <w:lang w:val="en-US"/>
        </w:rPr>
        <w:t>he Ensembl</w:t>
      </w:r>
      <w:r w:rsidR="00127574" w:rsidRPr="00C97EA9">
        <w:rPr>
          <w:rFonts w:eastAsia="Calibri"/>
          <w:lang w:val="en-US"/>
        </w:rPr>
        <w:t>e</w:t>
      </w:r>
      <w:r w:rsidR="006D7114" w:rsidRPr="00C97EA9">
        <w:rPr>
          <w:rFonts w:eastAsia="Calibri"/>
          <w:lang w:val="en-US"/>
        </w:rPr>
        <w:t xml:space="preserve"> database (http://www.ensembl.org/Rattus_norvegicus/; version 69; 32971 sequences). </w:t>
      </w:r>
      <w:r w:rsidR="008300D6" w:rsidRPr="00C97EA9">
        <w:rPr>
          <w:rFonts w:eastAsia="Calibri"/>
          <w:lang w:val="en-US"/>
        </w:rPr>
        <w:t xml:space="preserve">If a rat genome annotation was not present, the human </w:t>
      </w:r>
      <w:r w:rsidR="006D7114" w:rsidRPr="00C97EA9">
        <w:rPr>
          <w:rFonts w:eastAsia="Calibri"/>
          <w:lang w:val="en-US"/>
        </w:rPr>
        <w:t>orth</w:t>
      </w:r>
      <w:r w:rsidRPr="00C97EA9">
        <w:rPr>
          <w:rFonts w:eastAsia="Calibri"/>
          <w:lang w:val="en-US"/>
        </w:rPr>
        <w:t xml:space="preserve">ologue was used. </w:t>
      </w:r>
      <w:r w:rsidR="008300D6" w:rsidRPr="00C97EA9">
        <w:rPr>
          <w:rFonts w:eastAsia="Calibri"/>
          <w:lang w:val="en-US"/>
        </w:rPr>
        <w:t xml:space="preserve">Pathway enrichment analysis was performed using both a licensed (Genomatix Pathway System (GePS), Genomatix Software GmbH, Munich, Germany) and a publically available (ConsensusPathDB over-representation tool, </w:t>
      </w:r>
      <w:r w:rsidR="008300D6" w:rsidRPr="00C97EA9">
        <w:rPr>
          <w:rFonts w:eastAsia="Calibri"/>
          <w:lang w:val="en-US"/>
        </w:rPr>
        <w:fldChar w:fldCharType="begin">
          <w:fldData xml:space="preserve">PEVuZE5vdGU+PENpdGUgQXV0aG9yWWVhcj0iMSI+PEF1dGhvcj5LYW1idXJvdjwvQXV0aG9yPjxZ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xMi03PC9wYWdlcz48dm9sdW1lPjM5PC92b2x1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YyMy04PC9w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</w:fldData>
        </w:fldChar>
      </w:r>
      <w:r w:rsidR="008300D6" w:rsidRPr="00C97EA9">
        <w:rPr>
          <w:rFonts w:eastAsia="Calibri"/>
          <w:lang w:val="en-US"/>
        </w:rPr>
        <w:instrText xml:space="preserve"> ADDIN EN.CITE </w:instrText>
      </w:r>
      <w:r w:rsidR="008300D6" w:rsidRPr="00C97EA9">
        <w:rPr>
          <w:rFonts w:eastAsia="Calibri"/>
          <w:lang w:val="en-US"/>
        </w:rPr>
        <w:fldChar w:fldCharType="begin">
          <w:fldData xml:space="preserve">PEVuZE5vdGU+PENpdGUgQXV0aG9yWWVhcj0iMSI+PEF1dGhvcj5LYW1idXJvdjwvQXV0aG9yPjxZ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xMi03PC9wYWdlcz48dm9sdW1lPjM5PC92b2x1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YyMy04PC9w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</w:fldData>
        </w:fldChar>
      </w:r>
      <w:r w:rsidR="008300D6" w:rsidRPr="00C97EA9">
        <w:rPr>
          <w:rFonts w:eastAsia="Calibri"/>
          <w:lang w:val="en-US"/>
        </w:rPr>
        <w:instrText xml:space="preserve"> ADDIN EN.CITE.DATA </w:instrText>
      </w:r>
      <w:r w:rsidR="008300D6" w:rsidRPr="00C97EA9">
        <w:rPr>
          <w:rFonts w:eastAsia="Calibri"/>
          <w:lang w:val="en-US"/>
        </w:rPr>
      </w:r>
      <w:r w:rsidR="008300D6" w:rsidRPr="00C97EA9">
        <w:rPr>
          <w:rFonts w:eastAsia="Calibri"/>
          <w:lang w:val="en-US"/>
        </w:rPr>
        <w:fldChar w:fldCharType="end"/>
      </w:r>
      <w:r w:rsidR="008300D6" w:rsidRPr="00C97EA9">
        <w:rPr>
          <w:rFonts w:eastAsia="Calibri"/>
          <w:lang w:val="en-US"/>
        </w:rPr>
      </w:r>
      <w:r w:rsidR="008300D6" w:rsidRPr="00C97EA9">
        <w:rPr>
          <w:rFonts w:eastAsia="Calibri"/>
          <w:lang w:val="en-US"/>
        </w:rPr>
        <w:fldChar w:fldCharType="separate"/>
      </w:r>
      <w:hyperlink w:anchor="_ENREF_31" w:tooltip="Kamburov, 2011 #15" w:history="1">
        <w:r w:rsidR="00DA74B9" w:rsidRPr="00C97EA9">
          <w:rPr>
            <w:rFonts w:eastAsia="Calibri"/>
            <w:noProof/>
            <w:lang w:val="en-US"/>
          </w:rPr>
          <w:t>Kamburov et al. (2011)</w:t>
        </w:r>
      </w:hyperlink>
      <w:r w:rsidR="008300D6" w:rsidRPr="00C97EA9">
        <w:rPr>
          <w:rFonts w:eastAsia="Calibri"/>
          <w:noProof/>
          <w:lang w:val="en-US"/>
        </w:rPr>
        <w:t xml:space="preserve">; </w:t>
      </w:r>
      <w:hyperlink w:anchor="_ENREF_32" w:tooltip="Kamburov, 2009 #14" w:history="1">
        <w:r w:rsidR="00DA74B9" w:rsidRPr="00C97EA9">
          <w:rPr>
            <w:rFonts w:eastAsia="Calibri"/>
            <w:noProof/>
            <w:lang w:val="en-US"/>
          </w:rPr>
          <w:t>Kamburov et al. (2009)</w:t>
        </w:r>
      </w:hyperlink>
      <w:r w:rsidR="008300D6" w:rsidRPr="00C97EA9">
        <w:rPr>
          <w:rFonts w:eastAsia="Calibri"/>
          <w:lang w:val="en-US"/>
        </w:rPr>
        <w:fldChar w:fldCharType="end"/>
      </w:r>
      <w:r w:rsidR="008300D6" w:rsidRPr="00C97EA9">
        <w:rPr>
          <w:rFonts w:eastAsia="Calibri"/>
          <w:lang w:val="en-US"/>
        </w:rPr>
        <w:t xml:space="preserve">) pathway tool for a combined pathway analysis. </w:t>
      </w:r>
    </w:p>
    <w:p w14:paraId="357CB744" w14:textId="5A344AB4" w:rsidR="006D7114" w:rsidRPr="00C97EA9" w:rsidRDefault="00094337" w:rsidP="006D7114">
      <w:pPr>
        <w:spacing w:line="480" w:lineRule="auto"/>
        <w:jc w:val="both"/>
        <w:rPr>
          <w:rFonts w:eastAsia="Calibri"/>
          <w:lang w:val="en-US"/>
        </w:rPr>
      </w:pPr>
      <w:r w:rsidRPr="00C97EA9">
        <w:rPr>
          <w:rFonts w:eastAsia="Calibri"/>
          <w:lang w:val="en-US"/>
        </w:rPr>
        <w:t>T</w:t>
      </w:r>
      <w:r w:rsidR="006D7114" w:rsidRPr="00C97EA9">
        <w:rPr>
          <w:rFonts w:eastAsia="Calibri"/>
          <w:lang w:val="en-US"/>
        </w:rPr>
        <w:t>he respective background list</w:t>
      </w:r>
      <w:r w:rsidRPr="00C97EA9">
        <w:rPr>
          <w:rFonts w:eastAsia="Calibri"/>
          <w:lang w:val="en-US"/>
        </w:rPr>
        <w:t>s for the three different time points</w:t>
      </w:r>
      <w:r w:rsidR="006D7114" w:rsidRPr="00C97EA9">
        <w:rPr>
          <w:rFonts w:eastAsia="Calibri"/>
          <w:lang w:val="en-US"/>
        </w:rPr>
        <w:t xml:space="preserve"> </w:t>
      </w:r>
      <w:r w:rsidRPr="00C97EA9">
        <w:rPr>
          <w:rFonts w:eastAsia="Calibri"/>
          <w:lang w:val="en-US"/>
        </w:rPr>
        <w:t xml:space="preserve">consisted of the respective </w:t>
      </w:r>
      <w:r w:rsidR="006D7114" w:rsidRPr="00C97EA9">
        <w:rPr>
          <w:rFonts w:eastAsia="Calibri"/>
          <w:lang w:val="en-US"/>
        </w:rPr>
        <w:t>set</w:t>
      </w:r>
      <w:r w:rsidRPr="00C97EA9">
        <w:rPr>
          <w:rFonts w:eastAsia="Calibri"/>
          <w:lang w:val="en-US"/>
        </w:rPr>
        <w:t>s</w:t>
      </w:r>
      <w:r w:rsidR="006D7114" w:rsidRPr="00C97EA9">
        <w:rPr>
          <w:rFonts w:eastAsia="Calibri"/>
          <w:lang w:val="en-US"/>
        </w:rPr>
        <w:t xml:space="preserve"> of total quantified hippocampal or parahippocampal proteins. Onl</w:t>
      </w:r>
      <w:r w:rsidR="00824DA6" w:rsidRPr="00C97EA9">
        <w:rPr>
          <w:rFonts w:eastAsia="Calibri"/>
          <w:lang w:val="en-US"/>
        </w:rPr>
        <w:t xml:space="preserve">y enriched pathways linked with </w:t>
      </w:r>
      <w:r w:rsidR="001A3923" w:rsidRPr="00C97EA9">
        <w:rPr>
          <w:rFonts w:eastAsia="Calibri"/>
          <w:lang w:val="en-US"/>
        </w:rPr>
        <w:t xml:space="preserve">cell stress and cell death, </w:t>
      </w:r>
      <w:r w:rsidR="00824DA6" w:rsidRPr="00C97EA9">
        <w:rPr>
          <w:rFonts w:eastAsia="Calibri"/>
          <w:lang w:val="en-US"/>
        </w:rPr>
        <w:t>ECM or angiogenesis</w:t>
      </w:r>
      <w:r w:rsidR="006D7114" w:rsidRPr="00C97EA9">
        <w:rPr>
          <w:rFonts w:eastAsia="Calibri"/>
          <w:lang w:val="en-US"/>
        </w:rPr>
        <w:t xml:space="preserve"> (p-value &lt; 0.05 and at least two protein members) were considered for further analysis.</w:t>
      </w:r>
    </w:p>
    <w:p w14:paraId="2AA242C0" w14:textId="72F74A03" w:rsidR="00544E09" w:rsidRPr="00C97EA9" w:rsidRDefault="00544E09" w:rsidP="006D7114">
      <w:pPr>
        <w:spacing w:line="480" w:lineRule="auto"/>
        <w:jc w:val="both"/>
        <w:rPr>
          <w:rFonts w:eastAsia="Calibri"/>
          <w:lang w:val="en-US"/>
        </w:rPr>
      </w:pPr>
    </w:p>
    <w:p w14:paraId="62ECE26E" w14:textId="1CD54626" w:rsidR="00A35D6B" w:rsidRPr="00C97EA9" w:rsidRDefault="00910462" w:rsidP="006D7114">
      <w:pPr>
        <w:spacing w:line="480" w:lineRule="auto"/>
        <w:jc w:val="both"/>
        <w:rPr>
          <w:rFonts w:eastAsia="Calibri"/>
          <w:i/>
          <w:lang w:val="en-US" w:eastAsia="de-DE"/>
        </w:rPr>
      </w:pPr>
      <w:r w:rsidRPr="00C97EA9">
        <w:rPr>
          <w:rFonts w:eastAsia="Calibri"/>
          <w:i/>
          <w:lang w:val="en-US" w:eastAsia="de-DE"/>
        </w:rPr>
        <w:t>Expression analysis</w:t>
      </w:r>
    </w:p>
    <w:p w14:paraId="34B787EE" w14:textId="461D5C0C" w:rsidR="00A35D6B" w:rsidRPr="00C97EA9" w:rsidRDefault="00910462" w:rsidP="006D7114">
      <w:pPr>
        <w:spacing w:line="480" w:lineRule="auto"/>
        <w:jc w:val="both"/>
        <w:rPr>
          <w:rFonts w:eastAsia="Calibri"/>
          <w:lang w:val="en-US" w:eastAsia="de-DE"/>
        </w:rPr>
      </w:pPr>
      <w:r w:rsidRPr="00C97EA9">
        <w:rPr>
          <w:rFonts w:eastAsia="Calibri"/>
          <w:lang w:val="en-US" w:eastAsia="de-DE"/>
        </w:rPr>
        <w:t>The regulation pattern</w:t>
      </w:r>
      <w:r w:rsidR="00094337" w:rsidRPr="00C97EA9">
        <w:rPr>
          <w:rFonts w:eastAsia="Calibri"/>
          <w:lang w:val="en-US" w:eastAsia="de-DE"/>
        </w:rPr>
        <w:t>s of selected proteins</w:t>
      </w:r>
      <w:r w:rsidRPr="00C97EA9">
        <w:rPr>
          <w:rFonts w:eastAsia="Calibri"/>
          <w:lang w:val="en-US" w:eastAsia="de-DE"/>
        </w:rPr>
        <w:t xml:space="preserve"> were analyzed and </w:t>
      </w:r>
      <w:r w:rsidR="00612A7B" w:rsidRPr="00C97EA9">
        <w:rPr>
          <w:rFonts w:eastAsia="Calibri"/>
          <w:lang w:val="en-US" w:eastAsia="de-DE"/>
        </w:rPr>
        <w:t>visualized</w:t>
      </w:r>
      <w:r w:rsidRPr="00C97EA9">
        <w:rPr>
          <w:rFonts w:eastAsia="Calibri"/>
          <w:lang w:val="en-US" w:eastAsia="de-DE"/>
        </w:rPr>
        <w:t xml:space="preserve"> by heat maps.</w:t>
      </w:r>
      <w:r w:rsidR="007B7CE5" w:rsidRPr="00C97EA9">
        <w:rPr>
          <w:rFonts w:eastAsia="Calibri"/>
          <w:lang w:val="en-US" w:eastAsia="de-DE"/>
        </w:rPr>
        <w:t xml:space="preserve"> </w:t>
      </w:r>
      <w:r w:rsidR="00F73081" w:rsidRPr="00C97EA9">
        <w:rPr>
          <w:rFonts w:eastAsia="Calibri"/>
          <w:lang w:val="en-US" w:eastAsia="de-DE"/>
        </w:rPr>
        <w:t>I</w:t>
      </w:r>
      <w:r w:rsidRPr="00C97EA9">
        <w:rPr>
          <w:rFonts w:eastAsia="Calibri"/>
          <w:lang w:val="en-US" w:eastAsia="de-DE"/>
        </w:rPr>
        <w:t>ndividual fold changes were calculated for these proteins</w:t>
      </w:r>
      <w:r w:rsidR="00F73081" w:rsidRPr="00C97EA9">
        <w:rPr>
          <w:rFonts w:eastAsia="Calibri"/>
          <w:lang w:val="en-US" w:eastAsia="de-DE"/>
        </w:rPr>
        <w:t>,</w:t>
      </w:r>
      <w:r w:rsidRPr="00C97EA9">
        <w:rPr>
          <w:rFonts w:eastAsia="Calibri"/>
          <w:lang w:val="en-US" w:eastAsia="de-DE"/>
        </w:rPr>
        <w:t xml:space="preserve"> </w:t>
      </w:r>
      <w:r w:rsidR="00F73081" w:rsidRPr="00C97EA9">
        <w:rPr>
          <w:rFonts w:eastAsia="Calibri"/>
          <w:lang w:val="en-US" w:eastAsia="de-DE"/>
        </w:rPr>
        <w:t>p</w:t>
      </w:r>
      <w:r w:rsidRPr="00C97EA9">
        <w:rPr>
          <w:rFonts w:eastAsia="Calibri"/>
          <w:lang w:val="en-US" w:eastAsia="de-DE"/>
        </w:rPr>
        <w:t>roteins with missing values and zeros were excluded from further analysis</w:t>
      </w:r>
      <w:r w:rsidR="003D0346" w:rsidRPr="00C97EA9">
        <w:rPr>
          <w:rFonts w:eastAsia="Calibri"/>
          <w:lang w:val="en-US" w:eastAsia="de-DE"/>
        </w:rPr>
        <w:t xml:space="preserve">. </w:t>
      </w:r>
      <w:r w:rsidR="00F73081" w:rsidRPr="00C97EA9">
        <w:rPr>
          <w:rFonts w:eastAsia="Calibri"/>
          <w:lang w:val="en-US" w:eastAsia="de-DE"/>
        </w:rPr>
        <w:t>Fold changes were log2 transformed after which t</w:t>
      </w:r>
      <w:r w:rsidR="003D0346" w:rsidRPr="00C97EA9">
        <w:rPr>
          <w:rFonts w:eastAsia="Calibri"/>
          <w:lang w:val="en-US" w:eastAsia="de-DE"/>
        </w:rPr>
        <w:t xml:space="preserve">he heatmap.2 function included in the R package “gplots” </w:t>
      </w:r>
      <w:r w:rsidR="00D472AF" w:rsidRPr="00C97EA9">
        <w:rPr>
          <w:rFonts w:eastAsia="Calibri"/>
          <w:lang w:val="en-US" w:eastAsia="de-DE"/>
        </w:rPr>
        <w:fldChar w:fldCharType="begin"/>
      </w:r>
      <w:r w:rsidR="00CF6CBA" w:rsidRPr="00C97EA9">
        <w:rPr>
          <w:rFonts w:eastAsia="Calibri"/>
          <w:lang w:val="en-US" w:eastAsia="de-DE"/>
        </w:rPr>
        <w:instrText xml:space="preserve"> ADDIN EN.CITE &lt;EndNote&gt;&lt;Cite&gt;&lt;Author&gt;Warnes&lt;/Author&gt;&lt;Year&gt;2016&lt;/Year&gt;&lt;RecNum&gt;45&lt;/RecNum&gt;&lt;DisplayText&gt;(Warnes et al., 2016)&lt;/DisplayText&gt;&lt;record&gt;&lt;rec-number&gt;45&lt;/rec-number&gt;&lt;foreign-keys&gt;&lt;key app="EN" db-id="fd5a9sfe850fwdettdjv2dxype29zrwde5aw" timestamp="1491228815"&gt;45&lt;/key&gt;&lt;/foreign-keys&gt;&lt;ref-type name="Journal Article"&gt;17&lt;/ref-type&gt;&lt;contributors&gt;&lt;authors&gt;&lt;author&gt;Warnes, Maintainer Gregory R&lt;/author&gt;&lt;author&gt;Bolker, Ben&lt;/author&gt;&lt;author&gt;Bonebakker, Lodewijk&lt;/author&gt;&lt;/authors&gt;&lt;/contributors&gt;&lt;titles&gt;&lt;title&gt;Package ‘gplots’&lt;/title&gt;&lt;secondary-title&gt;Various R Programming Tools for Plotting Data&lt;/secondary-title&gt;&lt;/titles&gt;&lt;periodical&gt;&lt;full-title&gt;Various R Programming Tools for Plotting Data&lt;/full-title&gt;&lt;/periodical&gt;&lt;dates&gt;&lt;year&gt;2016&lt;/year&gt;&lt;/dates&gt;&lt;urls&gt;&lt;/urls&gt;&lt;/record&gt;&lt;/Cite&gt;&lt;/EndNote&gt;</w:instrText>
      </w:r>
      <w:r w:rsidR="00D472AF" w:rsidRPr="00C97EA9">
        <w:rPr>
          <w:rFonts w:eastAsia="Calibri"/>
          <w:lang w:val="en-US" w:eastAsia="de-DE"/>
        </w:rPr>
        <w:fldChar w:fldCharType="separate"/>
      </w:r>
      <w:r w:rsidR="00CF6CBA" w:rsidRPr="00C97EA9">
        <w:rPr>
          <w:rFonts w:eastAsia="Calibri"/>
          <w:noProof/>
          <w:lang w:val="en-US" w:eastAsia="de-DE"/>
        </w:rPr>
        <w:t>(</w:t>
      </w:r>
      <w:hyperlink w:anchor="_ENREF_74" w:tooltip="Warnes, 2016 #45" w:history="1">
        <w:r w:rsidR="00DA74B9" w:rsidRPr="00C97EA9">
          <w:rPr>
            <w:rFonts w:eastAsia="Calibri"/>
            <w:noProof/>
            <w:lang w:val="en-US" w:eastAsia="de-DE"/>
          </w:rPr>
          <w:t>Warnes et al., 2016</w:t>
        </w:r>
      </w:hyperlink>
      <w:r w:rsidR="00CF6CBA" w:rsidRPr="00C97EA9">
        <w:rPr>
          <w:rFonts w:eastAsia="Calibri"/>
          <w:noProof/>
          <w:lang w:val="en-US" w:eastAsia="de-DE"/>
        </w:rPr>
        <w:t>)</w:t>
      </w:r>
      <w:r w:rsidR="00D472AF" w:rsidRPr="00C97EA9">
        <w:rPr>
          <w:rFonts w:eastAsia="Calibri"/>
          <w:lang w:val="en-US" w:eastAsia="de-DE"/>
        </w:rPr>
        <w:fldChar w:fldCharType="end"/>
      </w:r>
      <w:r w:rsidR="00C17068" w:rsidRPr="00C97EA9">
        <w:rPr>
          <w:rFonts w:eastAsia="Calibri"/>
          <w:lang w:val="en-US" w:eastAsia="de-DE"/>
        </w:rPr>
        <w:t xml:space="preserve"> was used to</w:t>
      </w:r>
      <w:r w:rsidR="00F73081" w:rsidRPr="00C97EA9">
        <w:rPr>
          <w:rFonts w:eastAsia="Calibri"/>
          <w:lang w:val="en-US" w:eastAsia="de-DE"/>
        </w:rPr>
        <w:t xml:space="preserve"> create</w:t>
      </w:r>
      <w:r w:rsidR="00D472AF" w:rsidRPr="00C97EA9">
        <w:rPr>
          <w:rFonts w:eastAsia="Calibri"/>
          <w:lang w:val="en-US" w:eastAsia="de-DE"/>
        </w:rPr>
        <w:t xml:space="preserve"> </w:t>
      </w:r>
      <w:r w:rsidR="00F73081" w:rsidRPr="00C97EA9">
        <w:rPr>
          <w:rFonts w:eastAsia="Calibri"/>
          <w:lang w:val="en-US" w:eastAsia="de-DE"/>
        </w:rPr>
        <w:t xml:space="preserve">the </w:t>
      </w:r>
      <w:r w:rsidR="00D472AF" w:rsidRPr="00C97EA9">
        <w:rPr>
          <w:rFonts w:eastAsia="Calibri"/>
          <w:lang w:val="en-US" w:eastAsia="de-DE"/>
        </w:rPr>
        <w:t>heat map</w:t>
      </w:r>
      <w:r w:rsidR="00C17068" w:rsidRPr="00C97EA9">
        <w:rPr>
          <w:rFonts w:eastAsia="Calibri"/>
          <w:lang w:val="en-US" w:eastAsia="de-DE"/>
        </w:rPr>
        <w:t>s.</w:t>
      </w:r>
    </w:p>
    <w:p w14:paraId="3085526B" w14:textId="77777777" w:rsidR="00910462" w:rsidRPr="00C97EA9" w:rsidRDefault="00910462" w:rsidP="006D7114">
      <w:pPr>
        <w:spacing w:line="480" w:lineRule="auto"/>
        <w:jc w:val="both"/>
        <w:rPr>
          <w:rFonts w:eastAsia="Calibri"/>
          <w:lang w:val="en-US" w:eastAsia="de-DE"/>
        </w:rPr>
      </w:pPr>
    </w:p>
    <w:p w14:paraId="0C8F7F54" w14:textId="77777777" w:rsidR="006D7114" w:rsidRPr="00C97EA9" w:rsidRDefault="006D7114" w:rsidP="006D7114">
      <w:pPr>
        <w:spacing w:line="480" w:lineRule="auto"/>
        <w:jc w:val="both"/>
        <w:rPr>
          <w:rFonts w:eastAsia="Calibri"/>
          <w:i/>
          <w:lang w:val="en-US" w:eastAsia="de-DE"/>
        </w:rPr>
      </w:pPr>
      <w:r w:rsidRPr="00C97EA9">
        <w:rPr>
          <w:rFonts w:eastAsia="Calibri"/>
          <w:i/>
          <w:lang w:val="en-US" w:eastAsia="de-DE"/>
        </w:rPr>
        <w:t>Tissue preparation and immunostaining</w:t>
      </w:r>
    </w:p>
    <w:p w14:paraId="20E1422D" w14:textId="495D6BF1" w:rsidR="002E5CC7" w:rsidRPr="00C97EA9" w:rsidRDefault="000D7E9D" w:rsidP="006D7114">
      <w:pPr>
        <w:spacing w:line="480" w:lineRule="auto"/>
        <w:jc w:val="both"/>
        <w:rPr>
          <w:rFonts w:eastAsia="Calibri"/>
          <w:lang w:val="en-US"/>
        </w:rPr>
      </w:pPr>
      <w:r w:rsidRPr="00C97EA9">
        <w:rPr>
          <w:rFonts w:eastAsia="Calibri"/>
          <w:lang w:val="en-US"/>
        </w:rPr>
        <w:t xml:space="preserve">To </w:t>
      </w:r>
      <w:r w:rsidR="007D7695" w:rsidRPr="00C97EA9">
        <w:rPr>
          <w:rFonts w:eastAsia="Calibri"/>
          <w:lang w:val="en-US"/>
        </w:rPr>
        <w:t>validat</w:t>
      </w:r>
      <w:r w:rsidRPr="00C97EA9">
        <w:rPr>
          <w:rFonts w:eastAsia="Calibri"/>
          <w:lang w:val="en-US"/>
        </w:rPr>
        <w:t>e</w:t>
      </w:r>
      <w:r w:rsidR="007D7695" w:rsidRPr="00C97EA9">
        <w:rPr>
          <w:rFonts w:eastAsia="Calibri"/>
          <w:lang w:val="en-US"/>
        </w:rPr>
        <w:t xml:space="preserve"> the results of </w:t>
      </w:r>
      <w:r w:rsidRPr="00C97EA9">
        <w:rPr>
          <w:rFonts w:eastAsia="Calibri"/>
          <w:lang w:val="en-US"/>
        </w:rPr>
        <w:t xml:space="preserve">the </w:t>
      </w:r>
      <w:r w:rsidR="007D7695" w:rsidRPr="00C97EA9">
        <w:rPr>
          <w:rFonts w:eastAsia="Calibri"/>
          <w:lang w:val="en-US"/>
        </w:rPr>
        <w:t>mass spectrometry analyses</w:t>
      </w:r>
      <w:r w:rsidRPr="00C97EA9">
        <w:rPr>
          <w:rFonts w:eastAsia="Calibri"/>
          <w:lang w:val="en-US"/>
        </w:rPr>
        <w:t>,</w:t>
      </w:r>
      <w:r w:rsidR="007D7695" w:rsidRPr="00C97EA9">
        <w:rPr>
          <w:rFonts w:eastAsia="Calibri"/>
          <w:lang w:val="en-US"/>
        </w:rPr>
        <w:t xml:space="preserve"> i</w:t>
      </w:r>
      <w:r w:rsidR="006D7114" w:rsidRPr="00C97EA9">
        <w:rPr>
          <w:rFonts w:eastAsia="Calibri"/>
          <w:lang w:val="en-US"/>
        </w:rPr>
        <w:t>mmunohistochemistry</w:t>
      </w:r>
      <w:r w:rsidRPr="00C97EA9">
        <w:rPr>
          <w:rFonts w:eastAsia="Calibri"/>
          <w:lang w:val="en-US"/>
        </w:rPr>
        <w:t xml:space="preserve"> was performed</w:t>
      </w:r>
      <w:r w:rsidR="006D7114" w:rsidRPr="00C97EA9">
        <w:rPr>
          <w:rFonts w:eastAsia="Calibri"/>
          <w:lang w:val="en-US"/>
        </w:rPr>
        <w:t xml:space="preserve"> </w:t>
      </w:r>
      <w:r w:rsidR="00787803" w:rsidRPr="00C97EA9">
        <w:rPr>
          <w:rFonts w:eastAsia="Calibri"/>
          <w:lang w:val="en-US"/>
        </w:rPr>
        <w:t xml:space="preserve">for </w:t>
      </w:r>
      <w:r w:rsidR="00AA4EC5" w:rsidRPr="00C97EA9">
        <w:rPr>
          <w:rFonts w:eastAsia="Calibri"/>
          <w:lang w:val="en-US"/>
        </w:rPr>
        <w:t xml:space="preserve">four </w:t>
      </w:r>
      <w:r w:rsidR="00787803" w:rsidRPr="00C97EA9">
        <w:rPr>
          <w:rFonts w:eastAsia="Calibri"/>
          <w:lang w:val="en-US"/>
        </w:rPr>
        <w:t>selected protein</w:t>
      </w:r>
      <w:r w:rsidR="009914AF" w:rsidRPr="00C97EA9">
        <w:rPr>
          <w:rFonts w:eastAsia="Calibri"/>
          <w:lang w:val="en-US"/>
        </w:rPr>
        <w:t>s,</w:t>
      </w:r>
      <w:r w:rsidR="00787803" w:rsidRPr="00C97EA9">
        <w:rPr>
          <w:rFonts w:eastAsia="Calibri"/>
          <w:lang w:val="en-US"/>
        </w:rPr>
        <w:t xml:space="preserve"> </w:t>
      </w:r>
      <w:r w:rsidR="00787803" w:rsidRPr="00C97EA9">
        <w:rPr>
          <w:lang w:val="en-US"/>
        </w:rPr>
        <w:t>fermitin family member 2 (FERMT2</w:t>
      </w:r>
      <w:r w:rsidRPr="00C97EA9">
        <w:rPr>
          <w:lang w:val="en-US"/>
        </w:rPr>
        <w:t>)</w:t>
      </w:r>
      <w:r w:rsidR="00254DD6" w:rsidRPr="00C97EA9">
        <w:rPr>
          <w:lang w:val="en-US"/>
        </w:rPr>
        <w:t>, Integrin beta-2 (CD18), CD44 and Nucleolin</w:t>
      </w:r>
      <w:r w:rsidR="006D7114" w:rsidRPr="00C97EA9">
        <w:rPr>
          <w:rFonts w:eastAsia="Calibri"/>
          <w:lang w:val="en-US"/>
        </w:rPr>
        <w:t xml:space="preserve">. </w:t>
      </w:r>
      <w:r w:rsidR="00741469" w:rsidRPr="00C97EA9">
        <w:rPr>
          <w:rFonts w:eastAsia="Calibri"/>
          <w:lang w:val="en-US"/>
        </w:rPr>
        <w:t xml:space="preserve">Animals were euthanized with an </w:t>
      </w:r>
      <w:r w:rsidR="006D7114" w:rsidRPr="00C97EA9">
        <w:rPr>
          <w:rFonts w:eastAsia="Calibri"/>
          <w:lang w:val="en-US"/>
        </w:rPr>
        <w:t>intraperitoneal injection of pentobarbital (500 mg/kg; Narcoren, Sigma-Aldrich GmbH, Munich, Germany</w:t>
      </w:r>
      <w:r w:rsidR="00741469" w:rsidRPr="00C97EA9">
        <w:rPr>
          <w:rFonts w:eastAsia="Calibri"/>
          <w:lang w:val="en-US"/>
        </w:rPr>
        <w:t xml:space="preserve">). </w:t>
      </w:r>
      <w:r w:rsidR="00741469" w:rsidRPr="00C97EA9">
        <w:rPr>
          <w:rFonts w:eastAsia="Calibri"/>
          <w:lang w:val="en-US"/>
        </w:rPr>
        <w:lastRenderedPageBreak/>
        <w:t xml:space="preserve">Subsequently, </w:t>
      </w:r>
      <w:r w:rsidR="006D7114" w:rsidRPr="00C97EA9">
        <w:rPr>
          <w:rFonts w:eastAsia="Calibri"/>
          <w:lang w:val="en-US"/>
        </w:rPr>
        <w:t xml:space="preserve">brains were </w:t>
      </w:r>
      <w:r w:rsidR="00741469" w:rsidRPr="00C97EA9">
        <w:rPr>
          <w:rFonts w:eastAsia="Calibri"/>
          <w:lang w:val="en-US"/>
        </w:rPr>
        <w:t>dissected</w:t>
      </w:r>
      <w:r w:rsidR="006D7114" w:rsidRPr="00C97EA9">
        <w:rPr>
          <w:rFonts w:eastAsia="Calibri"/>
          <w:lang w:val="en-US"/>
        </w:rPr>
        <w:t xml:space="preserve"> and </w:t>
      </w:r>
      <w:r w:rsidR="00741469" w:rsidRPr="00C97EA9">
        <w:rPr>
          <w:rFonts w:eastAsia="Calibri"/>
          <w:lang w:val="en-US"/>
        </w:rPr>
        <w:t>post-fixed</w:t>
      </w:r>
      <w:r w:rsidR="006D7114" w:rsidRPr="00C97EA9">
        <w:rPr>
          <w:rFonts w:eastAsia="Calibri"/>
          <w:lang w:val="en-US"/>
        </w:rPr>
        <w:t xml:space="preserve"> in 4% paraformaldehyde</w:t>
      </w:r>
      <w:r w:rsidR="006D7114" w:rsidRPr="00C97EA9">
        <w:rPr>
          <w:lang w:val="en-US"/>
        </w:rPr>
        <w:t xml:space="preserve"> </w:t>
      </w:r>
      <w:r w:rsidR="006D7114" w:rsidRPr="00C97EA9">
        <w:rPr>
          <w:rFonts w:eastAsia="Calibri"/>
          <w:lang w:val="en-US"/>
        </w:rPr>
        <w:t xml:space="preserve">in 0.1 M phosphate-buffered saline (pH 7.4) at 4°C for three days. </w:t>
      </w:r>
    </w:p>
    <w:p w14:paraId="1BF00816" w14:textId="3EA30498" w:rsidR="002868DA" w:rsidRPr="00C97EA9" w:rsidRDefault="00A752AF" w:rsidP="006D7114">
      <w:pPr>
        <w:spacing w:line="480" w:lineRule="auto"/>
        <w:jc w:val="both"/>
        <w:rPr>
          <w:rFonts w:eastAsia="Calibri"/>
          <w:lang w:val="en-US"/>
        </w:rPr>
      </w:pPr>
      <w:r w:rsidRPr="00C97EA9">
        <w:rPr>
          <w:rFonts w:eastAsia="Calibri"/>
          <w:lang w:val="en-US"/>
        </w:rPr>
        <w:t xml:space="preserve">For </w:t>
      </w:r>
      <w:r w:rsidR="002E5CC7" w:rsidRPr="00C97EA9">
        <w:rPr>
          <w:rFonts w:eastAsia="Calibri"/>
          <w:lang w:val="en-US"/>
        </w:rPr>
        <w:t xml:space="preserve">FERMT2 and Nucleolin: </w:t>
      </w:r>
      <w:r w:rsidR="006D7114" w:rsidRPr="00C97EA9">
        <w:rPr>
          <w:rFonts w:eastAsia="Calibri"/>
          <w:lang w:val="en-US"/>
        </w:rPr>
        <w:t>An embedding workstation (Histomaster 2050/Di, Bavimed, Birkenau, Germany) was used to prepare paraffin embedded rat brain tissue blocks</w:t>
      </w:r>
      <w:r w:rsidR="00094337" w:rsidRPr="00C97EA9">
        <w:rPr>
          <w:rFonts w:eastAsia="Calibri"/>
          <w:lang w:val="en-US"/>
        </w:rPr>
        <w:t xml:space="preserve">. Paraffin </w:t>
      </w:r>
      <w:r w:rsidR="006D7114" w:rsidRPr="00C97EA9">
        <w:rPr>
          <w:rFonts w:eastAsia="Calibri"/>
          <w:lang w:val="en-US"/>
        </w:rPr>
        <w:t xml:space="preserve">blocks were sectioned at 2 µm. </w:t>
      </w:r>
      <w:r w:rsidR="00F24510" w:rsidRPr="00C97EA9">
        <w:rPr>
          <w:rFonts w:eastAsia="Calibri"/>
          <w:lang w:val="en-US"/>
        </w:rPr>
        <w:t xml:space="preserve">Brain tissue 3,24 </w:t>
      </w:r>
      <w:r w:rsidR="006D7114" w:rsidRPr="00C97EA9">
        <w:rPr>
          <w:rFonts w:eastAsia="Calibri"/>
          <w:lang w:val="en-US"/>
        </w:rPr>
        <w:t>mm</w:t>
      </w:r>
      <w:r w:rsidR="00094337" w:rsidRPr="00C97EA9">
        <w:rPr>
          <w:rFonts w:eastAsia="Calibri"/>
          <w:lang w:val="en-US"/>
        </w:rPr>
        <w:t xml:space="preserve"> caudal </w:t>
      </w:r>
      <w:r w:rsidR="006D7114" w:rsidRPr="00C97EA9">
        <w:rPr>
          <w:rFonts w:eastAsia="Calibri"/>
          <w:lang w:val="en-US"/>
        </w:rPr>
        <w:t>bregma was used for immunohistochemical stainings.</w:t>
      </w:r>
      <w:r w:rsidR="002E5CC7" w:rsidRPr="00C97EA9">
        <w:rPr>
          <w:rFonts w:eastAsia="Calibri"/>
          <w:lang w:val="en-US"/>
        </w:rPr>
        <w:t xml:space="preserve"> </w:t>
      </w:r>
      <w:r w:rsidR="006D7114" w:rsidRPr="00C97EA9">
        <w:rPr>
          <w:rFonts w:eastAsia="Calibri"/>
          <w:lang w:val="en-US"/>
        </w:rPr>
        <w:t xml:space="preserve">Tissue was </w:t>
      </w:r>
      <w:r w:rsidR="001D4DA2" w:rsidRPr="00C97EA9">
        <w:rPr>
          <w:rFonts w:eastAsia="Calibri"/>
          <w:lang w:val="en-US"/>
        </w:rPr>
        <w:t xml:space="preserve">deparaffinized </w:t>
      </w:r>
      <w:r w:rsidR="00974677" w:rsidRPr="00C97EA9">
        <w:rPr>
          <w:rFonts w:eastAsia="Calibri"/>
          <w:lang w:val="en-US"/>
        </w:rPr>
        <w:t>using</w:t>
      </w:r>
      <w:r w:rsidR="001D4DA2" w:rsidRPr="00C97EA9">
        <w:rPr>
          <w:rFonts w:eastAsia="Calibri"/>
          <w:lang w:val="en-US"/>
        </w:rPr>
        <w:t xml:space="preserve"> xylene and a </w:t>
      </w:r>
      <w:r w:rsidR="006D7114" w:rsidRPr="00C97EA9">
        <w:rPr>
          <w:rFonts w:eastAsia="Calibri"/>
          <w:lang w:val="en-US"/>
        </w:rPr>
        <w:t>xylene</w:t>
      </w:r>
      <w:r w:rsidR="001D4DA2" w:rsidRPr="00C97EA9">
        <w:rPr>
          <w:rFonts w:eastAsia="Calibri"/>
          <w:lang w:val="en-US"/>
        </w:rPr>
        <w:t>/</w:t>
      </w:r>
      <w:r w:rsidR="006D7114" w:rsidRPr="00C97EA9">
        <w:rPr>
          <w:rFonts w:eastAsia="Calibri"/>
          <w:lang w:val="en-US"/>
        </w:rPr>
        <w:t xml:space="preserve"> alcohol</w:t>
      </w:r>
      <w:r w:rsidR="001D4DA2" w:rsidRPr="00C97EA9">
        <w:rPr>
          <w:rFonts w:eastAsia="Calibri"/>
          <w:lang w:val="en-US"/>
        </w:rPr>
        <w:t xml:space="preserve"> mixture</w:t>
      </w:r>
      <w:r w:rsidR="006D7114" w:rsidRPr="00C97EA9">
        <w:rPr>
          <w:rFonts w:eastAsia="Calibri"/>
          <w:lang w:val="en-US"/>
        </w:rPr>
        <w:t xml:space="preserve"> (1:1; 100% EtOH). Afterwards, sections </w:t>
      </w:r>
      <w:r w:rsidR="001D4DA2" w:rsidRPr="00C97EA9">
        <w:rPr>
          <w:rFonts w:eastAsia="Calibri"/>
          <w:lang w:val="en-US"/>
        </w:rPr>
        <w:t>were rehydrated in alcohols (</w:t>
      </w:r>
      <w:r w:rsidR="006D7114" w:rsidRPr="00C97EA9">
        <w:rPr>
          <w:rFonts w:eastAsia="Calibri"/>
          <w:lang w:val="en-US"/>
        </w:rPr>
        <w:t>100, 95, 70</w:t>
      </w:r>
      <w:r w:rsidR="001D4DA2" w:rsidRPr="00C97EA9">
        <w:rPr>
          <w:rFonts w:eastAsia="Calibri"/>
          <w:lang w:val="en-US"/>
        </w:rPr>
        <w:t>,</w:t>
      </w:r>
      <w:r w:rsidR="006D7114" w:rsidRPr="00C97EA9">
        <w:rPr>
          <w:rFonts w:eastAsia="Calibri"/>
          <w:lang w:val="en-US"/>
        </w:rPr>
        <w:t xml:space="preserve"> and 50% EtOH for 3 min each). Sections were then </w:t>
      </w:r>
      <w:r w:rsidR="001D4DA2" w:rsidRPr="00C97EA9">
        <w:rPr>
          <w:rFonts w:eastAsia="Calibri"/>
          <w:lang w:val="en-US"/>
        </w:rPr>
        <w:t>washed with</w:t>
      </w:r>
      <w:r w:rsidR="006D7114" w:rsidRPr="00C97EA9">
        <w:rPr>
          <w:rFonts w:eastAsia="Calibri"/>
          <w:lang w:val="en-US"/>
        </w:rPr>
        <w:t xml:space="preserve"> tap water and distilled water. Heat-induced antigen retrieval was performed by placing the sections in 0.01 M sodium citrate (pH 6.0) in a microwave oven for 20 min. Following </w:t>
      </w:r>
      <w:r w:rsidR="005E7447" w:rsidRPr="00C97EA9">
        <w:rPr>
          <w:rFonts w:eastAsia="Calibri"/>
          <w:lang w:val="en-US"/>
        </w:rPr>
        <w:t xml:space="preserve">a </w:t>
      </w:r>
      <w:r w:rsidR="006D7114" w:rsidRPr="00C97EA9">
        <w:rPr>
          <w:rFonts w:eastAsia="Calibri"/>
          <w:lang w:val="en-US"/>
        </w:rPr>
        <w:t>washing step with Tris-buffered saline (TBS; 0.05% Tween 20), sections were incubated in 3% TBS-buffered H</w:t>
      </w:r>
      <w:r w:rsidR="006D7114" w:rsidRPr="00C97EA9">
        <w:rPr>
          <w:rFonts w:eastAsia="Calibri"/>
          <w:vertAlign w:val="subscript"/>
          <w:lang w:val="en-US"/>
        </w:rPr>
        <w:t>2</w:t>
      </w:r>
      <w:r w:rsidR="006D7114" w:rsidRPr="00C97EA9">
        <w:rPr>
          <w:rFonts w:eastAsia="Calibri"/>
          <w:lang w:val="en-US"/>
        </w:rPr>
        <w:t>O</w:t>
      </w:r>
      <w:r w:rsidR="006D7114" w:rsidRPr="00C97EA9">
        <w:rPr>
          <w:rFonts w:eastAsia="Calibri"/>
          <w:vertAlign w:val="subscript"/>
          <w:lang w:val="en-US"/>
        </w:rPr>
        <w:t>2</w:t>
      </w:r>
      <w:r w:rsidR="006D7114" w:rsidRPr="00C97EA9">
        <w:rPr>
          <w:rFonts w:eastAsia="Calibri"/>
          <w:lang w:val="en-US"/>
        </w:rPr>
        <w:t xml:space="preserve"> for 20 min and rinsed with TBS (0.05% Tween 20). Incubation with blocking solution (0.25% casein in TBS; 10 min) was followed by treatment with a primary antiserum overnight at 4 °C</w:t>
      </w:r>
      <w:r w:rsidR="001D4DA2" w:rsidRPr="00C97EA9">
        <w:rPr>
          <w:rFonts w:eastAsia="Calibri"/>
          <w:lang w:val="en-US"/>
        </w:rPr>
        <w:t>. M</w:t>
      </w:r>
      <w:r w:rsidR="006D7114" w:rsidRPr="00C97EA9">
        <w:rPr>
          <w:rFonts w:eastAsia="Calibri"/>
          <w:lang w:val="en-US"/>
        </w:rPr>
        <w:t>onoclonal mouse anti-rat</w:t>
      </w:r>
      <w:r w:rsidR="00136517" w:rsidRPr="00C97EA9">
        <w:rPr>
          <w:rFonts w:eastAsia="Calibri"/>
          <w:lang w:val="en-US"/>
        </w:rPr>
        <w:t xml:space="preserve"> FERMT2</w:t>
      </w:r>
      <w:r w:rsidR="002B01FB" w:rsidRPr="00C97EA9">
        <w:rPr>
          <w:rFonts w:eastAsia="Calibri"/>
          <w:lang w:val="en-US"/>
        </w:rPr>
        <w:t xml:space="preserve"> (</w:t>
      </w:r>
      <w:r w:rsidR="006D7114" w:rsidRPr="00C97EA9">
        <w:rPr>
          <w:rFonts w:eastAsia="Calibri"/>
          <w:lang w:val="en-US"/>
        </w:rPr>
        <w:t xml:space="preserve">LSBio Life Span BioSciences Inc., Seattle, Washington, USA; </w:t>
      </w:r>
      <w:r w:rsidR="00136517" w:rsidRPr="00C97EA9">
        <w:rPr>
          <w:rFonts w:eastAsia="Calibri"/>
          <w:lang w:val="en-US"/>
        </w:rPr>
        <w:t>1:1000</w:t>
      </w:r>
      <w:r w:rsidR="006D7114" w:rsidRPr="00C97EA9">
        <w:rPr>
          <w:rFonts w:eastAsia="Calibri"/>
          <w:lang w:val="en-US"/>
        </w:rPr>
        <w:t>)</w:t>
      </w:r>
      <w:r w:rsidR="00846A5B" w:rsidRPr="00C97EA9">
        <w:rPr>
          <w:rFonts w:eastAsia="Calibri"/>
          <w:lang w:val="en-US"/>
        </w:rPr>
        <w:t xml:space="preserve"> or monoclonal rabbit anti-rat Nucleolin</w:t>
      </w:r>
      <w:r w:rsidR="001D4DA2" w:rsidRPr="00C97EA9">
        <w:rPr>
          <w:rFonts w:eastAsia="Calibri"/>
          <w:lang w:val="en-US"/>
        </w:rPr>
        <w:t xml:space="preserve"> </w:t>
      </w:r>
      <w:r w:rsidR="00846A5B" w:rsidRPr="00C97EA9">
        <w:rPr>
          <w:rFonts w:eastAsia="Calibri"/>
          <w:lang w:val="en-US"/>
        </w:rPr>
        <w:t>(</w:t>
      </w:r>
      <w:r w:rsidR="00FA4605" w:rsidRPr="00C97EA9">
        <w:rPr>
          <w:rFonts w:eastAsia="Calibri"/>
          <w:lang w:val="en-US"/>
        </w:rPr>
        <w:t>Abcam,</w:t>
      </w:r>
      <w:r w:rsidR="00FA4605" w:rsidRPr="00C97EA9">
        <w:t xml:space="preserve"> </w:t>
      </w:r>
      <w:r w:rsidR="00FA4605" w:rsidRPr="00C97EA9">
        <w:rPr>
          <w:rFonts w:eastAsia="Calibri"/>
          <w:lang w:val="en-US"/>
        </w:rPr>
        <w:t>Cambridge, MA</w:t>
      </w:r>
      <w:r w:rsidR="001C4017" w:rsidRPr="00C97EA9">
        <w:rPr>
          <w:rFonts w:eastAsia="Calibri"/>
          <w:lang w:val="en-US"/>
        </w:rPr>
        <w:t>, USA;</w:t>
      </w:r>
      <w:r w:rsidR="00FA4605" w:rsidRPr="00C97EA9">
        <w:rPr>
          <w:rFonts w:eastAsia="Calibri"/>
          <w:lang w:val="en-US"/>
        </w:rPr>
        <w:t xml:space="preserve"> 1:1000</w:t>
      </w:r>
      <w:r w:rsidR="00846A5B" w:rsidRPr="00C97EA9">
        <w:rPr>
          <w:rFonts w:eastAsia="Calibri"/>
          <w:lang w:val="en-US"/>
        </w:rPr>
        <w:t xml:space="preserve">) </w:t>
      </w:r>
      <w:r w:rsidR="001D4DA2" w:rsidRPr="00C97EA9">
        <w:rPr>
          <w:rFonts w:eastAsia="Calibri"/>
          <w:lang w:val="en-US"/>
        </w:rPr>
        <w:t>w</w:t>
      </w:r>
      <w:r w:rsidR="00846A5B" w:rsidRPr="00C97EA9">
        <w:rPr>
          <w:rFonts w:eastAsia="Calibri"/>
          <w:lang w:val="en-US"/>
        </w:rPr>
        <w:t>ere</w:t>
      </w:r>
      <w:r w:rsidR="001D4DA2" w:rsidRPr="00C97EA9">
        <w:rPr>
          <w:rFonts w:eastAsia="Calibri"/>
          <w:lang w:val="en-US"/>
        </w:rPr>
        <w:t xml:space="preserve"> used as the primary antibod</w:t>
      </w:r>
      <w:r w:rsidR="00F169BC" w:rsidRPr="00C97EA9">
        <w:rPr>
          <w:rFonts w:eastAsia="Calibri"/>
          <w:lang w:val="en-US"/>
        </w:rPr>
        <w:t>ies</w:t>
      </w:r>
      <w:r w:rsidR="006D7114" w:rsidRPr="00C97EA9">
        <w:rPr>
          <w:rFonts w:eastAsia="Calibri"/>
          <w:lang w:val="en-US"/>
        </w:rPr>
        <w:t>.</w:t>
      </w:r>
      <w:r w:rsidR="005E7447" w:rsidRPr="00C97EA9">
        <w:rPr>
          <w:rFonts w:eastAsia="Calibri"/>
          <w:lang w:val="en-US"/>
        </w:rPr>
        <w:t xml:space="preserve"> </w:t>
      </w:r>
      <w:r w:rsidR="006D7114" w:rsidRPr="00C97EA9">
        <w:rPr>
          <w:rFonts w:eastAsia="Calibri"/>
          <w:lang w:val="en-US"/>
        </w:rPr>
        <w:t xml:space="preserve">Following another washing step (TBS; 0.05% Tween 20), sections were placed in </w:t>
      </w:r>
      <w:r w:rsidR="00FA4605" w:rsidRPr="00C97EA9">
        <w:rPr>
          <w:rFonts w:eastAsia="Calibri"/>
          <w:lang w:val="en-US"/>
        </w:rPr>
        <w:t xml:space="preserve">respectively, </w:t>
      </w:r>
      <w:r w:rsidR="006D7114" w:rsidRPr="00C97EA9">
        <w:rPr>
          <w:rFonts w:eastAsia="Calibri"/>
          <w:lang w:val="en-US"/>
        </w:rPr>
        <w:t>biotin-labeled secondary antiserum (</w:t>
      </w:r>
      <w:r w:rsidR="008E2CD3" w:rsidRPr="00C97EA9">
        <w:rPr>
          <w:rFonts w:eastAsia="Calibri"/>
          <w:lang w:val="en-US"/>
        </w:rPr>
        <w:t xml:space="preserve">FERMT2: </w:t>
      </w:r>
      <w:r w:rsidR="006D7114" w:rsidRPr="00C97EA9">
        <w:rPr>
          <w:rFonts w:eastAsia="Calibri"/>
          <w:lang w:val="en-US"/>
        </w:rPr>
        <w:t>biotinylated donkey anti-mouse</w:t>
      </w:r>
      <w:r w:rsidR="009A6020" w:rsidRPr="00C97EA9">
        <w:rPr>
          <w:rFonts w:eastAsia="Calibri"/>
          <w:lang w:val="en-US"/>
        </w:rPr>
        <w:t xml:space="preserve"> IgG</w:t>
      </w:r>
      <w:r w:rsidR="006D7114" w:rsidRPr="00C97EA9">
        <w:rPr>
          <w:rFonts w:eastAsia="Calibri"/>
          <w:lang w:val="en-US"/>
        </w:rPr>
        <w:t xml:space="preserve"> (</w:t>
      </w:r>
      <w:r w:rsidR="009A6020" w:rsidRPr="00C97EA9">
        <w:rPr>
          <w:rFonts w:eastAsia="Calibri"/>
          <w:lang w:val="en-US"/>
        </w:rPr>
        <w:t>Dianova, Hamburg, Germany</w:t>
      </w:r>
      <w:r w:rsidR="006D7114" w:rsidRPr="00C97EA9">
        <w:rPr>
          <w:rFonts w:eastAsia="Calibri"/>
          <w:lang w:val="en-US"/>
        </w:rPr>
        <w:t>), 1:500</w:t>
      </w:r>
      <w:r w:rsidR="0062788D" w:rsidRPr="00C97EA9">
        <w:rPr>
          <w:rFonts w:eastAsia="Calibri"/>
          <w:lang w:val="en-US"/>
        </w:rPr>
        <w:t xml:space="preserve"> or </w:t>
      </w:r>
      <w:r w:rsidR="008E2CD3" w:rsidRPr="00C97EA9">
        <w:rPr>
          <w:rFonts w:eastAsia="Calibri"/>
          <w:lang w:val="en-US"/>
        </w:rPr>
        <w:t xml:space="preserve">Nucleolin: biotinylated goat anti-rabbit </w:t>
      </w:r>
      <w:r w:rsidR="00815BE1" w:rsidRPr="00C97EA9">
        <w:rPr>
          <w:rFonts w:eastAsia="Calibri"/>
          <w:lang w:val="en-US"/>
        </w:rPr>
        <w:t xml:space="preserve">IgG </w:t>
      </w:r>
      <w:r w:rsidR="008E2CD3" w:rsidRPr="00C97EA9">
        <w:rPr>
          <w:rFonts w:eastAsia="Calibri"/>
          <w:lang w:val="en-US"/>
        </w:rPr>
        <w:t>(</w:t>
      </w:r>
      <w:r w:rsidR="00F169BC" w:rsidRPr="00C97EA9">
        <w:rPr>
          <w:rFonts w:eastAsia="Calibri"/>
          <w:lang w:val="en-US"/>
        </w:rPr>
        <w:t>Dianova, Hamburg, Germany</w:t>
      </w:r>
      <w:r w:rsidR="008E2CD3" w:rsidRPr="00C97EA9">
        <w:rPr>
          <w:rFonts w:eastAsia="Calibri"/>
          <w:lang w:val="en-US"/>
        </w:rPr>
        <w:t>), 1.500)</w:t>
      </w:r>
      <w:r w:rsidR="0062788D" w:rsidRPr="00C97EA9">
        <w:rPr>
          <w:rFonts w:eastAsia="Calibri"/>
          <w:lang w:val="en-US"/>
        </w:rPr>
        <w:t xml:space="preserve"> for 30 min</w:t>
      </w:r>
      <w:r w:rsidR="001D4DA2" w:rsidRPr="00C97EA9">
        <w:rPr>
          <w:rFonts w:eastAsia="Calibri"/>
          <w:lang w:val="en-US"/>
        </w:rPr>
        <w:t xml:space="preserve">. </w:t>
      </w:r>
      <w:r w:rsidR="00B24D0E" w:rsidRPr="00C97EA9">
        <w:rPr>
          <w:rFonts w:eastAsia="Calibri"/>
          <w:lang w:val="en-US"/>
        </w:rPr>
        <w:t>Following</w:t>
      </w:r>
      <w:r w:rsidR="006D7114" w:rsidRPr="00C97EA9">
        <w:rPr>
          <w:rFonts w:eastAsia="Calibri"/>
          <w:lang w:val="en-US"/>
        </w:rPr>
        <w:t xml:space="preserve"> </w:t>
      </w:r>
      <w:r w:rsidR="005E7447" w:rsidRPr="00C97EA9">
        <w:rPr>
          <w:rFonts w:eastAsia="Calibri"/>
          <w:lang w:val="en-US"/>
        </w:rPr>
        <w:t xml:space="preserve">a </w:t>
      </w:r>
      <w:r w:rsidR="006D7114" w:rsidRPr="00C97EA9">
        <w:rPr>
          <w:rFonts w:eastAsia="Calibri"/>
          <w:lang w:val="en-US"/>
        </w:rPr>
        <w:t>washing step (TBS; 0.05% Tween 20)</w:t>
      </w:r>
      <w:r w:rsidR="001D4DA2" w:rsidRPr="00C97EA9">
        <w:rPr>
          <w:rFonts w:eastAsia="Calibri"/>
          <w:lang w:val="en-US"/>
        </w:rPr>
        <w:t xml:space="preserve">, </w:t>
      </w:r>
      <w:r w:rsidR="006D7114" w:rsidRPr="00C97EA9">
        <w:rPr>
          <w:rFonts w:eastAsia="Calibri"/>
          <w:lang w:val="en-US"/>
        </w:rPr>
        <w:t>sections were incubated in</w:t>
      </w:r>
      <w:r w:rsidR="00600EC8" w:rsidRPr="00C97EA9">
        <w:rPr>
          <w:rFonts w:eastAsia="Calibri"/>
          <w:lang w:val="en-US"/>
        </w:rPr>
        <w:t>, respectively</w:t>
      </w:r>
      <w:r w:rsidR="006D7114" w:rsidRPr="00C97EA9">
        <w:rPr>
          <w:rFonts w:eastAsia="Calibri"/>
          <w:lang w:val="en-US"/>
        </w:rPr>
        <w:t xml:space="preserve"> horseradish peroxidase-labeled streptavidin (1:2000; Jackson Immunoresearch, West Grove, USA) </w:t>
      </w:r>
      <w:r w:rsidR="00600EC8" w:rsidRPr="00C97EA9">
        <w:rPr>
          <w:rFonts w:eastAsia="Calibri"/>
          <w:lang w:val="en-US"/>
        </w:rPr>
        <w:t>or VECTASTAIN</w:t>
      </w:r>
      <w:r w:rsidR="00AB0D81" w:rsidRPr="00C97EA9">
        <w:rPr>
          <w:rFonts w:eastAsia="Calibri"/>
          <w:lang w:val="en-US"/>
        </w:rPr>
        <w:t xml:space="preserve"> </w:t>
      </w:r>
      <w:r w:rsidR="00600EC8" w:rsidRPr="00C97EA9">
        <w:rPr>
          <w:rFonts w:eastAsia="Calibri"/>
          <w:lang w:val="en-US"/>
        </w:rPr>
        <w:t>ABC-Peroxidase</w:t>
      </w:r>
      <w:r w:rsidR="0062788D" w:rsidRPr="00C97EA9">
        <w:rPr>
          <w:rFonts w:eastAsia="Calibri"/>
          <w:lang w:val="en-US"/>
        </w:rPr>
        <w:t xml:space="preserve"> </w:t>
      </w:r>
      <w:r w:rsidR="00600EC8" w:rsidRPr="00C97EA9">
        <w:rPr>
          <w:rFonts w:eastAsia="Calibri"/>
          <w:lang w:val="en-US"/>
        </w:rPr>
        <w:t>Kit (Vectastain Elite Kits, Vector Laboratories, Burlingame, CA)</w:t>
      </w:r>
      <w:r w:rsidR="003D0823" w:rsidRPr="00C97EA9">
        <w:rPr>
          <w:rFonts w:eastAsia="Calibri"/>
          <w:lang w:val="en-US"/>
        </w:rPr>
        <w:t xml:space="preserve"> for 30 min</w:t>
      </w:r>
      <w:r w:rsidR="006D7114" w:rsidRPr="00C97EA9">
        <w:rPr>
          <w:rFonts w:eastAsia="Calibri"/>
          <w:lang w:val="en-US"/>
        </w:rPr>
        <w:t>.</w:t>
      </w:r>
      <w:r w:rsidR="003D0823" w:rsidRPr="00C97EA9">
        <w:rPr>
          <w:rFonts w:eastAsia="Calibri"/>
          <w:lang w:val="en-US"/>
        </w:rPr>
        <w:t xml:space="preserve"> </w:t>
      </w:r>
      <w:r w:rsidR="006D7114" w:rsidRPr="00C97EA9">
        <w:rPr>
          <w:rFonts w:eastAsia="Calibri"/>
          <w:lang w:val="en-US"/>
        </w:rPr>
        <w:t xml:space="preserve"> </w:t>
      </w:r>
      <w:r w:rsidR="001D4DA2" w:rsidRPr="00C97EA9">
        <w:rPr>
          <w:rFonts w:eastAsia="Calibri"/>
          <w:lang w:val="en-US"/>
        </w:rPr>
        <w:t>Finally, a</w:t>
      </w:r>
      <w:r w:rsidR="006D7114" w:rsidRPr="00C97EA9">
        <w:rPr>
          <w:rFonts w:eastAsia="Calibri"/>
          <w:lang w:val="en-US"/>
        </w:rPr>
        <w:t xml:space="preserve"> nickel-intensified diaminobenzidine (0.025% 3,3’-diaminobenzidine, 0.6% </w:t>
      </w:r>
      <w:r w:rsidR="00CA36BF" w:rsidRPr="00C97EA9">
        <w:rPr>
          <w:rFonts w:eastAsia="Calibri"/>
          <w:lang w:val="en-US"/>
        </w:rPr>
        <w:t xml:space="preserve">ammonium nickel(II) sulfate </w:t>
      </w:r>
      <w:r w:rsidR="006D7114" w:rsidRPr="00C97EA9">
        <w:rPr>
          <w:rFonts w:eastAsia="Calibri"/>
          <w:lang w:val="en-US"/>
        </w:rPr>
        <w:t>and 0.025% H</w:t>
      </w:r>
      <w:r w:rsidR="006D7114" w:rsidRPr="00C97EA9">
        <w:rPr>
          <w:rFonts w:eastAsia="Calibri"/>
          <w:vertAlign w:val="subscript"/>
          <w:lang w:val="en-US"/>
        </w:rPr>
        <w:t>2</w:t>
      </w:r>
      <w:r w:rsidR="006D7114" w:rsidRPr="00C97EA9">
        <w:rPr>
          <w:rFonts w:eastAsia="Calibri"/>
          <w:lang w:val="en-US"/>
        </w:rPr>
        <w:t>O</w:t>
      </w:r>
      <w:r w:rsidR="006D7114" w:rsidRPr="00C97EA9">
        <w:rPr>
          <w:rFonts w:eastAsia="Calibri"/>
          <w:vertAlign w:val="subscript"/>
          <w:lang w:val="en-US"/>
        </w:rPr>
        <w:t>2</w:t>
      </w:r>
      <w:r w:rsidR="006D7114" w:rsidRPr="00C97EA9">
        <w:rPr>
          <w:rFonts w:eastAsia="Calibri"/>
          <w:lang w:val="en-US"/>
        </w:rPr>
        <w:t>)</w:t>
      </w:r>
      <w:r w:rsidR="00600EC8" w:rsidRPr="00C97EA9">
        <w:rPr>
          <w:rFonts w:eastAsia="Calibri"/>
          <w:lang w:val="en-US"/>
        </w:rPr>
        <w:t xml:space="preserve"> or diaminobenzidine (Sigmafast</w:t>
      </w:r>
      <w:r w:rsidR="00815BE1" w:rsidRPr="00C97EA9">
        <w:rPr>
          <w:rFonts w:eastAsia="Calibri"/>
          <w:lang w:val="en-US"/>
        </w:rPr>
        <w:t>;</w:t>
      </w:r>
      <w:r w:rsidR="00600EC8" w:rsidRPr="00C97EA9">
        <w:t xml:space="preserve"> </w:t>
      </w:r>
      <w:r w:rsidR="00600EC8" w:rsidRPr="00C97EA9">
        <w:rPr>
          <w:rFonts w:eastAsia="Calibri"/>
          <w:lang w:val="en-US"/>
        </w:rPr>
        <w:t xml:space="preserve">Sigma-Aldrich GmbH, Munich, Germany) reaction </w:t>
      </w:r>
      <w:r w:rsidR="001D4DA2" w:rsidRPr="00C97EA9">
        <w:rPr>
          <w:rFonts w:eastAsia="Calibri"/>
          <w:lang w:val="en-US"/>
        </w:rPr>
        <w:t xml:space="preserve">was </w:t>
      </w:r>
      <w:r w:rsidR="001D4DA2" w:rsidRPr="00C97EA9">
        <w:rPr>
          <w:rFonts w:eastAsia="Calibri"/>
          <w:lang w:val="en-US"/>
        </w:rPr>
        <w:lastRenderedPageBreak/>
        <w:t>conducted</w:t>
      </w:r>
      <w:r w:rsidR="006D7114" w:rsidRPr="00C97EA9">
        <w:rPr>
          <w:rFonts w:eastAsia="Calibri"/>
          <w:lang w:val="en-US"/>
        </w:rPr>
        <w:t xml:space="preserve">. </w:t>
      </w:r>
      <w:r w:rsidR="001D4DA2" w:rsidRPr="00C97EA9">
        <w:rPr>
          <w:rFonts w:eastAsia="Calibri"/>
          <w:lang w:val="en-US"/>
        </w:rPr>
        <w:t>S</w:t>
      </w:r>
      <w:r w:rsidR="006D7114" w:rsidRPr="00C97EA9">
        <w:rPr>
          <w:rFonts w:eastAsia="Calibri"/>
          <w:lang w:val="en-US"/>
        </w:rPr>
        <w:t xml:space="preserve">ections were </w:t>
      </w:r>
      <w:r w:rsidR="001D4DA2" w:rsidRPr="00C97EA9">
        <w:rPr>
          <w:rFonts w:eastAsia="Calibri"/>
          <w:lang w:val="en-US"/>
        </w:rPr>
        <w:t xml:space="preserve">then </w:t>
      </w:r>
      <w:r w:rsidR="006D7114" w:rsidRPr="00C97EA9">
        <w:rPr>
          <w:rFonts w:eastAsia="Calibri"/>
          <w:lang w:val="en-US"/>
        </w:rPr>
        <w:t>air dried overnight</w:t>
      </w:r>
      <w:r w:rsidR="002B01FB" w:rsidRPr="00C97EA9">
        <w:rPr>
          <w:rFonts w:eastAsia="Calibri"/>
          <w:lang w:val="en-US"/>
        </w:rPr>
        <w:t xml:space="preserve"> and coverslipped with Entellan (Merck, Darmstadt, Germany). </w:t>
      </w:r>
    </w:p>
    <w:p w14:paraId="30787F53" w14:textId="0EF400E8" w:rsidR="002A3946" w:rsidRPr="00C97EA9" w:rsidRDefault="00A752AF" w:rsidP="002A3946">
      <w:pPr>
        <w:spacing w:line="480" w:lineRule="auto"/>
        <w:jc w:val="both"/>
        <w:rPr>
          <w:rFonts w:eastAsia="Calibri"/>
          <w:lang w:val="en-US"/>
        </w:rPr>
      </w:pPr>
      <w:r w:rsidRPr="00C97EA9">
        <w:rPr>
          <w:lang w:val="en-US"/>
        </w:rPr>
        <w:t xml:space="preserve">For </w:t>
      </w:r>
      <w:r w:rsidR="00142C80" w:rsidRPr="00C97EA9">
        <w:rPr>
          <w:lang w:val="en-US"/>
        </w:rPr>
        <w:t>Integrin beta-2 (CD18) and CD44: Brain were placed into 30% sucrose in PBS for 24 hours after which 40µm sections were cut on a cryostat (HM560M, Microm International, Walldorf, Germany).</w:t>
      </w:r>
      <w:r w:rsidR="002A3946" w:rsidRPr="00C97EA9">
        <w:rPr>
          <w:rFonts w:eastAsia="Calibri"/>
          <w:lang w:val="en-US"/>
        </w:rPr>
        <w:t xml:space="preserve"> Heat-induced antigen retrieval (at 80°C for 30 min) was performed using sodium citrate (pH </w:t>
      </w:r>
      <w:r w:rsidR="00AB0D81" w:rsidRPr="00C97EA9">
        <w:rPr>
          <w:rFonts w:eastAsia="Calibri"/>
          <w:lang w:val="en-US"/>
        </w:rPr>
        <w:t>6</w:t>
      </w:r>
      <w:r w:rsidR="002A3946" w:rsidRPr="00C97EA9">
        <w:rPr>
          <w:rFonts w:eastAsia="Calibri"/>
          <w:lang w:val="en-US"/>
        </w:rPr>
        <w:t>.0). Following a washing step with Tris-buffered saline (TBS; 0.05% Tween 20), sections for CD18 were incubated in 3% TBS-buffered H</w:t>
      </w:r>
      <w:r w:rsidR="002A3946" w:rsidRPr="00C97EA9">
        <w:rPr>
          <w:rFonts w:eastAsia="Calibri"/>
          <w:vertAlign w:val="subscript"/>
          <w:lang w:val="en-US"/>
        </w:rPr>
        <w:t>2</w:t>
      </w:r>
      <w:r w:rsidR="002A3946" w:rsidRPr="00C97EA9">
        <w:rPr>
          <w:rFonts w:eastAsia="Calibri"/>
          <w:lang w:val="en-US"/>
        </w:rPr>
        <w:t>O</w:t>
      </w:r>
      <w:r w:rsidR="002A3946" w:rsidRPr="00C97EA9">
        <w:rPr>
          <w:rFonts w:eastAsia="Calibri"/>
          <w:vertAlign w:val="subscript"/>
          <w:lang w:val="en-US"/>
        </w:rPr>
        <w:t>2</w:t>
      </w:r>
      <w:r w:rsidR="002A3946" w:rsidRPr="00C97EA9">
        <w:rPr>
          <w:rFonts w:eastAsia="Calibri"/>
          <w:lang w:val="en-US"/>
        </w:rPr>
        <w:t xml:space="preserve"> for 20 min and rinsed with TBS (0.05% Tween 20). Incubation with blocking solution (</w:t>
      </w:r>
      <w:r w:rsidR="00B23929" w:rsidRPr="00C97EA9">
        <w:rPr>
          <w:rFonts w:eastAsia="Calibri"/>
          <w:lang w:val="en-US"/>
        </w:rPr>
        <w:t>TBS containing Triton X100 and bovine serum albumin (Millipore, Darmstadt, Germany)</w:t>
      </w:r>
      <w:r w:rsidR="002A3946" w:rsidRPr="00C97EA9">
        <w:rPr>
          <w:rFonts w:eastAsia="Calibri"/>
          <w:lang w:val="en-US"/>
        </w:rPr>
        <w:t xml:space="preserve">; </w:t>
      </w:r>
      <w:r w:rsidR="00606656" w:rsidRPr="00C97EA9">
        <w:rPr>
          <w:rFonts w:eastAsia="Calibri"/>
          <w:lang w:val="en-US"/>
        </w:rPr>
        <w:t>90</w:t>
      </w:r>
      <w:r w:rsidR="002A3946" w:rsidRPr="00C97EA9">
        <w:rPr>
          <w:rFonts w:eastAsia="Calibri"/>
          <w:lang w:val="en-US"/>
        </w:rPr>
        <w:t xml:space="preserve"> min</w:t>
      </w:r>
      <w:r w:rsidR="00606656" w:rsidRPr="00C97EA9">
        <w:rPr>
          <w:rFonts w:eastAsia="Calibri"/>
          <w:lang w:val="en-US"/>
        </w:rPr>
        <w:t xml:space="preserve">) </w:t>
      </w:r>
      <w:r w:rsidR="002A3946" w:rsidRPr="00C97EA9">
        <w:rPr>
          <w:rFonts w:eastAsia="Calibri"/>
          <w:lang w:val="en-US"/>
        </w:rPr>
        <w:t xml:space="preserve">was followed by treatment with a primary antiserum overnight at 4 °C. </w:t>
      </w:r>
      <w:r w:rsidR="00801F80" w:rsidRPr="00C97EA9">
        <w:rPr>
          <w:rFonts w:eastAsia="Calibri"/>
          <w:lang w:val="en-US"/>
        </w:rPr>
        <w:t>Polyclonal</w:t>
      </w:r>
      <w:r w:rsidR="002A3946" w:rsidRPr="00C97EA9">
        <w:rPr>
          <w:rFonts w:eastAsia="Calibri"/>
          <w:lang w:val="en-US"/>
        </w:rPr>
        <w:t xml:space="preserve"> </w:t>
      </w:r>
      <w:r w:rsidR="00801F80" w:rsidRPr="00C97EA9">
        <w:rPr>
          <w:rFonts w:eastAsia="Calibri"/>
          <w:lang w:val="en-US"/>
        </w:rPr>
        <w:t>rabbit</w:t>
      </w:r>
      <w:r w:rsidR="002A3946" w:rsidRPr="00C97EA9">
        <w:rPr>
          <w:rFonts w:eastAsia="Calibri"/>
          <w:lang w:val="en-US"/>
        </w:rPr>
        <w:t xml:space="preserve"> anti-</w:t>
      </w:r>
      <w:r w:rsidR="00801F80" w:rsidRPr="00C97EA9">
        <w:rPr>
          <w:rFonts w:eastAsia="Calibri"/>
          <w:lang w:val="en-US"/>
        </w:rPr>
        <w:t>rat</w:t>
      </w:r>
      <w:r w:rsidR="002A3946" w:rsidRPr="00C97EA9">
        <w:rPr>
          <w:rFonts w:eastAsia="Calibri"/>
          <w:lang w:val="en-US"/>
        </w:rPr>
        <w:t xml:space="preserve"> </w:t>
      </w:r>
      <w:r w:rsidR="00F64F15" w:rsidRPr="00C97EA9">
        <w:rPr>
          <w:rFonts w:eastAsia="Calibri"/>
          <w:lang w:val="en-US"/>
        </w:rPr>
        <w:t>CD18</w:t>
      </w:r>
      <w:r w:rsidR="002A3946" w:rsidRPr="00C97EA9">
        <w:rPr>
          <w:rFonts w:eastAsia="Calibri"/>
          <w:lang w:val="en-US"/>
        </w:rPr>
        <w:t xml:space="preserve"> (</w:t>
      </w:r>
      <w:r w:rsidR="00DF0DED" w:rsidRPr="00C97EA9">
        <w:rPr>
          <w:rFonts w:eastAsia="Calibri"/>
          <w:lang w:val="en-US"/>
        </w:rPr>
        <w:t>Abcam,</w:t>
      </w:r>
      <w:r w:rsidR="00DF0DED" w:rsidRPr="00C97EA9">
        <w:t xml:space="preserve"> </w:t>
      </w:r>
      <w:r w:rsidR="00DF0DED" w:rsidRPr="00C97EA9">
        <w:rPr>
          <w:rFonts w:eastAsia="Calibri"/>
          <w:lang w:val="en-US"/>
        </w:rPr>
        <w:t>Cambridge, MA, USA; 1:1000</w:t>
      </w:r>
      <w:r w:rsidR="002A3946" w:rsidRPr="00C97EA9">
        <w:rPr>
          <w:rFonts w:eastAsia="Calibri"/>
          <w:lang w:val="en-US"/>
        </w:rPr>
        <w:t xml:space="preserve">) or monoclonal </w:t>
      </w:r>
      <w:r w:rsidR="00DF0DED" w:rsidRPr="00C97EA9">
        <w:rPr>
          <w:rFonts w:eastAsia="Calibri"/>
          <w:lang w:val="en-US"/>
        </w:rPr>
        <w:t xml:space="preserve">mouse </w:t>
      </w:r>
      <w:r w:rsidR="002A3946" w:rsidRPr="00C97EA9">
        <w:rPr>
          <w:rFonts w:eastAsia="Calibri"/>
          <w:lang w:val="en-US"/>
        </w:rPr>
        <w:t>anti-</w:t>
      </w:r>
      <w:r w:rsidR="00DF0DED" w:rsidRPr="00C97EA9">
        <w:rPr>
          <w:rFonts w:eastAsia="Calibri"/>
          <w:lang w:val="en-US"/>
        </w:rPr>
        <w:t>human</w:t>
      </w:r>
      <w:r w:rsidR="002A3946" w:rsidRPr="00C97EA9">
        <w:rPr>
          <w:rFonts w:eastAsia="Calibri"/>
          <w:lang w:val="en-US"/>
        </w:rPr>
        <w:t xml:space="preserve"> </w:t>
      </w:r>
      <w:r w:rsidR="00F64F15" w:rsidRPr="00C97EA9">
        <w:rPr>
          <w:rFonts w:eastAsia="Calibri"/>
          <w:lang w:val="en-US"/>
        </w:rPr>
        <w:t xml:space="preserve">CD44 </w:t>
      </w:r>
      <w:r w:rsidR="002A3946" w:rsidRPr="00C97EA9">
        <w:rPr>
          <w:rFonts w:eastAsia="Calibri"/>
          <w:lang w:val="en-US"/>
        </w:rPr>
        <w:t>(</w:t>
      </w:r>
      <w:r w:rsidR="00DF0DED" w:rsidRPr="00C97EA9">
        <w:rPr>
          <w:rFonts w:eastAsia="Calibri"/>
          <w:lang w:val="en-US"/>
        </w:rPr>
        <w:t>R&amp;D Systems</w:t>
      </w:r>
      <w:r w:rsidR="002A3946" w:rsidRPr="00C97EA9">
        <w:rPr>
          <w:rFonts w:eastAsia="Calibri"/>
          <w:lang w:val="en-US"/>
        </w:rPr>
        <w:t>,</w:t>
      </w:r>
      <w:r w:rsidR="002A3946" w:rsidRPr="00C97EA9">
        <w:t xml:space="preserve"> </w:t>
      </w:r>
      <w:r w:rsidR="00DF0DED" w:rsidRPr="00C97EA9">
        <w:rPr>
          <w:rFonts w:eastAsia="Calibri"/>
          <w:lang w:val="en-US"/>
        </w:rPr>
        <w:t>Minneapolis</w:t>
      </w:r>
      <w:r w:rsidR="002A3946" w:rsidRPr="00C97EA9">
        <w:rPr>
          <w:rFonts w:eastAsia="Calibri"/>
          <w:lang w:val="en-US"/>
        </w:rPr>
        <w:t xml:space="preserve">, </w:t>
      </w:r>
      <w:r w:rsidR="00DF0DED" w:rsidRPr="00C97EA9">
        <w:rPr>
          <w:rFonts w:eastAsia="Calibri"/>
          <w:lang w:val="en-US"/>
        </w:rPr>
        <w:t>MN</w:t>
      </w:r>
      <w:r w:rsidR="002A3946" w:rsidRPr="00C97EA9">
        <w:rPr>
          <w:rFonts w:eastAsia="Calibri"/>
          <w:lang w:val="en-US"/>
        </w:rPr>
        <w:t>, USA; 1:1000) were used as the primary antibodies. Following another washing step (TBS; 0.05% Tween 20), sections were placed in respectively, biotin-labeled secondary antiserum (</w:t>
      </w:r>
      <w:r w:rsidR="00801F80" w:rsidRPr="00C97EA9">
        <w:rPr>
          <w:rFonts w:eastAsia="Calibri"/>
          <w:lang w:val="en-US"/>
        </w:rPr>
        <w:t>CD18</w:t>
      </w:r>
      <w:r w:rsidR="002A3946" w:rsidRPr="00C97EA9">
        <w:rPr>
          <w:rFonts w:eastAsia="Calibri"/>
          <w:lang w:val="en-US"/>
        </w:rPr>
        <w:t xml:space="preserve">: biotinylated </w:t>
      </w:r>
      <w:r w:rsidR="00801F80" w:rsidRPr="00C97EA9">
        <w:rPr>
          <w:rFonts w:eastAsia="Calibri"/>
          <w:lang w:val="en-US"/>
        </w:rPr>
        <w:t>goat</w:t>
      </w:r>
      <w:r w:rsidR="002A3946" w:rsidRPr="00C97EA9">
        <w:rPr>
          <w:rFonts w:eastAsia="Calibri"/>
          <w:lang w:val="en-US"/>
        </w:rPr>
        <w:t xml:space="preserve"> anti-</w:t>
      </w:r>
      <w:r w:rsidR="00801F80" w:rsidRPr="00C97EA9">
        <w:rPr>
          <w:rFonts w:eastAsia="Calibri"/>
          <w:lang w:val="en-US"/>
        </w:rPr>
        <w:t>rabbit</w:t>
      </w:r>
      <w:r w:rsidR="002A3946" w:rsidRPr="00C97EA9">
        <w:rPr>
          <w:rFonts w:eastAsia="Calibri"/>
          <w:lang w:val="en-US"/>
        </w:rPr>
        <w:t xml:space="preserve"> </w:t>
      </w:r>
      <w:r w:rsidR="009A6020" w:rsidRPr="00C97EA9">
        <w:rPr>
          <w:rFonts w:eastAsia="Calibri"/>
          <w:lang w:val="en-US"/>
        </w:rPr>
        <w:t xml:space="preserve">IgG </w:t>
      </w:r>
      <w:r w:rsidR="002A3946" w:rsidRPr="00C97EA9">
        <w:rPr>
          <w:rFonts w:eastAsia="Calibri"/>
          <w:lang w:val="en-US"/>
        </w:rPr>
        <w:t>(</w:t>
      </w:r>
      <w:r w:rsidR="00801F80" w:rsidRPr="00C97EA9">
        <w:rPr>
          <w:rFonts w:eastAsia="Calibri"/>
          <w:lang w:val="en-US"/>
        </w:rPr>
        <w:t>Dianova GmbH, Hamburg, Germany</w:t>
      </w:r>
      <w:r w:rsidR="002A3946" w:rsidRPr="00C97EA9">
        <w:rPr>
          <w:rFonts w:eastAsia="Calibri"/>
          <w:lang w:val="en-US"/>
        </w:rPr>
        <w:t>), 1:</w:t>
      </w:r>
      <w:r w:rsidR="00801F80" w:rsidRPr="00C97EA9">
        <w:rPr>
          <w:rFonts w:eastAsia="Calibri"/>
          <w:lang w:val="en-US"/>
        </w:rPr>
        <w:t>1</w:t>
      </w:r>
      <w:r w:rsidR="002A3946" w:rsidRPr="00C97EA9">
        <w:rPr>
          <w:rFonts w:eastAsia="Calibri"/>
          <w:lang w:val="en-US"/>
        </w:rPr>
        <w:t xml:space="preserve">500 or </w:t>
      </w:r>
      <w:r w:rsidR="00801F80" w:rsidRPr="00C97EA9">
        <w:rPr>
          <w:rFonts w:eastAsia="Calibri"/>
          <w:lang w:val="en-US"/>
        </w:rPr>
        <w:t>CD44</w:t>
      </w:r>
      <w:r w:rsidR="002A3946" w:rsidRPr="00C97EA9">
        <w:rPr>
          <w:rFonts w:eastAsia="Calibri"/>
          <w:lang w:val="en-US"/>
        </w:rPr>
        <w:t>: biotinylated goat anti-</w:t>
      </w:r>
      <w:r w:rsidR="00801F80" w:rsidRPr="00C97EA9">
        <w:rPr>
          <w:rFonts w:eastAsia="Calibri"/>
          <w:lang w:val="en-US"/>
        </w:rPr>
        <w:t>mouse</w:t>
      </w:r>
      <w:r w:rsidR="002A3946" w:rsidRPr="00C97EA9">
        <w:rPr>
          <w:rFonts w:eastAsia="Calibri"/>
          <w:lang w:val="en-US"/>
        </w:rPr>
        <w:t xml:space="preserve"> </w:t>
      </w:r>
      <w:r w:rsidR="009A6020" w:rsidRPr="00C97EA9">
        <w:rPr>
          <w:rFonts w:eastAsia="Calibri"/>
          <w:lang w:val="en-US"/>
        </w:rPr>
        <w:t xml:space="preserve">IgG </w:t>
      </w:r>
      <w:r w:rsidR="002A3946" w:rsidRPr="00C97EA9">
        <w:rPr>
          <w:rFonts w:eastAsia="Calibri"/>
          <w:lang w:val="en-US"/>
        </w:rPr>
        <w:t>(</w:t>
      </w:r>
      <w:r w:rsidR="00BA0CAB" w:rsidRPr="00C97EA9">
        <w:rPr>
          <w:rFonts w:eastAsia="Calibri"/>
          <w:lang w:val="en-US"/>
        </w:rPr>
        <w:t>Vector Laboratories, Burlingame, CA</w:t>
      </w:r>
      <w:r w:rsidR="002A3946" w:rsidRPr="00C97EA9">
        <w:rPr>
          <w:rFonts w:eastAsia="Calibri"/>
          <w:lang w:val="en-US"/>
        </w:rPr>
        <w:t>), 1.</w:t>
      </w:r>
      <w:r w:rsidR="00801F80" w:rsidRPr="00C97EA9">
        <w:rPr>
          <w:rFonts w:eastAsia="Calibri"/>
          <w:lang w:val="en-US"/>
        </w:rPr>
        <w:t>100</w:t>
      </w:r>
      <w:r w:rsidR="002A3946" w:rsidRPr="00C97EA9">
        <w:rPr>
          <w:rFonts w:eastAsia="Calibri"/>
          <w:lang w:val="en-US"/>
        </w:rPr>
        <w:t xml:space="preserve">0) for </w:t>
      </w:r>
      <w:r w:rsidR="00801F80" w:rsidRPr="00C97EA9">
        <w:rPr>
          <w:rFonts w:eastAsia="Calibri"/>
          <w:lang w:val="en-US"/>
        </w:rPr>
        <w:t>90</w:t>
      </w:r>
      <w:r w:rsidR="002A3946" w:rsidRPr="00C97EA9">
        <w:rPr>
          <w:rFonts w:eastAsia="Calibri"/>
          <w:lang w:val="en-US"/>
        </w:rPr>
        <w:t xml:space="preserve"> min. Following a washing step (TBS; 0.05% Tween 20), sections were incubated in V</w:t>
      </w:r>
      <w:r w:rsidR="001608A1" w:rsidRPr="00C97EA9">
        <w:rPr>
          <w:rFonts w:eastAsia="Calibri"/>
          <w:lang w:val="en-US"/>
        </w:rPr>
        <w:t>ectastain</w:t>
      </w:r>
      <w:r w:rsidR="00853DC1" w:rsidRPr="00C97EA9">
        <w:rPr>
          <w:rFonts w:eastAsia="Calibri"/>
          <w:lang w:val="en-US"/>
        </w:rPr>
        <w:t xml:space="preserve"> </w:t>
      </w:r>
      <w:r w:rsidR="002A3946" w:rsidRPr="00C97EA9">
        <w:rPr>
          <w:rFonts w:eastAsia="Calibri"/>
          <w:lang w:val="en-US"/>
        </w:rPr>
        <w:t>ABC-Peroxidase Kit (Vectastain Elite Kits, Vector Laboratories, Burlingame, CA) for 30 min.  Finally, a diaminobenzidine (Sigmafast</w:t>
      </w:r>
      <w:r w:rsidR="001608A1" w:rsidRPr="00C97EA9">
        <w:rPr>
          <w:rFonts w:eastAsia="Calibri"/>
          <w:lang w:val="en-US"/>
        </w:rPr>
        <w:t>;</w:t>
      </w:r>
      <w:r w:rsidR="002A3946" w:rsidRPr="00C97EA9">
        <w:t xml:space="preserve"> </w:t>
      </w:r>
      <w:r w:rsidR="002A3946" w:rsidRPr="00C97EA9">
        <w:rPr>
          <w:rFonts w:eastAsia="Calibri"/>
          <w:lang w:val="en-US"/>
        </w:rPr>
        <w:t>Sigma-Aldrich GmbH, Munich, Germany) reaction was conducted. Sections were then air dried overnight and coverslipped with Entellan (Merck</w:t>
      </w:r>
      <w:r w:rsidR="001608A1" w:rsidRPr="00C97EA9">
        <w:rPr>
          <w:rFonts w:eastAsia="Calibri"/>
          <w:lang w:val="en-US"/>
        </w:rPr>
        <w:t>Millipore</w:t>
      </w:r>
      <w:r w:rsidR="002A3946" w:rsidRPr="00C97EA9">
        <w:rPr>
          <w:rFonts w:eastAsia="Calibri"/>
          <w:lang w:val="en-US"/>
        </w:rPr>
        <w:t xml:space="preserve">, Darmstadt, Germany). </w:t>
      </w:r>
    </w:p>
    <w:p w14:paraId="75865D39" w14:textId="307D90B1" w:rsidR="002868DA" w:rsidRPr="00C97EA9" w:rsidRDefault="002868DA" w:rsidP="009C01D6">
      <w:pPr>
        <w:spacing w:line="480" w:lineRule="auto"/>
        <w:jc w:val="both"/>
        <w:rPr>
          <w:rFonts w:eastAsia="Calibri"/>
          <w:lang w:val="en-US"/>
        </w:rPr>
      </w:pPr>
      <w:r w:rsidRPr="00C97EA9">
        <w:rPr>
          <w:rFonts w:eastAsia="Calibri"/>
          <w:lang w:val="en-US"/>
        </w:rPr>
        <w:t xml:space="preserve">Immunohistochemical staining </w:t>
      </w:r>
      <w:r w:rsidR="00A80DC7" w:rsidRPr="00C97EA9">
        <w:rPr>
          <w:rFonts w:eastAsia="Calibri"/>
          <w:lang w:val="en-US"/>
        </w:rPr>
        <w:t>was</w:t>
      </w:r>
      <w:r w:rsidRPr="00C97EA9">
        <w:rPr>
          <w:rFonts w:eastAsia="Calibri"/>
          <w:lang w:val="en-US"/>
        </w:rPr>
        <w:t xml:space="preserve"> </w:t>
      </w:r>
      <w:r w:rsidR="00B24D0E" w:rsidRPr="00C97EA9">
        <w:rPr>
          <w:rFonts w:eastAsia="Calibri"/>
          <w:lang w:val="en-US"/>
        </w:rPr>
        <w:t>analyzed</w:t>
      </w:r>
      <w:r w:rsidRPr="00C97EA9">
        <w:rPr>
          <w:rFonts w:eastAsia="Calibri"/>
          <w:lang w:val="en-US"/>
        </w:rPr>
        <w:t xml:space="preserve"> using </w:t>
      </w:r>
      <w:r w:rsidR="00730C1F" w:rsidRPr="00C97EA9">
        <w:rPr>
          <w:rFonts w:eastAsia="Calibri"/>
          <w:lang w:val="en-US"/>
        </w:rPr>
        <w:t>the StereoInvestigator software (</w:t>
      </w:r>
      <w:r w:rsidR="008B1AE3" w:rsidRPr="00C97EA9">
        <w:rPr>
          <w:rFonts w:eastAsia="Calibri"/>
          <w:lang w:val="en-US"/>
        </w:rPr>
        <w:t>11.03.1</w:t>
      </w:r>
      <w:r w:rsidR="00730C1F" w:rsidRPr="00C97EA9">
        <w:rPr>
          <w:rFonts w:eastAsia="Calibri"/>
          <w:lang w:val="en-US"/>
        </w:rPr>
        <w:t xml:space="preserve">, MBF Bioscience, Burlington, Vermont) </w:t>
      </w:r>
      <w:r w:rsidR="009C01D6" w:rsidRPr="00C97EA9">
        <w:rPr>
          <w:rFonts w:eastAsia="Calibri"/>
          <w:lang w:val="en-US"/>
        </w:rPr>
        <w:t>using a</w:t>
      </w:r>
      <w:r w:rsidR="00730C1F" w:rsidRPr="00C97EA9">
        <w:rPr>
          <w:rFonts w:eastAsia="Calibri"/>
          <w:lang w:val="en-US"/>
        </w:rPr>
        <w:t xml:space="preserve"> 16X and (Leica PL FLUOTAR 16X, </w:t>
      </w:r>
      <w:r w:rsidR="009C01D6" w:rsidRPr="00C97EA9">
        <w:rPr>
          <w:rFonts w:eastAsia="Calibri"/>
          <w:lang w:val="en-US"/>
        </w:rPr>
        <w:t xml:space="preserve">Bensheim, </w:t>
      </w:r>
      <w:r w:rsidR="00730C1F" w:rsidRPr="00C97EA9">
        <w:rPr>
          <w:rFonts w:eastAsia="Calibri"/>
          <w:lang w:val="en-US"/>
        </w:rPr>
        <w:t xml:space="preserve">Germany) </w:t>
      </w:r>
      <w:r w:rsidR="009C01D6" w:rsidRPr="00C97EA9">
        <w:rPr>
          <w:rFonts w:eastAsia="Calibri"/>
          <w:lang w:val="en-US"/>
        </w:rPr>
        <w:t xml:space="preserve">and CCD colour camera (CX9000, MBF Europe, Magdeburg, Germany). </w:t>
      </w:r>
    </w:p>
    <w:p w14:paraId="7CB031E0" w14:textId="77777777" w:rsidR="002868DA" w:rsidRPr="00C97EA9" w:rsidRDefault="002868DA" w:rsidP="006D7114">
      <w:pPr>
        <w:spacing w:line="480" w:lineRule="auto"/>
        <w:jc w:val="both"/>
        <w:rPr>
          <w:rFonts w:eastAsia="Calibri"/>
          <w:lang w:val="en-US"/>
        </w:rPr>
      </w:pPr>
    </w:p>
    <w:p w14:paraId="3F467C53" w14:textId="0E1C5FBC" w:rsidR="006D7114" w:rsidRPr="00C97EA9" w:rsidRDefault="008B3D1A" w:rsidP="008B3D1A">
      <w:pPr>
        <w:rPr>
          <w:b/>
          <w:lang w:val="en-US"/>
        </w:rPr>
      </w:pPr>
      <w:r w:rsidRPr="00C97EA9">
        <w:rPr>
          <w:b/>
          <w:lang w:val="en-US"/>
        </w:rPr>
        <w:lastRenderedPageBreak/>
        <w:br w:type="page"/>
      </w:r>
    </w:p>
    <w:p w14:paraId="3318B9F2" w14:textId="70213DFA" w:rsidR="00E02D6D" w:rsidRPr="00C97EA9" w:rsidRDefault="006B3399" w:rsidP="00E02D6D">
      <w:pPr>
        <w:spacing w:line="480" w:lineRule="auto"/>
        <w:jc w:val="both"/>
        <w:rPr>
          <w:b/>
          <w:color w:val="141314"/>
          <w:lang w:val="en-US"/>
        </w:rPr>
      </w:pPr>
      <w:r w:rsidRPr="00C97EA9">
        <w:rPr>
          <w:b/>
          <w:color w:val="141314"/>
          <w:lang w:val="en-US"/>
        </w:rPr>
        <w:lastRenderedPageBreak/>
        <w:t>Results</w:t>
      </w:r>
    </w:p>
    <w:p w14:paraId="6ADFB614" w14:textId="3627314C" w:rsidR="006B44C2" w:rsidRPr="00C97EA9" w:rsidRDefault="006B44C2" w:rsidP="006B44C2">
      <w:pPr>
        <w:autoSpaceDE w:val="0"/>
        <w:autoSpaceDN w:val="0"/>
        <w:adjustRightInd w:val="0"/>
        <w:spacing w:line="480" w:lineRule="auto"/>
        <w:jc w:val="both"/>
        <w:outlineLvl w:val="0"/>
        <w:rPr>
          <w:i/>
          <w:color w:val="141314"/>
          <w:lang w:val="en-US"/>
        </w:rPr>
      </w:pPr>
      <w:r w:rsidRPr="00C97EA9">
        <w:rPr>
          <w:i/>
          <w:color w:val="141314"/>
          <w:lang w:val="en-US"/>
        </w:rPr>
        <w:t>Enrichment of p</w:t>
      </w:r>
      <w:r w:rsidR="009D1F15" w:rsidRPr="00C97EA9">
        <w:rPr>
          <w:i/>
          <w:color w:val="141314"/>
          <w:lang w:val="en-US"/>
        </w:rPr>
        <w:t>athways</w:t>
      </w:r>
      <w:r w:rsidRPr="00C97EA9">
        <w:rPr>
          <w:i/>
          <w:color w:val="141314"/>
          <w:lang w:val="en-US"/>
        </w:rPr>
        <w:t xml:space="preserve"> linked with </w:t>
      </w:r>
      <w:r w:rsidR="00885E73" w:rsidRPr="00C97EA9">
        <w:rPr>
          <w:i/>
          <w:color w:val="141314"/>
          <w:lang w:val="en-US"/>
        </w:rPr>
        <w:t xml:space="preserve">cell stress and cell death </w:t>
      </w:r>
    </w:p>
    <w:p w14:paraId="23591B5F" w14:textId="0A1FA3A2" w:rsidR="002A6F66" w:rsidRPr="00C97EA9" w:rsidRDefault="00885E73" w:rsidP="001D4CF6">
      <w:pPr>
        <w:autoSpaceDE w:val="0"/>
        <w:autoSpaceDN w:val="0"/>
        <w:adjustRightInd w:val="0"/>
        <w:spacing w:line="480" w:lineRule="auto"/>
        <w:jc w:val="both"/>
        <w:outlineLvl w:val="0"/>
        <w:rPr>
          <w:color w:val="141314"/>
          <w:lang w:val="en-US"/>
        </w:rPr>
      </w:pPr>
      <w:r w:rsidRPr="00C97EA9">
        <w:rPr>
          <w:color w:val="141314"/>
          <w:lang w:val="en-US"/>
        </w:rPr>
        <w:t xml:space="preserve">An overrepresentation of proteins associated with cell stress and cell death was confirmed </w:t>
      </w:r>
      <w:r w:rsidR="00FE3736" w:rsidRPr="00C97EA9">
        <w:rPr>
          <w:color w:val="141314"/>
          <w:lang w:val="en-US"/>
        </w:rPr>
        <w:t xml:space="preserve">during the course of epileptogenesis </w:t>
      </w:r>
      <w:r w:rsidRPr="00C97EA9">
        <w:rPr>
          <w:color w:val="141314"/>
          <w:lang w:val="en-US"/>
        </w:rPr>
        <w:t>by p</w:t>
      </w:r>
      <w:r w:rsidR="00BE6A11" w:rsidRPr="00C97EA9">
        <w:rPr>
          <w:color w:val="141314"/>
          <w:lang w:val="en-US"/>
        </w:rPr>
        <w:t xml:space="preserve">athway enrichment analysis using </w:t>
      </w:r>
      <w:r w:rsidR="0072403E" w:rsidRPr="00C97EA9">
        <w:rPr>
          <w:color w:val="141314"/>
          <w:lang w:val="en-US"/>
        </w:rPr>
        <w:t>Genomatix and ConsensusPathDB</w:t>
      </w:r>
      <w:r w:rsidR="00B77861" w:rsidRPr="00C97EA9">
        <w:rPr>
          <w:color w:val="141314"/>
          <w:lang w:val="en-US"/>
        </w:rPr>
        <w:t xml:space="preserve"> (Tables 1-4)</w:t>
      </w:r>
      <w:r w:rsidRPr="00C97EA9">
        <w:rPr>
          <w:color w:val="141314"/>
          <w:lang w:val="en-US"/>
        </w:rPr>
        <w:t xml:space="preserve">. In the early post-insult </w:t>
      </w:r>
      <w:r w:rsidR="00C17068" w:rsidRPr="00C97EA9">
        <w:rPr>
          <w:color w:val="141314"/>
          <w:lang w:val="en-US"/>
        </w:rPr>
        <w:t>phase,</w:t>
      </w:r>
      <w:r w:rsidRPr="00C97EA9">
        <w:rPr>
          <w:color w:val="141314"/>
          <w:lang w:val="en-US"/>
        </w:rPr>
        <w:t xml:space="preserve"> we identified seven </w:t>
      </w:r>
      <w:r w:rsidR="00DF38D0" w:rsidRPr="00C97EA9">
        <w:rPr>
          <w:color w:val="141314"/>
          <w:lang w:val="en-US"/>
        </w:rPr>
        <w:t xml:space="preserve">(Genomatix) </w:t>
      </w:r>
      <w:r w:rsidR="00661D81" w:rsidRPr="00C97EA9">
        <w:rPr>
          <w:color w:val="141314"/>
          <w:lang w:val="en-US"/>
        </w:rPr>
        <w:t>and 1</w:t>
      </w:r>
      <w:r w:rsidRPr="00C97EA9">
        <w:rPr>
          <w:color w:val="141314"/>
          <w:lang w:val="en-US"/>
        </w:rPr>
        <w:t>4</w:t>
      </w:r>
      <w:r w:rsidR="001D4CF6" w:rsidRPr="00C97EA9">
        <w:rPr>
          <w:color w:val="141314"/>
          <w:lang w:val="en-US"/>
        </w:rPr>
        <w:t xml:space="preserve"> </w:t>
      </w:r>
      <w:r w:rsidR="00DF38D0" w:rsidRPr="00C97EA9">
        <w:rPr>
          <w:color w:val="141314"/>
          <w:lang w:val="en-US"/>
        </w:rPr>
        <w:t xml:space="preserve">(ConsensusPathDB) </w:t>
      </w:r>
      <w:r w:rsidR="00F70773" w:rsidRPr="00C97EA9">
        <w:rPr>
          <w:color w:val="141314"/>
          <w:lang w:val="en-US"/>
        </w:rPr>
        <w:t xml:space="preserve">overrepresented </w:t>
      </w:r>
      <w:r w:rsidR="00907D74" w:rsidRPr="00C97EA9">
        <w:rPr>
          <w:color w:val="141314"/>
          <w:lang w:val="en-US"/>
        </w:rPr>
        <w:t>pathways in the HC</w:t>
      </w:r>
      <w:r w:rsidR="001D4CF6" w:rsidRPr="00C97EA9">
        <w:rPr>
          <w:color w:val="141314"/>
          <w:lang w:val="en-US"/>
        </w:rPr>
        <w:t xml:space="preserve"> and </w:t>
      </w:r>
      <w:r w:rsidRPr="00C97EA9">
        <w:rPr>
          <w:color w:val="141314"/>
          <w:lang w:val="en-US"/>
        </w:rPr>
        <w:t>two</w:t>
      </w:r>
      <w:r w:rsidR="00661D81" w:rsidRPr="00C97EA9">
        <w:rPr>
          <w:color w:val="141314"/>
          <w:lang w:val="en-US"/>
        </w:rPr>
        <w:t xml:space="preserve"> </w:t>
      </w:r>
      <w:r w:rsidR="00DF38D0" w:rsidRPr="00C97EA9">
        <w:rPr>
          <w:color w:val="141314"/>
          <w:lang w:val="en-US"/>
        </w:rPr>
        <w:t xml:space="preserve">(Genomatix) </w:t>
      </w:r>
      <w:r w:rsidR="00661D81" w:rsidRPr="00C97EA9">
        <w:rPr>
          <w:color w:val="141314"/>
          <w:lang w:val="en-US"/>
        </w:rPr>
        <w:t xml:space="preserve">and </w:t>
      </w:r>
      <w:r w:rsidRPr="00C97EA9">
        <w:rPr>
          <w:color w:val="141314"/>
          <w:lang w:val="en-US"/>
        </w:rPr>
        <w:t xml:space="preserve">three </w:t>
      </w:r>
      <w:r w:rsidR="00DF38D0" w:rsidRPr="00C97EA9">
        <w:rPr>
          <w:color w:val="141314"/>
          <w:lang w:val="en-US"/>
        </w:rPr>
        <w:t xml:space="preserve">(ConsensusPathDB) </w:t>
      </w:r>
      <w:r w:rsidR="008A61CF" w:rsidRPr="00C97EA9">
        <w:rPr>
          <w:color w:val="141314"/>
          <w:lang w:val="en-US"/>
        </w:rPr>
        <w:t xml:space="preserve">overrepresented </w:t>
      </w:r>
      <w:r w:rsidR="001D4CF6" w:rsidRPr="00C97EA9">
        <w:rPr>
          <w:color w:val="141314"/>
          <w:lang w:val="en-US"/>
        </w:rPr>
        <w:t xml:space="preserve">pathways </w:t>
      </w:r>
      <w:r w:rsidR="00751B12" w:rsidRPr="00C97EA9">
        <w:rPr>
          <w:color w:val="141314"/>
          <w:lang w:val="en-US"/>
        </w:rPr>
        <w:t xml:space="preserve">in the </w:t>
      </w:r>
      <w:r w:rsidR="00907D74" w:rsidRPr="00C97EA9">
        <w:rPr>
          <w:color w:val="141314"/>
          <w:lang w:val="en-US"/>
        </w:rPr>
        <w:t>PHC</w:t>
      </w:r>
      <w:r w:rsidR="00B77861" w:rsidRPr="00C97EA9">
        <w:rPr>
          <w:color w:val="141314"/>
          <w:lang w:val="en-US"/>
        </w:rPr>
        <w:t>.</w:t>
      </w:r>
      <w:r w:rsidR="00907D74" w:rsidRPr="00C97EA9">
        <w:rPr>
          <w:color w:val="141314"/>
          <w:lang w:val="en-US"/>
        </w:rPr>
        <w:t xml:space="preserve"> </w:t>
      </w:r>
      <w:r w:rsidRPr="00C97EA9">
        <w:rPr>
          <w:color w:val="141314"/>
          <w:lang w:val="en-US"/>
        </w:rPr>
        <w:t>R</w:t>
      </w:r>
      <w:r w:rsidR="009E5E78" w:rsidRPr="00C97EA9">
        <w:rPr>
          <w:color w:val="141314"/>
          <w:lang w:val="en-US"/>
        </w:rPr>
        <w:t xml:space="preserve">egulation of </w:t>
      </w:r>
      <w:r w:rsidRPr="00C97EA9">
        <w:rPr>
          <w:color w:val="141314"/>
          <w:lang w:val="en-US"/>
        </w:rPr>
        <w:t xml:space="preserve">four </w:t>
      </w:r>
      <w:r w:rsidR="00F75373" w:rsidRPr="00C97EA9">
        <w:rPr>
          <w:color w:val="141314"/>
          <w:lang w:val="en-US"/>
        </w:rPr>
        <w:t>(Ge</w:t>
      </w:r>
      <w:r w:rsidR="00DF38D0" w:rsidRPr="00C97EA9">
        <w:rPr>
          <w:color w:val="141314"/>
          <w:lang w:val="en-US"/>
        </w:rPr>
        <w:t xml:space="preserve">nomatix) </w:t>
      </w:r>
      <w:r w:rsidR="009E5E78" w:rsidRPr="00C97EA9">
        <w:rPr>
          <w:color w:val="141314"/>
          <w:lang w:val="en-US"/>
        </w:rPr>
        <w:t xml:space="preserve">and </w:t>
      </w:r>
      <w:r w:rsidRPr="00C97EA9">
        <w:rPr>
          <w:color w:val="141314"/>
          <w:lang w:val="en-US"/>
        </w:rPr>
        <w:t>six</w:t>
      </w:r>
      <w:r w:rsidR="00030992" w:rsidRPr="00C97EA9">
        <w:rPr>
          <w:color w:val="141314"/>
          <w:lang w:val="en-US"/>
        </w:rPr>
        <w:t xml:space="preserve"> </w:t>
      </w:r>
      <w:r w:rsidR="00DF38D0" w:rsidRPr="00C97EA9">
        <w:rPr>
          <w:color w:val="141314"/>
          <w:lang w:val="en-US"/>
        </w:rPr>
        <w:t xml:space="preserve">(ConsensusPathDB) </w:t>
      </w:r>
      <w:r w:rsidR="009E5E78" w:rsidRPr="00C97EA9">
        <w:rPr>
          <w:color w:val="141314"/>
          <w:lang w:val="en-US"/>
        </w:rPr>
        <w:t>pathways</w:t>
      </w:r>
      <w:r w:rsidR="00320FA1" w:rsidRPr="00C97EA9">
        <w:rPr>
          <w:color w:val="141314"/>
          <w:lang w:val="en-US"/>
        </w:rPr>
        <w:t xml:space="preserve"> </w:t>
      </w:r>
      <w:r w:rsidR="00993ADE" w:rsidRPr="00C97EA9">
        <w:rPr>
          <w:color w:val="141314"/>
          <w:lang w:val="en-US"/>
        </w:rPr>
        <w:t>in the</w:t>
      </w:r>
      <w:r w:rsidR="00015418" w:rsidRPr="00C97EA9">
        <w:rPr>
          <w:color w:val="141314"/>
          <w:lang w:val="en-US"/>
        </w:rPr>
        <w:t xml:space="preserve"> </w:t>
      </w:r>
      <w:r w:rsidR="00907D74" w:rsidRPr="00C97EA9">
        <w:rPr>
          <w:color w:val="141314"/>
          <w:lang w:val="en-US"/>
        </w:rPr>
        <w:t>HC</w:t>
      </w:r>
      <w:r w:rsidR="009E5E78" w:rsidRPr="00C97EA9">
        <w:rPr>
          <w:color w:val="141314"/>
          <w:lang w:val="en-US"/>
        </w:rPr>
        <w:t xml:space="preserve"> and </w:t>
      </w:r>
      <w:r w:rsidR="0088297C" w:rsidRPr="00C97EA9">
        <w:rPr>
          <w:color w:val="141314"/>
          <w:lang w:val="en-US"/>
        </w:rPr>
        <w:t xml:space="preserve">of </w:t>
      </w:r>
      <w:r w:rsidR="00FE3736" w:rsidRPr="00C97EA9">
        <w:rPr>
          <w:color w:val="141314"/>
          <w:lang w:val="en-US"/>
        </w:rPr>
        <w:t xml:space="preserve">four </w:t>
      </w:r>
      <w:r w:rsidR="00DF38D0" w:rsidRPr="00C97EA9">
        <w:rPr>
          <w:color w:val="141314"/>
          <w:lang w:val="en-US"/>
        </w:rPr>
        <w:t xml:space="preserve">(Genomatix) </w:t>
      </w:r>
      <w:r w:rsidR="0088297C" w:rsidRPr="00C97EA9">
        <w:rPr>
          <w:color w:val="141314"/>
          <w:lang w:val="en-US"/>
        </w:rPr>
        <w:t>and</w:t>
      </w:r>
      <w:r w:rsidR="00FE3736" w:rsidRPr="00C97EA9">
        <w:rPr>
          <w:color w:val="141314"/>
          <w:lang w:val="en-US"/>
        </w:rPr>
        <w:t xml:space="preserve"> ten </w:t>
      </w:r>
      <w:r w:rsidR="00DF38D0" w:rsidRPr="00C97EA9">
        <w:rPr>
          <w:color w:val="141314"/>
          <w:lang w:val="en-US"/>
        </w:rPr>
        <w:t xml:space="preserve">(ConsensusPathDB) </w:t>
      </w:r>
      <w:r w:rsidR="00030992" w:rsidRPr="00C97EA9">
        <w:rPr>
          <w:color w:val="141314"/>
          <w:lang w:val="en-US"/>
        </w:rPr>
        <w:t xml:space="preserve">pathways in the </w:t>
      </w:r>
      <w:r w:rsidR="00907D74" w:rsidRPr="00C97EA9">
        <w:rPr>
          <w:color w:val="141314"/>
          <w:lang w:val="en-US"/>
        </w:rPr>
        <w:t>PHC</w:t>
      </w:r>
      <w:r w:rsidR="00030992" w:rsidRPr="00C97EA9">
        <w:rPr>
          <w:color w:val="141314"/>
          <w:lang w:val="en-US"/>
        </w:rPr>
        <w:t xml:space="preserve"> </w:t>
      </w:r>
      <w:r w:rsidR="009F46EE" w:rsidRPr="00C97EA9">
        <w:rPr>
          <w:color w:val="141314"/>
          <w:lang w:val="en-US"/>
        </w:rPr>
        <w:t>w</w:t>
      </w:r>
      <w:r w:rsidR="001D4DA2" w:rsidRPr="00C97EA9">
        <w:rPr>
          <w:color w:val="141314"/>
          <w:lang w:val="en-US"/>
        </w:rPr>
        <w:t>as</w:t>
      </w:r>
      <w:r w:rsidR="00030992" w:rsidRPr="00C97EA9">
        <w:rPr>
          <w:color w:val="141314"/>
          <w:lang w:val="en-US"/>
        </w:rPr>
        <w:t xml:space="preserve"> </w:t>
      </w:r>
      <w:r w:rsidR="00FE3736" w:rsidRPr="00C97EA9">
        <w:rPr>
          <w:color w:val="141314"/>
          <w:lang w:val="en-US"/>
        </w:rPr>
        <w:t>ev</w:t>
      </w:r>
      <w:r w:rsidR="00B77861" w:rsidRPr="00C97EA9">
        <w:rPr>
          <w:color w:val="141314"/>
          <w:lang w:val="en-US"/>
        </w:rPr>
        <w:t xml:space="preserve">ident during the latency phase. </w:t>
      </w:r>
      <w:r w:rsidR="00FE3736" w:rsidRPr="00C97EA9">
        <w:rPr>
          <w:color w:val="141314"/>
          <w:lang w:val="en-US"/>
        </w:rPr>
        <w:t>In the chronic phase following verification of the manifestation of epilepsy</w:t>
      </w:r>
      <w:r w:rsidR="001D4DA2" w:rsidRPr="00C97EA9">
        <w:rPr>
          <w:color w:val="141314"/>
          <w:lang w:val="en-US"/>
        </w:rPr>
        <w:t>,</w:t>
      </w:r>
      <w:r w:rsidR="00FE3736" w:rsidRPr="00C97EA9">
        <w:rPr>
          <w:color w:val="141314"/>
          <w:lang w:val="en-US"/>
        </w:rPr>
        <w:t xml:space="preserve"> three (Genomatix) pathways in the </w:t>
      </w:r>
      <w:r w:rsidR="00907D74" w:rsidRPr="00C97EA9">
        <w:rPr>
          <w:color w:val="141314"/>
          <w:lang w:val="en-US"/>
        </w:rPr>
        <w:t>HC</w:t>
      </w:r>
      <w:r w:rsidR="00FE3736" w:rsidRPr="00C97EA9">
        <w:rPr>
          <w:color w:val="141314"/>
          <w:lang w:val="en-US"/>
        </w:rPr>
        <w:t xml:space="preserve"> as well as three (Gen</w:t>
      </w:r>
      <w:r w:rsidR="00B77861" w:rsidRPr="00C97EA9">
        <w:rPr>
          <w:color w:val="141314"/>
          <w:lang w:val="en-US"/>
        </w:rPr>
        <w:t xml:space="preserve">omatix) and </w:t>
      </w:r>
      <w:r w:rsidR="007C7180" w:rsidRPr="00C97EA9">
        <w:rPr>
          <w:color w:val="141314"/>
          <w:lang w:val="en-US"/>
        </w:rPr>
        <w:t>14</w:t>
      </w:r>
      <w:r w:rsidR="00B77861" w:rsidRPr="00C97EA9">
        <w:rPr>
          <w:color w:val="141314"/>
          <w:lang w:val="en-US"/>
        </w:rPr>
        <w:t xml:space="preserve"> (Consensus</w:t>
      </w:r>
      <w:r w:rsidR="00FE3736" w:rsidRPr="00C97EA9">
        <w:rPr>
          <w:color w:val="141314"/>
          <w:lang w:val="en-US"/>
        </w:rPr>
        <w:t xml:space="preserve">PathDB) pathways in the </w:t>
      </w:r>
      <w:r w:rsidR="00907D74" w:rsidRPr="00C97EA9">
        <w:rPr>
          <w:color w:val="141314"/>
          <w:lang w:val="en-US"/>
        </w:rPr>
        <w:t>PHC</w:t>
      </w:r>
      <w:r w:rsidR="00FE3736" w:rsidRPr="00C97EA9">
        <w:rPr>
          <w:color w:val="141314"/>
          <w:lang w:val="en-US"/>
        </w:rPr>
        <w:t xml:space="preserve"> exhibited a significant regulation. Taken together, a different time course pattern became evident with an earlier regulation of respective protein pathways in the </w:t>
      </w:r>
      <w:r w:rsidR="00907D74" w:rsidRPr="00C97EA9">
        <w:rPr>
          <w:color w:val="141314"/>
          <w:lang w:val="en-US"/>
        </w:rPr>
        <w:t>HC</w:t>
      </w:r>
      <w:r w:rsidR="00FE3736" w:rsidRPr="00C97EA9">
        <w:rPr>
          <w:color w:val="141314"/>
          <w:lang w:val="en-US"/>
        </w:rPr>
        <w:t xml:space="preserve"> and </w:t>
      </w:r>
      <w:r w:rsidR="008F6676" w:rsidRPr="00C97EA9">
        <w:rPr>
          <w:color w:val="141314"/>
          <w:lang w:val="en-US"/>
        </w:rPr>
        <w:t xml:space="preserve">a more </w:t>
      </w:r>
      <w:r w:rsidR="00FE3736" w:rsidRPr="00C97EA9">
        <w:rPr>
          <w:color w:val="141314"/>
          <w:lang w:val="en-US"/>
        </w:rPr>
        <w:t xml:space="preserve">delayed </w:t>
      </w:r>
      <w:r w:rsidR="008F6676" w:rsidRPr="00C97EA9">
        <w:rPr>
          <w:color w:val="141314"/>
          <w:lang w:val="en-US"/>
        </w:rPr>
        <w:t>regulation in</w:t>
      </w:r>
      <w:r w:rsidR="00FE3736" w:rsidRPr="00C97EA9">
        <w:rPr>
          <w:color w:val="141314"/>
          <w:lang w:val="en-US"/>
        </w:rPr>
        <w:t xml:space="preserve"> the </w:t>
      </w:r>
      <w:r w:rsidR="00907D74" w:rsidRPr="00C97EA9">
        <w:rPr>
          <w:color w:val="141314"/>
          <w:lang w:val="en-US"/>
        </w:rPr>
        <w:t>PHC</w:t>
      </w:r>
      <w:r w:rsidR="00544E09" w:rsidRPr="00C97EA9">
        <w:rPr>
          <w:color w:val="141314"/>
          <w:lang w:val="en-US"/>
        </w:rPr>
        <w:t xml:space="preserve"> (Figure 1)</w:t>
      </w:r>
      <w:r w:rsidR="008F6676" w:rsidRPr="00C97EA9">
        <w:rPr>
          <w:color w:val="141314"/>
          <w:lang w:val="en-US"/>
        </w:rPr>
        <w:t>.</w:t>
      </w:r>
    </w:p>
    <w:p w14:paraId="262E93F8" w14:textId="0948794A" w:rsidR="00352225" w:rsidRPr="00C97EA9" w:rsidRDefault="008F6676" w:rsidP="002A6F66">
      <w:pPr>
        <w:autoSpaceDE w:val="0"/>
        <w:autoSpaceDN w:val="0"/>
        <w:adjustRightInd w:val="0"/>
        <w:spacing w:line="480" w:lineRule="auto"/>
        <w:jc w:val="both"/>
        <w:outlineLvl w:val="0"/>
        <w:rPr>
          <w:color w:val="141314"/>
          <w:lang w:val="en-US"/>
        </w:rPr>
      </w:pPr>
      <w:r w:rsidRPr="00C97EA9">
        <w:rPr>
          <w:color w:val="141314"/>
          <w:lang w:val="en-US"/>
        </w:rPr>
        <w:t xml:space="preserve">The list of pathways </w:t>
      </w:r>
      <w:r w:rsidR="00476B56" w:rsidRPr="00C97EA9">
        <w:rPr>
          <w:color w:val="141314"/>
          <w:lang w:val="en-US"/>
        </w:rPr>
        <w:t xml:space="preserve">covered by </w:t>
      </w:r>
      <w:r w:rsidR="00334654" w:rsidRPr="00C97EA9">
        <w:rPr>
          <w:color w:val="141314"/>
          <w:lang w:val="en-US"/>
        </w:rPr>
        <w:t>regulated</w:t>
      </w:r>
      <w:r w:rsidR="008A61CF" w:rsidRPr="00C97EA9">
        <w:rPr>
          <w:color w:val="141314"/>
          <w:lang w:val="en-US"/>
        </w:rPr>
        <w:t xml:space="preserve"> </w:t>
      </w:r>
      <w:r w:rsidR="00476B56" w:rsidRPr="00C97EA9">
        <w:rPr>
          <w:color w:val="141314"/>
          <w:lang w:val="en-US"/>
        </w:rPr>
        <w:t>proteins</w:t>
      </w:r>
      <w:r w:rsidRPr="00C97EA9">
        <w:rPr>
          <w:color w:val="141314"/>
          <w:lang w:val="en-US"/>
        </w:rPr>
        <w:t xml:space="preserve"> included several pathways linked </w:t>
      </w:r>
      <w:r w:rsidR="00476B56" w:rsidRPr="00C97EA9">
        <w:rPr>
          <w:color w:val="141314"/>
          <w:lang w:val="en-US"/>
        </w:rPr>
        <w:t>to</w:t>
      </w:r>
      <w:r w:rsidRPr="00C97EA9">
        <w:rPr>
          <w:color w:val="141314"/>
          <w:lang w:val="en-US"/>
        </w:rPr>
        <w:t xml:space="preserve"> </w:t>
      </w:r>
      <w:r w:rsidR="00352225" w:rsidRPr="00C97EA9">
        <w:rPr>
          <w:color w:val="141314"/>
          <w:lang w:val="en-US"/>
        </w:rPr>
        <w:t>apoptosis and its regulation</w:t>
      </w:r>
      <w:r w:rsidR="002056E6" w:rsidRPr="00C97EA9">
        <w:rPr>
          <w:color w:val="141314"/>
          <w:lang w:val="en-US"/>
        </w:rPr>
        <w:t xml:space="preserve">, </w:t>
      </w:r>
      <w:r w:rsidR="00476B56" w:rsidRPr="00C97EA9">
        <w:rPr>
          <w:color w:val="141314"/>
          <w:lang w:val="en-US"/>
        </w:rPr>
        <w:t>to</w:t>
      </w:r>
      <w:r w:rsidR="002056E6" w:rsidRPr="00C97EA9">
        <w:rPr>
          <w:color w:val="141314"/>
          <w:lang w:val="en-US"/>
        </w:rPr>
        <w:t xml:space="preserve"> heat-shock proteins and their regulation, and </w:t>
      </w:r>
      <w:r w:rsidR="00476B56" w:rsidRPr="00C97EA9">
        <w:rPr>
          <w:color w:val="141314"/>
          <w:lang w:val="en-US"/>
        </w:rPr>
        <w:t>to</w:t>
      </w:r>
      <w:r w:rsidR="002056E6" w:rsidRPr="00C97EA9">
        <w:rPr>
          <w:color w:val="141314"/>
          <w:lang w:val="en-US"/>
        </w:rPr>
        <w:t xml:space="preserve"> DNA repair</w:t>
      </w:r>
      <w:r w:rsidR="00352225" w:rsidRPr="00C97EA9">
        <w:rPr>
          <w:color w:val="141314"/>
          <w:lang w:val="en-US"/>
        </w:rPr>
        <w:t xml:space="preserve">. </w:t>
      </w:r>
    </w:p>
    <w:p w14:paraId="0402FFA3" w14:textId="1F157E99" w:rsidR="009B6403" w:rsidRPr="00C97EA9" w:rsidRDefault="009B6403" w:rsidP="00B77861">
      <w:pPr>
        <w:autoSpaceDE w:val="0"/>
        <w:autoSpaceDN w:val="0"/>
        <w:adjustRightInd w:val="0"/>
        <w:spacing w:line="480" w:lineRule="auto"/>
        <w:jc w:val="both"/>
        <w:outlineLvl w:val="0"/>
        <w:rPr>
          <w:color w:val="141314"/>
          <w:lang w:val="en-US"/>
        </w:rPr>
      </w:pPr>
      <w:r w:rsidRPr="00C97EA9">
        <w:rPr>
          <w:color w:val="141314"/>
          <w:lang w:val="en-US"/>
        </w:rPr>
        <w:t>Please note that regulation of some of the pathways a</w:t>
      </w:r>
      <w:r w:rsidR="00B77861" w:rsidRPr="00C97EA9">
        <w:rPr>
          <w:color w:val="141314"/>
          <w:lang w:val="en-US"/>
        </w:rPr>
        <w:t>nd proteins listed in Tables 1-4</w:t>
      </w:r>
      <w:r w:rsidRPr="00C97EA9">
        <w:rPr>
          <w:color w:val="141314"/>
          <w:lang w:val="en-US"/>
        </w:rPr>
        <w:t xml:space="preserve"> has </w:t>
      </w:r>
      <w:r w:rsidR="00890328" w:rsidRPr="00C97EA9">
        <w:rPr>
          <w:color w:val="141314"/>
          <w:lang w:val="en-US"/>
        </w:rPr>
        <w:t xml:space="preserve">already </w:t>
      </w:r>
      <w:r w:rsidRPr="00C97EA9">
        <w:rPr>
          <w:color w:val="141314"/>
          <w:lang w:val="en-US"/>
        </w:rPr>
        <w:t>been report</w:t>
      </w:r>
      <w:r w:rsidR="00907D74" w:rsidRPr="00C97EA9">
        <w:rPr>
          <w:color w:val="141314"/>
          <w:lang w:val="en-US"/>
        </w:rPr>
        <w:t xml:space="preserve">ed in our previous publication </w:t>
      </w:r>
      <w:r w:rsidR="00907D74"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907D74" w:rsidRPr="00C97EA9">
        <w:rPr>
          <w:color w:val="141314"/>
          <w:lang w:val="en-US"/>
        </w:rPr>
      </w:r>
      <w:r w:rsidR="00907D74" w:rsidRPr="00C97EA9">
        <w:rPr>
          <w:color w:val="141314"/>
          <w:lang w:val="en-US"/>
        </w:rPr>
        <w:fldChar w:fldCharType="separate"/>
      </w:r>
      <w:r w:rsidR="00CF6CBA" w:rsidRPr="00C97EA9">
        <w:rPr>
          <w:noProof/>
          <w:color w:val="141314"/>
          <w:lang w:val="en-US"/>
        </w:rPr>
        <w:t>(</w:t>
      </w:r>
      <w:hyperlink w:anchor="_ENREF_73" w:tooltip="Walker, 2016 #8" w:history="1">
        <w:r w:rsidR="00DA74B9" w:rsidRPr="00C97EA9">
          <w:rPr>
            <w:noProof/>
            <w:color w:val="141314"/>
            <w:lang w:val="en-US"/>
          </w:rPr>
          <w:t>Walker et al., 2016</w:t>
        </w:r>
      </w:hyperlink>
      <w:r w:rsidR="00CF6CBA" w:rsidRPr="00C97EA9">
        <w:rPr>
          <w:noProof/>
          <w:color w:val="141314"/>
          <w:lang w:val="en-US"/>
        </w:rPr>
        <w:t>)</w:t>
      </w:r>
      <w:r w:rsidR="00907D74" w:rsidRPr="00C97EA9">
        <w:rPr>
          <w:color w:val="141314"/>
          <w:lang w:val="en-US"/>
        </w:rPr>
        <w:fldChar w:fldCharType="end"/>
      </w:r>
      <w:r w:rsidR="00907D74" w:rsidRPr="00C97EA9">
        <w:rPr>
          <w:color w:val="141314"/>
          <w:lang w:val="en-US"/>
        </w:rPr>
        <w:t xml:space="preserve"> </w:t>
      </w:r>
      <w:r w:rsidRPr="00C97EA9">
        <w:rPr>
          <w:color w:val="141314"/>
          <w:lang w:val="en-US"/>
        </w:rPr>
        <w:t xml:space="preserve">due to some overlap between groups of proteins linked with cell stress and cell death and linked with inflammation and immunity, which has been the focus of the previous analysis. </w:t>
      </w:r>
    </w:p>
    <w:p w14:paraId="055488C3" w14:textId="77777777" w:rsidR="009B6403" w:rsidRPr="00C97EA9" w:rsidRDefault="009B6403" w:rsidP="007D2F06">
      <w:pPr>
        <w:autoSpaceDE w:val="0"/>
        <w:autoSpaceDN w:val="0"/>
        <w:adjustRightInd w:val="0"/>
        <w:spacing w:line="480" w:lineRule="auto"/>
        <w:jc w:val="both"/>
        <w:outlineLvl w:val="0"/>
        <w:rPr>
          <w:color w:val="141314"/>
          <w:lang w:val="en-US"/>
        </w:rPr>
      </w:pPr>
    </w:p>
    <w:p w14:paraId="2381E317" w14:textId="0215B861" w:rsidR="000B0F04" w:rsidRPr="00C97EA9" w:rsidRDefault="00844A50" w:rsidP="007D2F06">
      <w:pPr>
        <w:autoSpaceDE w:val="0"/>
        <w:autoSpaceDN w:val="0"/>
        <w:adjustRightInd w:val="0"/>
        <w:spacing w:line="480" w:lineRule="auto"/>
        <w:jc w:val="both"/>
        <w:outlineLvl w:val="0"/>
        <w:rPr>
          <w:i/>
          <w:color w:val="141314"/>
          <w:lang w:val="en-US"/>
        </w:rPr>
      </w:pPr>
      <w:r w:rsidRPr="00C97EA9">
        <w:rPr>
          <w:i/>
          <w:color w:val="141314"/>
          <w:lang w:val="en-US"/>
        </w:rPr>
        <w:t xml:space="preserve">Dynamic expression profile of proteins </w:t>
      </w:r>
      <w:r w:rsidR="00D02115" w:rsidRPr="00C97EA9">
        <w:rPr>
          <w:i/>
          <w:color w:val="141314"/>
          <w:lang w:val="en-US"/>
        </w:rPr>
        <w:t xml:space="preserve">functionally linked with </w:t>
      </w:r>
      <w:r w:rsidR="00885E73" w:rsidRPr="00C97EA9">
        <w:rPr>
          <w:i/>
          <w:color w:val="141314"/>
          <w:lang w:val="en-US"/>
        </w:rPr>
        <w:t xml:space="preserve">apoptosis </w:t>
      </w:r>
    </w:p>
    <w:p w14:paraId="73521F85" w14:textId="34707DE0" w:rsidR="001B6BF4" w:rsidRPr="00C97EA9" w:rsidRDefault="007468FB" w:rsidP="007D2F06">
      <w:pPr>
        <w:autoSpaceDE w:val="0"/>
        <w:autoSpaceDN w:val="0"/>
        <w:adjustRightInd w:val="0"/>
        <w:spacing w:line="480" w:lineRule="auto"/>
        <w:jc w:val="both"/>
        <w:outlineLvl w:val="0"/>
        <w:rPr>
          <w:lang w:val="en-US"/>
        </w:rPr>
      </w:pPr>
      <w:r w:rsidRPr="00C97EA9">
        <w:rPr>
          <w:lang w:val="en-US"/>
        </w:rPr>
        <w:t xml:space="preserve">The list of pathways, which are associated with cell stress and cell death and which proved to be </w:t>
      </w:r>
      <w:r w:rsidR="00C02A1A" w:rsidRPr="00C97EA9">
        <w:rPr>
          <w:color w:val="141314"/>
          <w:lang w:val="en-US"/>
        </w:rPr>
        <w:t xml:space="preserve">overrepresented </w:t>
      </w:r>
      <w:r w:rsidRPr="00C97EA9">
        <w:rPr>
          <w:lang w:val="en-US"/>
        </w:rPr>
        <w:t xml:space="preserve">during the course of epileptogenesis, is dominated by pathways </w:t>
      </w:r>
      <w:r w:rsidR="001B6BF4" w:rsidRPr="00C97EA9">
        <w:rPr>
          <w:lang w:val="en-US"/>
        </w:rPr>
        <w:t xml:space="preserve">that are functionally involved in apoptosis and its regulation. </w:t>
      </w:r>
    </w:p>
    <w:p w14:paraId="6ACFB9E8" w14:textId="66B999BB" w:rsidR="001B6BF4" w:rsidRPr="00C97EA9" w:rsidRDefault="001B6BF4" w:rsidP="007D2F06">
      <w:pPr>
        <w:autoSpaceDE w:val="0"/>
        <w:autoSpaceDN w:val="0"/>
        <w:adjustRightInd w:val="0"/>
        <w:spacing w:line="480" w:lineRule="auto"/>
        <w:jc w:val="both"/>
        <w:outlineLvl w:val="0"/>
        <w:rPr>
          <w:lang w:val="en-US"/>
        </w:rPr>
      </w:pPr>
      <w:r w:rsidRPr="00C97EA9">
        <w:rPr>
          <w:lang w:val="en-US"/>
        </w:rPr>
        <w:lastRenderedPageBreak/>
        <w:t>Considering the time course pattern</w:t>
      </w:r>
      <w:r w:rsidR="001D4DA2" w:rsidRPr="00C97EA9">
        <w:rPr>
          <w:lang w:val="en-US"/>
        </w:rPr>
        <w:t>,</w:t>
      </w:r>
      <w:r w:rsidRPr="00C97EA9">
        <w:rPr>
          <w:lang w:val="en-US"/>
        </w:rPr>
        <w:t xml:space="preserve"> our data revealed tremendous differences between the </w:t>
      </w:r>
      <w:r w:rsidR="00907D74" w:rsidRPr="00C97EA9">
        <w:rPr>
          <w:lang w:val="en-US"/>
        </w:rPr>
        <w:t>HC</w:t>
      </w:r>
      <w:r w:rsidRPr="00C97EA9">
        <w:rPr>
          <w:lang w:val="en-US"/>
        </w:rPr>
        <w:t xml:space="preserve"> and </w:t>
      </w:r>
      <w:r w:rsidR="00907D74" w:rsidRPr="00C97EA9">
        <w:rPr>
          <w:lang w:val="en-US"/>
        </w:rPr>
        <w:t>PHC</w:t>
      </w:r>
      <w:r w:rsidR="00B77861" w:rsidRPr="00C97EA9">
        <w:rPr>
          <w:lang w:val="en-US"/>
        </w:rPr>
        <w:t xml:space="preserve"> (</w:t>
      </w:r>
      <w:r w:rsidR="00BC02EB" w:rsidRPr="00C97EA9">
        <w:rPr>
          <w:lang w:val="en-US"/>
        </w:rPr>
        <w:t xml:space="preserve">Figure </w:t>
      </w:r>
      <w:r w:rsidR="00E02D6D" w:rsidRPr="00C97EA9">
        <w:rPr>
          <w:lang w:val="en-US"/>
        </w:rPr>
        <w:t>2</w:t>
      </w:r>
      <w:r w:rsidR="00B77861" w:rsidRPr="00C97EA9">
        <w:rPr>
          <w:lang w:val="en-US"/>
        </w:rPr>
        <w:t>)</w:t>
      </w:r>
      <w:r w:rsidRPr="00C97EA9">
        <w:rPr>
          <w:lang w:val="en-US"/>
        </w:rPr>
        <w:t xml:space="preserve">. In the </w:t>
      </w:r>
      <w:r w:rsidR="00907D74" w:rsidRPr="00C97EA9">
        <w:rPr>
          <w:lang w:val="en-US"/>
        </w:rPr>
        <w:t>HC</w:t>
      </w:r>
      <w:r w:rsidR="00C034A8" w:rsidRPr="00C97EA9">
        <w:rPr>
          <w:lang w:val="en-US"/>
        </w:rPr>
        <w:t>,</w:t>
      </w:r>
      <w:r w:rsidRPr="00C97EA9">
        <w:rPr>
          <w:lang w:val="en-US"/>
        </w:rPr>
        <w:t xml:space="preserve"> an up-regulation of apoptosis-linked proteins proved to be most pronounced in the early post-insult phase and less pronounced during the latency phase. In the chronic phase, only two hippocampal proteins showed altered expression rates</w:t>
      </w:r>
      <w:r w:rsidR="00463B71" w:rsidRPr="00C97EA9">
        <w:rPr>
          <w:lang w:val="en-US"/>
        </w:rPr>
        <w:t>.</w:t>
      </w:r>
      <w:r w:rsidRPr="00C97EA9">
        <w:rPr>
          <w:lang w:val="en-US"/>
        </w:rPr>
        <w:t xml:space="preserve"> </w:t>
      </w:r>
    </w:p>
    <w:p w14:paraId="2FDA7D2B" w14:textId="01B8079E" w:rsidR="00A5545A" w:rsidRPr="00C97EA9" w:rsidRDefault="001B6BF4" w:rsidP="007D2F06">
      <w:pPr>
        <w:autoSpaceDE w:val="0"/>
        <w:autoSpaceDN w:val="0"/>
        <w:adjustRightInd w:val="0"/>
        <w:spacing w:line="480" w:lineRule="auto"/>
        <w:jc w:val="both"/>
        <w:outlineLvl w:val="0"/>
        <w:rPr>
          <w:lang w:val="en-US"/>
        </w:rPr>
      </w:pPr>
      <w:r w:rsidRPr="00C97EA9">
        <w:rPr>
          <w:lang w:val="en-US"/>
        </w:rPr>
        <w:t xml:space="preserve">In the </w:t>
      </w:r>
      <w:r w:rsidR="00907D74" w:rsidRPr="00C97EA9">
        <w:rPr>
          <w:lang w:val="en-US"/>
        </w:rPr>
        <w:t>PHC</w:t>
      </w:r>
      <w:r w:rsidRPr="00C97EA9">
        <w:rPr>
          <w:lang w:val="en-US"/>
        </w:rPr>
        <w:t>, approximately half of the differentially expressed apoptosis-linked proteins proved to be up- or down-</w:t>
      </w:r>
      <w:r w:rsidR="00C17068" w:rsidRPr="00C97EA9">
        <w:rPr>
          <w:lang w:val="en-US"/>
        </w:rPr>
        <w:t>regulated,</w:t>
      </w:r>
      <w:r w:rsidRPr="00C97EA9">
        <w:rPr>
          <w:lang w:val="en-US"/>
        </w:rPr>
        <w:t xml:space="preserve"> two days and ten days following</w:t>
      </w:r>
      <w:r w:rsidR="00074061" w:rsidRPr="00C97EA9">
        <w:rPr>
          <w:lang w:val="en-US"/>
        </w:rPr>
        <w:t xml:space="preserve"> </w:t>
      </w:r>
      <w:r w:rsidR="00521A2D" w:rsidRPr="00C97EA9">
        <w:rPr>
          <w:lang w:val="en-US"/>
        </w:rPr>
        <w:t>SE</w:t>
      </w:r>
      <w:r w:rsidRPr="00C97EA9">
        <w:rPr>
          <w:lang w:val="en-US"/>
        </w:rPr>
        <w:t xml:space="preserve">. Following epilepsy manifestation, the majority of dysregulated apoptosis-linked proteins </w:t>
      </w:r>
      <w:r w:rsidR="00E2173D" w:rsidRPr="00C97EA9">
        <w:rPr>
          <w:lang w:val="en-US"/>
        </w:rPr>
        <w:t xml:space="preserve">in the </w:t>
      </w:r>
      <w:r w:rsidR="00907D74" w:rsidRPr="00C97EA9">
        <w:rPr>
          <w:lang w:val="en-US"/>
        </w:rPr>
        <w:t>PHC</w:t>
      </w:r>
      <w:r w:rsidR="00E2173D" w:rsidRPr="00C97EA9">
        <w:rPr>
          <w:lang w:val="en-US"/>
        </w:rPr>
        <w:t xml:space="preserve"> exhibited overexpression. </w:t>
      </w:r>
    </w:p>
    <w:p w14:paraId="38093B71" w14:textId="206345F0" w:rsidR="00907D74" w:rsidRPr="00C97EA9" w:rsidRDefault="00A650F9" w:rsidP="007D2F06">
      <w:pPr>
        <w:autoSpaceDE w:val="0"/>
        <w:autoSpaceDN w:val="0"/>
        <w:adjustRightInd w:val="0"/>
        <w:spacing w:line="480" w:lineRule="auto"/>
        <w:jc w:val="both"/>
        <w:outlineLvl w:val="0"/>
        <w:rPr>
          <w:lang w:val="en-US"/>
        </w:rPr>
      </w:pPr>
      <w:r w:rsidRPr="00C97EA9">
        <w:rPr>
          <w:lang w:val="en-US"/>
        </w:rPr>
        <w:t xml:space="preserve">Prohibitin </w:t>
      </w:r>
      <w:r w:rsidR="00A04956" w:rsidRPr="00C97EA9">
        <w:rPr>
          <w:lang w:val="en-US"/>
        </w:rPr>
        <w:t>(P</w:t>
      </w:r>
      <w:r w:rsidR="0008101D" w:rsidRPr="00C97EA9">
        <w:rPr>
          <w:lang w:val="en-US"/>
        </w:rPr>
        <w:t>HB</w:t>
      </w:r>
      <w:r w:rsidR="00A04956" w:rsidRPr="00C97EA9">
        <w:rPr>
          <w:lang w:val="en-US"/>
        </w:rPr>
        <w:t xml:space="preserve">) </w:t>
      </w:r>
      <w:r w:rsidRPr="00C97EA9">
        <w:rPr>
          <w:lang w:val="en-US"/>
        </w:rPr>
        <w:t>is a mitochondrial protein that can act as a chaperone or antichaperone d</w:t>
      </w:r>
      <w:r w:rsidR="0008101D" w:rsidRPr="00C97EA9">
        <w:rPr>
          <w:lang w:val="en-US"/>
        </w:rPr>
        <w:t xml:space="preserve">epending on concentrations </w:t>
      </w:r>
      <w:r w:rsidR="0008101D" w:rsidRPr="00C97EA9">
        <w:rPr>
          <w:lang w:val="en-US"/>
        </w:rPr>
        <w:fldChar w:fldCharType="begin">
          <w:fldData xml:space="preserve">PEVuZE5vdGU+PENpdGU+PEF1dGhvcj5aaG91PC9BdXRob3I+PFllYXI+MjAxMjwvWWVhcj48UmVj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U4My05MjwvcGFnZXM+PHZvbHVtZT4zMjwvdm9s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</w:fldData>
        </w:fldChar>
      </w:r>
      <w:r w:rsidR="00CF6CBA" w:rsidRPr="00C97EA9">
        <w:rPr>
          <w:lang w:val="en-US"/>
        </w:rPr>
        <w:instrText xml:space="preserve"> ADDIN EN.CITE </w:instrText>
      </w:r>
      <w:r w:rsidR="00CF6CBA" w:rsidRPr="00C97EA9">
        <w:rPr>
          <w:lang w:val="en-US"/>
        </w:rPr>
        <w:fldChar w:fldCharType="begin">
          <w:fldData xml:space="preserve">PEVuZE5vdGU+PENpdGU+PEF1dGhvcj5aaG91PC9BdXRob3I+PFllYXI+MjAxMjwvWWVhcj48UmVj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U4My05MjwvcGFnZXM+PHZvbHVtZT4zMjwvdm9s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08101D" w:rsidRPr="00C97EA9">
        <w:rPr>
          <w:lang w:val="en-US"/>
        </w:rPr>
      </w:r>
      <w:r w:rsidR="0008101D" w:rsidRPr="00C97EA9">
        <w:rPr>
          <w:lang w:val="en-US"/>
        </w:rPr>
        <w:fldChar w:fldCharType="separate"/>
      </w:r>
      <w:r w:rsidR="00CF6CBA" w:rsidRPr="00C97EA9">
        <w:rPr>
          <w:noProof/>
          <w:lang w:val="en-US"/>
        </w:rPr>
        <w:t>(</w:t>
      </w:r>
      <w:hyperlink w:anchor="_ENREF_77" w:tooltip="Zhou, 2012 #16" w:history="1">
        <w:r w:rsidR="00DA74B9" w:rsidRPr="00C97EA9">
          <w:rPr>
            <w:noProof/>
            <w:lang w:val="en-US"/>
          </w:rPr>
          <w:t>Zhou et al., 2012</w:t>
        </w:r>
      </w:hyperlink>
      <w:r w:rsidR="00CF6CBA" w:rsidRPr="00C97EA9">
        <w:rPr>
          <w:noProof/>
          <w:lang w:val="en-US"/>
        </w:rPr>
        <w:t>)</w:t>
      </w:r>
      <w:r w:rsidR="0008101D" w:rsidRPr="00C97EA9">
        <w:rPr>
          <w:lang w:val="en-US"/>
        </w:rPr>
        <w:fldChar w:fldCharType="end"/>
      </w:r>
      <w:r w:rsidRPr="00C97EA9">
        <w:rPr>
          <w:lang w:val="en-US"/>
        </w:rPr>
        <w:t xml:space="preserve">. This protein </w:t>
      </w:r>
      <w:r w:rsidR="001D4DA2" w:rsidRPr="00C97EA9">
        <w:rPr>
          <w:lang w:val="en-US"/>
        </w:rPr>
        <w:t>proved to be up-regulated</w:t>
      </w:r>
      <w:r w:rsidRPr="00C97EA9">
        <w:rPr>
          <w:lang w:val="en-US"/>
        </w:rPr>
        <w:t xml:space="preserve"> in the </w:t>
      </w:r>
      <w:r w:rsidR="00907D74" w:rsidRPr="00C97EA9">
        <w:rPr>
          <w:lang w:val="en-US"/>
        </w:rPr>
        <w:t>HC</w:t>
      </w:r>
      <w:r w:rsidRPr="00C97EA9">
        <w:rPr>
          <w:lang w:val="en-US"/>
        </w:rPr>
        <w:t xml:space="preserve"> in the early phase following the epileptogenic insult. </w:t>
      </w:r>
      <w:r w:rsidR="00A5545A" w:rsidRPr="00C97EA9">
        <w:rPr>
          <w:lang w:val="en-US"/>
        </w:rPr>
        <w:t xml:space="preserve">For a </w:t>
      </w:r>
      <w:r w:rsidR="003A01E5" w:rsidRPr="00C97EA9">
        <w:rPr>
          <w:lang w:val="en-US"/>
        </w:rPr>
        <w:t xml:space="preserve">more </w:t>
      </w:r>
      <w:r w:rsidR="00A5545A" w:rsidRPr="00C97EA9">
        <w:rPr>
          <w:lang w:val="en-US"/>
        </w:rPr>
        <w:t>detailed description of the regulation of heat shock proteins, which also act as chaperones, we refer to our previous p</w:t>
      </w:r>
      <w:r w:rsidR="00907D74" w:rsidRPr="00C97EA9">
        <w:rPr>
          <w:lang w:val="en-US"/>
        </w:rPr>
        <w:t xml:space="preserve">ublication </w:t>
      </w:r>
      <w:r w:rsidR="00907D74" w:rsidRPr="00C97EA9">
        <w:rPr>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lang w:val="en-US"/>
        </w:rPr>
        <w:instrText xml:space="preserve"> ADDIN EN.CITE </w:instrText>
      </w:r>
      <w:r w:rsidR="00CF6CBA" w:rsidRPr="00C97EA9">
        <w:rPr>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907D74" w:rsidRPr="00C97EA9">
        <w:rPr>
          <w:lang w:val="en-US"/>
        </w:rPr>
      </w:r>
      <w:r w:rsidR="00907D74" w:rsidRPr="00C97EA9">
        <w:rPr>
          <w:lang w:val="en-US"/>
        </w:rPr>
        <w:fldChar w:fldCharType="separate"/>
      </w:r>
      <w:r w:rsidR="00CF6CBA" w:rsidRPr="00C97EA9">
        <w:rPr>
          <w:noProof/>
          <w:lang w:val="en-US"/>
        </w:rPr>
        <w:t>(</w:t>
      </w:r>
      <w:hyperlink w:anchor="_ENREF_73" w:tooltip="Walker, 2016 #8" w:history="1">
        <w:r w:rsidR="00DA74B9" w:rsidRPr="00C97EA9">
          <w:rPr>
            <w:noProof/>
            <w:lang w:val="en-US"/>
          </w:rPr>
          <w:t>Walker et al., 2016</w:t>
        </w:r>
      </w:hyperlink>
      <w:r w:rsidR="00CF6CBA" w:rsidRPr="00C97EA9">
        <w:rPr>
          <w:noProof/>
          <w:lang w:val="en-US"/>
        </w:rPr>
        <w:t>)</w:t>
      </w:r>
      <w:r w:rsidR="00907D74" w:rsidRPr="00C97EA9">
        <w:rPr>
          <w:lang w:val="en-US"/>
        </w:rPr>
        <w:fldChar w:fldCharType="end"/>
      </w:r>
      <w:r w:rsidR="00907D74" w:rsidRPr="00C97EA9">
        <w:rPr>
          <w:lang w:val="en-US"/>
        </w:rPr>
        <w:t>.</w:t>
      </w:r>
    </w:p>
    <w:p w14:paraId="73BDF981" w14:textId="477F0609" w:rsidR="006215C1" w:rsidRPr="00C97EA9" w:rsidRDefault="00A04956" w:rsidP="007D2F06">
      <w:pPr>
        <w:autoSpaceDE w:val="0"/>
        <w:autoSpaceDN w:val="0"/>
        <w:adjustRightInd w:val="0"/>
        <w:spacing w:line="480" w:lineRule="auto"/>
        <w:jc w:val="both"/>
        <w:outlineLvl w:val="0"/>
        <w:rPr>
          <w:lang w:val="en-US"/>
        </w:rPr>
      </w:pPr>
      <w:r w:rsidRPr="00C97EA9">
        <w:rPr>
          <w:lang w:val="en-US"/>
        </w:rPr>
        <w:t xml:space="preserve">Several proteins that have been proposed as modulators and regulators of apoptosis exhibited altered expression rates during the course of epileptogenesis. </w:t>
      </w:r>
      <w:r w:rsidR="002B0ADD" w:rsidRPr="00C97EA9">
        <w:rPr>
          <w:lang w:val="en-US"/>
        </w:rPr>
        <w:t>SE</w:t>
      </w:r>
      <w:r w:rsidR="00A650F9" w:rsidRPr="00C97EA9">
        <w:rPr>
          <w:lang w:val="en-US"/>
        </w:rPr>
        <w:t xml:space="preserve"> induced </w:t>
      </w:r>
      <w:r w:rsidRPr="00C97EA9">
        <w:rPr>
          <w:lang w:val="en-US"/>
        </w:rPr>
        <w:t xml:space="preserve">an early overexpression of </w:t>
      </w:r>
      <w:r w:rsidR="005F0F3E" w:rsidRPr="00C97EA9">
        <w:rPr>
          <w:lang w:val="en-US"/>
        </w:rPr>
        <w:t>P21 (Rac</w:t>
      </w:r>
      <w:r w:rsidR="0008101D" w:rsidRPr="00C97EA9">
        <w:rPr>
          <w:lang w:val="en-US"/>
        </w:rPr>
        <w:t>1</w:t>
      </w:r>
      <w:r w:rsidR="00A650F9" w:rsidRPr="00C97EA9">
        <w:rPr>
          <w:lang w:val="en-US"/>
        </w:rPr>
        <w:t>) activated kinase 2</w:t>
      </w:r>
      <w:r w:rsidRPr="00C97EA9">
        <w:rPr>
          <w:lang w:val="en-US"/>
        </w:rPr>
        <w:t xml:space="preserve"> (P</w:t>
      </w:r>
      <w:r w:rsidR="0008101D" w:rsidRPr="00C97EA9">
        <w:rPr>
          <w:lang w:val="en-US"/>
        </w:rPr>
        <w:t>AK</w:t>
      </w:r>
      <w:r w:rsidRPr="00C97EA9">
        <w:rPr>
          <w:lang w:val="en-US"/>
        </w:rPr>
        <w:t>2)</w:t>
      </w:r>
      <w:r w:rsidR="005F0F3E" w:rsidRPr="00C97EA9">
        <w:rPr>
          <w:lang w:val="en-US"/>
        </w:rPr>
        <w:t xml:space="preserve"> in the HC and a delayed overexpression in the PHC</w:t>
      </w:r>
      <w:r w:rsidR="00A650F9" w:rsidRPr="00C97EA9">
        <w:rPr>
          <w:lang w:val="en-US"/>
        </w:rPr>
        <w:t xml:space="preserve">, which has been described as a putative regulator of apoptosis that is activated during </w:t>
      </w:r>
      <w:r w:rsidR="0008101D" w:rsidRPr="00C97EA9">
        <w:rPr>
          <w:lang w:val="en-US"/>
        </w:rPr>
        <w:t xml:space="preserve">caspase-mediated apoptosis </w:t>
      </w:r>
      <w:r w:rsidR="0008101D" w:rsidRPr="00C97EA9">
        <w:rPr>
          <w:lang w:val="en-US"/>
        </w:rPr>
        <w:fldChar w:fldCharType="begin"/>
      </w:r>
      <w:r w:rsidR="00CF6CBA" w:rsidRPr="00C97EA9">
        <w:rPr>
          <w:lang w:val="en-US"/>
        </w:rPr>
        <w:instrText xml:space="preserve"> ADDIN EN.CITE &lt;EndNote&gt;&lt;Cite&gt;&lt;Author&gt;Eron&lt;/Author&gt;&lt;Year&gt;2017&lt;/Year&gt;&lt;RecNum&gt;17&lt;/RecNum&gt;&lt;DisplayText&gt;(Eron et al., 2017)&lt;/DisplayText&gt;&lt;record&gt;&lt;rec-number&gt;17&lt;/rec-number&gt;&lt;foreign-keys&gt;&lt;key app="EN" db-id="fd5a9sfe850fwdettdjv2dxype29zrwde5aw" timestamp="1489499468"&gt;17&lt;/key&gt;&lt;/foreign-keys&gt;&lt;ref-type name="Journal Article"&gt;17&lt;/ref-type&gt;&lt;contributors&gt;&lt;authors&gt;&lt;author&gt;Eron, S. J.&lt;/author&gt;&lt;author&gt;Raghupathi, K.&lt;/author&gt;&lt;author&gt;Hardy, J. A.&lt;/author&gt;&lt;/authors&gt;&lt;/contributors&gt;&lt;auth-address&gt;Department of Chemistry, University of Massachusetts Amherst, 104 LGRT, 710 North Pleasant Street, Amherst, MA 01003, USA.&amp;#xD;Department of Chemistry, University of Massachusetts Amherst, 104 LGRT, 710 North Pleasant Street, Amherst, MA 01003, USA. Electronic address: hardy@chem.umass.edu.&lt;/auth-address&gt;&lt;titles&gt;&lt;title&gt;Dual Site Phosphorylation of Caspase-7 by PAK2 Blocks Apoptotic Activity by Two Distinct Mechanisms&lt;/title&gt;&lt;secondary-title&gt;Structure&lt;/secondary-title&gt;&lt;alt-title&gt;Structure (London, England : 1993)&lt;/alt-title&gt;&lt;/titles&gt;&lt;periodical&gt;&lt;full-title&gt;Structure&lt;/full-title&gt;&lt;abbr-1&gt;Structure (London, England : 1993)&lt;/abbr-1&gt;&lt;/periodical&gt;&lt;alt-periodical&gt;&lt;full-title&gt;Structure&lt;/full-title&gt;&lt;abbr-1&gt;Structure (London, England : 1993)&lt;/abbr-1&gt;&lt;/alt-periodical&gt;&lt;pages&gt;27-39&lt;/pages&gt;&lt;volume&gt;25&lt;/volume&gt;&lt;number&gt;1&lt;/number&gt;&lt;edition&gt;2016/11/28&lt;/edition&gt;&lt;keywords&gt;&lt;keyword&gt;apoptosis&lt;/keyword&gt;&lt;keyword&gt;caspase&lt;/keyword&gt;&lt;keyword&gt;cysteine protease&lt;/keyword&gt;&lt;keyword&gt;kinase&lt;/keyword&gt;&lt;keyword&gt;kinase-caspase interaction&lt;/keyword&gt;&lt;keyword&gt;phosphomimetic&lt;/keyword&gt;&lt;keyword&gt;phosphorylation&lt;/keyword&gt;&lt;keyword&gt;phosphorylation-mediated inhibition&lt;/keyword&gt;&lt;keyword&gt;prodomain&lt;/keyword&gt;&lt;keyword&gt;steric block at active site&lt;/keyword&gt;&lt;/keywords&gt;&lt;dates&gt;&lt;year&gt;2017&lt;/year&gt;&lt;pub-dates&gt;&lt;date&gt;Jan 03&lt;/date&gt;&lt;/pub-dates&gt;&lt;/dates&gt;&lt;isbn&gt;0969-2126&lt;/isbn&gt;&lt;accession-num&gt;27889207&lt;/accession-num&gt;&lt;urls&gt;&lt;/urls&gt;&lt;electronic-resource-num&gt;10.1016/j.str.2016.11.001&lt;/electronic-resource-num&gt;&lt;remote-database-provider&gt;NLM&lt;/remote-database-provider&gt;&lt;language&gt;eng&lt;/language&gt;&lt;/record&gt;&lt;/Cite&gt;&lt;/EndNote&gt;</w:instrText>
      </w:r>
      <w:r w:rsidR="0008101D" w:rsidRPr="00C97EA9">
        <w:rPr>
          <w:lang w:val="en-US"/>
        </w:rPr>
        <w:fldChar w:fldCharType="separate"/>
      </w:r>
      <w:r w:rsidR="00CF6CBA" w:rsidRPr="00C97EA9">
        <w:rPr>
          <w:noProof/>
          <w:lang w:val="en-US"/>
        </w:rPr>
        <w:t>(</w:t>
      </w:r>
      <w:hyperlink w:anchor="_ENREF_17" w:tooltip="Eron, 2017 #17" w:history="1">
        <w:r w:rsidR="00DA74B9" w:rsidRPr="00C97EA9">
          <w:rPr>
            <w:noProof/>
            <w:lang w:val="en-US"/>
          </w:rPr>
          <w:t>Eron et al., 2017</w:t>
        </w:r>
      </w:hyperlink>
      <w:r w:rsidR="00CF6CBA" w:rsidRPr="00C97EA9">
        <w:rPr>
          <w:noProof/>
          <w:lang w:val="en-US"/>
        </w:rPr>
        <w:t>)</w:t>
      </w:r>
      <w:r w:rsidR="0008101D" w:rsidRPr="00C97EA9">
        <w:rPr>
          <w:lang w:val="en-US"/>
        </w:rPr>
        <w:fldChar w:fldCharType="end"/>
      </w:r>
      <w:r w:rsidRPr="00C97EA9">
        <w:rPr>
          <w:lang w:val="en-US"/>
        </w:rPr>
        <w:t xml:space="preserve">. Ankyrin repeat and KH domain containing 1 </w:t>
      </w:r>
      <w:r w:rsidR="00437956" w:rsidRPr="00C97EA9">
        <w:rPr>
          <w:lang w:val="en-US"/>
        </w:rPr>
        <w:t>(</w:t>
      </w:r>
      <w:r w:rsidR="0008101D" w:rsidRPr="00C97EA9">
        <w:rPr>
          <w:lang w:val="en-US"/>
        </w:rPr>
        <w:t>ANKHD1</w:t>
      </w:r>
      <w:r w:rsidR="00437956" w:rsidRPr="00C97EA9">
        <w:rPr>
          <w:lang w:val="en-US"/>
        </w:rPr>
        <w:t xml:space="preserve">) </w:t>
      </w:r>
      <w:r w:rsidRPr="00C97EA9">
        <w:rPr>
          <w:lang w:val="en-US"/>
        </w:rPr>
        <w:t xml:space="preserve">is thought to exert an antiapoptotic function based on </w:t>
      </w:r>
      <w:r w:rsidR="005F0F3E" w:rsidRPr="00C97EA9">
        <w:rPr>
          <w:lang w:val="en-US"/>
        </w:rPr>
        <w:t xml:space="preserve">the regulation of caspases </w:t>
      </w:r>
      <w:r w:rsidR="005F0F3E" w:rsidRPr="00C97EA9">
        <w:rPr>
          <w:lang w:val="en-US"/>
        </w:rPr>
        <w:fldChar w:fldCharType="begin">
          <w:fldData xml:space="preserve">PEVuZE5vdGU+PENpdGU+PEF1dGhvcj5NaWxlczwvQXV0aG9yPjxZZWFyPjIwMDU8L1llYXI+PFJl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==
</w:fldData>
        </w:fldChar>
      </w:r>
      <w:r w:rsidR="00CF6CBA" w:rsidRPr="00C97EA9">
        <w:rPr>
          <w:lang w:val="en-US"/>
        </w:rPr>
        <w:instrText xml:space="preserve"> ADDIN EN.CITE </w:instrText>
      </w:r>
      <w:r w:rsidR="00CF6CBA" w:rsidRPr="00C97EA9">
        <w:rPr>
          <w:lang w:val="en-US"/>
        </w:rPr>
        <w:fldChar w:fldCharType="begin">
          <w:fldData xml:space="preserve">PEVuZE5vdGU+PENpdGU+PEF1dGhvcj5NaWxlczwvQXV0aG9yPjxZZWFyPjIwMDU8L1llYXI+PFJl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==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5F0F3E" w:rsidRPr="00C97EA9">
        <w:rPr>
          <w:lang w:val="en-US"/>
        </w:rPr>
      </w:r>
      <w:r w:rsidR="005F0F3E" w:rsidRPr="00C97EA9">
        <w:rPr>
          <w:lang w:val="en-US"/>
        </w:rPr>
        <w:fldChar w:fldCharType="separate"/>
      </w:r>
      <w:r w:rsidR="00CF6CBA" w:rsidRPr="00C97EA9">
        <w:rPr>
          <w:noProof/>
          <w:lang w:val="en-US"/>
        </w:rPr>
        <w:t>(</w:t>
      </w:r>
      <w:hyperlink w:anchor="_ENREF_47" w:tooltip="Miles, 2005 #18" w:history="1">
        <w:r w:rsidR="00DA74B9" w:rsidRPr="00C97EA9">
          <w:rPr>
            <w:noProof/>
            <w:lang w:val="en-US"/>
          </w:rPr>
          <w:t>Miles et al., 2005</w:t>
        </w:r>
      </w:hyperlink>
      <w:r w:rsidR="00CF6CBA" w:rsidRPr="00C97EA9">
        <w:rPr>
          <w:noProof/>
          <w:lang w:val="en-US"/>
        </w:rPr>
        <w:t>)</w:t>
      </w:r>
      <w:r w:rsidR="005F0F3E" w:rsidRPr="00C97EA9">
        <w:rPr>
          <w:lang w:val="en-US"/>
        </w:rPr>
        <w:fldChar w:fldCharType="end"/>
      </w:r>
      <w:r w:rsidRPr="00C97EA9">
        <w:rPr>
          <w:lang w:val="en-US"/>
        </w:rPr>
        <w:t>. Expression of this protein showed an early reduction two days following</w:t>
      </w:r>
      <w:r w:rsidR="00930478" w:rsidRPr="00C97EA9">
        <w:rPr>
          <w:lang w:val="en-US"/>
        </w:rPr>
        <w:t xml:space="preserve"> </w:t>
      </w:r>
      <w:r w:rsidR="002B0ADD" w:rsidRPr="00C97EA9">
        <w:rPr>
          <w:lang w:val="en-US"/>
        </w:rPr>
        <w:t>SE</w:t>
      </w:r>
      <w:r w:rsidRPr="00C97EA9">
        <w:rPr>
          <w:lang w:val="en-US"/>
        </w:rPr>
        <w:t xml:space="preserve">. </w:t>
      </w:r>
      <w:r w:rsidR="00E03C93" w:rsidRPr="00C97EA9">
        <w:rPr>
          <w:lang w:val="en-US"/>
        </w:rPr>
        <w:t>B-cell receptor-associated protein 31 (B</w:t>
      </w:r>
      <w:r w:rsidR="005F0F3E" w:rsidRPr="00C97EA9">
        <w:rPr>
          <w:lang w:val="en-US"/>
        </w:rPr>
        <w:t>CAP</w:t>
      </w:r>
      <w:r w:rsidR="003E0B89" w:rsidRPr="00C97EA9">
        <w:rPr>
          <w:lang w:val="en-US"/>
        </w:rPr>
        <w:t>31</w:t>
      </w:r>
      <w:r w:rsidR="00E03C93" w:rsidRPr="00C97EA9">
        <w:rPr>
          <w:lang w:val="en-US"/>
        </w:rPr>
        <w:t>), which has been repo</w:t>
      </w:r>
      <w:r w:rsidR="001D4DA2" w:rsidRPr="00C97EA9">
        <w:rPr>
          <w:lang w:val="en-US"/>
        </w:rPr>
        <w:t>rted to be involved in caspase-</w:t>
      </w:r>
      <w:r w:rsidR="00E03C93" w:rsidRPr="00C97EA9">
        <w:rPr>
          <w:lang w:val="en-US"/>
        </w:rPr>
        <w:t>8-mediated apoptosis</w:t>
      </w:r>
      <w:r w:rsidR="005F0F3E" w:rsidRPr="00C97EA9">
        <w:rPr>
          <w:lang w:val="en-US"/>
        </w:rPr>
        <w:t xml:space="preserve"> </w:t>
      </w:r>
      <w:r w:rsidR="00F90BD7" w:rsidRPr="00C97EA9">
        <w:rPr>
          <w:lang w:val="en-US"/>
        </w:rPr>
        <w:fldChar w:fldCharType="begin">
          <w:fldData xml:space="preserve">PEVuZE5vdGU+PENpdGU+PEF1dGhvcj5Jd2FzYXdhPC9BdXRob3I+PFllYXI+MjAxMTwvWWVhcj48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==
</w:fldData>
        </w:fldChar>
      </w:r>
      <w:r w:rsidR="00CF6CBA" w:rsidRPr="00C97EA9">
        <w:rPr>
          <w:lang w:val="en-US"/>
        </w:rPr>
        <w:instrText xml:space="preserve"> ADDIN EN.CITE </w:instrText>
      </w:r>
      <w:r w:rsidR="00CF6CBA" w:rsidRPr="00C97EA9">
        <w:rPr>
          <w:lang w:val="en-US"/>
        </w:rPr>
        <w:fldChar w:fldCharType="begin">
          <w:fldData xml:space="preserve">PEVuZE5vdGU+PENpdGU+PEF1dGhvcj5Jd2FzYXdhPC9BdXRob3I+PFllYXI+MjAxMTwvWWVhcj48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==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F90BD7" w:rsidRPr="00C97EA9">
        <w:rPr>
          <w:lang w:val="en-US"/>
        </w:rPr>
      </w:r>
      <w:r w:rsidR="00F90BD7" w:rsidRPr="00C97EA9">
        <w:rPr>
          <w:lang w:val="en-US"/>
        </w:rPr>
        <w:fldChar w:fldCharType="separate"/>
      </w:r>
      <w:r w:rsidR="00CF6CBA" w:rsidRPr="00C97EA9">
        <w:rPr>
          <w:noProof/>
          <w:lang w:val="en-US"/>
        </w:rPr>
        <w:t>(</w:t>
      </w:r>
      <w:hyperlink w:anchor="_ENREF_30" w:tooltip="Iwasawa, 2011 #19" w:history="1">
        <w:r w:rsidR="00DA74B9" w:rsidRPr="00C97EA9">
          <w:rPr>
            <w:noProof/>
            <w:lang w:val="en-US"/>
          </w:rPr>
          <w:t>Iwasawa et al., 2011</w:t>
        </w:r>
      </w:hyperlink>
      <w:r w:rsidR="00CF6CBA" w:rsidRPr="00C97EA9">
        <w:rPr>
          <w:noProof/>
          <w:lang w:val="en-US"/>
        </w:rPr>
        <w:t>)</w:t>
      </w:r>
      <w:r w:rsidR="00F90BD7" w:rsidRPr="00C97EA9">
        <w:rPr>
          <w:lang w:val="en-US"/>
        </w:rPr>
        <w:fldChar w:fldCharType="end"/>
      </w:r>
      <w:r w:rsidR="00E03C93" w:rsidRPr="00C97EA9">
        <w:rPr>
          <w:lang w:val="en-US"/>
        </w:rPr>
        <w:t>, exhibited a</w:t>
      </w:r>
      <w:r w:rsidR="005F0F3E" w:rsidRPr="00C97EA9">
        <w:rPr>
          <w:lang w:val="en-US"/>
        </w:rPr>
        <w:t>n</w:t>
      </w:r>
      <w:r w:rsidR="00E03C93" w:rsidRPr="00C97EA9">
        <w:rPr>
          <w:lang w:val="en-US"/>
        </w:rPr>
        <w:t xml:space="preserve"> </w:t>
      </w:r>
      <w:r w:rsidR="005F0F3E" w:rsidRPr="00C97EA9">
        <w:rPr>
          <w:lang w:val="en-US"/>
        </w:rPr>
        <w:t>up</w:t>
      </w:r>
      <w:r w:rsidR="00761943" w:rsidRPr="00C97EA9">
        <w:rPr>
          <w:lang w:val="en-US"/>
        </w:rPr>
        <w:t>-</w:t>
      </w:r>
      <w:r w:rsidR="005F0F3E" w:rsidRPr="00C97EA9">
        <w:rPr>
          <w:lang w:val="en-US"/>
        </w:rPr>
        <w:t xml:space="preserve">regulation during the </w:t>
      </w:r>
      <w:r w:rsidR="000B7DF5" w:rsidRPr="00C97EA9">
        <w:rPr>
          <w:lang w:val="en-US"/>
        </w:rPr>
        <w:t xml:space="preserve">early </w:t>
      </w:r>
      <w:r w:rsidR="005F0F3E" w:rsidRPr="00C97EA9">
        <w:rPr>
          <w:lang w:val="en-US"/>
        </w:rPr>
        <w:t xml:space="preserve">post-insult phase and the latency phase </w:t>
      </w:r>
      <w:r w:rsidR="00E03C93" w:rsidRPr="00C97EA9">
        <w:rPr>
          <w:lang w:val="en-US"/>
        </w:rPr>
        <w:t xml:space="preserve">in the </w:t>
      </w:r>
      <w:r w:rsidR="00907D74" w:rsidRPr="00C97EA9">
        <w:rPr>
          <w:lang w:val="en-US"/>
        </w:rPr>
        <w:t>PHC</w:t>
      </w:r>
      <w:r w:rsidR="00E03C93" w:rsidRPr="00C97EA9">
        <w:rPr>
          <w:lang w:val="en-US"/>
        </w:rPr>
        <w:t xml:space="preserve">. </w:t>
      </w:r>
      <w:r w:rsidR="008C72D4" w:rsidRPr="00C97EA9">
        <w:rPr>
          <w:lang w:val="en-US"/>
        </w:rPr>
        <w:t>T</w:t>
      </w:r>
      <w:r w:rsidR="00601A99" w:rsidRPr="00C97EA9">
        <w:rPr>
          <w:lang w:val="en-US"/>
        </w:rPr>
        <w:t>ransglutaminase 2 (T</w:t>
      </w:r>
      <w:r w:rsidR="00F90BD7" w:rsidRPr="00C97EA9">
        <w:rPr>
          <w:lang w:val="en-US"/>
        </w:rPr>
        <w:t>GM</w:t>
      </w:r>
      <w:r w:rsidR="00601A99" w:rsidRPr="00C97EA9">
        <w:rPr>
          <w:lang w:val="en-US"/>
        </w:rPr>
        <w:t>2)</w:t>
      </w:r>
      <w:r w:rsidR="008C72D4" w:rsidRPr="00C97EA9">
        <w:rPr>
          <w:lang w:val="en-US"/>
        </w:rPr>
        <w:t>,</w:t>
      </w:r>
      <w:r w:rsidR="00601A99" w:rsidRPr="00C97EA9">
        <w:rPr>
          <w:lang w:val="en-US"/>
        </w:rPr>
        <w:t xml:space="preserve"> another apoptosis-linked protein</w:t>
      </w:r>
      <w:r w:rsidR="008C72D4" w:rsidRPr="00C97EA9">
        <w:rPr>
          <w:lang w:val="en-US"/>
        </w:rPr>
        <w:t xml:space="preserve"> </w:t>
      </w:r>
      <w:r w:rsidR="008C72D4" w:rsidRPr="00C97EA9">
        <w:rPr>
          <w:lang w:val="en-US"/>
        </w:rPr>
        <w:fldChar w:fldCharType="begin">
          <w:fldData xml:space="preserve">PEVuZE5vdGU+PENpdGU+PEF1dGhvcj5LdW88L0F1dGhvcj48WWVhcj4yMDExPC9ZZWFyPjxSZWNO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</w:fldData>
        </w:fldChar>
      </w:r>
      <w:r w:rsidR="00CF6CBA" w:rsidRPr="00C97EA9">
        <w:rPr>
          <w:lang w:val="en-US"/>
        </w:rPr>
        <w:instrText xml:space="preserve"> ADDIN EN.CITE </w:instrText>
      </w:r>
      <w:r w:rsidR="00CF6CBA" w:rsidRPr="00C97EA9">
        <w:rPr>
          <w:lang w:val="en-US"/>
        </w:rPr>
        <w:fldChar w:fldCharType="begin">
          <w:fldData xml:space="preserve">PEVuZE5vdGU+PENpdGU+PEF1dGhvcj5LdW88L0F1dGhvcj48WWVhcj4yMDExPC9ZZWFyPjxSZWNO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8C72D4" w:rsidRPr="00C97EA9">
        <w:rPr>
          <w:lang w:val="en-US"/>
        </w:rPr>
      </w:r>
      <w:r w:rsidR="008C72D4" w:rsidRPr="00C97EA9">
        <w:rPr>
          <w:lang w:val="en-US"/>
        </w:rPr>
        <w:fldChar w:fldCharType="separate"/>
      </w:r>
      <w:r w:rsidR="00CF6CBA" w:rsidRPr="00C97EA9">
        <w:rPr>
          <w:noProof/>
          <w:lang w:val="en-US"/>
        </w:rPr>
        <w:t>(</w:t>
      </w:r>
      <w:hyperlink w:anchor="_ENREF_38" w:tooltip="Kuo, 2011 #20" w:history="1">
        <w:r w:rsidR="00DA74B9" w:rsidRPr="00C97EA9">
          <w:rPr>
            <w:noProof/>
            <w:lang w:val="en-US"/>
          </w:rPr>
          <w:t>Kuo et al., 2011</w:t>
        </w:r>
      </w:hyperlink>
      <w:r w:rsidR="00CF6CBA" w:rsidRPr="00C97EA9">
        <w:rPr>
          <w:noProof/>
          <w:lang w:val="en-US"/>
        </w:rPr>
        <w:t>)</w:t>
      </w:r>
      <w:r w:rsidR="008C72D4" w:rsidRPr="00C97EA9">
        <w:rPr>
          <w:lang w:val="en-US"/>
        </w:rPr>
        <w:fldChar w:fldCharType="end"/>
      </w:r>
      <w:r w:rsidR="008C72D4" w:rsidRPr="00C97EA9">
        <w:rPr>
          <w:lang w:val="en-US"/>
        </w:rPr>
        <w:t>,</w:t>
      </w:r>
      <w:r w:rsidR="00601A99" w:rsidRPr="00C97EA9">
        <w:rPr>
          <w:lang w:val="en-US"/>
        </w:rPr>
        <w:t xml:space="preserve"> showed increased expression rates </w:t>
      </w:r>
      <w:r w:rsidR="008C72D4" w:rsidRPr="00C97EA9">
        <w:rPr>
          <w:lang w:val="en-US"/>
        </w:rPr>
        <w:t>in both brain regions in the first two phases of epileptogenesis</w:t>
      </w:r>
      <w:r w:rsidR="009B0A15" w:rsidRPr="00C97EA9">
        <w:rPr>
          <w:lang w:val="en-US"/>
        </w:rPr>
        <w:t xml:space="preserve">. </w:t>
      </w:r>
    </w:p>
    <w:p w14:paraId="242D2A65" w14:textId="3FCD51C6" w:rsidR="00265153" w:rsidRPr="00C97EA9" w:rsidRDefault="00265153" w:rsidP="00EF6265">
      <w:pPr>
        <w:autoSpaceDE w:val="0"/>
        <w:autoSpaceDN w:val="0"/>
        <w:adjustRightInd w:val="0"/>
        <w:spacing w:line="480" w:lineRule="auto"/>
        <w:jc w:val="both"/>
        <w:outlineLvl w:val="0"/>
        <w:rPr>
          <w:lang w:val="en-US"/>
        </w:rPr>
      </w:pPr>
      <w:r w:rsidRPr="00C97EA9">
        <w:rPr>
          <w:lang w:val="en-US"/>
        </w:rPr>
        <w:lastRenderedPageBreak/>
        <w:t>Bassoon is a presynaptic protein, which has been suggested to play a regulatory role in</w:t>
      </w:r>
      <w:r w:rsidR="008C72D4" w:rsidRPr="00C97EA9">
        <w:rPr>
          <w:lang w:val="en-US"/>
        </w:rPr>
        <w:t xml:space="preserve"> apoptosis </w:t>
      </w:r>
      <w:r w:rsidR="008C72D4" w:rsidRPr="00C97EA9">
        <w:rPr>
          <w:lang w:val="en-US"/>
        </w:rPr>
        <w:fldChar w:fldCharType="begin">
          <w:fldData xml:space="preserve">PEVuZE5vdGU+PENpdGU+PEF1dGhvcj5IZXlkZW48L0F1dGhvcj48WWVhcj4yMDExPC9ZZWFyPjxS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</w:fldData>
        </w:fldChar>
      </w:r>
      <w:r w:rsidR="00CF6CBA" w:rsidRPr="00C97EA9">
        <w:rPr>
          <w:lang w:val="en-US"/>
        </w:rPr>
        <w:instrText xml:space="preserve"> ADDIN EN.CITE </w:instrText>
      </w:r>
      <w:r w:rsidR="00CF6CBA" w:rsidRPr="00C97EA9">
        <w:rPr>
          <w:lang w:val="en-US"/>
        </w:rPr>
        <w:fldChar w:fldCharType="begin">
          <w:fldData xml:space="preserve">PEVuZE5vdGU+PENpdGU+PEF1dGhvcj5IZXlkZW48L0F1dGhvcj48WWVhcj4yMDExPC9ZZWFyPjxS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8C72D4" w:rsidRPr="00C97EA9">
        <w:rPr>
          <w:lang w:val="en-US"/>
        </w:rPr>
      </w:r>
      <w:r w:rsidR="008C72D4" w:rsidRPr="00C97EA9">
        <w:rPr>
          <w:lang w:val="en-US"/>
        </w:rPr>
        <w:fldChar w:fldCharType="separate"/>
      </w:r>
      <w:r w:rsidR="00CF6CBA" w:rsidRPr="00C97EA9">
        <w:rPr>
          <w:noProof/>
          <w:lang w:val="en-US"/>
        </w:rPr>
        <w:t>(</w:t>
      </w:r>
      <w:hyperlink w:anchor="_ENREF_26" w:tooltip="Heyden, 2011 #21" w:history="1">
        <w:r w:rsidR="00DA74B9" w:rsidRPr="00C97EA9">
          <w:rPr>
            <w:noProof/>
            <w:lang w:val="en-US"/>
          </w:rPr>
          <w:t>Heyden et al., 2011</w:t>
        </w:r>
      </w:hyperlink>
      <w:r w:rsidR="00CF6CBA" w:rsidRPr="00C97EA9">
        <w:rPr>
          <w:noProof/>
          <w:lang w:val="en-US"/>
        </w:rPr>
        <w:t>)</w:t>
      </w:r>
      <w:r w:rsidR="008C72D4" w:rsidRPr="00C97EA9">
        <w:rPr>
          <w:lang w:val="en-US"/>
        </w:rPr>
        <w:fldChar w:fldCharType="end"/>
      </w:r>
      <w:r w:rsidRPr="00C97EA9">
        <w:rPr>
          <w:lang w:val="en-US"/>
        </w:rPr>
        <w:t xml:space="preserve">. </w:t>
      </w:r>
      <w:r w:rsidR="009D3A13" w:rsidRPr="00C97EA9">
        <w:rPr>
          <w:lang w:val="en-US"/>
        </w:rPr>
        <w:t xml:space="preserve">The expression rates of Bassoon exhibited a reduction </w:t>
      </w:r>
      <w:r w:rsidR="008D492A" w:rsidRPr="00C97EA9">
        <w:rPr>
          <w:lang w:val="en-US"/>
        </w:rPr>
        <w:t xml:space="preserve">during the </w:t>
      </w:r>
      <w:r w:rsidR="000B7DF5" w:rsidRPr="00C97EA9">
        <w:rPr>
          <w:lang w:val="en-US"/>
        </w:rPr>
        <w:t xml:space="preserve">early </w:t>
      </w:r>
      <w:r w:rsidR="008D492A" w:rsidRPr="00C97EA9">
        <w:rPr>
          <w:lang w:val="en-US"/>
        </w:rPr>
        <w:t xml:space="preserve">post-insult phase and the latency phase </w:t>
      </w:r>
      <w:r w:rsidR="009D3A13" w:rsidRPr="00C97EA9">
        <w:rPr>
          <w:lang w:val="en-US"/>
        </w:rPr>
        <w:t xml:space="preserve">in the </w:t>
      </w:r>
      <w:r w:rsidR="00907D74" w:rsidRPr="00C97EA9">
        <w:rPr>
          <w:lang w:val="en-US"/>
        </w:rPr>
        <w:t>PHC</w:t>
      </w:r>
      <w:r w:rsidR="009D3A13" w:rsidRPr="00C97EA9">
        <w:rPr>
          <w:lang w:val="en-US"/>
        </w:rPr>
        <w:t xml:space="preserve">. </w:t>
      </w:r>
      <w:r w:rsidR="00EF6265" w:rsidRPr="00C97EA9">
        <w:rPr>
          <w:lang w:val="en-US"/>
        </w:rPr>
        <w:t xml:space="preserve">A protein involved in a wide range of apoptotic processes is </w:t>
      </w:r>
      <w:r w:rsidR="00550E5B" w:rsidRPr="00C97EA9">
        <w:rPr>
          <w:lang w:val="en-US"/>
        </w:rPr>
        <w:t xml:space="preserve">Nucleolin </w:t>
      </w:r>
      <w:r w:rsidR="00DA74B9" w:rsidRPr="00C97EA9">
        <w:rPr>
          <w:lang w:val="en-US"/>
        </w:rPr>
        <w:fldChar w:fldCharType="begin"/>
      </w:r>
      <w:r w:rsidR="00DA74B9" w:rsidRPr="00C97EA9">
        <w:rPr>
          <w:lang w:val="en-US"/>
        </w:rPr>
        <w:instrText xml:space="preserve"> ADDIN EN.CITE &lt;EndNote&gt;&lt;Cite&gt;&lt;Author&gt;Srivastava&lt;/Author&gt;&lt;Year&gt;1999&lt;/Year&gt;&lt;RecNum&gt;93&lt;/RecNum&gt;&lt;DisplayText&gt;(Srivastava and Pollard, 1999)&lt;/DisplayText&gt;&lt;record&gt;&lt;rec-number&gt;93&lt;/rec-number&gt;&lt;foreign-keys&gt;&lt;key app="EN" db-id="fd5a9sfe850fwdettdjv2dxype29zrwde5aw" timestamp="1513332522"&gt;93&lt;/key&gt;&lt;/foreign-keys&gt;&lt;ref-type name="Journal Article"&gt;17&lt;/ref-type&gt;&lt;contributors&gt;&lt;authors&gt;&lt;author&gt;Srivastava, M.&lt;/author&gt;&lt;author&gt;Pollard, H. B.&lt;/author&gt;&lt;/authors&gt;&lt;/contributors&gt;&lt;auth-address&gt;Department of Anatomy, Uniformed Services University of Health Sciences, Bethesda, Maryland 20814, USA. msrivastava@usuhs.mil&lt;/auth-address&gt;&lt;titles&gt;&lt;title&gt;Molecular dissection of nucleolin&amp;apos;s role in growth and cell proliferation: new insights&lt;/title&gt;&lt;secondary-title&gt;FASEB J&lt;/secondary-title&gt;&lt;/titles&gt;&lt;periodical&gt;&lt;full-title&gt;FASEB J&lt;/full-title&gt;&lt;/periodical&gt;&lt;pages&gt;1911-22&lt;/pages&gt;&lt;volume&gt;13&lt;/volume&gt;&lt;number&gt;14&lt;/number&gt;&lt;keywords&gt;&lt;keyword&gt;Animals&lt;/keyword&gt;&lt;keyword&gt;Autoimmunity&lt;/keyword&gt;&lt;keyword&gt;Cell Division&lt;/keyword&gt;&lt;keyword&gt;Humans&lt;/keyword&gt;&lt;keyword&gt;Nuclear Proteins/*physiology&lt;/keyword&gt;&lt;keyword&gt;Nucleolus Organizer Region/*physiology&lt;/keyword&gt;&lt;keyword&gt;Phosphoproteins/chemistry/genetics/*physiology&lt;/keyword&gt;&lt;keyword&gt;Phosphorylation&lt;/keyword&gt;&lt;keyword&gt;RNA/metabolism&lt;/keyword&gt;&lt;keyword&gt;RNA-Binding Proteins/chemistry/genetics/*physiology&lt;/keyword&gt;&lt;keyword&gt;Structure-Activity Relationship&lt;/keyword&gt;&lt;keyword&gt;Transcription, Genetic&lt;/keyword&gt;&lt;keyword&gt;Virus Diseases/etiology&lt;/keyword&gt;&lt;/keywords&gt;&lt;dates&gt;&lt;year&gt;1999&lt;/year&gt;&lt;pub-dates&gt;&lt;date&gt;Nov&lt;/date&gt;&lt;/pub-dates&gt;&lt;/dates&gt;&lt;isbn&gt;0892-6638 (Print)&amp;#xD;0892-6638 (Linking)&lt;/isbn&gt;&lt;accession-num&gt;10544174&lt;/accession-num&gt;&lt;urls&gt;&lt;related-urls&gt;&lt;url&gt;https://www.ncbi.nlm.nih.gov/pubmed/10544174&lt;/url&gt;&lt;/related-urls&gt;&lt;/urls&gt;&lt;/record&gt;&lt;/Cite&gt;&lt;/EndNote&gt;</w:instrText>
      </w:r>
      <w:r w:rsidR="00DA74B9" w:rsidRPr="00C97EA9">
        <w:rPr>
          <w:lang w:val="en-US"/>
        </w:rPr>
        <w:fldChar w:fldCharType="separate"/>
      </w:r>
      <w:r w:rsidR="00DA74B9" w:rsidRPr="00C97EA9">
        <w:rPr>
          <w:noProof/>
          <w:lang w:val="en-US"/>
        </w:rPr>
        <w:t>(</w:t>
      </w:r>
      <w:hyperlink w:anchor="_ENREF_68" w:tooltip="Srivastava, 1999 #93" w:history="1">
        <w:r w:rsidR="00DA74B9" w:rsidRPr="00C97EA9">
          <w:rPr>
            <w:noProof/>
            <w:lang w:val="en-US"/>
          </w:rPr>
          <w:t>Srivastava and Pollard, 1999</w:t>
        </w:r>
      </w:hyperlink>
      <w:r w:rsidR="00DA74B9" w:rsidRPr="00C97EA9">
        <w:rPr>
          <w:noProof/>
          <w:lang w:val="en-US"/>
        </w:rPr>
        <w:t>)</w:t>
      </w:r>
      <w:r w:rsidR="00DA74B9" w:rsidRPr="00C97EA9">
        <w:rPr>
          <w:lang w:val="en-US"/>
        </w:rPr>
        <w:fldChar w:fldCharType="end"/>
      </w:r>
      <w:r w:rsidR="00DA74B9" w:rsidRPr="00C97EA9">
        <w:rPr>
          <w:lang w:val="en-US"/>
        </w:rPr>
        <w:t>,</w:t>
      </w:r>
      <w:r w:rsidR="00EF6265" w:rsidRPr="00C97EA9">
        <w:rPr>
          <w:lang w:val="en-US"/>
        </w:rPr>
        <w:t xml:space="preserve"> SE induced an overexpression of Nucleolin in the early and latent phase in both the HC as well as the PHC. </w:t>
      </w:r>
      <w:r w:rsidR="00536C73" w:rsidRPr="00C97EA9">
        <w:rPr>
          <w:lang w:val="en-US"/>
        </w:rPr>
        <w:t xml:space="preserve">This upregulation was also </w:t>
      </w:r>
      <w:r w:rsidR="00EF6265" w:rsidRPr="00C97EA9">
        <w:rPr>
          <w:lang w:val="en-US"/>
        </w:rPr>
        <w:t>confirmed using</w:t>
      </w:r>
      <w:r w:rsidR="00536C73" w:rsidRPr="00C97EA9">
        <w:rPr>
          <w:lang w:val="en-US"/>
        </w:rPr>
        <w:t xml:space="preserve"> a</w:t>
      </w:r>
      <w:r w:rsidR="00EF6265" w:rsidRPr="00C97EA9">
        <w:rPr>
          <w:lang w:val="en-US"/>
        </w:rPr>
        <w:t xml:space="preserve"> immunohistochemical staining of Nucleolin in the HC where throughout all layers of the CA region of the hippocampus an i</w:t>
      </w:r>
      <w:r w:rsidR="00536C73" w:rsidRPr="00C97EA9">
        <w:rPr>
          <w:lang w:val="en-US"/>
        </w:rPr>
        <w:t>n</w:t>
      </w:r>
      <w:r w:rsidR="00EF6265" w:rsidRPr="00C97EA9">
        <w:rPr>
          <w:lang w:val="en-US"/>
        </w:rPr>
        <w:t>creased expression</w:t>
      </w:r>
      <w:r w:rsidR="00C70A8D" w:rsidRPr="00C97EA9">
        <w:rPr>
          <w:lang w:val="en-US"/>
        </w:rPr>
        <w:t xml:space="preserve"> of the protein</w:t>
      </w:r>
      <w:r w:rsidR="00EF6265" w:rsidRPr="00C97EA9">
        <w:rPr>
          <w:lang w:val="en-US"/>
        </w:rPr>
        <w:t xml:space="preserve"> was observed (Figure 5</w:t>
      </w:r>
      <w:r w:rsidR="00E700CA" w:rsidRPr="00C97EA9">
        <w:rPr>
          <w:lang w:val="en-US"/>
        </w:rPr>
        <w:t>A</w:t>
      </w:r>
      <w:r w:rsidR="00EF6265" w:rsidRPr="00C97EA9">
        <w:rPr>
          <w:lang w:val="en-US"/>
        </w:rPr>
        <w:t xml:space="preserve">). </w:t>
      </w:r>
    </w:p>
    <w:p w14:paraId="2A40A512" w14:textId="77777777" w:rsidR="00EF6265" w:rsidRPr="00C97EA9" w:rsidRDefault="00EF6265" w:rsidP="00EF6265">
      <w:pPr>
        <w:autoSpaceDE w:val="0"/>
        <w:autoSpaceDN w:val="0"/>
        <w:adjustRightInd w:val="0"/>
        <w:spacing w:line="480" w:lineRule="auto"/>
        <w:jc w:val="both"/>
        <w:outlineLvl w:val="0"/>
        <w:rPr>
          <w:lang w:val="en-US"/>
        </w:rPr>
      </w:pPr>
    </w:p>
    <w:p w14:paraId="403CE80D" w14:textId="10E463A1" w:rsidR="00482F80" w:rsidRPr="00C97EA9" w:rsidRDefault="003E0B89" w:rsidP="007D2F06">
      <w:pPr>
        <w:autoSpaceDE w:val="0"/>
        <w:autoSpaceDN w:val="0"/>
        <w:adjustRightInd w:val="0"/>
        <w:spacing w:line="480" w:lineRule="auto"/>
        <w:jc w:val="both"/>
        <w:outlineLvl w:val="0"/>
        <w:rPr>
          <w:lang w:val="en-US"/>
        </w:rPr>
      </w:pPr>
      <w:r w:rsidRPr="00C97EA9">
        <w:rPr>
          <w:lang w:val="en-US"/>
        </w:rPr>
        <w:t>Synaptic Ras GTPase activating protein 1 (</w:t>
      </w:r>
      <w:r w:rsidR="008D492A" w:rsidRPr="00C97EA9">
        <w:rPr>
          <w:lang w:val="en-US"/>
        </w:rPr>
        <w:t>SYNGAP</w:t>
      </w:r>
      <w:r w:rsidRPr="00C97EA9">
        <w:rPr>
          <w:lang w:val="en-US"/>
        </w:rPr>
        <w:t>1) can contribu</w:t>
      </w:r>
      <w:r w:rsidR="008D492A" w:rsidRPr="00C97EA9">
        <w:rPr>
          <w:lang w:val="en-US"/>
        </w:rPr>
        <w:t xml:space="preserve">te to neuronal homeostasis </w:t>
      </w:r>
      <w:r w:rsidR="008D492A" w:rsidRPr="00C97EA9">
        <w:rPr>
          <w:lang w:val="en-US"/>
        </w:rPr>
        <w:fldChar w:fldCharType="begin"/>
      </w:r>
      <w:r w:rsidR="00CF6CBA" w:rsidRPr="00C97EA9">
        <w:rPr>
          <w:lang w:val="en-US"/>
        </w:rPr>
        <w:instrText xml:space="preserve"> ADDIN EN.CITE &lt;EndNote&gt;&lt;Cite&gt;&lt;Author&gt;Knuesel&lt;/Author&gt;&lt;Year&gt;2005&lt;/Year&gt;&lt;RecNum&gt;22&lt;/RecNum&gt;&lt;DisplayText&gt;(Knuesel et al., 2005)&lt;/DisplayText&gt;&lt;record&gt;&lt;rec-number&gt;22&lt;/rec-number&gt;&lt;foreign-keys&gt;&lt;key app="EN" db-id="fd5a9sfe850fwdettdjv2dxype29zrwde5aw" timestamp="1489502831"&gt;22&lt;/key&gt;&lt;/foreign-keys&gt;&lt;ref-type name="Journal Article"&gt;17&lt;/ref-type&gt;&lt;contributors&gt;&lt;authors&gt;&lt;author&gt;Knuesel, I.&lt;/author&gt;&lt;author&gt;Elliott, A.&lt;/author&gt;&lt;author&gt;Chen, H. J.&lt;/author&gt;&lt;author&gt;Mansuy, I. M.&lt;/author&gt;&lt;author&gt;Kennedy, M. B.&lt;/author&gt;&lt;/authors&gt;&lt;/contributors&gt;&lt;auth-address&gt;Division of Biology 216-76, California Institute of Technology, Pasadena, CA 91125, USA.&lt;/auth-address&gt;&lt;titles&gt;&lt;title&gt;A role for synGAP in regulating neuronal apoptosis&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pages&gt;611-21&lt;/pages&gt;&lt;volume&gt;21&lt;/volume&gt;&lt;number&gt;3&lt;/number&gt;&lt;edition&gt;2005/03/01&lt;/edition&gt;&lt;keywords&gt;&lt;keyword&gt;Age Factors&lt;/keyword&gt;&lt;keyword&gt;Animals&lt;/keyword&gt;&lt;keyword&gt;Animals, Newborn&lt;/keyword&gt;&lt;keyword&gt;Apoptosis/*physiology&lt;/keyword&gt;&lt;keyword&gt;Brain/growth &amp;amp; development/physiology&lt;/keyword&gt;&lt;keyword&gt;Mice&lt;/keyword&gt;&lt;keyword&gt;Mice, Inbred C57BL&lt;/keyword&gt;&lt;keyword&gt;Mice, Knockout&lt;/keyword&gt;&lt;keyword&gt;Neurons/*physiology&lt;/keyword&gt;&lt;keyword&gt;ras GTPase-Activating Proteins/genetics/*physiology&lt;/keyword&gt;&lt;/keywords&gt;&lt;dates&gt;&lt;year&gt;2005&lt;/year&gt;&lt;pub-dates&gt;&lt;date&gt;Feb&lt;/date&gt;&lt;/pub-dates&gt;&lt;/dates&gt;&lt;isbn&gt;0953-816X (Print)&amp;#xD;0953-816x&lt;/isbn&gt;&lt;accession-num&gt;15733080&lt;/accession-num&gt;&lt;urls&gt;&lt;/urls&gt;&lt;electronic-resource-num&gt;10.1111/j.1460-9568.2005.03908.x&lt;/electronic-resource-num&gt;&lt;remote-database-provider&gt;NLM&lt;/remote-database-provider&gt;&lt;language&gt;eng&lt;/language&gt;&lt;/record&gt;&lt;/Cite&gt;&lt;/EndNote&gt;</w:instrText>
      </w:r>
      <w:r w:rsidR="008D492A" w:rsidRPr="00C97EA9">
        <w:rPr>
          <w:lang w:val="en-US"/>
        </w:rPr>
        <w:fldChar w:fldCharType="separate"/>
      </w:r>
      <w:r w:rsidR="00CF6CBA" w:rsidRPr="00C97EA9">
        <w:rPr>
          <w:noProof/>
          <w:lang w:val="en-US"/>
        </w:rPr>
        <w:t>(</w:t>
      </w:r>
      <w:hyperlink w:anchor="_ENREF_37" w:tooltip="Knuesel, 2005 #22" w:history="1">
        <w:r w:rsidR="00DA74B9" w:rsidRPr="00C97EA9">
          <w:rPr>
            <w:noProof/>
            <w:lang w:val="en-US"/>
          </w:rPr>
          <w:t>Knuesel et al., 2005</w:t>
        </w:r>
      </w:hyperlink>
      <w:r w:rsidR="00CF6CBA" w:rsidRPr="00C97EA9">
        <w:rPr>
          <w:noProof/>
          <w:lang w:val="en-US"/>
        </w:rPr>
        <w:t>)</w:t>
      </w:r>
      <w:r w:rsidR="008D492A" w:rsidRPr="00C97EA9">
        <w:rPr>
          <w:lang w:val="en-US"/>
        </w:rPr>
        <w:fldChar w:fldCharType="end"/>
      </w:r>
      <w:r w:rsidRPr="00C97EA9">
        <w:rPr>
          <w:lang w:val="en-US"/>
        </w:rPr>
        <w:t xml:space="preserve">. Its expression was reduced in the </w:t>
      </w:r>
      <w:r w:rsidR="00907D74" w:rsidRPr="00C97EA9">
        <w:rPr>
          <w:lang w:val="en-US"/>
        </w:rPr>
        <w:t>PHC</w:t>
      </w:r>
      <w:r w:rsidRPr="00C97EA9">
        <w:rPr>
          <w:lang w:val="en-US"/>
        </w:rPr>
        <w:t xml:space="preserve"> two days </w:t>
      </w:r>
      <w:r w:rsidR="008D492A" w:rsidRPr="00C97EA9">
        <w:rPr>
          <w:lang w:val="en-US"/>
        </w:rPr>
        <w:t xml:space="preserve">and in the HC ten days </w:t>
      </w:r>
      <w:r w:rsidRPr="00C97EA9">
        <w:rPr>
          <w:lang w:val="en-US"/>
        </w:rPr>
        <w:t>fol</w:t>
      </w:r>
      <w:r w:rsidR="008D492A" w:rsidRPr="00C97EA9">
        <w:rPr>
          <w:lang w:val="en-US"/>
        </w:rPr>
        <w:t>lowing the epileptogenic insult</w:t>
      </w:r>
      <w:r w:rsidR="00C97945" w:rsidRPr="00C97EA9">
        <w:rPr>
          <w:lang w:val="en-US"/>
        </w:rPr>
        <w:t>.</w:t>
      </w:r>
    </w:p>
    <w:p w14:paraId="7AEE3B0D" w14:textId="4724050E" w:rsidR="00A650F9" w:rsidRPr="00C97EA9" w:rsidRDefault="00482F80" w:rsidP="007D2F06">
      <w:pPr>
        <w:autoSpaceDE w:val="0"/>
        <w:autoSpaceDN w:val="0"/>
        <w:adjustRightInd w:val="0"/>
        <w:spacing w:line="480" w:lineRule="auto"/>
        <w:jc w:val="both"/>
        <w:outlineLvl w:val="0"/>
        <w:rPr>
          <w:lang w:val="en-US"/>
        </w:rPr>
      </w:pPr>
      <w:r w:rsidRPr="00C97EA9">
        <w:rPr>
          <w:lang w:val="en-US"/>
        </w:rPr>
        <w:t>Lamin proteins are nuclear lami</w:t>
      </w:r>
      <w:r w:rsidR="00851E42" w:rsidRPr="00C97EA9">
        <w:rPr>
          <w:lang w:val="en-US"/>
        </w:rPr>
        <w:t>n</w:t>
      </w:r>
      <w:r w:rsidRPr="00C97EA9">
        <w:rPr>
          <w:lang w:val="en-US"/>
        </w:rPr>
        <w:t xml:space="preserve">a proteins, which seem to play a crucial </w:t>
      </w:r>
      <w:r w:rsidR="0090065E" w:rsidRPr="00C97EA9">
        <w:rPr>
          <w:lang w:val="en-US"/>
        </w:rPr>
        <w:t xml:space="preserve">role in nuclear stability </w:t>
      </w:r>
      <w:r w:rsidR="0090065E" w:rsidRPr="00C97EA9">
        <w:rPr>
          <w:lang w:val="en-US"/>
        </w:rPr>
        <w:fldChar w:fldCharType="begin"/>
      </w:r>
      <w:r w:rsidR="00CF6CBA" w:rsidRPr="00C97EA9">
        <w:rPr>
          <w:lang w:val="en-US"/>
        </w:rPr>
        <w:instrText xml:space="preserve"> ADDIN EN.CITE &lt;EndNote&gt;&lt;Cite&gt;&lt;Author&gt;Dechat&lt;/Author&gt;&lt;Year&gt;2008&lt;/Year&gt;&lt;RecNum&gt;23&lt;/RecNum&gt;&lt;DisplayText&gt;(Dechat et al., 2008)&lt;/DisplayText&gt;&lt;record&gt;&lt;rec-number&gt;23&lt;/rec-number&gt;&lt;foreign-keys&gt;&lt;key app="EN" db-id="fd5a9sfe850fwdettdjv2dxype29zrwde5aw" timestamp="1489503448"&gt;23&lt;/key&gt;&lt;/foreign-keys&gt;&lt;ref-type name="Journal Article"&gt;17&lt;/ref-type&gt;&lt;contributors&gt;&lt;authors&gt;&lt;author&gt;Dechat, T.&lt;/author&gt;&lt;author&gt;Pfleghaar, K.&lt;/author&gt;&lt;author&gt;Sengupta, K.&lt;/author&gt;&lt;author&gt;Shimi, T.&lt;/author&gt;&lt;author&gt;Shumaker, D. K.&lt;/author&gt;&lt;author&gt;Solimando, L.&lt;/author&gt;&lt;author&gt;Goldman, R. D.&lt;/author&gt;&lt;/authors&gt;&lt;/contributors&gt;&lt;auth-address&gt;Department of Cell and Molecular Biology, Northwestern University Medical School, Chicago, Illinois 60611, USA.&lt;/auth-address&gt;&lt;titles&gt;&lt;title&gt;Nuclear lamins: major factors in the structural organization and function of the nucleus and chromati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832-53&lt;/pages&gt;&lt;volume&gt;22&lt;/volume&gt;&lt;number&gt;7&lt;/number&gt;&lt;edition&gt;2008/04/03&lt;/edition&gt;&lt;keywords&gt;&lt;keyword&gt;Amino Acid Sequence&lt;/keyword&gt;&lt;keyword&gt;Animals&lt;/keyword&gt;&lt;keyword&gt;Cell Nucleus/*metabolism/ultrastructure&lt;/keyword&gt;&lt;keyword&gt;Chromatin/*metabolism&lt;/keyword&gt;&lt;keyword&gt;Humans&lt;/keyword&gt;&lt;keyword&gt;Lamins/genetics/*physiology&lt;/keyword&gt;&lt;keyword&gt;Microscopy, Electron&lt;/keyword&gt;&lt;keyword&gt;Mutation&lt;/keyword&gt;&lt;keyword&gt;Nuclear Proteins/genetics/*physiology&lt;/keyword&gt;&lt;keyword&gt;Progeria/genetics&lt;/keyword&gt;&lt;/keywords&gt;&lt;dates&gt;&lt;year&gt;2008&lt;/year&gt;&lt;pub-dates&gt;&lt;date&gt;Apr 01&lt;/date&gt;&lt;/pub-dates&gt;&lt;/dates&gt;&lt;isbn&gt;0890-9369 (Print)&amp;#xD;0890-9369&lt;/isbn&gt;&lt;accession-num&gt;18381888&lt;/accession-num&gt;&lt;urls&gt;&lt;/urls&gt;&lt;custom2&gt;PMC2732390&lt;/custom2&gt;&lt;electronic-resource-num&gt;10.1101/gad.1652708&lt;/electronic-resource-num&gt;&lt;remote-database-provider&gt;NLM&lt;/remote-database-provider&gt;&lt;language&gt;eng&lt;/language&gt;&lt;/record&gt;&lt;/Cite&gt;&lt;/EndNote&gt;</w:instrText>
      </w:r>
      <w:r w:rsidR="0090065E" w:rsidRPr="00C97EA9">
        <w:rPr>
          <w:lang w:val="en-US"/>
        </w:rPr>
        <w:fldChar w:fldCharType="separate"/>
      </w:r>
      <w:r w:rsidR="00CF6CBA" w:rsidRPr="00C97EA9">
        <w:rPr>
          <w:noProof/>
          <w:lang w:val="en-US"/>
        </w:rPr>
        <w:t>(</w:t>
      </w:r>
      <w:hyperlink w:anchor="_ENREF_12" w:tooltip="Dechat, 2008 #23" w:history="1">
        <w:r w:rsidR="00DA74B9" w:rsidRPr="00C97EA9">
          <w:rPr>
            <w:noProof/>
            <w:lang w:val="en-US"/>
          </w:rPr>
          <w:t>Dechat et al., 2008</w:t>
        </w:r>
      </w:hyperlink>
      <w:r w:rsidR="00CF6CBA" w:rsidRPr="00C97EA9">
        <w:rPr>
          <w:noProof/>
          <w:lang w:val="en-US"/>
        </w:rPr>
        <w:t>)</w:t>
      </w:r>
      <w:r w:rsidR="0090065E" w:rsidRPr="00C97EA9">
        <w:rPr>
          <w:lang w:val="en-US"/>
        </w:rPr>
        <w:fldChar w:fldCharType="end"/>
      </w:r>
      <w:r w:rsidRPr="00C97EA9">
        <w:rPr>
          <w:lang w:val="en-US"/>
        </w:rPr>
        <w:t>. Evidence exists that at least some members of the family control ap</w:t>
      </w:r>
      <w:r w:rsidR="002B0ADD" w:rsidRPr="00C97EA9">
        <w:rPr>
          <w:lang w:val="en-US"/>
        </w:rPr>
        <w:t xml:space="preserve">optosis </w:t>
      </w:r>
      <w:r w:rsidR="002B0ADD" w:rsidRPr="00C97EA9">
        <w:rPr>
          <w:lang w:val="en-US"/>
        </w:rPr>
        <w:fldChar w:fldCharType="begin">
          <w:fldData xml:space="preserve">PEVuZE5vdGU+PENpdGU+PEF1dGhvcj5IYXJib3J0aDwvQXV0aG9yPjxZZWFyPjIwMDE8L1llYXI+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</w:fldData>
        </w:fldChar>
      </w:r>
      <w:r w:rsidR="00CF6CBA" w:rsidRPr="00C97EA9">
        <w:rPr>
          <w:lang w:val="en-US"/>
        </w:rPr>
        <w:instrText xml:space="preserve"> ADDIN EN.CITE </w:instrText>
      </w:r>
      <w:r w:rsidR="00CF6CBA" w:rsidRPr="00C97EA9">
        <w:rPr>
          <w:lang w:val="en-US"/>
        </w:rPr>
        <w:fldChar w:fldCharType="begin">
          <w:fldData xml:space="preserve">PEVuZE5vdGU+PENpdGU+PEF1dGhvcj5IYXJib3J0aDwvQXV0aG9yPjxZZWFyPjIwMDE8L1llYXI+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2B0ADD" w:rsidRPr="00C97EA9">
        <w:rPr>
          <w:lang w:val="en-US"/>
        </w:rPr>
      </w:r>
      <w:r w:rsidR="002B0ADD" w:rsidRPr="00C97EA9">
        <w:rPr>
          <w:lang w:val="en-US"/>
        </w:rPr>
        <w:fldChar w:fldCharType="separate"/>
      </w:r>
      <w:r w:rsidR="00CF6CBA" w:rsidRPr="00C97EA9">
        <w:rPr>
          <w:noProof/>
          <w:lang w:val="en-US"/>
        </w:rPr>
        <w:t>(</w:t>
      </w:r>
      <w:hyperlink w:anchor="_ENREF_22" w:tooltip="Harborth, 2001 #24" w:history="1">
        <w:r w:rsidR="00DA74B9" w:rsidRPr="00C97EA9">
          <w:rPr>
            <w:noProof/>
            <w:lang w:val="en-US"/>
          </w:rPr>
          <w:t>Harborth et al., 2001</w:t>
        </w:r>
      </w:hyperlink>
      <w:r w:rsidR="00CF6CBA" w:rsidRPr="00C97EA9">
        <w:rPr>
          <w:noProof/>
          <w:lang w:val="en-US"/>
        </w:rPr>
        <w:t xml:space="preserve">; </w:t>
      </w:r>
      <w:hyperlink w:anchor="_ENREF_76" w:tooltip="Yang, 2011 #25" w:history="1">
        <w:r w:rsidR="00DA74B9" w:rsidRPr="00C97EA9">
          <w:rPr>
            <w:noProof/>
            <w:lang w:val="en-US"/>
          </w:rPr>
          <w:t>Yang et al., 2011</w:t>
        </w:r>
      </w:hyperlink>
      <w:r w:rsidR="00CF6CBA" w:rsidRPr="00C97EA9">
        <w:rPr>
          <w:noProof/>
          <w:lang w:val="en-US"/>
        </w:rPr>
        <w:t>)</w:t>
      </w:r>
      <w:r w:rsidR="002B0ADD" w:rsidRPr="00C97EA9">
        <w:rPr>
          <w:lang w:val="en-US"/>
        </w:rPr>
        <w:fldChar w:fldCharType="end"/>
      </w:r>
      <w:r w:rsidRPr="00C97EA9">
        <w:rPr>
          <w:lang w:val="en-US"/>
        </w:rPr>
        <w:t>. During the course of epileptogenesis an overexpression of different members of the protein was observed in both brain regions of interest</w:t>
      </w:r>
      <w:r w:rsidR="001D4DA2" w:rsidRPr="00C97EA9">
        <w:rPr>
          <w:lang w:val="en-US"/>
        </w:rPr>
        <w:t>,</w:t>
      </w:r>
      <w:r w:rsidRPr="00C97EA9">
        <w:rPr>
          <w:lang w:val="en-US"/>
        </w:rPr>
        <w:t xml:space="preserve"> with lamin A (</w:t>
      </w:r>
      <w:r w:rsidR="002B0ADD" w:rsidRPr="00C97EA9">
        <w:rPr>
          <w:lang w:val="en-US"/>
        </w:rPr>
        <w:t>LMNA</w:t>
      </w:r>
      <w:r w:rsidR="00A5545A" w:rsidRPr="00C97EA9">
        <w:rPr>
          <w:lang w:val="en-US"/>
        </w:rPr>
        <w:t>)</w:t>
      </w:r>
      <w:r w:rsidRPr="00C97EA9">
        <w:rPr>
          <w:lang w:val="en-US"/>
        </w:rPr>
        <w:t xml:space="preserve"> being regulated in the </w:t>
      </w:r>
      <w:r w:rsidR="00907D74" w:rsidRPr="00C97EA9">
        <w:rPr>
          <w:lang w:val="en-US"/>
        </w:rPr>
        <w:t>HC</w:t>
      </w:r>
      <w:r w:rsidRPr="00C97EA9">
        <w:rPr>
          <w:lang w:val="en-US"/>
        </w:rPr>
        <w:t xml:space="preserve"> two days </w:t>
      </w:r>
      <w:r w:rsidR="002B0ADD" w:rsidRPr="00C97EA9">
        <w:rPr>
          <w:lang w:val="en-US"/>
        </w:rPr>
        <w:t xml:space="preserve">and ten days </w:t>
      </w:r>
      <w:r w:rsidRPr="00C97EA9">
        <w:rPr>
          <w:lang w:val="en-US"/>
        </w:rPr>
        <w:t xml:space="preserve">following </w:t>
      </w:r>
      <w:r w:rsidR="002B0ADD" w:rsidRPr="00C97EA9">
        <w:rPr>
          <w:lang w:val="en-US"/>
        </w:rPr>
        <w:t>SE</w:t>
      </w:r>
      <w:r w:rsidR="00074061" w:rsidRPr="00C97EA9">
        <w:rPr>
          <w:lang w:val="en-US"/>
        </w:rPr>
        <w:t xml:space="preserve"> </w:t>
      </w:r>
      <w:r w:rsidRPr="00C97EA9">
        <w:rPr>
          <w:lang w:val="en-US"/>
        </w:rPr>
        <w:t xml:space="preserve">and in the </w:t>
      </w:r>
      <w:r w:rsidR="00907D74" w:rsidRPr="00C97EA9">
        <w:rPr>
          <w:lang w:val="en-US"/>
        </w:rPr>
        <w:t>PHC</w:t>
      </w:r>
      <w:r w:rsidRPr="00C97EA9">
        <w:rPr>
          <w:lang w:val="en-US"/>
        </w:rPr>
        <w:t xml:space="preserve"> </w:t>
      </w:r>
      <w:r w:rsidR="002B0ADD" w:rsidRPr="00C97EA9">
        <w:rPr>
          <w:lang w:val="en-US"/>
        </w:rPr>
        <w:t>ten</w:t>
      </w:r>
      <w:r w:rsidRPr="00C97EA9">
        <w:rPr>
          <w:lang w:val="en-US"/>
        </w:rPr>
        <w:t xml:space="preserve"> days and eight weeks following</w:t>
      </w:r>
      <w:r w:rsidR="00074061" w:rsidRPr="00C97EA9">
        <w:rPr>
          <w:lang w:val="en-US"/>
        </w:rPr>
        <w:t xml:space="preserve"> </w:t>
      </w:r>
      <w:r w:rsidR="002B0ADD" w:rsidRPr="00C97EA9">
        <w:rPr>
          <w:lang w:val="en-US"/>
        </w:rPr>
        <w:t>SE</w:t>
      </w:r>
      <w:r w:rsidRPr="00C97EA9">
        <w:rPr>
          <w:lang w:val="en-US"/>
        </w:rPr>
        <w:t xml:space="preserve">. </w:t>
      </w:r>
      <w:r w:rsidR="00A5545A" w:rsidRPr="00C97EA9">
        <w:rPr>
          <w:lang w:val="en-US"/>
        </w:rPr>
        <w:t>Lamin B1 (</w:t>
      </w:r>
      <w:r w:rsidR="002B0ADD" w:rsidRPr="00C97EA9">
        <w:rPr>
          <w:lang w:val="en-US"/>
        </w:rPr>
        <w:t>LMNB1</w:t>
      </w:r>
      <w:r w:rsidR="00A5545A" w:rsidRPr="00C97EA9">
        <w:rPr>
          <w:lang w:val="en-US"/>
        </w:rPr>
        <w:t xml:space="preserve">) proved to be induced during the latency phase in both brain regions with </w:t>
      </w:r>
      <w:r w:rsidR="00907D74" w:rsidRPr="00C97EA9">
        <w:rPr>
          <w:lang w:val="en-US"/>
        </w:rPr>
        <w:t>PHC</w:t>
      </w:r>
      <w:r w:rsidR="00A5545A" w:rsidRPr="00C97EA9">
        <w:rPr>
          <w:lang w:val="en-US"/>
        </w:rPr>
        <w:t xml:space="preserve"> expression remaining at elevated levels in the chronic phase. In contrast, Lamin B2 (</w:t>
      </w:r>
      <w:r w:rsidR="002B0ADD" w:rsidRPr="00C97EA9">
        <w:rPr>
          <w:lang w:val="en-US"/>
        </w:rPr>
        <w:t>LMNB2</w:t>
      </w:r>
      <w:r w:rsidR="00A5545A" w:rsidRPr="00C97EA9">
        <w:rPr>
          <w:lang w:val="en-US"/>
        </w:rPr>
        <w:t xml:space="preserve">) was exclusively regulated in the </w:t>
      </w:r>
      <w:r w:rsidR="00907D74" w:rsidRPr="00C97EA9">
        <w:rPr>
          <w:lang w:val="en-US"/>
        </w:rPr>
        <w:t>PHC</w:t>
      </w:r>
      <w:r w:rsidR="00A5545A" w:rsidRPr="00C97EA9">
        <w:rPr>
          <w:lang w:val="en-US"/>
        </w:rPr>
        <w:t xml:space="preserve"> following manifestation of epilepsy.</w:t>
      </w:r>
      <w:r w:rsidR="004A63BE" w:rsidRPr="00C97EA9">
        <w:rPr>
          <w:lang w:val="en-US"/>
        </w:rPr>
        <w:tab/>
      </w:r>
    </w:p>
    <w:p w14:paraId="1BDE85CE" w14:textId="71F1F1F7" w:rsidR="00B42A04" w:rsidRPr="00C97EA9" w:rsidRDefault="00B42A04" w:rsidP="007D2F06">
      <w:pPr>
        <w:autoSpaceDE w:val="0"/>
        <w:autoSpaceDN w:val="0"/>
        <w:adjustRightInd w:val="0"/>
        <w:spacing w:line="480" w:lineRule="auto"/>
        <w:jc w:val="both"/>
        <w:outlineLvl w:val="0"/>
        <w:rPr>
          <w:lang w:val="en-US"/>
        </w:rPr>
      </w:pPr>
      <w:r w:rsidRPr="00C97EA9">
        <w:rPr>
          <w:lang w:val="en-US"/>
        </w:rPr>
        <w:t>Poly(ADP-ribose) polymerase 1 (</w:t>
      </w:r>
      <w:r w:rsidR="002B0ADD" w:rsidRPr="00C97EA9">
        <w:rPr>
          <w:lang w:val="en-US"/>
        </w:rPr>
        <w:t>PARP1</w:t>
      </w:r>
      <w:r w:rsidRPr="00C97EA9">
        <w:rPr>
          <w:lang w:val="en-US"/>
        </w:rPr>
        <w:t>) can contribute to recovery from DNA damage</w:t>
      </w:r>
      <w:r w:rsidR="007B09CE" w:rsidRPr="00C97EA9">
        <w:rPr>
          <w:lang w:val="en-US"/>
        </w:rPr>
        <w:t xml:space="preserve"> </w:t>
      </w:r>
      <w:r w:rsidR="003D0E2A" w:rsidRPr="00C97EA9">
        <w:rPr>
          <w:lang w:val="en-US"/>
        </w:rPr>
        <w:fldChar w:fldCharType="begin"/>
      </w:r>
      <w:r w:rsidR="00CF6CBA" w:rsidRPr="00C97EA9">
        <w:rPr>
          <w:lang w:val="en-US"/>
        </w:rPr>
        <w:instrText xml:space="preserve"> ADDIN EN.CITE &lt;EndNote&gt;&lt;Cite&gt;&lt;Author&gt;Kim&lt;/Author&gt;&lt;Year&gt;2015&lt;/Year&gt;&lt;RecNum&gt;26&lt;/RecNum&gt;&lt;DisplayText&gt;(Kim et al., 2015)&lt;/DisplayText&gt;&lt;record&gt;&lt;rec-number&gt;26&lt;/rec-number&gt;&lt;foreign-keys&gt;&lt;key app="EN" db-id="fd5a9sfe850fwdettdjv2dxype29zrwde5aw" timestamp="1489507131"&gt;26&lt;/key&gt;&lt;/foreign-keys&gt;&lt;ref-type name="Journal Article"&gt;17&lt;/ref-type&gt;&lt;contributors&gt;&lt;authors&gt;&lt;author&gt;Kim, J. Y.&lt;/author&gt;&lt;author&gt;Ko, A. R.&lt;/author&gt;&lt;author&gt;Kim, J. E.&lt;/author&gt;&lt;/authors&gt;&lt;/contributors&gt;&lt;auth-address&gt;Department of Anatomy and Neurobiology, Institute of Epilepsy Research, College of Medicine, Hallym University Okcheon-dong, Chuncheon, South Korea.&lt;/auth-address&gt;&lt;titles&gt;&lt;title&gt;P2X7 receptor-mediated PARP1 activity regulates astroglial death in the rat hippocampus following status epilepticus&lt;/title&gt;&lt;secondary-title&gt;Front Cell Neurosci&lt;/secondary-title&gt;&lt;alt-title&gt;Frontiers in cellular neuroscience&lt;/alt-title&gt;&lt;/titles&gt;&lt;periodical&gt;&lt;full-title&gt;Front Cell Neurosci&lt;/full-title&gt;&lt;abbr-1&gt;Frontiers in cellular neuroscience&lt;/abbr-1&gt;&lt;/periodical&gt;&lt;alt-periodical&gt;&lt;full-title&gt;Front Cell Neurosci&lt;/full-title&gt;&lt;abbr-1&gt;Frontiers in cellular neuroscience&lt;/abbr-1&gt;&lt;/alt-periodical&gt;&lt;pages&gt;352&lt;/pages&gt;&lt;volume&gt;9&lt;/volume&gt;&lt;edition&gt;2015/09/22&lt;/edition&gt;&lt;keywords&gt;&lt;keyword&gt;P2X7 receptor&lt;/keyword&gt;&lt;keyword&gt;Par&lt;/keyword&gt;&lt;keyword&gt;Parp1&lt;/keyword&gt;&lt;keyword&gt;astrocyte&lt;/keyword&gt;&lt;keyword&gt;status epilepticus&lt;/keyword&gt;&lt;/keywords&gt;&lt;dates&gt;&lt;year&gt;2015&lt;/year&gt;&lt;/dates&gt;&lt;isbn&gt;1662-5102&lt;/isbn&gt;&lt;accession-num&gt;26388738&lt;/accession-num&gt;&lt;urls&gt;&lt;/urls&gt;&lt;custom2&gt;PMC4560025&lt;/custom2&gt;&lt;electronic-resource-num&gt;10.3389/fncel.2015.00352&lt;/electronic-resource-num&gt;&lt;remote-database-provider&gt;NLM&lt;/remote-database-provider&gt;&lt;language&gt;eng&lt;/language&gt;&lt;/record&gt;&lt;/Cite&gt;&lt;/EndNote&gt;</w:instrText>
      </w:r>
      <w:r w:rsidR="003D0E2A" w:rsidRPr="00C97EA9">
        <w:rPr>
          <w:lang w:val="en-US"/>
        </w:rPr>
        <w:fldChar w:fldCharType="separate"/>
      </w:r>
      <w:r w:rsidR="00CF6CBA" w:rsidRPr="00C97EA9">
        <w:rPr>
          <w:noProof/>
          <w:lang w:val="en-US"/>
        </w:rPr>
        <w:t>(</w:t>
      </w:r>
      <w:hyperlink w:anchor="_ENREF_35" w:tooltip="Kim, 2015 #26" w:history="1">
        <w:r w:rsidR="00DA74B9" w:rsidRPr="00C97EA9">
          <w:rPr>
            <w:noProof/>
            <w:lang w:val="en-US"/>
          </w:rPr>
          <w:t>Kim et al., 2015</w:t>
        </w:r>
      </w:hyperlink>
      <w:r w:rsidR="00CF6CBA" w:rsidRPr="00C97EA9">
        <w:rPr>
          <w:noProof/>
          <w:lang w:val="en-US"/>
        </w:rPr>
        <w:t>)</w:t>
      </w:r>
      <w:r w:rsidR="003D0E2A" w:rsidRPr="00C97EA9">
        <w:rPr>
          <w:lang w:val="en-US"/>
        </w:rPr>
        <w:fldChar w:fldCharType="end"/>
      </w:r>
      <w:r w:rsidRPr="00C97EA9">
        <w:rPr>
          <w:lang w:val="en-US"/>
        </w:rPr>
        <w:t>. Its expression proved to be up</w:t>
      </w:r>
      <w:r w:rsidR="004749F1" w:rsidRPr="00C97EA9">
        <w:rPr>
          <w:lang w:val="en-US"/>
        </w:rPr>
        <w:t>-</w:t>
      </w:r>
      <w:r w:rsidRPr="00C97EA9">
        <w:rPr>
          <w:lang w:val="en-US"/>
        </w:rPr>
        <w:t xml:space="preserve">regulated during the latency phase in the </w:t>
      </w:r>
      <w:r w:rsidR="00907D74" w:rsidRPr="00C97EA9">
        <w:rPr>
          <w:lang w:val="en-US"/>
        </w:rPr>
        <w:t>HC</w:t>
      </w:r>
      <w:r w:rsidRPr="00C97EA9">
        <w:rPr>
          <w:lang w:val="en-US"/>
        </w:rPr>
        <w:t xml:space="preserve"> and during the chronic phase in the </w:t>
      </w:r>
      <w:r w:rsidR="00907D74" w:rsidRPr="00C97EA9">
        <w:rPr>
          <w:lang w:val="en-US"/>
        </w:rPr>
        <w:t>PHC</w:t>
      </w:r>
      <w:r w:rsidR="00E01951" w:rsidRPr="00C97EA9">
        <w:rPr>
          <w:lang w:val="en-US"/>
        </w:rPr>
        <w:t>.</w:t>
      </w:r>
    </w:p>
    <w:p w14:paraId="15369D60" w14:textId="3B3D1001" w:rsidR="00DF6D65" w:rsidRPr="00C97EA9" w:rsidRDefault="00BB2BF9" w:rsidP="007D2F06">
      <w:pPr>
        <w:autoSpaceDE w:val="0"/>
        <w:autoSpaceDN w:val="0"/>
        <w:adjustRightInd w:val="0"/>
        <w:spacing w:line="480" w:lineRule="auto"/>
        <w:jc w:val="both"/>
        <w:outlineLvl w:val="0"/>
        <w:rPr>
          <w:color w:val="141314"/>
          <w:lang w:val="en-US"/>
        </w:rPr>
      </w:pPr>
      <w:r w:rsidRPr="00C97EA9">
        <w:rPr>
          <w:lang w:val="en-US"/>
        </w:rPr>
        <w:t xml:space="preserve">The histone family of nuclear proteins is relevant for the structure of the nucleosomes. Histone modifications contribute to the regulation of transcription and label sites of DNA </w:t>
      </w:r>
      <w:r w:rsidRPr="00C97EA9">
        <w:rPr>
          <w:lang w:val="en-US"/>
        </w:rPr>
        <w:lastRenderedPageBreak/>
        <w:t xml:space="preserve">damage. Histone proteins exhibited a regulation in </w:t>
      </w:r>
      <w:r w:rsidR="003526A5" w:rsidRPr="00C97EA9">
        <w:rPr>
          <w:lang w:val="en-US"/>
        </w:rPr>
        <w:t>both regions</w:t>
      </w:r>
      <w:r w:rsidRPr="00C97EA9">
        <w:rPr>
          <w:lang w:val="en-US"/>
        </w:rPr>
        <w:t xml:space="preserve"> with an induction of histo</w:t>
      </w:r>
      <w:r w:rsidR="002C7A03" w:rsidRPr="00C97EA9">
        <w:rPr>
          <w:lang w:val="en-US"/>
        </w:rPr>
        <w:t>ne cluster 1 H1 family member a</w:t>
      </w:r>
      <w:r w:rsidRPr="00C97EA9">
        <w:rPr>
          <w:lang w:val="en-US"/>
        </w:rPr>
        <w:t xml:space="preserve"> (</w:t>
      </w:r>
      <w:r w:rsidR="003526A5" w:rsidRPr="00C97EA9">
        <w:rPr>
          <w:lang w:val="en-US"/>
        </w:rPr>
        <w:t>HIST1H1A</w:t>
      </w:r>
      <w:r w:rsidRPr="00C97EA9">
        <w:rPr>
          <w:lang w:val="en-US"/>
        </w:rPr>
        <w:t xml:space="preserve">) ten days </w:t>
      </w:r>
      <w:r w:rsidR="003526A5" w:rsidRPr="00C97EA9">
        <w:rPr>
          <w:lang w:val="en-US"/>
        </w:rPr>
        <w:t xml:space="preserve">in the PHC and an induction of HISTH1B ten days in the HC and the PHC </w:t>
      </w:r>
      <w:r w:rsidRPr="00C97EA9">
        <w:rPr>
          <w:lang w:val="en-US"/>
        </w:rPr>
        <w:t>and eight weeks following</w:t>
      </w:r>
      <w:r w:rsidR="003526A5" w:rsidRPr="00C97EA9">
        <w:rPr>
          <w:lang w:val="en-US"/>
        </w:rPr>
        <w:t xml:space="preserve"> SE in the PHC</w:t>
      </w:r>
      <w:r w:rsidRPr="00C97EA9">
        <w:rPr>
          <w:lang w:val="en-US"/>
        </w:rPr>
        <w:t>. In addition, H1 histone family member 0 (</w:t>
      </w:r>
      <w:r w:rsidR="003526A5" w:rsidRPr="00C97EA9">
        <w:rPr>
          <w:lang w:val="en-US"/>
        </w:rPr>
        <w:t>H1F0</w:t>
      </w:r>
      <w:r w:rsidRPr="00C97EA9">
        <w:rPr>
          <w:lang w:val="en-US"/>
        </w:rPr>
        <w:t>) proved to be up</w:t>
      </w:r>
      <w:r w:rsidR="004749F1" w:rsidRPr="00C97EA9">
        <w:rPr>
          <w:lang w:val="en-US"/>
        </w:rPr>
        <w:t>-</w:t>
      </w:r>
      <w:r w:rsidRPr="00C97EA9">
        <w:rPr>
          <w:lang w:val="en-US"/>
        </w:rPr>
        <w:t xml:space="preserve">regulated in the chronic phase with spontaneous recurrent seizures. </w:t>
      </w:r>
    </w:p>
    <w:p w14:paraId="56596E00" w14:textId="1538A3FA" w:rsidR="00BC7A22" w:rsidRPr="00C97EA9" w:rsidRDefault="00A650F9" w:rsidP="007D2F06">
      <w:pPr>
        <w:autoSpaceDE w:val="0"/>
        <w:autoSpaceDN w:val="0"/>
        <w:adjustRightInd w:val="0"/>
        <w:spacing w:line="480" w:lineRule="auto"/>
        <w:jc w:val="both"/>
        <w:outlineLvl w:val="0"/>
        <w:rPr>
          <w:lang w:val="en-US"/>
        </w:rPr>
      </w:pPr>
      <w:r w:rsidRPr="00C97EA9">
        <w:rPr>
          <w:color w:val="141314"/>
          <w:lang w:val="en-US"/>
        </w:rPr>
        <w:t xml:space="preserve">Please see </w:t>
      </w:r>
      <w:r w:rsidR="00006B9B" w:rsidRPr="00C97EA9">
        <w:rPr>
          <w:color w:val="141314"/>
          <w:lang w:val="en-US"/>
        </w:rPr>
        <w:t>the Supplementary File</w:t>
      </w:r>
      <w:r w:rsidRPr="00C97EA9">
        <w:rPr>
          <w:color w:val="141314"/>
          <w:lang w:val="en-US"/>
        </w:rPr>
        <w:t xml:space="preserve"> for information about the complete list of regulated proteins functionally linked with </w:t>
      </w:r>
      <w:r w:rsidR="00544E09" w:rsidRPr="00C97EA9">
        <w:rPr>
          <w:color w:val="141314"/>
          <w:lang w:val="en-US"/>
        </w:rPr>
        <w:t>apoptosis and its regulation.</w:t>
      </w:r>
    </w:p>
    <w:p w14:paraId="78A92471" w14:textId="77777777" w:rsidR="0026507A" w:rsidRPr="00C97EA9" w:rsidRDefault="0026507A" w:rsidP="007D2F06">
      <w:pPr>
        <w:autoSpaceDE w:val="0"/>
        <w:autoSpaceDN w:val="0"/>
        <w:adjustRightInd w:val="0"/>
        <w:spacing w:line="480" w:lineRule="auto"/>
        <w:jc w:val="both"/>
        <w:outlineLvl w:val="0"/>
        <w:rPr>
          <w:lang w:val="en-US"/>
        </w:rPr>
      </w:pPr>
    </w:p>
    <w:p w14:paraId="2FC74E83" w14:textId="60E4D5BF" w:rsidR="0026507A" w:rsidRPr="00C97EA9" w:rsidRDefault="0026507A" w:rsidP="007D2F06">
      <w:pPr>
        <w:autoSpaceDE w:val="0"/>
        <w:autoSpaceDN w:val="0"/>
        <w:adjustRightInd w:val="0"/>
        <w:spacing w:line="480" w:lineRule="auto"/>
        <w:jc w:val="both"/>
        <w:outlineLvl w:val="0"/>
        <w:rPr>
          <w:lang w:val="en-US"/>
        </w:rPr>
      </w:pPr>
      <w:r w:rsidRPr="00C97EA9">
        <w:rPr>
          <w:i/>
          <w:lang w:val="en-US"/>
        </w:rPr>
        <w:t xml:space="preserve">Enrichment of pathways linked with the </w:t>
      </w:r>
      <w:r w:rsidR="0092316F" w:rsidRPr="00C97EA9">
        <w:rPr>
          <w:i/>
          <w:lang w:val="en-US"/>
        </w:rPr>
        <w:t>ECM,</w:t>
      </w:r>
      <w:r w:rsidRPr="00C97EA9">
        <w:rPr>
          <w:i/>
          <w:lang w:val="en-US"/>
        </w:rPr>
        <w:t xml:space="preserve"> </w:t>
      </w:r>
      <w:r w:rsidR="0092316F" w:rsidRPr="00C97EA9">
        <w:rPr>
          <w:i/>
          <w:lang w:val="en-US"/>
        </w:rPr>
        <w:t xml:space="preserve">cell-ECM and </w:t>
      </w:r>
      <w:r w:rsidRPr="00C97EA9">
        <w:rPr>
          <w:i/>
          <w:lang w:val="en-US"/>
        </w:rPr>
        <w:t>cell-cell interaction</w:t>
      </w:r>
      <w:r w:rsidR="00BB4391" w:rsidRPr="00C97EA9">
        <w:rPr>
          <w:i/>
          <w:lang w:val="en-US"/>
        </w:rPr>
        <w:t>s</w:t>
      </w:r>
    </w:p>
    <w:p w14:paraId="6A850AF5" w14:textId="7E25E4F8" w:rsidR="0026507A" w:rsidRPr="00C97EA9" w:rsidRDefault="00BB4391" w:rsidP="007D2F06">
      <w:pPr>
        <w:autoSpaceDE w:val="0"/>
        <w:autoSpaceDN w:val="0"/>
        <w:adjustRightInd w:val="0"/>
        <w:spacing w:line="480" w:lineRule="auto"/>
        <w:jc w:val="both"/>
        <w:outlineLvl w:val="0"/>
        <w:rPr>
          <w:lang w:val="en-US"/>
        </w:rPr>
      </w:pPr>
      <w:r w:rsidRPr="00C97EA9">
        <w:rPr>
          <w:lang w:val="en-US"/>
        </w:rPr>
        <w:t xml:space="preserve">Pathway analysis indicated an overrepresentation of proteins associated with the </w:t>
      </w:r>
      <w:r w:rsidR="0092316F" w:rsidRPr="00C97EA9">
        <w:rPr>
          <w:lang w:val="en-US"/>
        </w:rPr>
        <w:t xml:space="preserve">ECM, with ECM-cell interactions and with </w:t>
      </w:r>
      <w:r w:rsidRPr="00C97EA9">
        <w:rPr>
          <w:lang w:val="en-US"/>
        </w:rPr>
        <w:t>cell-cell interactions</w:t>
      </w:r>
      <w:r w:rsidR="00A35D6B" w:rsidRPr="00C97EA9">
        <w:rPr>
          <w:lang w:val="en-US"/>
        </w:rPr>
        <w:t xml:space="preserve"> (Tables 5-8)</w:t>
      </w:r>
      <w:r w:rsidRPr="00C97EA9">
        <w:rPr>
          <w:lang w:val="en-US"/>
        </w:rPr>
        <w:t xml:space="preserve">. </w:t>
      </w:r>
      <w:r w:rsidR="00B33156" w:rsidRPr="00C97EA9">
        <w:rPr>
          <w:lang w:val="en-US"/>
        </w:rPr>
        <w:t xml:space="preserve">In the </w:t>
      </w:r>
      <w:r w:rsidR="00907D74" w:rsidRPr="00C97EA9">
        <w:rPr>
          <w:lang w:val="en-US"/>
        </w:rPr>
        <w:t>HC</w:t>
      </w:r>
      <w:r w:rsidR="00B33156" w:rsidRPr="00C97EA9">
        <w:rPr>
          <w:lang w:val="en-US"/>
        </w:rPr>
        <w:t xml:space="preserve"> we identified four (Genomatix) and two (ConsensusPathDB) </w:t>
      </w:r>
      <w:r w:rsidR="00C02A1A" w:rsidRPr="00C97EA9">
        <w:rPr>
          <w:color w:val="141314"/>
          <w:lang w:val="en-US"/>
        </w:rPr>
        <w:t xml:space="preserve">overrepresented </w:t>
      </w:r>
      <w:r w:rsidR="00B33156" w:rsidRPr="00C97EA9">
        <w:rPr>
          <w:lang w:val="en-US"/>
        </w:rPr>
        <w:t xml:space="preserve">pathways in the early post-insult phase, three (Genomatix) and four </w:t>
      </w:r>
      <w:r w:rsidR="00EB6959" w:rsidRPr="00C97EA9">
        <w:rPr>
          <w:lang w:val="en-US"/>
        </w:rPr>
        <w:t xml:space="preserve">(ConsensusPathDB) </w:t>
      </w:r>
      <w:r w:rsidR="00C02A1A" w:rsidRPr="00C97EA9">
        <w:rPr>
          <w:color w:val="141314"/>
          <w:lang w:val="en-US"/>
        </w:rPr>
        <w:t xml:space="preserve">overrepresented </w:t>
      </w:r>
      <w:r w:rsidR="001D4DA2" w:rsidRPr="00C97EA9">
        <w:rPr>
          <w:lang w:val="en-US"/>
        </w:rPr>
        <w:t>pathways</w:t>
      </w:r>
      <w:r w:rsidR="00B33156" w:rsidRPr="00C97EA9">
        <w:rPr>
          <w:lang w:val="en-US"/>
        </w:rPr>
        <w:t xml:space="preserve"> in the latency phase, and two (Genomatix) and three (ConsensusPathDB) </w:t>
      </w:r>
      <w:r w:rsidR="00C02A1A" w:rsidRPr="00C97EA9">
        <w:rPr>
          <w:color w:val="141314"/>
          <w:lang w:val="en-US"/>
        </w:rPr>
        <w:t xml:space="preserve">overrepresented </w:t>
      </w:r>
      <w:r w:rsidR="00B33156" w:rsidRPr="00C97EA9">
        <w:rPr>
          <w:lang w:val="en-US"/>
        </w:rPr>
        <w:t xml:space="preserve">pathways in the chronic phase. Respective analysis of </w:t>
      </w:r>
      <w:r w:rsidR="00907D74" w:rsidRPr="00C97EA9">
        <w:rPr>
          <w:lang w:val="en-US"/>
        </w:rPr>
        <w:t>PHC</w:t>
      </w:r>
      <w:r w:rsidR="00B33156" w:rsidRPr="00C97EA9">
        <w:rPr>
          <w:lang w:val="en-US"/>
        </w:rPr>
        <w:t xml:space="preserve"> data sets revealed a much more pronounced regulation of respective protein groups. Four (Genomatix) and ten (ConsensusPathDB) pathways proved to be </w:t>
      </w:r>
      <w:r w:rsidR="00C02A1A" w:rsidRPr="00C97EA9">
        <w:rPr>
          <w:color w:val="141314"/>
          <w:lang w:val="en-US"/>
        </w:rPr>
        <w:t xml:space="preserve">overrepresented </w:t>
      </w:r>
      <w:r w:rsidR="00B33156" w:rsidRPr="00C97EA9">
        <w:rPr>
          <w:lang w:val="en-US"/>
        </w:rPr>
        <w:t>two days following</w:t>
      </w:r>
      <w:r w:rsidR="00074061" w:rsidRPr="00C97EA9">
        <w:rPr>
          <w:lang w:val="en-US"/>
        </w:rPr>
        <w:t xml:space="preserve"> SE</w:t>
      </w:r>
      <w:r w:rsidR="00B33156" w:rsidRPr="00C97EA9">
        <w:rPr>
          <w:lang w:val="en-US"/>
        </w:rPr>
        <w:t xml:space="preserve">. Ten days following </w:t>
      </w:r>
      <w:r w:rsidR="00074061" w:rsidRPr="00C97EA9">
        <w:rPr>
          <w:lang w:val="en-US"/>
        </w:rPr>
        <w:t>SE</w:t>
      </w:r>
      <w:r w:rsidR="001D4DA2" w:rsidRPr="00C97EA9">
        <w:rPr>
          <w:lang w:val="en-US"/>
        </w:rPr>
        <w:t>,</w:t>
      </w:r>
      <w:r w:rsidR="00074061" w:rsidRPr="00C97EA9">
        <w:rPr>
          <w:lang w:val="en-US"/>
        </w:rPr>
        <w:t xml:space="preserve"> </w:t>
      </w:r>
      <w:r w:rsidR="00B33156" w:rsidRPr="00C97EA9">
        <w:rPr>
          <w:lang w:val="en-US"/>
        </w:rPr>
        <w:t xml:space="preserve">we identified a total of eleven (Genomatix) and eight (ConsensusPathDB) </w:t>
      </w:r>
      <w:r w:rsidR="00C02A1A" w:rsidRPr="00C97EA9">
        <w:rPr>
          <w:color w:val="141314"/>
          <w:lang w:val="en-US"/>
        </w:rPr>
        <w:t xml:space="preserve">overrepresented </w:t>
      </w:r>
      <w:r w:rsidR="00B33156" w:rsidRPr="00C97EA9">
        <w:rPr>
          <w:lang w:val="en-US"/>
        </w:rPr>
        <w:t>pathways. In the chronic phase an overrepresentation of respective protein groups was still evident with four (Genomatix) and eight (ConsenusPathDB) pathways exhib</w:t>
      </w:r>
      <w:r w:rsidR="00EB1A13" w:rsidRPr="00C97EA9">
        <w:rPr>
          <w:lang w:val="en-US"/>
        </w:rPr>
        <w:t>iting a significant regulation.</w:t>
      </w:r>
    </w:p>
    <w:p w14:paraId="0497988D" w14:textId="11172A8C" w:rsidR="00B33156" w:rsidRPr="00C97EA9" w:rsidRDefault="00EB6959" w:rsidP="007D2F06">
      <w:pPr>
        <w:autoSpaceDE w:val="0"/>
        <w:autoSpaceDN w:val="0"/>
        <w:adjustRightInd w:val="0"/>
        <w:spacing w:line="480" w:lineRule="auto"/>
        <w:jc w:val="both"/>
        <w:outlineLvl w:val="0"/>
        <w:rPr>
          <w:lang w:val="en-US"/>
        </w:rPr>
      </w:pPr>
      <w:r w:rsidRPr="00C97EA9">
        <w:rPr>
          <w:lang w:val="en-US"/>
        </w:rPr>
        <w:t>Among others, t</w:t>
      </w:r>
      <w:r w:rsidR="00195AE8" w:rsidRPr="00C97EA9">
        <w:rPr>
          <w:lang w:val="en-US"/>
        </w:rPr>
        <w:t xml:space="preserve">he list of </w:t>
      </w:r>
      <w:r w:rsidR="00C02A1A" w:rsidRPr="00C97EA9">
        <w:rPr>
          <w:color w:val="141314"/>
          <w:lang w:val="en-US"/>
        </w:rPr>
        <w:t xml:space="preserve">overrepresented </w:t>
      </w:r>
      <w:r w:rsidR="00195AE8" w:rsidRPr="00C97EA9">
        <w:rPr>
          <w:lang w:val="en-US"/>
        </w:rPr>
        <w:t xml:space="preserve">pathways comprised protein groups functionally associated with </w:t>
      </w:r>
      <w:r w:rsidR="0092316F" w:rsidRPr="00C97EA9">
        <w:rPr>
          <w:lang w:val="en-US"/>
        </w:rPr>
        <w:t>matrix metalloproteinases, tissue inhibitor of metalloproteinase, Beta catenin degradation signaling, integrin signaling, paxillin, syndecan-</w:t>
      </w:r>
      <w:r w:rsidR="00666ED5" w:rsidRPr="00C97EA9">
        <w:rPr>
          <w:lang w:val="en-US"/>
        </w:rPr>
        <w:t>mediated</w:t>
      </w:r>
      <w:r w:rsidR="0092316F" w:rsidRPr="00C97EA9">
        <w:rPr>
          <w:lang w:val="en-US"/>
        </w:rPr>
        <w:t xml:space="preserve"> signaling</w:t>
      </w:r>
      <w:r w:rsidR="00666ED5" w:rsidRPr="00C97EA9">
        <w:rPr>
          <w:lang w:val="en-US"/>
        </w:rPr>
        <w:t>, fibronectin matrix formation, extracellular matrix organization, urokinase-type plasminogen activato</w:t>
      </w:r>
      <w:r w:rsidR="00EB1A13" w:rsidRPr="00C97EA9">
        <w:rPr>
          <w:lang w:val="en-US"/>
        </w:rPr>
        <w:t>r, and focal adhesion kinase I.</w:t>
      </w:r>
    </w:p>
    <w:p w14:paraId="0C750AB1" w14:textId="68B321B6" w:rsidR="00890328" w:rsidRPr="00C97EA9" w:rsidRDefault="00890328" w:rsidP="00890328">
      <w:pPr>
        <w:autoSpaceDE w:val="0"/>
        <w:autoSpaceDN w:val="0"/>
        <w:adjustRightInd w:val="0"/>
        <w:spacing w:line="480" w:lineRule="auto"/>
        <w:jc w:val="both"/>
        <w:outlineLvl w:val="0"/>
        <w:rPr>
          <w:color w:val="141314"/>
          <w:lang w:val="en-US"/>
        </w:rPr>
      </w:pPr>
      <w:r w:rsidRPr="00C97EA9">
        <w:rPr>
          <w:color w:val="141314"/>
          <w:lang w:val="en-US"/>
        </w:rPr>
        <w:lastRenderedPageBreak/>
        <w:t xml:space="preserve">Please note that regulation of some of the pathways and proteins listed in Tables </w:t>
      </w:r>
      <w:r w:rsidR="00A35D6B" w:rsidRPr="00C97EA9">
        <w:rPr>
          <w:color w:val="141314"/>
          <w:lang w:val="en-US"/>
        </w:rPr>
        <w:t>5-8</w:t>
      </w:r>
      <w:r w:rsidR="007D7695" w:rsidRPr="00C97EA9">
        <w:rPr>
          <w:color w:val="141314"/>
          <w:lang w:val="en-US"/>
        </w:rPr>
        <w:t xml:space="preserve"> </w:t>
      </w:r>
      <w:r w:rsidRPr="00C97EA9">
        <w:rPr>
          <w:color w:val="141314"/>
          <w:lang w:val="en-US"/>
        </w:rPr>
        <w:t>has already been reported in our pr</w:t>
      </w:r>
      <w:r w:rsidR="003A24DD" w:rsidRPr="00C97EA9">
        <w:rPr>
          <w:color w:val="141314"/>
          <w:lang w:val="en-US"/>
        </w:rPr>
        <w:t xml:space="preserve">evious publication </w:t>
      </w:r>
      <w:r w:rsidR="003A24DD"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3A24DD" w:rsidRPr="00C97EA9">
        <w:rPr>
          <w:color w:val="141314"/>
          <w:lang w:val="en-US"/>
        </w:rPr>
      </w:r>
      <w:r w:rsidR="003A24DD" w:rsidRPr="00C97EA9">
        <w:rPr>
          <w:color w:val="141314"/>
          <w:lang w:val="en-US"/>
        </w:rPr>
        <w:fldChar w:fldCharType="separate"/>
      </w:r>
      <w:r w:rsidR="00CF6CBA" w:rsidRPr="00C97EA9">
        <w:rPr>
          <w:noProof/>
          <w:color w:val="141314"/>
          <w:lang w:val="en-US"/>
        </w:rPr>
        <w:t>(</w:t>
      </w:r>
      <w:hyperlink w:anchor="_ENREF_73" w:tooltip="Walker, 2016 #8" w:history="1">
        <w:r w:rsidR="00DA74B9" w:rsidRPr="00C97EA9">
          <w:rPr>
            <w:noProof/>
            <w:color w:val="141314"/>
            <w:lang w:val="en-US"/>
          </w:rPr>
          <w:t>Walker et al., 2016</w:t>
        </w:r>
      </w:hyperlink>
      <w:r w:rsidR="00CF6CBA" w:rsidRPr="00C97EA9">
        <w:rPr>
          <w:noProof/>
          <w:color w:val="141314"/>
          <w:lang w:val="en-US"/>
        </w:rPr>
        <w:t>)</w:t>
      </w:r>
      <w:r w:rsidR="003A24DD" w:rsidRPr="00C97EA9">
        <w:rPr>
          <w:color w:val="141314"/>
          <w:lang w:val="en-US"/>
        </w:rPr>
        <w:fldChar w:fldCharType="end"/>
      </w:r>
      <w:r w:rsidRPr="00C97EA9">
        <w:rPr>
          <w:color w:val="141314"/>
          <w:lang w:val="en-US"/>
        </w:rPr>
        <w:t xml:space="preserve"> due to some overlap between groups of proteins linked with ECM, ECM-cell interaction and cell-cell interaction and linked with inflammation and immunity, which has been the focus of the previous analysis. </w:t>
      </w:r>
    </w:p>
    <w:p w14:paraId="7798D95C" w14:textId="77777777" w:rsidR="0026507A" w:rsidRPr="00C97EA9" w:rsidRDefault="0026507A" w:rsidP="00217FB9">
      <w:pPr>
        <w:autoSpaceDE w:val="0"/>
        <w:autoSpaceDN w:val="0"/>
        <w:adjustRightInd w:val="0"/>
        <w:spacing w:line="480" w:lineRule="auto"/>
        <w:jc w:val="both"/>
        <w:outlineLvl w:val="0"/>
        <w:rPr>
          <w:lang w:val="en-US"/>
        </w:rPr>
      </w:pPr>
    </w:p>
    <w:p w14:paraId="3B60BD90" w14:textId="4D72C8EE" w:rsidR="00925C03" w:rsidRPr="00C97EA9" w:rsidRDefault="00925C03" w:rsidP="00217FB9">
      <w:pPr>
        <w:autoSpaceDE w:val="0"/>
        <w:autoSpaceDN w:val="0"/>
        <w:adjustRightInd w:val="0"/>
        <w:spacing w:line="480" w:lineRule="auto"/>
        <w:jc w:val="both"/>
        <w:outlineLvl w:val="0"/>
        <w:rPr>
          <w:lang w:val="en-US"/>
        </w:rPr>
      </w:pPr>
      <w:r w:rsidRPr="00C97EA9">
        <w:rPr>
          <w:i/>
          <w:color w:val="141314"/>
          <w:lang w:val="en-US"/>
        </w:rPr>
        <w:t xml:space="preserve">Dynamic expression profile of proteins functionally linked with the </w:t>
      </w:r>
      <w:r w:rsidRPr="00C97EA9">
        <w:rPr>
          <w:i/>
          <w:lang w:val="en-US"/>
        </w:rPr>
        <w:t>ECM, cell-ECM and cell-cell interactions</w:t>
      </w:r>
    </w:p>
    <w:p w14:paraId="43D6B77A" w14:textId="6CFD2E52" w:rsidR="00560D51" w:rsidRPr="00C97EA9" w:rsidRDefault="00CA4527" w:rsidP="00291F56">
      <w:pPr>
        <w:spacing w:line="480" w:lineRule="auto"/>
        <w:jc w:val="both"/>
        <w:rPr>
          <w:lang w:val="en-US"/>
        </w:rPr>
      </w:pPr>
      <w:r w:rsidRPr="00C97EA9">
        <w:rPr>
          <w:lang w:val="en-US"/>
        </w:rPr>
        <w:t xml:space="preserve">A prominent regulation of these protein groups was evident in both brain regions. However, we observed the most extensive regulation of respective proteins in the </w:t>
      </w:r>
      <w:r w:rsidR="00907D74" w:rsidRPr="00C97EA9">
        <w:rPr>
          <w:lang w:val="en-US"/>
        </w:rPr>
        <w:t>PHC</w:t>
      </w:r>
      <w:r w:rsidRPr="00C97EA9">
        <w:rPr>
          <w:lang w:val="en-US"/>
        </w:rPr>
        <w:t xml:space="preserve"> ten days following</w:t>
      </w:r>
      <w:r w:rsidR="00074061" w:rsidRPr="00C97EA9">
        <w:rPr>
          <w:lang w:val="en-US"/>
        </w:rPr>
        <w:t xml:space="preserve"> SE</w:t>
      </w:r>
      <w:r w:rsidR="00544E09" w:rsidRPr="00C97EA9">
        <w:rPr>
          <w:lang w:val="en-US"/>
        </w:rPr>
        <w:t xml:space="preserve"> (Figure 1)</w:t>
      </w:r>
      <w:r w:rsidRPr="00C97EA9">
        <w:rPr>
          <w:lang w:val="en-US"/>
        </w:rPr>
        <w:t xml:space="preserve">. </w:t>
      </w:r>
    </w:p>
    <w:p w14:paraId="4220BBA3" w14:textId="252777C7" w:rsidR="00925C03" w:rsidRPr="00C97EA9" w:rsidRDefault="00AE0491" w:rsidP="00291F56">
      <w:pPr>
        <w:spacing w:line="480" w:lineRule="auto"/>
        <w:jc w:val="both"/>
        <w:rPr>
          <w:lang w:val="en-US"/>
        </w:rPr>
      </w:pPr>
      <w:r w:rsidRPr="00C97EA9">
        <w:rPr>
          <w:lang w:val="en-US"/>
        </w:rPr>
        <w:t xml:space="preserve">In our data sets, only single ECM proteins were identified with differential expression in the </w:t>
      </w:r>
      <w:r w:rsidR="00907D74" w:rsidRPr="00C97EA9">
        <w:rPr>
          <w:lang w:val="en-US"/>
        </w:rPr>
        <w:t>PHC</w:t>
      </w:r>
      <w:r w:rsidRPr="00C97EA9">
        <w:rPr>
          <w:lang w:val="en-US"/>
        </w:rPr>
        <w:t xml:space="preserve"> during the course of epileptogenesis. Whereas Tenascin C</w:t>
      </w:r>
      <w:r w:rsidR="00332C68" w:rsidRPr="00C97EA9">
        <w:rPr>
          <w:lang w:val="en-US"/>
        </w:rPr>
        <w:t xml:space="preserve"> (TNC)</w:t>
      </w:r>
      <w:r w:rsidRPr="00C97EA9">
        <w:rPr>
          <w:lang w:val="en-US"/>
        </w:rPr>
        <w:t xml:space="preserve"> expression only proved to be induced following epilepsy manifestation, agrin</w:t>
      </w:r>
      <w:r w:rsidR="00F02866" w:rsidRPr="00C97EA9">
        <w:rPr>
          <w:lang w:val="en-US"/>
        </w:rPr>
        <w:t xml:space="preserve"> (AGRN)</w:t>
      </w:r>
      <w:r w:rsidRPr="00C97EA9">
        <w:rPr>
          <w:lang w:val="en-US"/>
        </w:rPr>
        <w:t xml:space="preserve"> expression showed an earlier up</w:t>
      </w:r>
      <w:r w:rsidR="00D76F9E" w:rsidRPr="00C97EA9">
        <w:rPr>
          <w:lang w:val="en-US"/>
        </w:rPr>
        <w:t>-</w:t>
      </w:r>
      <w:r w:rsidR="005E7447" w:rsidRPr="00C97EA9">
        <w:rPr>
          <w:lang w:val="en-US"/>
        </w:rPr>
        <w:t>regulation</w:t>
      </w:r>
      <w:r w:rsidRPr="00C97EA9">
        <w:rPr>
          <w:lang w:val="en-US"/>
        </w:rPr>
        <w:t xml:space="preserve">, which became evident </w:t>
      </w:r>
      <w:r w:rsidR="00D323EB" w:rsidRPr="00C97EA9">
        <w:rPr>
          <w:lang w:val="en-US"/>
        </w:rPr>
        <w:t xml:space="preserve">ten days following </w:t>
      </w:r>
      <w:r w:rsidR="00F02866" w:rsidRPr="00C97EA9">
        <w:rPr>
          <w:lang w:val="en-US"/>
        </w:rPr>
        <w:t>SE</w:t>
      </w:r>
      <w:r w:rsidR="001D4DA2" w:rsidRPr="00C97EA9">
        <w:rPr>
          <w:lang w:val="en-US"/>
        </w:rPr>
        <w:t xml:space="preserve"> and persisted</w:t>
      </w:r>
      <w:r w:rsidR="001419CB" w:rsidRPr="00C97EA9">
        <w:rPr>
          <w:lang w:val="en-US"/>
        </w:rPr>
        <w:t xml:space="preserve"> in the chronic phase</w:t>
      </w:r>
      <w:r w:rsidR="00D323EB" w:rsidRPr="00C97EA9">
        <w:rPr>
          <w:lang w:val="en-US"/>
        </w:rPr>
        <w:t xml:space="preserve">. </w:t>
      </w:r>
    </w:p>
    <w:p w14:paraId="18F798A5" w14:textId="26706C47" w:rsidR="006F72E7" w:rsidRPr="00C97EA9" w:rsidRDefault="00885002" w:rsidP="00291F56">
      <w:pPr>
        <w:spacing w:line="480" w:lineRule="auto"/>
        <w:jc w:val="both"/>
        <w:rPr>
          <w:lang w:val="en-US"/>
        </w:rPr>
      </w:pPr>
      <w:r w:rsidRPr="00C97EA9">
        <w:rPr>
          <w:lang w:val="en-US"/>
        </w:rPr>
        <w:t>Various proteins mediating and regulating cell-ECM interactions exhibited altered expression patterns foll</w:t>
      </w:r>
      <w:r w:rsidR="00636892" w:rsidRPr="00C97EA9">
        <w:rPr>
          <w:lang w:val="en-US"/>
        </w:rPr>
        <w:t>owing the epileptogenic insult. CD44 s</w:t>
      </w:r>
      <w:r w:rsidRPr="00C97EA9">
        <w:rPr>
          <w:lang w:val="en-US"/>
        </w:rPr>
        <w:t>erves as a receptor for hya</w:t>
      </w:r>
      <w:r w:rsidR="001D4DA2" w:rsidRPr="00C97EA9">
        <w:rPr>
          <w:lang w:val="en-US"/>
        </w:rPr>
        <w:t xml:space="preserve">luronic acid and </w:t>
      </w:r>
      <w:r w:rsidRPr="00C97EA9">
        <w:rPr>
          <w:lang w:val="en-US"/>
        </w:rPr>
        <w:t>interact</w:t>
      </w:r>
      <w:r w:rsidR="001D4DA2" w:rsidRPr="00C97EA9">
        <w:rPr>
          <w:lang w:val="en-US"/>
        </w:rPr>
        <w:t>s</w:t>
      </w:r>
      <w:r w:rsidRPr="00C97EA9">
        <w:rPr>
          <w:lang w:val="en-US"/>
        </w:rPr>
        <w:t xml:space="preserve"> with collagens and matrix metalloproteinases</w:t>
      </w:r>
      <w:r w:rsidR="00636892" w:rsidRPr="00C97EA9">
        <w:rPr>
          <w:lang w:val="en-US"/>
        </w:rPr>
        <w:t xml:space="preserve"> </w:t>
      </w:r>
      <w:r w:rsidR="001419CB" w:rsidRPr="00C97EA9">
        <w:rPr>
          <w:lang w:val="en-US"/>
        </w:rPr>
        <w:fldChar w:fldCharType="begin">
          <w:fldData xml:space="preserve">PEVuZE5vdGU+PENpdGU+PEF1dGhvcj5Sb3N6a293c2thPC9BdXRob3I+PFllYXI+MjAxNjwvWWVh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</w:fldData>
        </w:fldChar>
      </w:r>
      <w:r w:rsidR="00CF6CBA" w:rsidRPr="00C97EA9">
        <w:rPr>
          <w:lang w:val="en-US"/>
        </w:rPr>
        <w:instrText xml:space="preserve"> ADDIN EN.CITE </w:instrText>
      </w:r>
      <w:r w:rsidR="00CF6CBA" w:rsidRPr="00C97EA9">
        <w:rPr>
          <w:lang w:val="en-US"/>
        </w:rPr>
        <w:fldChar w:fldCharType="begin">
          <w:fldData xml:space="preserve">PEVuZE5vdGU+PENpdGU+PEF1dGhvcj5Sb3N6a293c2thPC9BdXRob3I+PFllYXI+MjAxNjwvWWVh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1419CB" w:rsidRPr="00C97EA9">
        <w:rPr>
          <w:lang w:val="en-US"/>
        </w:rPr>
      </w:r>
      <w:r w:rsidR="001419CB" w:rsidRPr="00C97EA9">
        <w:rPr>
          <w:lang w:val="en-US"/>
        </w:rPr>
        <w:fldChar w:fldCharType="separate"/>
      </w:r>
      <w:r w:rsidR="00CF6CBA" w:rsidRPr="00C97EA9">
        <w:rPr>
          <w:noProof/>
          <w:lang w:val="en-US"/>
        </w:rPr>
        <w:t>(</w:t>
      </w:r>
      <w:hyperlink w:anchor="_ENREF_64" w:tooltip="Roszkowska, 2016 #27" w:history="1">
        <w:r w:rsidR="00DA74B9" w:rsidRPr="00C97EA9">
          <w:rPr>
            <w:noProof/>
            <w:lang w:val="en-US"/>
          </w:rPr>
          <w:t>Roszkowska et al., 2016</w:t>
        </w:r>
      </w:hyperlink>
      <w:r w:rsidR="00CF6CBA" w:rsidRPr="00C97EA9">
        <w:rPr>
          <w:noProof/>
          <w:lang w:val="en-US"/>
        </w:rPr>
        <w:t>)</w:t>
      </w:r>
      <w:r w:rsidR="001419CB" w:rsidRPr="00C97EA9">
        <w:rPr>
          <w:lang w:val="en-US"/>
        </w:rPr>
        <w:fldChar w:fldCharType="end"/>
      </w:r>
      <w:r w:rsidR="0082638D" w:rsidRPr="00C97EA9">
        <w:rPr>
          <w:lang w:val="en-US"/>
        </w:rPr>
        <w:t xml:space="preserve">. </w:t>
      </w:r>
      <w:r w:rsidR="00636892" w:rsidRPr="00C97EA9">
        <w:rPr>
          <w:lang w:val="en-US"/>
        </w:rPr>
        <w:t xml:space="preserve">We confirmed overexpression of this cell surface molecule two and ten days following </w:t>
      </w:r>
      <w:r w:rsidR="00074061" w:rsidRPr="00C97EA9">
        <w:rPr>
          <w:lang w:val="en-US"/>
        </w:rPr>
        <w:t xml:space="preserve">SE </w:t>
      </w:r>
      <w:r w:rsidR="00636892" w:rsidRPr="00C97EA9">
        <w:rPr>
          <w:lang w:val="en-US"/>
        </w:rPr>
        <w:t>in both brain regions of interest.</w:t>
      </w:r>
      <w:r w:rsidR="006F72E7" w:rsidRPr="00C97EA9">
        <w:rPr>
          <w:lang w:val="en-US"/>
        </w:rPr>
        <w:t xml:space="preserve"> In addition, the overexpression of CD44 in the PHC following SE was shown using an immunohistochemical staining (Figure 5</w:t>
      </w:r>
      <w:r w:rsidR="00E700CA" w:rsidRPr="00C97EA9">
        <w:rPr>
          <w:lang w:val="en-US"/>
        </w:rPr>
        <w:t>B</w:t>
      </w:r>
      <w:r w:rsidR="006F72E7" w:rsidRPr="00C97EA9">
        <w:rPr>
          <w:lang w:val="en-US"/>
        </w:rPr>
        <w:t xml:space="preserve">). </w:t>
      </w:r>
    </w:p>
    <w:p w14:paraId="3B17962F" w14:textId="11CE8A1E" w:rsidR="00CE7D75" w:rsidRPr="00C97EA9" w:rsidRDefault="00636892" w:rsidP="00291F56">
      <w:pPr>
        <w:spacing w:line="480" w:lineRule="auto"/>
        <w:jc w:val="both"/>
        <w:rPr>
          <w:lang w:val="en-US"/>
        </w:rPr>
      </w:pPr>
      <w:r w:rsidRPr="00C97EA9">
        <w:rPr>
          <w:lang w:val="en-US"/>
        </w:rPr>
        <w:t xml:space="preserve"> </w:t>
      </w:r>
      <w:r w:rsidR="0082638D" w:rsidRPr="00C97EA9">
        <w:rPr>
          <w:lang w:val="en-US"/>
        </w:rPr>
        <w:t>Dystroglycan proteins can act as receptors for ECM proteins co</w:t>
      </w:r>
      <w:r w:rsidR="006D2E35" w:rsidRPr="00C97EA9">
        <w:rPr>
          <w:lang w:val="en-US"/>
        </w:rPr>
        <w:t xml:space="preserve">mprising laminin-G domains </w:t>
      </w:r>
      <w:r w:rsidR="006D2E35" w:rsidRPr="00C97EA9">
        <w:rPr>
          <w:lang w:val="en-US"/>
        </w:rPr>
        <w:fldChar w:fldCharType="begin">
          <w:fldData xml:space="preserve">PEVuZE5vdGU+PENpdGU+PEF1dGhvcj5Cb3p6aTwvQXV0aG9yPjxZZWFyPjIwMDk8L1llYXI+PFJl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</w:fldData>
        </w:fldChar>
      </w:r>
      <w:r w:rsidR="00CF6CBA" w:rsidRPr="00C97EA9">
        <w:rPr>
          <w:lang w:val="en-US"/>
        </w:rPr>
        <w:instrText xml:space="preserve"> ADDIN EN.CITE </w:instrText>
      </w:r>
      <w:r w:rsidR="00CF6CBA" w:rsidRPr="00C97EA9">
        <w:rPr>
          <w:lang w:val="en-US"/>
        </w:rPr>
        <w:fldChar w:fldCharType="begin">
          <w:fldData xml:space="preserve">PEVuZE5vdGU+PENpdGU+PEF1dGhvcj5Cb3p6aTwvQXV0aG9yPjxZZWFyPjIwMDk8L1llYXI+PFJl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6D2E35" w:rsidRPr="00C97EA9">
        <w:rPr>
          <w:lang w:val="en-US"/>
        </w:rPr>
      </w:r>
      <w:r w:rsidR="006D2E35" w:rsidRPr="00C97EA9">
        <w:rPr>
          <w:lang w:val="en-US"/>
        </w:rPr>
        <w:fldChar w:fldCharType="separate"/>
      </w:r>
      <w:r w:rsidR="00CF6CBA" w:rsidRPr="00C97EA9">
        <w:rPr>
          <w:noProof/>
          <w:lang w:val="en-US"/>
        </w:rPr>
        <w:t>(</w:t>
      </w:r>
      <w:hyperlink w:anchor="_ENREF_7" w:tooltip="Bozzi, 2009 #28" w:history="1">
        <w:r w:rsidR="00DA74B9" w:rsidRPr="00C97EA9">
          <w:rPr>
            <w:noProof/>
            <w:lang w:val="en-US"/>
          </w:rPr>
          <w:t>Bozzi et al., 2009</w:t>
        </w:r>
      </w:hyperlink>
      <w:r w:rsidR="00CF6CBA" w:rsidRPr="00C97EA9">
        <w:rPr>
          <w:noProof/>
          <w:lang w:val="en-US"/>
        </w:rPr>
        <w:t>)</w:t>
      </w:r>
      <w:r w:rsidR="006D2E35" w:rsidRPr="00C97EA9">
        <w:rPr>
          <w:lang w:val="en-US"/>
        </w:rPr>
        <w:fldChar w:fldCharType="end"/>
      </w:r>
      <w:r w:rsidR="0082638D" w:rsidRPr="00C97EA9">
        <w:rPr>
          <w:lang w:val="en-US"/>
        </w:rPr>
        <w:t xml:space="preserve">. In the </w:t>
      </w:r>
      <w:r w:rsidR="00907D74" w:rsidRPr="00C97EA9">
        <w:rPr>
          <w:lang w:val="en-US"/>
        </w:rPr>
        <w:t>PHC</w:t>
      </w:r>
      <w:r w:rsidR="0082638D" w:rsidRPr="00C97EA9">
        <w:rPr>
          <w:lang w:val="en-US"/>
        </w:rPr>
        <w:t xml:space="preserve"> the expression rate of dystroglycan 1</w:t>
      </w:r>
      <w:r w:rsidR="00F02866" w:rsidRPr="00C97EA9">
        <w:rPr>
          <w:lang w:val="en-US"/>
        </w:rPr>
        <w:t xml:space="preserve"> (DAG1)</w:t>
      </w:r>
      <w:r w:rsidR="0082638D" w:rsidRPr="00C97EA9">
        <w:rPr>
          <w:lang w:val="en-US"/>
        </w:rPr>
        <w:t xml:space="preserve"> proved to be increased following epilepsy manifestation. </w:t>
      </w:r>
      <w:r w:rsidR="00CE7D75" w:rsidRPr="00C97EA9">
        <w:rPr>
          <w:lang w:val="en-US"/>
        </w:rPr>
        <w:t xml:space="preserve">An early and persistent induction of annexin </w:t>
      </w:r>
      <w:r w:rsidR="006D2E35" w:rsidRPr="00C97EA9">
        <w:rPr>
          <w:lang w:val="en-US"/>
        </w:rPr>
        <w:t>A</w:t>
      </w:r>
      <w:r w:rsidR="00CE7D75" w:rsidRPr="00C97EA9">
        <w:rPr>
          <w:lang w:val="en-US"/>
        </w:rPr>
        <w:t xml:space="preserve">2 </w:t>
      </w:r>
      <w:r w:rsidR="00CE7D75" w:rsidRPr="00C97EA9">
        <w:rPr>
          <w:lang w:val="en-US"/>
        </w:rPr>
        <w:lastRenderedPageBreak/>
        <w:t>(ANXA2), which represents a receptor for tenascin C splice variants</w:t>
      </w:r>
      <w:r w:rsidR="00930478" w:rsidRPr="00C97EA9">
        <w:rPr>
          <w:lang w:val="en-US"/>
        </w:rPr>
        <w:t xml:space="preserve"> </w:t>
      </w:r>
      <w:r w:rsidR="00930478" w:rsidRPr="00C97EA9">
        <w:rPr>
          <w:lang w:val="en-US"/>
        </w:rPr>
        <w:fldChar w:fldCharType="begin">
          <w:fldData xml:space="preserve">PEVuZE5vdGU+PENpdGU+PEF1dGhvcj5DaHVuZzwvQXV0aG9yPjxZZWFyPjE5OTQ8L1llYXI+PFJl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UzOS00ODwvcGFnZXM+PHZv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</w:fldData>
        </w:fldChar>
      </w:r>
      <w:r w:rsidR="00CF6CBA" w:rsidRPr="00C97EA9">
        <w:rPr>
          <w:lang w:val="en-US"/>
        </w:rPr>
        <w:instrText xml:space="preserve"> ADDIN EN.CITE </w:instrText>
      </w:r>
      <w:r w:rsidR="00CF6CBA" w:rsidRPr="00C97EA9">
        <w:rPr>
          <w:lang w:val="en-US"/>
        </w:rPr>
        <w:fldChar w:fldCharType="begin">
          <w:fldData xml:space="preserve">PEVuZE5vdGU+PENpdGU+PEF1dGhvcj5DaHVuZzwvQXV0aG9yPjxZZWFyPjE5OTQ8L1llYXI+PFJl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UzOS00ODwvcGFnZXM+PHZv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930478" w:rsidRPr="00C97EA9">
        <w:rPr>
          <w:lang w:val="en-US"/>
        </w:rPr>
      </w:r>
      <w:r w:rsidR="00930478" w:rsidRPr="00C97EA9">
        <w:rPr>
          <w:lang w:val="en-US"/>
        </w:rPr>
        <w:fldChar w:fldCharType="separate"/>
      </w:r>
      <w:r w:rsidR="00CF6CBA" w:rsidRPr="00C97EA9">
        <w:rPr>
          <w:noProof/>
          <w:lang w:val="en-US"/>
        </w:rPr>
        <w:t>(</w:t>
      </w:r>
      <w:hyperlink w:anchor="_ENREF_11" w:tooltip="Chung, 1994 #29" w:history="1">
        <w:r w:rsidR="00DA74B9" w:rsidRPr="00C97EA9">
          <w:rPr>
            <w:noProof/>
            <w:lang w:val="en-US"/>
          </w:rPr>
          <w:t>Chung and Erickson, 1994</w:t>
        </w:r>
      </w:hyperlink>
      <w:r w:rsidR="00CF6CBA" w:rsidRPr="00C97EA9">
        <w:rPr>
          <w:noProof/>
          <w:lang w:val="en-US"/>
        </w:rPr>
        <w:t>)</w:t>
      </w:r>
      <w:r w:rsidR="00930478" w:rsidRPr="00C97EA9">
        <w:rPr>
          <w:lang w:val="en-US"/>
        </w:rPr>
        <w:fldChar w:fldCharType="end"/>
      </w:r>
      <w:r w:rsidR="00CE7D75" w:rsidRPr="00C97EA9">
        <w:rPr>
          <w:lang w:val="en-US"/>
        </w:rPr>
        <w:t xml:space="preserve">, was evident in the </w:t>
      </w:r>
      <w:r w:rsidR="00907D74" w:rsidRPr="00C97EA9">
        <w:rPr>
          <w:lang w:val="en-US"/>
        </w:rPr>
        <w:t>PHC</w:t>
      </w:r>
      <w:r w:rsidR="00CE7D75" w:rsidRPr="00C97EA9">
        <w:rPr>
          <w:lang w:val="en-US"/>
        </w:rPr>
        <w:t xml:space="preserve"> and the </w:t>
      </w:r>
      <w:r w:rsidR="00907D74" w:rsidRPr="00C97EA9">
        <w:rPr>
          <w:lang w:val="en-US"/>
        </w:rPr>
        <w:t>HC</w:t>
      </w:r>
      <w:r w:rsidR="00CE7D75" w:rsidRPr="00C97EA9">
        <w:rPr>
          <w:lang w:val="en-US"/>
        </w:rPr>
        <w:t xml:space="preserve">. </w:t>
      </w:r>
    </w:p>
    <w:p w14:paraId="7721A7A0" w14:textId="27BD78E3" w:rsidR="0082638D" w:rsidRPr="00C97EA9" w:rsidRDefault="00CE7D75" w:rsidP="00291F56">
      <w:pPr>
        <w:spacing w:line="480" w:lineRule="auto"/>
        <w:jc w:val="both"/>
        <w:rPr>
          <w:lang w:val="en-US"/>
        </w:rPr>
      </w:pPr>
      <w:r w:rsidRPr="00C97EA9">
        <w:rPr>
          <w:lang w:val="en-US"/>
        </w:rPr>
        <w:t>Moreover, TGM2, which contributes to the interaction between astrocytes and fibrone</w:t>
      </w:r>
      <w:r w:rsidR="00930478" w:rsidRPr="00C97EA9">
        <w:rPr>
          <w:lang w:val="en-US"/>
        </w:rPr>
        <w:t xml:space="preserve">ctin </w:t>
      </w:r>
      <w:r w:rsidR="00930478" w:rsidRPr="00C97EA9">
        <w:rPr>
          <w:lang w:val="en-US"/>
        </w:rPr>
        <w:fldChar w:fldCharType="begin">
          <w:fldData xml:space="preserve">PEVuZE5vdGU+PENpdGU+PEF1dGhvcj52YW4gU3RyaWVuPC9BdXRob3I+PFllYXI+MjAxMTwvWWVh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TAzNzwvcGFnZXM+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</w:fldData>
        </w:fldChar>
      </w:r>
      <w:r w:rsidR="00CF6CBA" w:rsidRPr="00C97EA9">
        <w:rPr>
          <w:lang w:val="en-US"/>
        </w:rPr>
        <w:instrText xml:space="preserve"> ADDIN EN.CITE </w:instrText>
      </w:r>
      <w:r w:rsidR="00CF6CBA" w:rsidRPr="00C97EA9">
        <w:rPr>
          <w:lang w:val="en-US"/>
        </w:rPr>
        <w:fldChar w:fldCharType="begin">
          <w:fldData xml:space="preserve">PEVuZE5vdGU+PENpdGU+PEF1dGhvcj52YW4gU3RyaWVuPC9BdXRob3I+PFllYXI+MjAxMTwvWWVh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TAzNzwvcGFnZXM+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930478" w:rsidRPr="00C97EA9">
        <w:rPr>
          <w:lang w:val="en-US"/>
        </w:rPr>
      </w:r>
      <w:r w:rsidR="00930478" w:rsidRPr="00C97EA9">
        <w:rPr>
          <w:lang w:val="en-US"/>
        </w:rPr>
        <w:fldChar w:fldCharType="separate"/>
      </w:r>
      <w:r w:rsidR="00CF6CBA" w:rsidRPr="00C97EA9">
        <w:rPr>
          <w:noProof/>
          <w:lang w:val="en-US"/>
        </w:rPr>
        <w:t>(</w:t>
      </w:r>
      <w:hyperlink w:anchor="_ENREF_71" w:tooltip="van Strien, 2011 #30" w:history="1">
        <w:r w:rsidR="00DA74B9" w:rsidRPr="00C97EA9">
          <w:rPr>
            <w:noProof/>
            <w:lang w:val="en-US"/>
          </w:rPr>
          <w:t>van Strien et al., 2011</w:t>
        </w:r>
      </w:hyperlink>
      <w:r w:rsidR="00CF6CBA" w:rsidRPr="00C97EA9">
        <w:rPr>
          <w:noProof/>
          <w:lang w:val="en-US"/>
        </w:rPr>
        <w:t>)</w:t>
      </w:r>
      <w:r w:rsidR="00930478" w:rsidRPr="00C97EA9">
        <w:rPr>
          <w:lang w:val="en-US"/>
        </w:rPr>
        <w:fldChar w:fldCharType="end"/>
      </w:r>
      <w:r w:rsidRPr="00C97EA9">
        <w:rPr>
          <w:lang w:val="en-US"/>
        </w:rPr>
        <w:t xml:space="preserve">, showed an induction in </w:t>
      </w:r>
      <w:r w:rsidR="00930478" w:rsidRPr="00C97EA9">
        <w:rPr>
          <w:lang w:val="en-US"/>
        </w:rPr>
        <w:t>both brain regions</w:t>
      </w:r>
      <w:r w:rsidRPr="00C97EA9">
        <w:rPr>
          <w:lang w:val="en-US"/>
        </w:rPr>
        <w:t xml:space="preserve"> two and ten days</w:t>
      </w:r>
      <w:r w:rsidR="00F02866" w:rsidRPr="00C97EA9">
        <w:rPr>
          <w:lang w:val="en-US"/>
        </w:rPr>
        <w:t xml:space="preserve"> following SE.</w:t>
      </w:r>
    </w:p>
    <w:p w14:paraId="05693F2C" w14:textId="1B365D80" w:rsidR="00150AEB" w:rsidRPr="00C97EA9" w:rsidRDefault="00CE7D75" w:rsidP="00291F56">
      <w:pPr>
        <w:spacing w:line="480" w:lineRule="auto"/>
        <w:jc w:val="both"/>
        <w:rPr>
          <w:lang w:val="en-US"/>
        </w:rPr>
      </w:pPr>
      <w:r w:rsidRPr="00C97EA9">
        <w:rPr>
          <w:lang w:val="en-US"/>
        </w:rPr>
        <w:t>In addition to ECM receptor molecules, proteins that regulate or contribute to ECM remodeling proved to be regulated during epileptogenesis. These proteins included low density lipoprotein receptor-relat</w:t>
      </w:r>
      <w:r w:rsidR="00D65E57" w:rsidRPr="00C97EA9">
        <w:rPr>
          <w:lang w:val="en-US"/>
        </w:rPr>
        <w:t>ed protein (LRP1) and NME/NM23 nucleoside diphosphate kinase 1</w:t>
      </w:r>
      <w:r w:rsidRPr="00C97EA9">
        <w:rPr>
          <w:lang w:val="en-US"/>
        </w:rPr>
        <w:t xml:space="preserve"> (NME1)</w:t>
      </w:r>
      <w:r w:rsidR="00A466B7" w:rsidRPr="00C97EA9">
        <w:rPr>
          <w:lang w:val="en-US"/>
        </w:rPr>
        <w:t xml:space="preserve">. </w:t>
      </w:r>
      <w:r w:rsidR="00150AEB" w:rsidRPr="00C97EA9">
        <w:rPr>
          <w:lang w:val="en-US"/>
        </w:rPr>
        <w:t>We obtained evidence for an up</w:t>
      </w:r>
      <w:r w:rsidR="00D76F9E" w:rsidRPr="00C97EA9">
        <w:rPr>
          <w:lang w:val="en-US"/>
        </w:rPr>
        <w:t>-</w:t>
      </w:r>
      <w:r w:rsidR="00150AEB" w:rsidRPr="00C97EA9">
        <w:rPr>
          <w:lang w:val="en-US"/>
        </w:rPr>
        <w:t>regulation of LRP1 ten days following SE in the HC and during the latency phase in the PHC. NME1 exhibited a delayed down</w:t>
      </w:r>
      <w:r w:rsidR="001C6923" w:rsidRPr="00C97EA9">
        <w:rPr>
          <w:lang w:val="en-US"/>
        </w:rPr>
        <w:t>-</w:t>
      </w:r>
      <w:r w:rsidR="00150AEB" w:rsidRPr="00C97EA9">
        <w:rPr>
          <w:lang w:val="en-US"/>
        </w:rPr>
        <w:t>regulation ten days following SE in the PHC.</w:t>
      </w:r>
    </w:p>
    <w:p w14:paraId="7A0CF8F8" w14:textId="03EC6EDB" w:rsidR="00A466B7" w:rsidRPr="00C97EA9" w:rsidRDefault="00F55264" w:rsidP="001F7EA6">
      <w:pPr>
        <w:spacing w:line="480" w:lineRule="auto"/>
        <w:jc w:val="both"/>
        <w:rPr>
          <w:lang w:val="en-US"/>
        </w:rPr>
      </w:pPr>
      <w:r w:rsidRPr="00C97EA9">
        <w:rPr>
          <w:lang w:val="en-US"/>
        </w:rPr>
        <w:t>We also confirmed regulation of various proteins with a key role in cell-cell adhesion and its regulation. Among these</w:t>
      </w:r>
      <w:r w:rsidR="001D4DA2" w:rsidRPr="00C97EA9">
        <w:rPr>
          <w:lang w:val="en-US"/>
        </w:rPr>
        <w:t xml:space="preserve"> proteins,</w:t>
      </w:r>
      <w:r w:rsidRPr="00C97EA9">
        <w:rPr>
          <w:lang w:val="en-US"/>
        </w:rPr>
        <w:t xml:space="preserve"> junctional adhesion molecule 3 (JAM3) exhibited a hippocampal regulation at the two earlier time points and a regulation in the </w:t>
      </w:r>
      <w:r w:rsidR="00907D74" w:rsidRPr="00C97EA9">
        <w:rPr>
          <w:lang w:val="en-US"/>
        </w:rPr>
        <w:t>PHC</w:t>
      </w:r>
      <w:r w:rsidRPr="00C97EA9">
        <w:rPr>
          <w:lang w:val="en-US"/>
        </w:rPr>
        <w:t xml:space="preserve"> eight weeks following</w:t>
      </w:r>
      <w:r w:rsidR="00074061" w:rsidRPr="00C97EA9">
        <w:rPr>
          <w:lang w:val="en-US"/>
        </w:rPr>
        <w:t xml:space="preserve"> SE</w:t>
      </w:r>
      <w:r w:rsidRPr="00C97EA9">
        <w:rPr>
          <w:lang w:val="en-US"/>
        </w:rPr>
        <w:t xml:space="preserve">. Hippocampal cadherin 4 (CDH4) was exclusively down-regulated in the chronic phase following onset of spontaneous seizures. </w:t>
      </w:r>
    </w:p>
    <w:p w14:paraId="525887CE" w14:textId="528BCDBA" w:rsidR="00925C03" w:rsidRPr="00C97EA9" w:rsidRDefault="00A466B7" w:rsidP="001F7EA6">
      <w:pPr>
        <w:spacing w:line="480" w:lineRule="auto"/>
        <w:jc w:val="both"/>
        <w:rPr>
          <w:lang w:val="en-US"/>
        </w:rPr>
      </w:pPr>
      <w:r w:rsidRPr="00C97EA9">
        <w:rPr>
          <w:lang w:val="en-US"/>
        </w:rPr>
        <w:t xml:space="preserve">In addition, several integrin molecules and integrin interaction partners exhibited altered expression patterns along with the progression of epileptogenesis. </w:t>
      </w:r>
      <w:r w:rsidR="002306EE" w:rsidRPr="00C97EA9">
        <w:rPr>
          <w:lang w:val="en-US"/>
        </w:rPr>
        <w:t xml:space="preserve">For detailed information about the expression regulation of these proteins please see </w:t>
      </w:r>
      <w:r w:rsidR="001D4DA2" w:rsidRPr="00C97EA9">
        <w:rPr>
          <w:lang w:val="en-US"/>
        </w:rPr>
        <w:t xml:space="preserve">heat maps in Figure 3 for the HC and in Figure 4 for the PHC as well as </w:t>
      </w:r>
      <w:r w:rsidR="00006B9B" w:rsidRPr="00C97EA9">
        <w:rPr>
          <w:lang w:val="en-US"/>
        </w:rPr>
        <w:t xml:space="preserve">the </w:t>
      </w:r>
      <w:r w:rsidR="007D7695" w:rsidRPr="00C97EA9">
        <w:rPr>
          <w:lang w:val="en-US"/>
        </w:rPr>
        <w:t xml:space="preserve">Supplementary </w:t>
      </w:r>
      <w:r w:rsidR="00006B9B" w:rsidRPr="00C97EA9">
        <w:rPr>
          <w:lang w:val="en-US"/>
        </w:rPr>
        <w:t>File</w:t>
      </w:r>
      <w:r w:rsidR="002306EE" w:rsidRPr="00C97EA9">
        <w:rPr>
          <w:lang w:val="en-US"/>
        </w:rPr>
        <w:t>.</w:t>
      </w:r>
      <w:r w:rsidRPr="00C97EA9">
        <w:rPr>
          <w:lang w:val="en-US"/>
        </w:rPr>
        <w:t xml:space="preserve"> </w:t>
      </w:r>
      <w:r w:rsidR="002306EE" w:rsidRPr="00C97EA9">
        <w:rPr>
          <w:lang w:val="en-US"/>
        </w:rPr>
        <w:t>Among these proteins</w:t>
      </w:r>
      <w:r w:rsidR="00EB6959" w:rsidRPr="00C97EA9">
        <w:rPr>
          <w:lang w:val="en-US"/>
        </w:rPr>
        <w:t>,</w:t>
      </w:r>
      <w:r w:rsidR="002306EE" w:rsidRPr="00C97EA9">
        <w:rPr>
          <w:lang w:val="en-US"/>
        </w:rPr>
        <w:t xml:space="preserve"> </w:t>
      </w:r>
      <w:r w:rsidR="00787803" w:rsidRPr="00C97EA9">
        <w:rPr>
          <w:lang w:val="en-US"/>
        </w:rPr>
        <w:t>FERMT2</w:t>
      </w:r>
      <w:r w:rsidR="002306EE" w:rsidRPr="00C97EA9">
        <w:rPr>
          <w:lang w:val="en-US"/>
        </w:rPr>
        <w:t xml:space="preserve"> </w:t>
      </w:r>
      <w:r w:rsidR="006F72E7" w:rsidRPr="00C97EA9">
        <w:rPr>
          <w:lang w:val="en-US"/>
        </w:rPr>
        <w:t xml:space="preserve">and CD18 (ITGB2) </w:t>
      </w:r>
      <w:r w:rsidR="002306EE" w:rsidRPr="00C97EA9">
        <w:rPr>
          <w:lang w:val="en-US"/>
        </w:rPr>
        <w:t xml:space="preserve">stood out with a prominent </w:t>
      </w:r>
      <w:r w:rsidR="00BE6F12" w:rsidRPr="00C97EA9">
        <w:rPr>
          <w:lang w:val="en-US"/>
        </w:rPr>
        <w:t xml:space="preserve">induction </w:t>
      </w:r>
      <w:r w:rsidR="002306EE" w:rsidRPr="00C97EA9">
        <w:rPr>
          <w:lang w:val="en-US"/>
        </w:rPr>
        <w:t xml:space="preserve">in the </w:t>
      </w:r>
      <w:r w:rsidR="00907D74" w:rsidRPr="00C97EA9">
        <w:rPr>
          <w:lang w:val="en-US"/>
        </w:rPr>
        <w:t>HC</w:t>
      </w:r>
      <w:r w:rsidR="002306EE" w:rsidRPr="00C97EA9">
        <w:rPr>
          <w:lang w:val="en-US"/>
        </w:rPr>
        <w:t xml:space="preserve"> ten days following </w:t>
      </w:r>
      <w:r w:rsidR="00930478" w:rsidRPr="00C97EA9">
        <w:rPr>
          <w:lang w:val="en-US"/>
        </w:rPr>
        <w:t>SE</w:t>
      </w:r>
      <w:r w:rsidR="002306EE" w:rsidRPr="00C97EA9">
        <w:rPr>
          <w:lang w:val="en-US"/>
        </w:rPr>
        <w:t xml:space="preserve">. </w:t>
      </w:r>
      <w:r w:rsidR="00CB2B43" w:rsidRPr="00C97EA9">
        <w:rPr>
          <w:lang w:val="en-US"/>
        </w:rPr>
        <w:t xml:space="preserve">This </w:t>
      </w:r>
      <w:r w:rsidR="00EA70B1" w:rsidRPr="00C97EA9">
        <w:rPr>
          <w:lang w:val="en-US"/>
        </w:rPr>
        <w:t xml:space="preserve">induction was further confirmed using an immunohistochemical staining of </w:t>
      </w:r>
      <w:r w:rsidR="006F72E7" w:rsidRPr="00C97EA9">
        <w:rPr>
          <w:lang w:val="en-US"/>
        </w:rPr>
        <w:t xml:space="preserve">both proteins </w:t>
      </w:r>
      <w:r w:rsidR="00EA70B1" w:rsidRPr="00C97EA9">
        <w:rPr>
          <w:lang w:val="en-US"/>
        </w:rPr>
        <w:t>(Figure 5</w:t>
      </w:r>
      <w:r w:rsidR="006F72E7" w:rsidRPr="00C97EA9">
        <w:rPr>
          <w:lang w:val="en-US"/>
        </w:rPr>
        <w:t xml:space="preserve"> </w:t>
      </w:r>
      <w:r w:rsidR="00E700CA" w:rsidRPr="00C97EA9">
        <w:rPr>
          <w:lang w:val="en-US"/>
        </w:rPr>
        <w:t>C</w:t>
      </w:r>
      <w:r w:rsidR="006F72E7" w:rsidRPr="00C97EA9">
        <w:rPr>
          <w:lang w:val="en-US"/>
        </w:rPr>
        <w:t xml:space="preserve"> &amp; </w:t>
      </w:r>
      <w:r w:rsidR="00E700CA" w:rsidRPr="00C97EA9">
        <w:rPr>
          <w:lang w:val="en-US"/>
        </w:rPr>
        <w:t>D</w:t>
      </w:r>
      <w:r w:rsidR="00EA70B1" w:rsidRPr="00C97EA9">
        <w:rPr>
          <w:lang w:val="en-US"/>
        </w:rPr>
        <w:t>).</w:t>
      </w:r>
      <w:r w:rsidR="00CB2B43" w:rsidRPr="00C97EA9">
        <w:rPr>
          <w:lang w:val="en-US"/>
        </w:rPr>
        <w:t xml:space="preserve"> Immunopositive cells were found throughout the different sub</w:t>
      </w:r>
      <w:r w:rsidR="00A80DC7" w:rsidRPr="00C97EA9">
        <w:rPr>
          <w:lang w:val="en-US"/>
        </w:rPr>
        <w:t>-</w:t>
      </w:r>
      <w:r w:rsidR="00CB2B43" w:rsidRPr="00C97EA9">
        <w:rPr>
          <w:lang w:val="en-US"/>
        </w:rPr>
        <w:t>regions of the</w:t>
      </w:r>
      <w:r w:rsidR="0078365E" w:rsidRPr="00C97EA9">
        <w:rPr>
          <w:lang w:val="en-US"/>
        </w:rPr>
        <w:t xml:space="preserve"> HC</w:t>
      </w:r>
      <w:r w:rsidR="006F72E7" w:rsidRPr="00C97EA9">
        <w:rPr>
          <w:lang w:val="en-US"/>
        </w:rPr>
        <w:t xml:space="preserve"> ten days following SE</w:t>
      </w:r>
      <w:r w:rsidR="00EB6959" w:rsidRPr="00C97EA9">
        <w:rPr>
          <w:lang w:val="en-US"/>
        </w:rPr>
        <w:t>,</w:t>
      </w:r>
      <w:r w:rsidR="00CB2B43" w:rsidRPr="00C97EA9">
        <w:rPr>
          <w:lang w:val="en-US"/>
        </w:rPr>
        <w:t xml:space="preserve"> while low levels were observed</w:t>
      </w:r>
      <w:r w:rsidR="006F72E7" w:rsidRPr="00C97EA9">
        <w:rPr>
          <w:lang w:val="en-US"/>
        </w:rPr>
        <w:t xml:space="preserve"> in control animals</w:t>
      </w:r>
      <w:r w:rsidR="00A80DC7" w:rsidRPr="00C97EA9">
        <w:rPr>
          <w:lang w:val="en-US"/>
        </w:rPr>
        <w:t>.</w:t>
      </w:r>
      <w:r w:rsidR="00CB2B43" w:rsidRPr="00C97EA9">
        <w:rPr>
          <w:lang w:val="en-US"/>
        </w:rPr>
        <w:t xml:space="preserve"> </w:t>
      </w:r>
      <w:r w:rsidR="001F7EA6" w:rsidRPr="00C97EA9">
        <w:rPr>
          <w:lang w:val="en-US"/>
        </w:rPr>
        <w:t>In animals with SE, the</w:t>
      </w:r>
      <w:r w:rsidR="00CB2B43" w:rsidRPr="00C97EA9">
        <w:rPr>
          <w:lang w:val="en-US"/>
        </w:rPr>
        <w:t xml:space="preserve"> most pronounced expression</w:t>
      </w:r>
      <w:r w:rsidR="006F72E7" w:rsidRPr="00C97EA9">
        <w:rPr>
          <w:lang w:val="en-US"/>
        </w:rPr>
        <w:t xml:space="preserve"> for both proteins</w:t>
      </w:r>
      <w:r w:rsidR="00CB2B43" w:rsidRPr="00C97EA9">
        <w:rPr>
          <w:lang w:val="en-US"/>
        </w:rPr>
        <w:t xml:space="preserve"> </w:t>
      </w:r>
      <w:r w:rsidR="00A80DC7" w:rsidRPr="00C97EA9">
        <w:rPr>
          <w:lang w:val="en-US"/>
        </w:rPr>
        <w:t>w</w:t>
      </w:r>
      <w:r w:rsidR="00CB2B43" w:rsidRPr="00C97EA9">
        <w:rPr>
          <w:lang w:val="en-US"/>
        </w:rPr>
        <w:t>as observed in the stratum radiatum of the CA1 sub</w:t>
      </w:r>
      <w:r w:rsidR="00790A09" w:rsidRPr="00C97EA9">
        <w:rPr>
          <w:lang w:val="en-US"/>
        </w:rPr>
        <w:t>-</w:t>
      </w:r>
      <w:r w:rsidR="006F72E7" w:rsidRPr="00C97EA9">
        <w:rPr>
          <w:lang w:val="en-US"/>
        </w:rPr>
        <w:t>region</w:t>
      </w:r>
      <w:r w:rsidR="009E4976" w:rsidRPr="00C97EA9">
        <w:rPr>
          <w:lang w:val="en-US"/>
        </w:rPr>
        <w:t xml:space="preserve">. </w:t>
      </w:r>
    </w:p>
    <w:p w14:paraId="620AF759" w14:textId="77777777" w:rsidR="00D02478" w:rsidRPr="00C97EA9" w:rsidRDefault="00D02478" w:rsidP="00217FB9">
      <w:pPr>
        <w:spacing w:line="480" w:lineRule="auto"/>
        <w:rPr>
          <w:lang w:val="en-US"/>
        </w:rPr>
      </w:pPr>
    </w:p>
    <w:p w14:paraId="3E3DF057" w14:textId="6D7008DE" w:rsidR="00925C03" w:rsidRPr="00C97EA9" w:rsidRDefault="00925C03" w:rsidP="00217FB9">
      <w:pPr>
        <w:autoSpaceDE w:val="0"/>
        <w:autoSpaceDN w:val="0"/>
        <w:adjustRightInd w:val="0"/>
        <w:spacing w:line="480" w:lineRule="auto"/>
        <w:jc w:val="both"/>
        <w:outlineLvl w:val="0"/>
        <w:rPr>
          <w:lang w:val="en-US"/>
        </w:rPr>
      </w:pPr>
      <w:r w:rsidRPr="00C97EA9">
        <w:rPr>
          <w:i/>
          <w:lang w:val="en-US"/>
        </w:rPr>
        <w:t xml:space="preserve">Enrichment of pathways linked with angiogenesis and </w:t>
      </w:r>
      <w:r w:rsidR="00E02D6D" w:rsidRPr="00C97EA9">
        <w:rPr>
          <w:i/>
          <w:lang w:val="en-US"/>
        </w:rPr>
        <w:t>blood-brain barrier function</w:t>
      </w:r>
    </w:p>
    <w:p w14:paraId="4F7EEAAF" w14:textId="73446F12" w:rsidR="00217FB9" w:rsidRPr="00C97EA9" w:rsidRDefault="00217FB9" w:rsidP="00217FB9">
      <w:pPr>
        <w:spacing w:line="480" w:lineRule="auto"/>
        <w:jc w:val="both"/>
        <w:rPr>
          <w:color w:val="141314"/>
          <w:lang w:val="en-US"/>
        </w:rPr>
      </w:pPr>
      <w:r w:rsidRPr="00C97EA9">
        <w:rPr>
          <w:color w:val="141314"/>
          <w:lang w:val="en-US"/>
        </w:rPr>
        <w:t xml:space="preserve">In the </w:t>
      </w:r>
      <w:r w:rsidR="00907D74" w:rsidRPr="00C97EA9">
        <w:rPr>
          <w:color w:val="141314"/>
          <w:lang w:val="en-US"/>
        </w:rPr>
        <w:t>HC</w:t>
      </w:r>
      <w:r w:rsidRPr="00C97EA9">
        <w:rPr>
          <w:color w:val="141314"/>
          <w:lang w:val="en-US"/>
        </w:rPr>
        <w:t xml:space="preserve"> a low number of pathways linked with angiogenesis and blood-brain barrier function exhibited a significant regulation. We identified only three (Genomatix) and two (ConsensusPathDB) </w:t>
      </w:r>
      <w:r w:rsidR="00C02A1A" w:rsidRPr="00C97EA9">
        <w:rPr>
          <w:color w:val="141314"/>
          <w:lang w:val="en-US"/>
        </w:rPr>
        <w:t xml:space="preserve">overrepresented </w:t>
      </w:r>
      <w:r w:rsidRPr="00C97EA9">
        <w:rPr>
          <w:color w:val="141314"/>
          <w:lang w:val="en-US"/>
        </w:rPr>
        <w:t xml:space="preserve">pathways ten days following </w:t>
      </w:r>
      <w:r w:rsidR="00074061" w:rsidRPr="00C97EA9">
        <w:rPr>
          <w:color w:val="141314"/>
          <w:lang w:val="en-US"/>
        </w:rPr>
        <w:t xml:space="preserve">SE </w:t>
      </w:r>
      <w:r w:rsidRPr="00C97EA9">
        <w:rPr>
          <w:color w:val="141314"/>
          <w:lang w:val="en-US"/>
        </w:rPr>
        <w:t xml:space="preserve">and two (Genomatix) </w:t>
      </w:r>
      <w:r w:rsidR="00C02A1A" w:rsidRPr="00C97EA9">
        <w:rPr>
          <w:color w:val="141314"/>
          <w:lang w:val="en-US"/>
        </w:rPr>
        <w:t xml:space="preserve">overrepresented </w:t>
      </w:r>
      <w:r w:rsidRPr="00C97EA9">
        <w:rPr>
          <w:color w:val="141314"/>
          <w:lang w:val="en-US"/>
        </w:rPr>
        <w:t xml:space="preserve">pathways in the chronic phase following epilepsy manifestation. </w:t>
      </w:r>
    </w:p>
    <w:p w14:paraId="4984F25A" w14:textId="3F8BB0AA" w:rsidR="00890328" w:rsidRPr="00C97EA9" w:rsidRDefault="00217FB9" w:rsidP="00217FB9">
      <w:pPr>
        <w:spacing w:line="480" w:lineRule="auto"/>
        <w:jc w:val="both"/>
        <w:rPr>
          <w:color w:val="141314"/>
          <w:lang w:val="en-US"/>
        </w:rPr>
      </w:pPr>
      <w:r w:rsidRPr="00C97EA9">
        <w:rPr>
          <w:color w:val="141314"/>
          <w:lang w:val="en-US"/>
        </w:rPr>
        <w:t>In contrast</w:t>
      </w:r>
      <w:r w:rsidR="00124DBD" w:rsidRPr="00C97EA9">
        <w:rPr>
          <w:color w:val="141314"/>
          <w:lang w:val="en-US"/>
        </w:rPr>
        <w:t>,</w:t>
      </w:r>
      <w:r w:rsidRPr="00C97EA9">
        <w:rPr>
          <w:color w:val="141314"/>
          <w:lang w:val="en-US"/>
        </w:rPr>
        <w:t xml:space="preserve"> a more pronounced regulation of respective protein pathways became evident in the </w:t>
      </w:r>
      <w:r w:rsidR="00907D74" w:rsidRPr="00C97EA9">
        <w:rPr>
          <w:color w:val="141314"/>
          <w:lang w:val="en-US"/>
        </w:rPr>
        <w:t>PHC</w:t>
      </w:r>
      <w:r w:rsidRPr="00C97EA9">
        <w:rPr>
          <w:color w:val="141314"/>
          <w:lang w:val="en-US"/>
        </w:rPr>
        <w:t xml:space="preserve"> with two (Genomatix) and six (ConsensusPathDB) pathways </w:t>
      </w:r>
      <w:r w:rsidR="00C02A1A" w:rsidRPr="00C97EA9">
        <w:rPr>
          <w:color w:val="141314"/>
          <w:lang w:val="en-US"/>
        </w:rPr>
        <w:t xml:space="preserve">overrepresented </w:t>
      </w:r>
      <w:r w:rsidRPr="00C97EA9">
        <w:rPr>
          <w:color w:val="141314"/>
          <w:lang w:val="en-US"/>
        </w:rPr>
        <w:t xml:space="preserve">in the early post-insult phase, seven (Genomatix) and six (ConsensusPathDB) pathways </w:t>
      </w:r>
      <w:r w:rsidR="00C02A1A" w:rsidRPr="00C97EA9">
        <w:rPr>
          <w:color w:val="141314"/>
          <w:lang w:val="en-US"/>
        </w:rPr>
        <w:t xml:space="preserve">overrepresented </w:t>
      </w:r>
      <w:r w:rsidRPr="00C97EA9">
        <w:rPr>
          <w:color w:val="141314"/>
          <w:lang w:val="en-US"/>
        </w:rPr>
        <w:t xml:space="preserve">in the latency phase and two (Genomatix) and three (ConsensusPathDB) pathways </w:t>
      </w:r>
      <w:r w:rsidR="00C02A1A" w:rsidRPr="00C97EA9">
        <w:rPr>
          <w:color w:val="141314"/>
          <w:lang w:val="en-US"/>
        </w:rPr>
        <w:t xml:space="preserve">overrepresented </w:t>
      </w:r>
      <w:r w:rsidRPr="00C97EA9">
        <w:rPr>
          <w:color w:val="141314"/>
          <w:lang w:val="en-US"/>
        </w:rPr>
        <w:t xml:space="preserve">in the chronic phase. </w:t>
      </w:r>
      <w:r w:rsidR="00ED3ACE" w:rsidRPr="00C97EA9">
        <w:rPr>
          <w:color w:val="141314"/>
          <w:lang w:val="en-US"/>
        </w:rPr>
        <w:t xml:space="preserve">The list of pathways with overrepresentation of the associated protein members included pathways linked with ATP binding cassette transporter function, caveolin 1, paxillin, </w:t>
      </w:r>
      <w:r w:rsidR="00CE4706" w:rsidRPr="00C97EA9">
        <w:rPr>
          <w:color w:val="141314"/>
          <w:lang w:val="en-US"/>
        </w:rPr>
        <w:t>vascular endothelial growth factor (</w:t>
      </w:r>
      <w:r w:rsidR="00ED3ACE" w:rsidRPr="00C97EA9">
        <w:rPr>
          <w:color w:val="141314"/>
          <w:lang w:val="en-US"/>
        </w:rPr>
        <w:t>VEGF</w:t>
      </w:r>
      <w:r w:rsidR="00CE4706" w:rsidRPr="00C97EA9">
        <w:rPr>
          <w:color w:val="141314"/>
          <w:lang w:val="en-US"/>
        </w:rPr>
        <w:t>)</w:t>
      </w:r>
      <w:r w:rsidR="00ED3ACE" w:rsidRPr="00C97EA9">
        <w:rPr>
          <w:color w:val="141314"/>
          <w:lang w:val="en-US"/>
        </w:rPr>
        <w:t xml:space="preserve"> signaling, vasoactive intestinal peptide, endothelial growth factor signaling</w:t>
      </w:r>
      <w:r w:rsidR="00074061" w:rsidRPr="00C97EA9">
        <w:rPr>
          <w:color w:val="141314"/>
          <w:lang w:val="en-US"/>
        </w:rPr>
        <w:t>, and basigin interactions.</w:t>
      </w:r>
    </w:p>
    <w:p w14:paraId="4968397E" w14:textId="0EB8E181" w:rsidR="00890328" w:rsidRPr="00C97EA9" w:rsidRDefault="00890328" w:rsidP="003763C7">
      <w:pPr>
        <w:autoSpaceDE w:val="0"/>
        <w:autoSpaceDN w:val="0"/>
        <w:adjustRightInd w:val="0"/>
        <w:spacing w:line="480" w:lineRule="auto"/>
        <w:jc w:val="both"/>
        <w:outlineLvl w:val="0"/>
        <w:rPr>
          <w:color w:val="141314"/>
          <w:lang w:val="en-US"/>
        </w:rPr>
      </w:pPr>
      <w:r w:rsidRPr="00C97EA9">
        <w:rPr>
          <w:color w:val="141314"/>
          <w:lang w:val="en-US"/>
        </w:rPr>
        <w:t xml:space="preserve">Please note that regulation of some of the pathways and proteins listed in </w:t>
      </w:r>
      <w:r w:rsidR="007D7695" w:rsidRPr="00C97EA9">
        <w:rPr>
          <w:color w:val="141314"/>
          <w:lang w:val="en-US"/>
        </w:rPr>
        <w:t xml:space="preserve">Tables 9-12 </w:t>
      </w:r>
      <w:r w:rsidRPr="00C97EA9">
        <w:rPr>
          <w:color w:val="141314"/>
          <w:lang w:val="en-US"/>
        </w:rPr>
        <w:t>has already been reported in our previous p</w:t>
      </w:r>
      <w:r w:rsidR="00332C68" w:rsidRPr="00C97EA9">
        <w:rPr>
          <w:color w:val="141314"/>
          <w:lang w:val="en-US"/>
        </w:rPr>
        <w:t xml:space="preserve">ublication </w:t>
      </w:r>
      <w:r w:rsidR="00332C68"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332C68" w:rsidRPr="00C97EA9">
        <w:rPr>
          <w:color w:val="141314"/>
          <w:lang w:val="en-US"/>
        </w:rPr>
      </w:r>
      <w:r w:rsidR="00332C68" w:rsidRPr="00C97EA9">
        <w:rPr>
          <w:color w:val="141314"/>
          <w:lang w:val="en-US"/>
        </w:rPr>
        <w:fldChar w:fldCharType="separate"/>
      </w:r>
      <w:r w:rsidR="00CF6CBA" w:rsidRPr="00C97EA9">
        <w:rPr>
          <w:noProof/>
          <w:color w:val="141314"/>
          <w:lang w:val="en-US"/>
        </w:rPr>
        <w:t>(</w:t>
      </w:r>
      <w:hyperlink w:anchor="_ENREF_73" w:tooltip="Walker, 2016 #8" w:history="1">
        <w:r w:rsidR="00DA74B9" w:rsidRPr="00C97EA9">
          <w:rPr>
            <w:noProof/>
            <w:color w:val="141314"/>
            <w:lang w:val="en-US"/>
          </w:rPr>
          <w:t>Walker et al., 2016</w:t>
        </w:r>
      </w:hyperlink>
      <w:r w:rsidR="00CF6CBA" w:rsidRPr="00C97EA9">
        <w:rPr>
          <w:noProof/>
          <w:color w:val="141314"/>
          <w:lang w:val="en-US"/>
        </w:rPr>
        <w:t>)</w:t>
      </w:r>
      <w:r w:rsidR="00332C68" w:rsidRPr="00C97EA9">
        <w:rPr>
          <w:color w:val="141314"/>
          <w:lang w:val="en-US"/>
        </w:rPr>
        <w:fldChar w:fldCharType="end"/>
      </w:r>
      <w:r w:rsidRPr="00C97EA9">
        <w:rPr>
          <w:color w:val="141314"/>
          <w:lang w:val="en-US"/>
        </w:rPr>
        <w:t xml:space="preserve"> due to some overlap between groups of proteins linked with angiogenesis and blood-brain barrier function, and linked with inflammation and immunity, which has been the focus of the previous analysis. </w:t>
      </w:r>
    </w:p>
    <w:p w14:paraId="58455386" w14:textId="42322A1D" w:rsidR="00925C03" w:rsidRPr="00C97EA9" w:rsidRDefault="00925C03" w:rsidP="00217FB9">
      <w:pPr>
        <w:spacing w:line="480" w:lineRule="auto"/>
        <w:jc w:val="both"/>
        <w:rPr>
          <w:color w:val="141314"/>
          <w:lang w:val="en-US"/>
        </w:rPr>
      </w:pPr>
    </w:p>
    <w:p w14:paraId="6912A893" w14:textId="77777777" w:rsidR="00CE4706" w:rsidRPr="00C97EA9" w:rsidRDefault="00925C03" w:rsidP="00217FB9">
      <w:pPr>
        <w:spacing w:line="480" w:lineRule="auto"/>
        <w:rPr>
          <w:i/>
          <w:lang w:val="en-US"/>
        </w:rPr>
      </w:pPr>
      <w:r w:rsidRPr="00C97EA9">
        <w:rPr>
          <w:i/>
          <w:color w:val="141314"/>
          <w:lang w:val="en-US"/>
        </w:rPr>
        <w:t xml:space="preserve">Dynamic expression profile of proteins functionally linked </w:t>
      </w:r>
      <w:r w:rsidRPr="00C97EA9">
        <w:rPr>
          <w:i/>
          <w:lang w:val="en-US"/>
        </w:rPr>
        <w:t xml:space="preserve">with angiogenesis and blood-brain barrier function </w:t>
      </w:r>
    </w:p>
    <w:p w14:paraId="337DECA4" w14:textId="589460DE" w:rsidR="00CE4706" w:rsidRPr="00C97EA9" w:rsidRDefault="00CE4706" w:rsidP="00CE4706">
      <w:pPr>
        <w:spacing w:line="480" w:lineRule="auto"/>
        <w:jc w:val="both"/>
        <w:rPr>
          <w:lang w:val="en-US"/>
        </w:rPr>
      </w:pPr>
      <w:r w:rsidRPr="00C97EA9">
        <w:rPr>
          <w:lang w:val="en-US"/>
        </w:rPr>
        <w:t>VEGF is a key</w:t>
      </w:r>
      <w:r w:rsidR="00387A01" w:rsidRPr="00C97EA9">
        <w:rPr>
          <w:lang w:val="en-US"/>
        </w:rPr>
        <w:t xml:space="preserve"> regulator of angiogenesis </w:t>
      </w:r>
      <w:r w:rsidR="00387A01" w:rsidRPr="00C97EA9">
        <w:rPr>
          <w:lang w:val="en-US"/>
        </w:rPr>
        <w:fldChar w:fldCharType="begin">
          <w:fldData xml:space="preserve">PEVuZE5vdGU+PENpdGU+PEF1dGhvcj5TYW50b3M8L0F1dGhvcj48WWVhcj4yMDA3PC9ZZWFyPjxS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</w:fldData>
        </w:fldChar>
      </w:r>
      <w:r w:rsidR="00CF6CBA" w:rsidRPr="00C97EA9">
        <w:rPr>
          <w:lang w:val="en-US"/>
        </w:rPr>
        <w:instrText xml:space="preserve"> ADDIN EN.CITE </w:instrText>
      </w:r>
      <w:r w:rsidR="00CF6CBA" w:rsidRPr="00C97EA9">
        <w:rPr>
          <w:lang w:val="en-US"/>
        </w:rPr>
        <w:fldChar w:fldCharType="begin">
          <w:fldData xml:space="preserve">PEVuZE5vdGU+PENpdGU+PEF1dGhvcj5TYW50b3M8L0F1dGhvcj48WWVhcj4yMDA3PC9ZZWFyPjxS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387A01" w:rsidRPr="00C97EA9">
        <w:rPr>
          <w:lang w:val="en-US"/>
        </w:rPr>
      </w:r>
      <w:r w:rsidR="00387A01" w:rsidRPr="00C97EA9">
        <w:rPr>
          <w:lang w:val="en-US"/>
        </w:rPr>
        <w:fldChar w:fldCharType="separate"/>
      </w:r>
      <w:r w:rsidR="00CF6CBA" w:rsidRPr="00C97EA9">
        <w:rPr>
          <w:noProof/>
          <w:lang w:val="en-US"/>
        </w:rPr>
        <w:t>(</w:t>
      </w:r>
      <w:hyperlink w:anchor="_ENREF_65" w:tooltip="Santos, 2007 #31" w:history="1">
        <w:r w:rsidR="00DA74B9" w:rsidRPr="00C97EA9">
          <w:rPr>
            <w:noProof/>
            <w:lang w:val="en-US"/>
          </w:rPr>
          <w:t>Santos et al., 2007</w:t>
        </w:r>
      </w:hyperlink>
      <w:r w:rsidR="00CF6CBA" w:rsidRPr="00C97EA9">
        <w:rPr>
          <w:noProof/>
          <w:lang w:val="en-US"/>
        </w:rPr>
        <w:t>)</w:t>
      </w:r>
      <w:r w:rsidR="00387A01" w:rsidRPr="00C97EA9">
        <w:rPr>
          <w:lang w:val="en-US"/>
        </w:rPr>
        <w:fldChar w:fldCharType="end"/>
      </w:r>
      <w:r w:rsidRPr="00C97EA9">
        <w:rPr>
          <w:lang w:val="en-US"/>
        </w:rPr>
        <w:t xml:space="preserve">. Several proteins, which modulate VEGF expression and signaling or serve as downstream signaling factors in VEGF receptor activated cascades, exhibited differential expression rates during the course of epileptogenesis. </w:t>
      </w:r>
    </w:p>
    <w:p w14:paraId="2DC729E0" w14:textId="1F2BBEA5" w:rsidR="00BA2203" w:rsidRPr="00C97EA9" w:rsidRDefault="00CE4706" w:rsidP="00CE4706">
      <w:pPr>
        <w:spacing w:line="480" w:lineRule="auto"/>
        <w:jc w:val="both"/>
        <w:rPr>
          <w:lang w:val="en-US"/>
        </w:rPr>
      </w:pPr>
      <w:r w:rsidRPr="00C97EA9">
        <w:rPr>
          <w:lang w:val="en-US"/>
        </w:rPr>
        <w:lastRenderedPageBreak/>
        <w:t>Annexin A1</w:t>
      </w:r>
      <w:r w:rsidR="00D66304" w:rsidRPr="00C97EA9">
        <w:rPr>
          <w:lang w:val="en-US"/>
        </w:rPr>
        <w:t xml:space="preserve"> (ANXA1)</w:t>
      </w:r>
      <w:r w:rsidRPr="00C97EA9">
        <w:rPr>
          <w:lang w:val="en-US"/>
        </w:rPr>
        <w:t>, which contributes to VEGF-triggered signaling events</w:t>
      </w:r>
      <w:r w:rsidR="00D66304" w:rsidRPr="00C97EA9">
        <w:rPr>
          <w:lang w:val="en-US"/>
        </w:rPr>
        <w:t xml:space="preserve"> </w:t>
      </w:r>
      <w:r w:rsidR="00D66304" w:rsidRPr="00C97EA9">
        <w:rPr>
          <w:lang w:val="en-US"/>
        </w:rPr>
        <w:fldChar w:fldCharType="begin">
          <w:fldData xml:space="preserve">PEVuZE5vdGU+PENpdGU+PEF1dGhvcj5QaW48L0F1dGhvcj48WWVhcj4yMDEyPC9ZZWFyPjxSZWNO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MwNTQxLTUxPC9wYWdlcz48dm9sdW1lPjI4Nzwvdm9sdW1lPjxudW1iZXI+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</w:fldData>
        </w:fldChar>
      </w:r>
      <w:r w:rsidR="00CF6CBA" w:rsidRPr="00C97EA9">
        <w:rPr>
          <w:lang w:val="en-US"/>
        </w:rPr>
        <w:instrText xml:space="preserve"> ADDIN EN.CITE </w:instrText>
      </w:r>
      <w:r w:rsidR="00CF6CBA" w:rsidRPr="00C97EA9">
        <w:rPr>
          <w:lang w:val="en-US"/>
        </w:rPr>
        <w:fldChar w:fldCharType="begin">
          <w:fldData xml:space="preserve">PEVuZE5vdGU+PENpdGU+PEF1dGhvcj5QaW48L0F1dGhvcj48WWVhcj4yMDEyPC9ZZWFyPjxSZWNO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MwNTQxLTUxPC9wYWdlcz48dm9sdW1lPjI4Nzwvdm9sdW1lPjxudW1iZXI+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D66304" w:rsidRPr="00C97EA9">
        <w:rPr>
          <w:lang w:val="en-US"/>
        </w:rPr>
      </w:r>
      <w:r w:rsidR="00D66304" w:rsidRPr="00C97EA9">
        <w:rPr>
          <w:lang w:val="en-US"/>
        </w:rPr>
        <w:fldChar w:fldCharType="separate"/>
      </w:r>
      <w:r w:rsidR="00CF6CBA" w:rsidRPr="00C97EA9">
        <w:rPr>
          <w:noProof/>
          <w:lang w:val="en-US"/>
        </w:rPr>
        <w:t>(</w:t>
      </w:r>
      <w:hyperlink w:anchor="_ENREF_58" w:tooltip="Pin, 2012 #32" w:history="1">
        <w:r w:rsidR="00DA74B9" w:rsidRPr="00C97EA9">
          <w:rPr>
            <w:noProof/>
            <w:lang w:val="en-US"/>
          </w:rPr>
          <w:t>Pin et al., 2012</w:t>
        </w:r>
      </w:hyperlink>
      <w:r w:rsidR="00CF6CBA" w:rsidRPr="00C97EA9">
        <w:rPr>
          <w:noProof/>
          <w:lang w:val="en-US"/>
        </w:rPr>
        <w:t>)</w:t>
      </w:r>
      <w:r w:rsidR="00D66304" w:rsidRPr="00C97EA9">
        <w:rPr>
          <w:lang w:val="en-US"/>
        </w:rPr>
        <w:fldChar w:fldCharType="end"/>
      </w:r>
      <w:r w:rsidRPr="00C97EA9">
        <w:rPr>
          <w:lang w:val="en-US"/>
        </w:rPr>
        <w:t xml:space="preserve">, </w:t>
      </w:r>
      <w:r w:rsidR="00BA2203" w:rsidRPr="00C97EA9">
        <w:rPr>
          <w:lang w:val="en-US"/>
        </w:rPr>
        <w:t>proved to be significantly induced in both brain regions of interest ten days following</w:t>
      </w:r>
      <w:r w:rsidR="00074061" w:rsidRPr="00C97EA9">
        <w:rPr>
          <w:lang w:val="en-US"/>
        </w:rPr>
        <w:t xml:space="preserve"> SE</w:t>
      </w:r>
      <w:r w:rsidR="00BA2203" w:rsidRPr="00C97EA9">
        <w:rPr>
          <w:lang w:val="en-US"/>
        </w:rPr>
        <w:t xml:space="preserve">. </w:t>
      </w:r>
    </w:p>
    <w:p w14:paraId="775AD9D1" w14:textId="76660542" w:rsidR="001603A7" w:rsidRPr="00C97EA9" w:rsidRDefault="00BA2203" w:rsidP="007A6BB4">
      <w:pPr>
        <w:spacing w:line="480" w:lineRule="auto"/>
        <w:jc w:val="both"/>
        <w:rPr>
          <w:lang w:val="en-US"/>
        </w:rPr>
      </w:pPr>
      <w:r w:rsidRPr="00C97EA9">
        <w:rPr>
          <w:lang w:val="en-US"/>
        </w:rPr>
        <w:t>Vimentin</w:t>
      </w:r>
      <w:r w:rsidR="00D66304" w:rsidRPr="00C97EA9">
        <w:rPr>
          <w:lang w:val="en-US"/>
        </w:rPr>
        <w:t xml:space="preserve"> (VIM)</w:t>
      </w:r>
      <w:r w:rsidRPr="00C97EA9">
        <w:rPr>
          <w:lang w:val="en-US"/>
        </w:rPr>
        <w:t xml:space="preserve"> has recently been described as a downstream target of heme oxygenase-1 in VEGF-mediated</w:t>
      </w:r>
      <w:r w:rsidR="00D66304" w:rsidRPr="00C97EA9">
        <w:rPr>
          <w:lang w:val="en-US"/>
        </w:rPr>
        <w:t xml:space="preserve"> angiogenesis </w:t>
      </w:r>
      <w:r w:rsidR="00D66304" w:rsidRPr="00C97EA9">
        <w:rPr>
          <w:lang w:val="en-US"/>
        </w:rPr>
        <w:fldChar w:fldCharType="begin"/>
      </w:r>
      <w:r w:rsidR="00CF6CBA" w:rsidRPr="00C97EA9">
        <w:rPr>
          <w:lang w:val="en-US"/>
        </w:rPr>
        <w:instrText xml:space="preserve"> ADDIN EN.CITE &lt;EndNote&gt;&lt;Cite&gt;&lt;Author&gt;Bauer&lt;/Author&gt;&lt;Year&gt;2016&lt;/Year&gt;&lt;RecNum&gt;33&lt;/RecNum&gt;&lt;DisplayText&gt;(Bauer et al., 2016)&lt;/DisplayText&gt;&lt;record&gt;&lt;rec-number&gt;33&lt;/rec-number&gt;&lt;foreign-keys&gt;&lt;key app="EN" db-id="fd5a9sfe850fwdettdjv2dxype29zrwde5aw" timestamp="1490343058"&gt;33&lt;/key&gt;&lt;/foreign-keys&gt;&lt;ref-type name="Journal Article"&gt;17&lt;/ref-type&gt;&lt;contributors&gt;&lt;authors&gt;&lt;author&gt;Bauer, A.&lt;/author&gt;&lt;author&gt;Mylroie, H.&lt;/author&gt;&lt;author&gt;Thornton, C. C.&lt;/author&gt;&lt;author&gt;Calay, D.&lt;/author&gt;&lt;author&gt;Birdsey, G. M.&lt;/author&gt;&lt;author&gt;Kiprianos, A. P.&lt;/author&gt;&lt;author&gt;Wilson, G. K.&lt;/author&gt;&lt;author&gt;Soares, M. P.&lt;/author&gt;&lt;author&gt;Yin, X.&lt;/author&gt;&lt;author&gt;Mayr, M.&lt;/author&gt;&lt;author&gt;Randi, A. M.&lt;/author&gt;&lt;author&gt;Mason, J. C.&lt;/author&gt;&lt;/authors&gt;&lt;/contributors&gt;&lt;auth-address&gt;Vascular Sciences, Imperial Centre for Translational and Experimental Medicine, National Heart and Lung Institute, Imperial College London, Hammersmith Hospital, London, UK.&amp;#xD;Instituto Gulbenkian de Ciencia, 2780-156 Oeiras, Portugal.&amp;#xD;King&amp;apos;s British Heart Foundation Centre, King&amp;apos;s College London, London, UK.&lt;/auth-address&gt;&lt;titles&gt;&lt;title&gt;Identification of cyclins A1, E1 and vimentin as downstream targets of heme oxygenase-1 in vascular endothelial growth factor-mediated angiogenesi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9417&lt;/pages&gt;&lt;volume&gt;6&lt;/volume&gt;&lt;edition&gt;2016/07/09&lt;/edition&gt;&lt;dates&gt;&lt;year&gt;2016&lt;/year&gt;&lt;pub-dates&gt;&lt;date&gt;Jul 08&lt;/date&gt;&lt;/pub-dates&gt;&lt;/dates&gt;&lt;isbn&gt;2045-2322&lt;/isbn&gt;&lt;accession-num&gt;27388959&lt;/accession-num&gt;&lt;urls&gt;&lt;/urls&gt;&lt;custom2&gt;PMC4937390&lt;/custom2&gt;&lt;electronic-resource-num&gt;10.1038/srep29417&lt;/electronic-resource-num&gt;&lt;remote-database-provider&gt;NLM&lt;/remote-database-provider&gt;&lt;language&gt;eng&lt;/language&gt;&lt;/record&gt;&lt;/Cite&gt;&lt;/EndNote&gt;</w:instrText>
      </w:r>
      <w:r w:rsidR="00D66304" w:rsidRPr="00C97EA9">
        <w:rPr>
          <w:lang w:val="en-US"/>
        </w:rPr>
        <w:fldChar w:fldCharType="separate"/>
      </w:r>
      <w:r w:rsidR="00CF6CBA" w:rsidRPr="00C97EA9">
        <w:rPr>
          <w:noProof/>
          <w:lang w:val="en-US"/>
        </w:rPr>
        <w:t>(</w:t>
      </w:r>
      <w:hyperlink w:anchor="_ENREF_3" w:tooltip="Bauer, 2016 #33" w:history="1">
        <w:r w:rsidR="00DA74B9" w:rsidRPr="00C97EA9">
          <w:rPr>
            <w:noProof/>
            <w:lang w:val="en-US"/>
          </w:rPr>
          <w:t>Bauer et al., 2016</w:t>
        </w:r>
      </w:hyperlink>
      <w:r w:rsidR="00CF6CBA" w:rsidRPr="00C97EA9">
        <w:rPr>
          <w:noProof/>
          <w:lang w:val="en-US"/>
        </w:rPr>
        <w:t>)</w:t>
      </w:r>
      <w:r w:rsidR="00D66304" w:rsidRPr="00C97EA9">
        <w:rPr>
          <w:lang w:val="en-US"/>
        </w:rPr>
        <w:fldChar w:fldCharType="end"/>
      </w:r>
      <w:r w:rsidRPr="00C97EA9">
        <w:rPr>
          <w:lang w:val="en-US"/>
        </w:rPr>
        <w:t xml:space="preserve">. Its expression levels </w:t>
      </w:r>
      <w:r w:rsidR="000866DC" w:rsidRPr="00C97EA9">
        <w:rPr>
          <w:lang w:val="en-US"/>
        </w:rPr>
        <w:t xml:space="preserve">proved to be increased at all time points in the </w:t>
      </w:r>
      <w:r w:rsidR="00907D74" w:rsidRPr="00C97EA9">
        <w:rPr>
          <w:lang w:val="en-US"/>
        </w:rPr>
        <w:t>PHC</w:t>
      </w:r>
      <w:r w:rsidR="000866DC" w:rsidRPr="00C97EA9">
        <w:rPr>
          <w:lang w:val="en-US"/>
        </w:rPr>
        <w:t xml:space="preserve"> as well as ten days following </w:t>
      </w:r>
      <w:r w:rsidR="00D66304" w:rsidRPr="00C97EA9">
        <w:rPr>
          <w:lang w:val="en-US"/>
        </w:rPr>
        <w:t>SE</w:t>
      </w:r>
      <w:r w:rsidR="00074061" w:rsidRPr="00C97EA9">
        <w:rPr>
          <w:lang w:val="en-US"/>
        </w:rPr>
        <w:t xml:space="preserve"> </w:t>
      </w:r>
      <w:r w:rsidR="000866DC" w:rsidRPr="00C97EA9">
        <w:rPr>
          <w:lang w:val="en-US"/>
        </w:rPr>
        <w:t xml:space="preserve">in the </w:t>
      </w:r>
      <w:r w:rsidR="00907D74" w:rsidRPr="00C97EA9">
        <w:rPr>
          <w:lang w:val="en-US"/>
        </w:rPr>
        <w:t>HC</w:t>
      </w:r>
      <w:r w:rsidR="000866DC" w:rsidRPr="00C97EA9">
        <w:rPr>
          <w:lang w:val="en-US"/>
        </w:rPr>
        <w:t xml:space="preserve">. </w:t>
      </w:r>
      <w:r w:rsidRPr="00C97EA9">
        <w:rPr>
          <w:lang w:val="en-US"/>
        </w:rPr>
        <w:t>Myristoylated alanine-rich C kinase substrate-like 1 (MARCKSL1) can exert anti-angiogenic effects based on suppression of VEGFR-2-dependent phosphory</w:t>
      </w:r>
      <w:r w:rsidR="00D66304" w:rsidRPr="00C97EA9">
        <w:rPr>
          <w:lang w:val="en-US"/>
        </w:rPr>
        <w:t xml:space="preserve">lation events </w:t>
      </w:r>
      <w:r w:rsidR="00D66304" w:rsidRPr="00C97EA9">
        <w:rPr>
          <w:lang w:val="en-US"/>
        </w:rPr>
        <w:fldChar w:fldCharType="begin">
          <w:fldData xml:space="preserve">PEVuZE5vdGU+PENpdGU+PEF1dGhvcj5LaW08L0F1dGhvcj48WWVhcj4yMDE2PC9ZZWFyPjxSZWNO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wNDEtODwvcGFnZXM+PHZvbHVtZT4zNTwvdm9s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</w:fldData>
        </w:fldChar>
      </w:r>
      <w:r w:rsidR="00CF6CBA" w:rsidRPr="00C97EA9">
        <w:rPr>
          <w:lang w:val="en-US"/>
        </w:rPr>
        <w:instrText xml:space="preserve"> ADDIN EN.CITE </w:instrText>
      </w:r>
      <w:r w:rsidR="00CF6CBA" w:rsidRPr="00C97EA9">
        <w:rPr>
          <w:lang w:val="en-US"/>
        </w:rPr>
        <w:fldChar w:fldCharType="begin">
          <w:fldData xml:space="preserve">PEVuZE5vdGU+PENpdGU+PEF1dGhvcj5LaW08L0F1dGhvcj48WWVhcj4yMDE2PC9ZZWFyPjxSZWNO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wNDEtODwvcGFnZXM+PHZvbHVtZT4zNTwvdm9s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D66304" w:rsidRPr="00C97EA9">
        <w:rPr>
          <w:lang w:val="en-US"/>
        </w:rPr>
      </w:r>
      <w:r w:rsidR="00D66304" w:rsidRPr="00C97EA9">
        <w:rPr>
          <w:lang w:val="en-US"/>
        </w:rPr>
        <w:fldChar w:fldCharType="separate"/>
      </w:r>
      <w:r w:rsidR="00CF6CBA" w:rsidRPr="00C97EA9">
        <w:rPr>
          <w:noProof/>
          <w:lang w:val="en-US"/>
        </w:rPr>
        <w:t>(</w:t>
      </w:r>
      <w:hyperlink w:anchor="_ENREF_34" w:tooltip="Kim, 2016 #34" w:history="1">
        <w:r w:rsidR="00DA74B9" w:rsidRPr="00C97EA9">
          <w:rPr>
            <w:noProof/>
            <w:lang w:val="en-US"/>
          </w:rPr>
          <w:t>Kim et al., 2016a</w:t>
        </w:r>
      </w:hyperlink>
      <w:r w:rsidR="00CF6CBA" w:rsidRPr="00C97EA9">
        <w:rPr>
          <w:noProof/>
          <w:lang w:val="en-US"/>
        </w:rPr>
        <w:t>)</w:t>
      </w:r>
      <w:r w:rsidR="00D66304" w:rsidRPr="00C97EA9">
        <w:rPr>
          <w:lang w:val="en-US"/>
        </w:rPr>
        <w:fldChar w:fldCharType="end"/>
      </w:r>
      <w:r w:rsidRPr="00C97EA9">
        <w:rPr>
          <w:lang w:val="en-US"/>
        </w:rPr>
        <w:t xml:space="preserve">. During epileptogenesis </w:t>
      </w:r>
      <w:r w:rsidR="000866DC" w:rsidRPr="00C97EA9">
        <w:rPr>
          <w:lang w:val="en-US"/>
        </w:rPr>
        <w:t xml:space="preserve">MARCKSL1 exhibited a significant </w:t>
      </w:r>
      <w:r w:rsidR="001603A7" w:rsidRPr="00C97EA9">
        <w:rPr>
          <w:lang w:val="en-US"/>
        </w:rPr>
        <w:t xml:space="preserve">reduction </w:t>
      </w:r>
      <w:r w:rsidR="000866DC" w:rsidRPr="00C97EA9">
        <w:rPr>
          <w:lang w:val="en-US"/>
        </w:rPr>
        <w:t xml:space="preserve">ten days following </w:t>
      </w:r>
      <w:r w:rsidR="0046139C" w:rsidRPr="00C97EA9">
        <w:rPr>
          <w:lang w:val="en-US"/>
        </w:rPr>
        <w:t>SE</w:t>
      </w:r>
      <w:r w:rsidR="00074061" w:rsidRPr="00C97EA9">
        <w:rPr>
          <w:lang w:val="en-US"/>
        </w:rPr>
        <w:t xml:space="preserve"> </w:t>
      </w:r>
      <w:r w:rsidR="000866DC" w:rsidRPr="00C97EA9">
        <w:rPr>
          <w:lang w:val="en-US"/>
        </w:rPr>
        <w:t xml:space="preserve">in the </w:t>
      </w:r>
      <w:r w:rsidR="00907D74" w:rsidRPr="00C97EA9">
        <w:rPr>
          <w:lang w:val="en-US"/>
        </w:rPr>
        <w:t>PHC</w:t>
      </w:r>
      <w:r w:rsidR="001603A7" w:rsidRPr="00C97EA9">
        <w:rPr>
          <w:lang w:val="en-US"/>
        </w:rPr>
        <w:t xml:space="preserve"> </w:t>
      </w:r>
      <w:r w:rsidR="000866DC" w:rsidRPr="00C97EA9">
        <w:rPr>
          <w:lang w:val="en-US"/>
        </w:rPr>
        <w:t xml:space="preserve">and </w:t>
      </w:r>
      <w:r w:rsidR="001603A7" w:rsidRPr="00C97EA9">
        <w:rPr>
          <w:lang w:val="en-US"/>
        </w:rPr>
        <w:t xml:space="preserve">a significant induction </w:t>
      </w:r>
      <w:r w:rsidR="000866DC" w:rsidRPr="00C97EA9">
        <w:rPr>
          <w:lang w:val="en-US"/>
        </w:rPr>
        <w:t xml:space="preserve">eight weeks following </w:t>
      </w:r>
      <w:r w:rsidR="0046139C" w:rsidRPr="00C97EA9">
        <w:rPr>
          <w:lang w:val="en-US"/>
        </w:rPr>
        <w:t>SE</w:t>
      </w:r>
      <w:r w:rsidR="00074061" w:rsidRPr="00C97EA9">
        <w:rPr>
          <w:lang w:val="en-US"/>
        </w:rPr>
        <w:t xml:space="preserve"> </w:t>
      </w:r>
      <w:r w:rsidR="000866DC" w:rsidRPr="00C97EA9">
        <w:rPr>
          <w:lang w:val="en-US"/>
        </w:rPr>
        <w:t xml:space="preserve">in the </w:t>
      </w:r>
      <w:r w:rsidR="00907D74" w:rsidRPr="00C97EA9">
        <w:rPr>
          <w:lang w:val="en-US"/>
        </w:rPr>
        <w:t>HC</w:t>
      </w:r>
      <w:r w:rsidR="000866DC" w:rsidRPr="00C97EA9">
        <w:rPr>
          <w:lang w:val="en-US"/>
        </w:rPr>
        <w:t xml:space="preserve">. </w:t>
      </w:r>
      <w:r w:rsidR="007A6BB4" w:rsidRPr="00C97EA9">
        <w:rPr>
          <w:lang w:val="en-US"/>
        </w:rPr>
        <w:t xml:space="preserve">The growth factor receptor bound protein 2 </w:t>
      </w:r>
      <w:r w:rsidR="0085773A" w:rsidRPr="00C97EA9">
        <w:rPr>
          <w:lang w:val="en-US"/>
        </w:rPr>
        <w:t xml:space="preserve">(GRB2) </w:t>
      </w:r>
      <w:r w:rsidR="007A6BB4" w:rsidRPr="00C97EA9">
        <w:rPr>
          <w:lang w:val="en-US"/>
        </w:rPr>
        <w:t>is a phosphorylation target of VEGFR-2-</w:t>
      </w:r>
      <w:r w:rsidR="0046139C" w:rsidRPr="00C97EA9">
        <w:rPr>
          <w:lang w:val="en-US"/>
        </w:rPr>
        <w:t xml:space="preserve">signaling </w:t>
      </w:r>
      <w:r w:rsidR="0046139C" w:rsidRPr="00C97EA9">
        <w:rPr>
          <w:lang w:val="en-US"/>
        </w:rPr>
        <w:fldChar w:fldCharType="begin">
          <w:fldData xml:space="preserve">PEVuZE5vdGU+PENpdGU+PEF1dGhvcj5BbnNlbG1pPC9BdXRob3I+PFllYXI+MjAxMjwvWWVhcj48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</w:fldData>
        </w:fldChar>
      </w:r>
      <w:r w:rsidR="00CF6CBA" w:rsidRPr="00C97EA9">
        <w:rPr>
          <w:lang w:val="en-US"/>
        </w:rPr>
        <w:instrText xml:space="preserve"> ADDIN EN.CITE </w:instrText>
      </w:r>
      <w:r w:rsidR="00CF6CBA" w:rsidRPr="00C97EA9">
        <w:rPr>
          <w:lang w:val="en-US"/>
        </w:rPr>
        <w:fldChar w:fldCharType="begin">
          <w:fldData xml:space="preserve">PEVuZE5vdGU+PENpdGU+PEF1dGhvcj5BbnNlbG1pPC9BdXRob3I+PFllYXI+MjAxMjwvWWVhcj48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46139C" w:rsidRPr="00C97EA9">
        <w:rPr>
          <w:lang w:val="en-US"/>
        </w:rPr>
      </w:r>
      <w:r w:rsidR="0046139C" w:rsidRPr="00C97EA9">
        <w:rPr>
          <w:lang w:val="en-US"/>
        </w:rPr>
        <w:fldChar w:fldCharType="separate"/>
      </w:r>
      <w:r w:rsidR="00CF6CBA" w:rsidRPr="00C97EA9">
        <w:rPr>
          <w:noProof/>
          <w:lang w:val="en-US"/>
        </w:rPr>
        <w:t>(</w:t>
      </w:r>
      <w:hyperlink w:anchor="_ENREF_1" w:tooltip="Anselmi, 2012 #35" w:history="1">
        <w:r w:rsidR="00DA74B9" w:rsidRPr="00C97EA9">
          <w:rPr>
            <w:noProof/>
            <w:lang w:val="en-US"/>
          </w:rPr>
          <w:t>Anselmi et al., 2012</w:t>
        </w:r>
      </w:hyperlink>
      <w:r w:rsidR="00CF6CBA" w:rsidRPr="00C97EA9">
        <w:rPr>
          <w:noProof/>
          <w:lang w:val="en-US"/>
        </w:rPr>
        <w:t>)</w:t>
      </w:r>
      <w:r w:rsidR="0046139C" w:rsidRPr="00C97EA9">
        <w:rPr>
          <w:lang w:val="en-US"/>
        </w:rPr>
        <w:fldChar w:fldCharType="end"/>
      </w:r>
      <w:r w:rsidR="007A6BB4" w:rsidRPr="00C97EA9">
        <w:rPr>
          <w:lang w:val="en-US"/>
        </w:rPr>
        <w:t xml:space="preserve">. </w:t>
      </w:r>
      <w:r w:rsidR="0085773A" w:rsidRPr="00C97EA9">
        <w:rPr>
          <w:lang w:val="en-US"/>
        </w:rPr>
        <w:t xml:space="preserve">We observed a </w:t>
      </w:r>
      <w:r w:rsidR="001603A7" w:rsidRPr="00C97EA9">
        <w:rPr>
          <w:lang w:val="en-US"/>
        </w:rPr>
        <w:t>down</w:t>
      </w:r>
      <w:r w:rsidR="001C6923" w:rsidRPr="00C97EA9">
        <w:rPr>
          <w:lang w:val="en-US"/>
        </w:rPr>
        <w:t>-</w:t>
      </w:r>
      <w:r w:rsidR="001603A7" w:rsidRPr="00C97EA9">
        <w:rPr>
          <w:lang w:val="en-US"/>
        </w:rPr>
        <w:t xml:space="preserve">regulation </w:t>
      </w:r>
      <w:r w:rsidR="0085773A" w:rsidRPr="00C97EA9">
        <w:rPr>
          <w:lang w:val="en-US"/>
        </w:rPr>
        <w:t>of GRB2</w:t>
      </w:r>
      <w:r w:rsidR="000866DC" w:rsidRPr="00C97EA9">
        <w:rPr>
          <w:lang w:val="en-US"/>
        </w:rPr>
        <w:t xml:space="preserve"> </w:t>
      </w:r>
      <w:r w:rsidR="001603A7" w:rsidRPr="00C97EA9">
        <w:rPr>
          <w:lang w:val="en-US"/>
        </w:rPr>
        <w:t xml:space="preserve">during the latency phase in the </w:t>
      </w:r>
      <w:r w:rsidR="00907D74" w:rsidRPr="00C97EA9">
        <w:rPr>
          <w:lang w:val="en-US"/>
        </w:rPr>
        <w:t>PHC</w:t>
      </w:r>
      <w:r w:rsidR="001603A7" w:rsidRPr="00C97EA9">
        <w:rPr>
          <w:lang w:val="en-US"/>
        </w:rPr>
        <w:t>.</w:t>
      </w:r>
    </w:p>
    <w:p w14:paraId="6E5E01BD" w14:textId="6D27E867" w:rsidR="00C80EE1" w:rsidRPr="00C97EA9" w:rsidRDefault="00A4735A" w:rsidP="007A6BB4">
      <w:pPr>
        <w:spacing w:line="480" w:lineRule="auto"/>
        <w:jc w:val="both"/>
        <w:rPr>
          <w:lang w:val="en-US"/>
        </w:rPr>
      </w:pPr>
      <w:r w:rsidRPr="00C97EA9">
        <w:rPr>
          <w:lang w:val="en-US"/>
        </w:rPr>
        <w:t>The small GTPase cell division cycle 42 (CDC42) seems to be involved in macropinoc</w:t>
      </w:r>
      <w:r w:rsidR="0046139C" w:rsidRPr="00C97EA9">
        <w:rPr>
          <w:lang w:val="en-US"/>
        </w:rPr>
        <w:t xml:space="preserve">ytic internalization of VEGFR2 </w:t>
      </w:r>
      <w:r w:rsidR="0046139C" w:rsidRPr="00C97EA9">
        <w:rPr>
          <w:lang w:val="en-US"/>
        </w:rPr>
        <w:fldChar w:fldCharType="begin">
          <w:fldData xml:space="preserve">PEVuZE5vdGU+PENpdGU+PEF1dGhvcj5CYXNhZ2lhbm5pczwvQXV0aG9yPjxZZWFyPjIwMTY8L1ll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0MDkxLTQxMDQ8L3BhZ2VzPjx2b2x1bWU+MTI5PC92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</w:fldData>
        </w:fldChar>
      </w:r>
      <w:r w:rsidR="00CF6CBA" w:rsidRPr="00C97EA9">
        <w:rPr>
          <w:lang w:val="en-US"/>
        </w:rPr>
        <w:instrText xml:space="preserve"> ADDIN EN.CITE </w:instrText>
      </w:r>
      <w:r w:rsidR="00CF6CBA" w:rsidRPr="00C97EA9">
        <w:rPr>
          <w:lang w:val="en-US"/>
        </w:rPr>
        <w:fldChar w:fldCharType="begin">
          <w:fldData xml:space="preserve">PEVuZE5vdGU+PENpdGU+PEF1dGhvcj5CYXNhZ2lhbm5pczwvQXV0aG9yPjxZZWFyPjIwMTY8L1ll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0MDkxLTQxMDQ8L3BhZ2VzPjx2b2x1bWU+MTI5PC92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46139C" w:rsidRPr="00C97EA9">
        <w:rPr>
          <w:lang w:val="en-US"/>
        </w:rPr>
      </w:r>
      <w:r w:rsidR="0046139C" w:rsidRPr="00C97EA9">
        <w:rPr>
          <w:lang w:val="en-US"/>
        </w:rPr>
        <w:fldChar w:fldCharType="separate"/>
      </w:r>
      <w:r w:rsidR="00CF6CBA" w:rsidRPr="00C97EA9">
        <w:rPr>
          <w:noProof/>
          <w:lang w:val="en-US"/>
        </w:rPr>
        <w:t>(</w:t>
      </w:r>
      <w:hyperlink w:anchor="_ENREF_2" w:tooltip="Basagiannis, 2016 #36" w:history="1">
        <w:r w:rsidR="00DA74B9" w:rsidRPr="00C97EA9">
          <w:rPr>
            <w:noProof/>
            <w:lang w:val="en-US"/>
          </w:rPr>
          <w:t>Basagiannis et al., 2016</w:t>
        </w:r>
      </w:hyperlink>
      <w:r w:rsidR="00CF6CBA" w:rsidRPr="00C97EA9">
        <w:rPr>
          <w:noProof/>
          <w:lang w:val="en-US"/>
        </w:rPr>
        <w:t>)</w:t>
      </w:r>
      <w:r w:rsidR="0046139C" w:rsidRPr="00C97EA9">
        <w:rPr>
          <w:lang w:val="en-US"/>
        </w:rPr>
        <w:fldChar w:fldCharType="end"/>
      </w:r>
      <w:r w:rsidRPr="00C97EA9">
        <w:rPr>
          <w:lang w:val="en-US"/>
        </w:rPr>
        <w:t xml:space="preserve">. </w:t>
      </w:r>
      <w:r w:rsidR="000866DC" w:rsidRPr="00C97EA9">
        <w:rPr>
          <w:lang w:val="en-US"/>
        </w:rPr>
        <w:t xml:space="preserve">In the </w:t>
      </w:r>
      <w:r w:rsidR="00907D74" w:rsidRPr="00C97EA9">
        <w:rPr>
          <w:lang w:val="en-US"/>
        </w:rPr>
        <w:t>PHC</w:t>
      </w:r>
      <w:r w:rsidR="000866DC" w:rsidRPr="00C97EA9">
        <w:rPr>
          <w:lang w:val="en-US"/>
        </w:rPr>
        <w:t xml:space="preserve"> </w:t>
      </w:r>
      <w:r w:rsidR="001603A7" w:rsidRPr="00C97EA9">
        <w:rPr>
          <w:lang w:val="en-US"/>
        </w:rPr>
        <w:t xml:space="preserve">expression levels of </w:t>
      </w:r>
      <w:r w:rsidR="000866DC" w:rsidRPr="00C97EA9">
        <w:rPr>
          <w:lang w:val="en-US"/>
        </w:rPr>
        <w:t xml:space="preserve">both isoforms of CDC42 </w:t>
      </w:r>
      <w:r w:rsidR="001603A7" w:rsidRPr="00C97EA9">
        <w:rPr>
          <w:lang w:val="en-US"/>
        </w:rPr>
        <w:t xml:space="preserve">were lowered as a consequence of </w:t>
      </w:r>
      <w:r w:rsidR="0046139C" w:rsidRPr="00C97EA9">
        <w:rPr>
          <w:lang w:val="en-US"/>
        </w:rPr>
        <w:t xml:space="preserve">SE </w:t>
      </w:r>
      <w:r w:rsidR="002C7A03" w:rsidRPr="00C97EA9">
        <w:rPr>
          <w:lang w:val="en-US"/>
        </w:rPr>
        <w:t>at the two earlier</w:t>
      </w:r>
      <w:r w:rsidR="001603A7" w:rsidRPr="00C97EA9">
        <w:rPr>
          <w:lang w:val="en-US"/>
        </w:rPr>
        <w:t xml:space="preserve"> time points</w:t>
      </w:r>
      <w:r w:rsidR="000866DC" w:rsidRPr="00C97EA9">
        <w:rPr>
          <w:lang w:val="en-US"/>
        </w:rPr>
        <w:t xml:space="preserve">. In the </w:t>
      </w:r>
      <w:r w:rsidR="00907D74" w:rsidRPr="00C97EA9">
        <w:rPr>
          <w:lang w:val="en-US"/>
        </w:rPr>
        <w:t>HC</w:t>
      </w:r>
      <w:r w:rsidR="000866DC" w:rsidRPr="00C97EA9">
        <w:rPr>
          <w:lang w:val="en-US"/>
        </w:rPr>
        <w:t xml:space="preserve"> only one isoform CDC42 proved to be regulated </w:t>
      </w:r>
      <w:r w:rsidR="001603A7" w:rsidRPr="00C97EA9">
        <w:rPr>
          <w:lang w:val="en-US"/>
        </w:rPr>
        <w:t xml:space="preserve">with an induction </w:t>
      </w:r>
      <w:r w:rsidR="000866DC" w:rsidRPr="00C97EA9">
        <w:rPr>
          <w:lang w:val="en-US"/>
        </w:rPr>
        <w:t xml:space="preserve">in the early post-insult phase. </w:t>
      </w:r>
    </w:p>
    <w:p w14:paraId="726949DA" w14:textId="544D4791" w:rsidR="000866DC" w:rsidRPr="00C97EA9" w:rsidRDefault="00015E2C" w:rsidP="007A6BB4">
      <w:pPr>
        <w:spacing w:line="480" w:lineRule="auto"/>
        <w:jc w:val="both"/>
        <w:rPr>
          <w:lang w:val="en-US"/>
        </w:rPr>
      </w:pPr>
      <w:r w:rsidRPr="00C97EA9">
        <w:rPr>
          <w:lang w:val="en-US"/>
        </w:rPr>
        <w:t xml:space="preserve">ANXA2 has pro-fibrinolytic activity, which can </w:t>
      </w:r>
      <w:r w:rsidR="0046139C" w:rsidRPr="00C97EA9">
        <w:rPr>
          <w:lang w:val="en-US"/>
        </w:rPr>
        <w:t xml:space="preserve">mediate pro-angiogenic effects </w:t>
      </w:r>
      <w:r w:rsidR="0046139C" w:rsidRPr="00C97EA9">
        <w:rPr>
          <w:lang w:val="en-US"/>
        </w:rPr>
        <w:fldChar w:fldCharType="begin"/>
      </w:r>
      <w:r w:rsidR="00CF6CBA" w:rsidRPr="00C97EA9">
        <w:rPr>
          <w:lang w:val="en-US"/>
        </w:rPr>
        <w:instrText xml:space="preserve"> ADDIN EN.CITE &lt;EndNote&gt;&lt;Cite&gt;&lt;Author&gt;Liu&lt;/Author&gt;&lt;Year&gt;2016&lt;/Year&gt;&lt;RecNum&gt;37&lt;/RecNum&gt;&lt;DisplayText&gt;(Liu and Hajjar, 2016)&lt;/DisplayText&gt;&lt;record&gt;&lt;rec-number&gt;37&lt;/rec-number&gt;&lt;foreign-keys&gt;&lt;key app="EN" db-id="fd5a9sfe850fwdettdjv2dxype29zrwde5aw" timestamp="1490343508"&gt;37&lt;/key&gt;&lt;/foreign-keys&gt;&lt;ref-type name="Journal Article"&gt;17&lt;/ref-type&gt;&lt;contributors&gt;&lt;authors&gt;&lt;author&gt;Liu, W.&lt;/author&gt;&lt;author&gt;Hajjar, K. A.&lt;/author&gt;&lt;/authors&gt;&lt;/contributors&gt;&lt;titles&gt;&lt;title&gt;The annexin A2 system and angiogenesis&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1005-16&lt;/pages&gt;&lt;volume&gt;397&lt;/volume&gt;&lt;number&gt;10&lt;/number&gt;&lt;edition&gt;2016/07/02&lt;/edition&gt;&lt;dates&gt;&lt;year&gt;2016&lt;/year&gt;&lt;pub-dates&gt;&lt;date&gt;Oct 01&lt;/date&gt;&lt;/pub-dates&gt;&lt;/dates&gt;&lt;isbn&gt;1431-6730&lt;/isbn&gt;&lt;accession-num&gt;27366903&lt;/accession-num&gt;&lt;urls&gt;&lt;/urls&gt;&lt;electronic-resource-num&gt;10.1515/hsz-2016-0166&lt;/electronic-resource-num&gt;&lt;remote-database-provider&gt;NLM&lt;/remote-database-provider&gt;&lt;language&gt;eng&lt;/language&gt;&lt;/record&gt;&lt;/Cite&gt;&lt;/EndNote&gt;</w:instrText>
      </w:r>
      <w:r w:rsidR="0046139C" w:rsidRPr="00C97EA9">
        <w:rPr>
          <w:lang w:val="en-US"/>
        </w:rPr>
        <w:fldChar w:fldCharType="separate"/>
      </w:r>
      <w:r w:rsidR="00CF6CBA" w:rsidRPr="00C97EA9">
        <w:rPr>
          <w:noProof/>
          <w:lang w:val="en-US"/>
        </w:rPr>
        <w:t>(</w:t>
      </w:r>
      <w:hyperlink w:anchor="_ENREF_40" w:tooltip="Liu, 2016 #37" w:history="1">
        <w:r w:rsidR="00DA74B9" w:rsidRPr="00C97EA9">
          <w:rPr>
            <w:noProof/>
            <w:lang w:val="en-US"/>
          </w:rPr>
          <w:t>Liu and Hajjar, 2016</w:t>
        </w:r>
      </w:hyperlink>
      <w:r w:rsidR="00CF6CBA" w:rsidRPr="00C97EA9">
        <w:rPr>
          <w:noProof/>
          <w:lang w:val="en-US"/>
        </w:rPr>
        <w:t>)</w:t>
      </w:r>
      <w:r w:rsidR="0046139C" w:rsidRPr="00C97EA9">
        <w:rPr>
          <w:lang w:val="en-US"/>
        </w:rPr>
        <w:fldChar w:fldCharType="end"/>
      </w:r>
      <w:r w:rsidRPr="00C97EA9">
        <w:rPr>
          <w:lang w:val="en-US"/>
        </w:rPr>
        <w:t xml:space="preserve">. </w:t>
      </w:r>
      <w:r w:rsidR="0082638D" w:rsidRPr="00C97EA9">
        <w:rPr>
          <w:lang w:val="en-US"/>
        </w:rPr>
        <w:t>As described above</w:t>
      </w:r>
      <w:r w:rsidR="004B71AF" w:rsidRPr="00C97EA9">
        <w:rPr>
          <w:lang w:val="en-US"/>
        </w:rPr>
        <w:t>,</w:t>
      </w:r>
      <w:r w:rsidR="0082638D" w:rsidRPr="00C97EA9">
        <w:rPr>
          <w:lang w:val="en-US"/>
        </w:rPr>
        <w:t xml:space="preserve"> </w:t>
      </w:r>
      <w:r w:rsidRPr="00C97EA9">
        <w:rPr>
          <w:lang w:val="en-US"/>
        </w:rPr>
        <w:t xml:space="preserve">ANXA2 overexpression was evident during all phases of epileptogenesis in both brain regions of interest. </w:t>
      </w:r>
    </w:p>
    <w:p w14:paraId="27C406D5" w14:textId="5A3CE38F" w:rsidR="0075686A" w:rsidRPr="00C97EA9" w:rsidRDefault="0075686A" w:rsidP="007A6BB4">
      <w:pPr>
        <w:spacing w:line="480" w:lineRule="auto"/>
        <w:jc w:val="both"/>
        <w:rPr>
          <w:lang w:val="en-US"/>
        </w:rPr>
      </w:pPr>
      <w:r w:rsidRPr="00C97EA9">
        <w:rPr>
          <w:lang w:val="en-US"/>
        </w:rPr>
        <w:t>Kininogen-1 (KNG1) can</w:t>
      </w:r>
      <w:r w:rsidR="0046139C" w:rsidRPr="00C97EA9">
        <w:rPr>
          <w:lang w:val="en-US"/>
        </w:rPr>
        <w:t xml:space="preserve"> exert anti-angiogenic effects </w:t>
      </w:r>
      <w:r w:rsidR="0046139C" w:rsidRPr="00C97EA9">
        <w:rPr>
          <w:lang w:val="en-US"/>
        </w:rPr>
        <w:fldChar w:fldCharType="begin">
          <w:fldData xml:space="preserve">PEVuZE5vdGU+PENpdGU+PEF1dGhvcj5SZW48L0F1dGhvcj48WWVhcj4yMDE2PC9ZZWFyPjxSZWNO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lZGl0aW9uPjIwMTYvMTAvMjE8L2VkaXRpb24+PGtleXdvcmRzPjxrZXl3b3Jk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</w:fldData>
        </w:fldChar>
      </w:r>
      <w:r w:rsidR="00CF6CBA" w:rsidRPr="00C97EA9">
        <w:rPr>
          <w:lang w:val="en-US"/>
        </w:rPr>
        <w:instrText xml:space="preserve"> ADDIN EN.CITE </w:instrText>
      </w:r>
      <w:r w:rsidR="00CF6CBA" w:rsidRPr="00C97EA9">
        <w:rPr>
          <w:lang w:val="en-US"/>
        </w:rPr>
        <w:fldChar w:fldCharType="begin">
          <w:fldData xml:space="preserve">PEVuZE5vdGU+PENpdGU+PEF1dGhvcj5SZW48L0F1dGhvcj48WWVhcj4yMDE2PC9ZZWFyPjxSZWNO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lZGl0aW9uPjIwMTYvMTAvMjE8L2VkaXRpb24+PGtleXdvcmRzPjxrZXl3b3Jk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46139C" w:rsidRPr="00C97EA9">
        <w:rPr>
          <w:lang w:val="en-US"/>
        </w:rPr>
      </w:r>
      <w:r w:rsidR="0046139C" w:rsidRPr="00C97EA9">
        <w:rPr>
          <w:lang w:val="en-US"/>
        </w:rPr>
        <w:fldChar w:fldCharType="separate"/>
      </w:r>
      <w:r w:rsidR="00CF6CBA" w:rsidRPr="00C97EA9">
        <w:rPr>
          <w:noProof/>
          <w:lang w:val="en-US"/>
        </w:rPr>
        <w:t>(</w:t>
      </w:r>
      <w:hyperlink w:anchor="_ENREF_62" w:tooltip="Ren, 2016 #38" w:history="1">
        <w:r w:rsidR="00DA74B9" w:rsidRPr="00C97EA9">
          <w:rPr>
            <w:noProof/>
            <w:lang w:val="en-US"/>
          </w:rPr>
          <w:t>Ren et al., 2016</w:t>
        </w:r>
      </w:hyperlink>
      <w:r w:rsidR="00CF6CBA" w:rsidRPr="00C97EA9">
        <w:rPr>
          <w:noProof/>
          <w:lang w:val="en-US"/>
        </w:rPr>
        <w:t>)</w:t>
      </w:r>
      <w:r w:rsidR="0046139C" w:rsidRPr="00C97EA9">
        <w:rPr>
          <w:lang w:val="en-US"/>
        </w:rPr>
        <w:fldChar w:fldCharType="end"/>
      </w:r>
      <w:r w:rsidRPr="00C97EA9">
        <w:rPr>
          <w:lang w:val="en-US"/>
        </w:rPr>
        <w:t xml:space="preserve">. </w:t>
      </w:r>
      <w:r w:rsidR="000866DC" w:rsidRPr="00C97EA9">
        <w:rPr>
          <w:lang w:val="en-US"/>
        </w:rPr>
        <w:t>A strong hippocampal induction of KNG1 was evident ten days following</w:t>
      </w:r>
      <w:r w:rsidR="00074061" w:rsidRPr="00C97EA9">
        <w:rPr>
          <w:lang w:val="en-US"/>
        </w:rPr>
        <w:t xml:space="preserve"> </w:t>
      </w:r>
      <w:r w:rsidR="0046139C" w:rsidRPr="00C97EA9">
        <w:rPr>
          <w:lang w:val="en-US"/>
        </w:rPr>
        <w:t>SE</w:t>
      </w:r>
      <w:r w:rsidR="00074061" w:rsidRPr="00C97EA9">
        <w:rPr>
          <w:lang w:val="en-US"/>
        </w:rPr>
        <w:t>.</w:t>
      </w:r>
    </w:p>
    <w:p w14:paraId="1E45FF3E" w14:textId="792BC3DC" w:rsidR="0075686A" w:rsidRPr="00C97EA9" w:rsidRDefault="0046139C" w:rsidP="007A6BB4">
      <w:pPr>
        <w:spacing w:line="480" w:lineRule="auto"/>
        <w:jc w:val="both"/>
        <w:rPr>
          <w:lang w:val="en-US"/>
        </w:rPr>
      </w:pPr>
      <w:r w:rsidRPr="00C97EA9">
        <w:rPr>
          <w:lang w:val="en-US"/>
        </w:rPr>
        <w:t>Parah</w:t>
      </w:r>
      <w:r w:rsidR="00A41629" w:rsidRPr="00C97EA9">
        <w:rPr>
          <w:lang w:val="en-US"/>
        </w:rPr>
        <w:t>ippocampal expression of m</w:t>
      </w:r>
      <w:r w:rsidR="0075686A" w:rsidRPr="00C97EA9">
        <w:rPr>
          <w:lang w:val="en-US"/>
        </w:rPr>
        <w:t>elanoma cell adhesion molecule (MCAM or CD146), w</w:t>
      </w:r>
      <w:r w:rsidRPr="00C97EA9">
        <w:rPr>
          <w:lang w:val="en-US"/>
        </w:rPr>
        <w:t xml:space="preserve">hich can modulate angiogenesis </w:t>
      </w:r>
      <w:r w:rsidRPr="00C97EA9">
        <w:rPr>
          <w:lang w:val="en-US"/>
        </w:rPr>
        <w:fldChar w:fldCharType="begin">
          <w:fldData xml:space="preserve">PEVuZE5vdGU+PENpdGU+PEF1dGhvcj5PdWh0aXQ8L0F1dGhvcj48WWVhcj4yMDA5PC9ZZWFyPjxS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MwLTY8L3BhZ2VzPjx2b2x1bWU+MTc5NTwvdm9sdW1lPjxudW1iZXI+MjwvbnVt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</w:fldData>
        </w:fldChar>
      </w:r>
      <w:r w:rsidR="00CF6CBA" w:rsidRPr="00C97EA9">
        <w:rPr>
          <w:lang w:val="en-US"/>
        </w:rPr>
        <w:instrText xml:space="preserve"> ADDIN EN.CITE </w:instrText>
      </w:r>
      <w:r w:rsidR="00CF6CBA" w:rsidRPr="00C97EA9">
        <w:rPr>
          <w:lang w:val="en-US"/>
        </w:rPr>
        <w:fldChar w:fldCharType="begin">
          <w:fldData xml:space="preserve">PEVuZE5vdGU+PENpdGU+PEF1dGhvcj5PdWh0aXQ8L0F1dGhvcj48WWVhcj4yMDA5PC9ZZWFyPjxS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MwLTY8L3BhZ2VzPjx2b2x1bWU+MTc5NTwvdm9sdW1lPjxudW1iZXI+MjwvbnVt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Pr="00C97EA9">
        <w:rPr>
          <w:lang w:val="en-US"/>
        </w:rPr>
      </w:r>
      <w:r w:rsidRPr="00C97EA9">
        <w:rPr>
          <w:lang w:val="en-US"/>
        </w:rPr>
        <w:fldChar w:fldCharType="separate"/>
      </w:r>
      <w:r w:rsidR="00CF6CBA" w:rsidRPr="00C97EA9">
        <w:rPr>
          <w:noProof/>
          <w:lang w:val="en-US"/>
        </w:rPr>
        <w:t>(</w:t>
      </w:r>
      <w:hyperlink w:anchor="_ENREF_53" w:tooltip="Ouhtit, 2009 #39" w:history="1">
        <w:r w:rsidR="00DA74B9" w:rsidRPr="00C97EA9">
          <w:rPr>
            <w:noProof/>
            <w:lang w:val="en-US"/>
          </w:rPr>
          <w:t>Ouhtit et al., 2009</w:t>
        </w:r>
      </w:hyperlink>
      <w:r w:rsidR="00CF6CBA" w:rsidRPr="00C97EA9">
        <w:rPr>
          <w:noProof/>
          <w:lang w:val="en-US"/>
        </w:rPr>
        <w:t>)</w:t>
      </w:r>
      <w:r w:rsidRPr="00C97EA9">
        <w:rPr>
          <w:lang w:val="en-US"/>
        </w:rPr>
        <w:fldChar w:fldCharType="end"/>
      </w:r>
      <w:r w:rsidR="0075686A" w:rsidRPr="00C97EA9">
        <w:rPr>
          <w:lang w:val="en-US"/>
        </w:rPr>
        <w:t xml:space="preserve">, </w:t>
      </w:r>
      <w:r w:rsidR="00A41629" w:rsidRPr="00C97EA9">
        <w:rPr>
          <w:lang w:val="en-US"/>
        </w:rPr>
        <w:t xml:space="preserve">reached increased levels two and ten days following </w:t>
      </w:r>
      <w:r w:rsidR="00930478" w:rsidRPr="00C97EA9">
        <w:rPr>
          <w:lang w:val="en-US"/>
        </w:rPr>
        <w:t>SE</w:t>
      </w:r>
      <w:r w:rsidR="00A41629" w:rsidRPr="00C97EA9">
        <w:rPr>
          <w:lang w:val="en-US"/>
        </w:rPr>
        <w:t xml:space="preserve">. </w:t>
      </w:r>
    </w:p>
    <w:p w14:paraId="04087DCF" w14:textId="233B8539" w:rsidR="00A41629" w:rsidRPr="00C97EA9" w:rsidRDefault="0075686A" w:rsidP="007A6BB4">
      <w:pPr>
        <w:spacing w:line="480" w:lineRule="auto"/>
        <w:jc w:val="both"/>
        <w:rPr>
          <w:lang w:val="en-US"/>
        </w:rPr>
      </w:pPr>
      <w:r w:rsidRPr="00C97EA9">
        <w:rPr>
          <w:lang w:val="en-US"/>
        </w:rPr>
        <w:lastRenderedPageBreak/>
        <w:t>The serine/threonine protein kinase paralog ROCK</w:t>
      </w:r>
      <w:r w:rsidR="00A41629" w:rsidRPr="00C97EA9">
        <w:rPr>
          <w:lang w:val="en-US"/>
        </w:rPr>
        <w:t>2</w:t>
      </w:r>
      <w:r w:rsidRPr="00C97EA9">
        <w:rPr>
          <w:lang w:val="en-US"/>
        </w:rPr>
        <w:t xml:space="preserve"> serves as a modulator of angiogenesis</w:t>
      </w:r>
      <w:r w:rsidR="00A41629" w:rsidRPr="00C97EA9">
        <w:rPr>
          <w:lang w:val="en-US"/>
        </w:rPr>
        <w:t xml:space="preserve"> </w:t>
      </w:r>
      <w:r w:rsidR="0046139C" w:rsidRPr="00C97EA9">
        <w:rPr>
          <w:lang w:val="en-US"/>
        </w:rPr>
        <w:fldChar w:fldCharType="begin">
          <w:fldData xml:space="preserve">PEVuZE5vdGU+PENpdGU+PEF1dGhvcj5Nb250YWx2bzwvQXV0aG9yPjxZZWFyPjIwMTM8L1llYXI+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</w:fldData>
        </w:fldChar>
      </w:r>
      <w:r w:rsidR="00CF6CBA" w:rsidRPr="00C97EA9">
        <w:rPr>
          <w:lang w:val="en-US"/>
        </w:rPr>
        <w:instrText xml:space="preserve"> ADDIN EN.CITE </w:instrText>
      </w:r>
      <w:r w:rsidR="00CF6CBA" w:rsidRPr="00C97EA9">
        <w:rPr>
          <w:lang w:val="en-US"/>
        </w:rPr>
        <w:fldChar w:fldCharType="begin">
          <w:fldData xml:space="preserve">PEVuZE5vdGU+PENpdGU+PEF1dGhvcj5Nb250YWx2bzwvQXV0aG9yPjxZZWFyPjIwMTM8L1llYXI+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46139C" w:rsidRPr="00C97EA9">
        <w:rPr>
          <w:lang w:val="en-US"/>
        </w:rPr>
      </w:r>
      <w:r w:rsidR="0046139C" w:rsidRPr="00C97EA9">
        <w:rPr>
          <w:lang w:val="en-US"/>
        </w:rPr>
        <w:fldChar w:fldCharType="separate"/>
      </w:r>
      <w:r w:rsidR="00CF6CBA" w:rsidRPr="00C97EA9">
        <w:rPr>
          <w:noProof/>
          <w:lang w:val="en-US"/>
        </w:rPr>
        <w:t>(</w:t>
      </w:r>
      <w:hyperlink w:anchor="_ENREF_48" w:tooltip="Montalvo, 2013 #40" w:history="1">
        <w:r w:rsidR="00DA74B9" w:rsidRPr="00C97EA9">
          <w:rPr>
            <w:noProof/>
            <w:lang w:val="en-US"/>
          </w:rPr>
          <w:t>Montalvo et al., 2013</w:t>
        </w:r>
      </w:hyperlink>
      <w:r w:rsidR="00CF6CBA" w:rsidRPr="00C97EA9">
        <w:rPr>
          <w:noProof/>
          <w:lang w:val="en-US"/>
        </w:rPr>
        <w:t>)</w:t>
      </w:r>
      <w:r w:rsidR="0046139C" w:rsidRPr="00C97EA9">
        <w:rPr>
          <w:lang w:val="en-US"/>
        </w:rPr>
        <w:fldChar w:fldCharType="end"/>
      </w:r>
      <w:r w:rsidR="006B0A72" w:rsidRPr="00C97EA9">
        <w:rPr>
          <w:lang w:val="en-US"/>
        </w:rPr>
        <w:t xml:space="preserve">. </w:t>
      </w:r>
      <w:r w:rsidR="00A41629" w:rsidRPr="00C97EA9">
        <w:rPr>
          <w:lang w:val="en-US"/>
        </w:rPr>
        <w:t xml:space="preserve">During the latency phase we confirmed a transient </w:t>
      </w:r>
      <w:r w:rsidR="001603A7" w:rsidRPr="00C97EA9">
        <w:rPr>
          <w:lang w:val="en-US"/>
        </w:rPr>
        <w:t>reduction</w:t>
      </w:r>
      <w:r w:rsidR="00A41629" w:rsidRPr="00C97EA9">
        <w:rPr>
          <w:lang w:val="en-US"/>
        </w:rPr>
        <w:t xml:space="preserve"> of ROCK2 in the </w:t>
      </w:r>
      <w:r w:rsidR="00907D74" w:rsidRPr="00C97EA9">
        <w:rPr>
          <w:lang w:val="en-US"/>
        </w:rPr>
        <w:t>PHC</w:t>
      </w:r>
      <w:r w:rsidR="00A41629" w:rsidRPr="00C97EA9">
        <w:rPr>
          <w:lang w:val="en-US"/>
        </w:rPr>
        <w:t xml:space="preserve">. </w:t>
      </w:r>
    </w:p>
    <w:p w14:paraId="7A8B66AD" w14:textId="4EADD8D8" w:rsidR="00A41629" w:rsidRPr="00C97EA9" w:rsidRDefault="006B0A72" w:rsidP="007A6BB4">
      <w:pPr>
        <w:spacing w:line="480" w:lineRule="auto"/>
        <w:jc w:val="both"/>
        <w:rPr>
          <w:lang w:val="en-US"/>
        </w:rPr>
      </w:pPr>
      <w:r w:rsidRPr="00C97EA9">
        <w:rPr>
          <w:lang w:val="en-US"/>
        </w:rPr>
        <w:t>The role of migrati</w:t>
      </w:r>
      <w:r w:rsidR="00611621" w:rsidRPr="00C97EA9">
        <w:rPr>
          <w:lang w:val="en-US"/>
        </w:rPr>
        <w:t>on inhibitory factor (MIF) in angiogene</w:t>
      </w:r>
      <w:r w:rsidR="00AF2BA1" w:rsidRPr="00C97EA9">
        <w:rPr>
          <w:lang w:val="en-US"/>
        </w:rPr>
        <w:t xml:space="preserve">sis has been intensely studied </w:t>
      </w:r>
      <w:r w:rsidR="00AF2BA1" w:rsidRPr="00C97EA9">
        <w:rPr>
          <w:lang w:val="en-US"/>
        </w:rPr>
        <w:fldChar w:fldCharType="begin">
          <w:fldData xml:space="preserve">PEVuZE5vdGU+PENpdGU+PEF1dGhvcj5DaGVzbmV5PC9BdXRob3I+PFllYXI+MjAxNTwvWWVhcj48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</w:fldData>
        </w:fldChar>
      </w:r>
      <w:r w:rsidR="00CF6CBA" w:rsidRPr="00C97EA9">
        <w:rPr>
          <w:lang w:val="en-US"/>
        </w:rPr>
        <w:instrText xml:space="preserve"> ADDIN EN.CITE </w:instrText>
      </w:r>
      <w:r w:rsidR="00CF6CBA" w:rsidRPr="00C97EA9">
        <w:rPr>
          <w:lang w:val="en-US"/>
        </w:rPr>
        <w:fldChar w:fldCharType="begin">
          <w:fldData xml:space="preserve">PEVuZE5vdGU+PENpdGU+PEF1dGhvcj5DaGVzbmV5PC9BdXRob3I+PFllYXI+MjAxNTwvWWVhcj48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AF2BA1" w:rsidRPr="00C97EA9">
        <w:rPr>
          <w:lang w:val="en-US"/>
        </w:rPr>
      </w:r>
      <w:r w:rsidR="00AF2BA1" w:rsidRPr="00C97EA9">
        <w:rPr>
          <w:lang w:val="en-US"/>
        </w:rPr>
        <w:fldChar w:fldCharType="separate"/>
      </w:r>
      <w:r w:rsidR="00CF6CBA" w:rsidRPr="00C97EA9">
        <w:rPr>
          <w:noProof/>
          <w:lang w:val="en-US"/>
        </w:rPr>
        <w:t>(</w:t>
      </w:r>
      <w:hyperlink w:anchor="_ENREF_10" w:tooltip="Chesney, 2015 #41" w:history="1">
        <w:r w:rsidR="00DA74B9" w:rsidRPr="00C97EA9">
          <w:rPr>
            <w:noProof/>
            <w:lang w:val="en-US"/>
          </w:rPr>
          <w:t>Chesney and Mitchell, 2015</w:t>
        </w:r>
      </w:hyperlink>
      <w:r w:rsidR="00CF6CBA" w:rsidRPr="00C97EA9">
        <w:rPr>
          <w:noProof/>
          <w:lang w:val="en-US"/>
        </w:rPr>
        <w:t>)</w:t>
      </w:r>
      <w:r w:rsidR="00AF2BA1" w:rsidRPr="00C97EA9">
        <w:rPr>
          <w:lang w:val="en-US"/>
        </w:rPr>
        <w:fldChar w:fldCharType="end"/>
      </w:r>
      <w:r w:rsidR="00611621" w:rsidRPr="00C97EA9">
        <w:rPr>
          <w:lang w:val="en-US"/>
        </w:rPr>
        <w:t xml:space="preserve">. </w:t>
      </w:r>
      <w:r w:rsidR="00A41629" w:rsidRPr="00C97EA9">
        <w:rPr>
          <w:lang w:val="en-US"/>
        </w:rPr>
        <w:t xml:space="preserve">A delayed </w:t>
      </w:r>
      <w:r w:rsidR="001603A7" w:rsidRPr="00C97EA9">
        <w:rPr>
          <w:lang w:val="en-US"/>
        </w:rPr>
        <w:t>down</w:t>
      </w:r>
      <w:r w:rsidR="001C6923" w:rsidRPr="00C97EA9">
        <w:rPr>
          <w:lang w:val="en-US"/>
        </w:rPr>
        <w:t>-</w:t>
      </w:r>
      <w:r w:rsidR="00A41629" w:rsidRPr="00C97EA9">
        <w:rPr>
          <w:lang w:val="en-US"/>
        </w:rPr>
        <w:t>regulation of MIF</w:t>
      </w:r>
      <w:r w:rsidR="001603A7" w:rsidRPr="00C97EA9">
        <w:rPr>
          <w:lang w:val="en-US"/>
        </w:rPr>
        <w:t xml:space="preserve"> persisting into the chronic phase </w:t>
      </w:r>
      <w:r w:rsidR="00A41629" w:rsidRPr="00C97EA9">
        <w:rPr>
          <w:lang w:val="en-US"/>
        </w:rPr>
        <w:t xml:space="preserve">became evident in the </w:t>
      </w:r>
      <w:r w:rsidR="00907D74" w:rsidRPr="00C97EA9">
        <w:rPr>
          <w:lang w:val="en-US"/>
        </w:rPr>
        <w:t>PHC</w:t>
      </w:r>
      <w:r w:rsidR="00A41629" w:rsidRPr="00C97EA9">
        <w:rPr>
          <w:lang w:val="en-US"/>
        </w:rPr>
        <w:t xml:space="preserve">. </w:t>
      </w:r>
    </w:p>
    <w:p w14:paraId="5900B3B1" w14:textId="6C1C971A" w:rsidR="000866DC" w:rsidRPr="00C97EA9" w:rsidRDefault="000866DC" w:rsidP="007A6BB4">
      <w:pPr>
        <w:spacing w:line="480" w:lineRule="auto"/>
        <w:jc w:val="both"/>
        <w:rPr>
          <w:lang w:val="en-US"/>
        </w:rPr>
      </w:pPr>
      <w:r w:rsidRPr="00C97EA9">
        <w:rPr>
          <w:lang w:val="en-US"/>
        </w:rPr>
        <w:t>Several proteins, which play a role in cytoskeleton regulation and re</w:t>
      </w:r>
      <w:r w:rsidR="00A41629" w:rsidRPr="00C97EA9">
        <w:rPr>
          <w:lang w:val="en-US"/>
        </w:rPr>
        <w:t>-</w:t>
      </w:r>
      <w:r w:rsidRPr="00C97EA9">
        <w:rPr>
          <w:lang w:val="en-US"/>
        </w:rPr>
        <w:t xml:space="preserve">organization exhibited altered expression profiles during epileptogenesis. </w:t>
      </w:r>
      <w:r w:rsidR="00A41629" w:rsidRPr="00C97EA9">
        <w:rPr>
          <w:lang w:val="en-US"/>
        </w:rPr>
        <w:t xml:space="preserve">In the </w:t>
      </w:r>
      <w:r w:rsidR="00907D74" w:rsidRPr="00C97EA9">
        <w:rPr>
          <w:lang w:val="en-US"/>
        </w:rPr>
        <w:t>PHC</w:t>
      </w:r>
      <w:r w:rsidR="00AF2BA1" w:rsidRPr="00C97EA9">
        <w:rPr>
          <w:lang w:val="en-US"/>
        </w:rPr>
        <w:t xml:space="preserve"> ezrin (EZR</w:t>
      </w:r>
      <w:r w:rsidR="00A41629" w:rsidRPr="00C97EA9">
        <w:rPr>
          <w:lang w:val="en-US"/>
        </w:rPr>
        <w:t xml:space="preserve">) overexpression was evident throughout the different phases of epileptogenesis. In contrast, a transient </w:t>
      </w:r>
      <w:r w:rsidR="001603A7" w:rsidRPr="00C97EA9">
        <w:rPr>
          <w:lang w:val="en-US"/>
        </w:rPr>
        <w:t>red</w:t>
      </w:r>
      <w:r w:rsidR="00A41629" w:rsidRPr="00C97EA9">
        <w:rPr>
          <w:lang w:val="en-US"/>
        </w:rPr>
        <w:t>uction of stathmin</w:t>
      </w:r>
      <w:r w:rsidR="00442771" w:rsidRPr="00C97EA9">
        <w:rPr>
          <w:lang w:val="en-US"/>
        </w:rPr>
        <w:t xml:space="preserve"> 1</w:t>
      </w:r>
      <w:r w:rsidR="00A41629" w:rsidRPr="00C97EA9">
        <w:rPr>
          <w:lang w:val="en-US"/>
        </w:rPr>
        <w:t xml:space="preserve"> (</w:t>
      </w:r>
      <w:r w:rsidR="00AF2BA1" w:rsidRPr="00C97EA9">
        <w:rPr>
          <w:lang w:val="en-US"/>
        </w:rPr>
        <w:t>STMN1</w:t>
      </w:r>
      <w:r w:rsidR="00A41629" w:rsidRPr="00C97EA9">
        <w:rPr>
          <w:lang w:val="en-US"/>
        </w:rPr>
        <w:t>) occurred during the late</w:t>
      </w:r>
      <w:r w:rsidR="00AF2BA1" w:rsidRPr="00C97EA9">
        <w:rPr>
          <w:lang w:val="en-US"/>
        </w:rPr>
        <w:t>ncy phase. Whereas talin 1 (TLN1</w:t>
      </w:r>
      <w:r w:rsidR="00A41629" w:rsidRPr="00C97EA9">
        <w:rPr>
          <w:lang w:val="en-US"/>
        </w:rPr>
        <w:t xml:space="preserve">) expression showed an early induction in the </w:t>
      </w:r>
      <w:r w:rsidR="00907D74" w:rsidRPr="00C97EA9">
        <w:rPr>
          <w:lang w:val="en-US"/>
        </w:rPr>
        <w:t>HC</w:t>
      </w:r>
      <w:r w:rsidR="004B71AF" w:rsidRPr="00C97EA9">
        <w:rPr>
          <w:lang w:val="en-US"/>
        </w:rPr>
        <w:t>,</w:t>
      </w:r>
      <w:r w:rsidR="00A41629" w:rsidRPr="00C97EA9">
        <w:rPr>
          <w:lang w:val="en-US"/>
        </w:rPr>
        <w:t xml:space="preserve"> a delayed up</w:t>
      </w:r>
      <w:r w:rsidR="00D76F9E" w:rsidRPr="00C97EA9">
        <w:rPr>
          <w:lang w:val="en-US"/>
        </w:rPr>
        <w:t>-</w:t>
      </w:r>
      <w:r w:rsidR="00A41629" w:rsidRPr="00C97EA9">
        <w:rPr>
          <w:lang w:val="en-US"/>
        </w:rPr>
        <w:t xml:space="preserve">regulation of this protein was observed in the </w:t>
      </w:r>
      <w:r w:rsidR="00907D74" w:rsidRPr="00C97EA9">
        <w:rPr>
          <w:lang w:val="en-US"/>
        </w:rPr>
        <w:t>PHC</w:t>
      </w:r>
      <w:r w:rsidR="00442771" w:rsidRPr="00C97EA9">
        <w:rPr>
          <w:lang w:val="en-US"/>
        </w:rPr>
        <w:t>.</w:t>
      </w:r>
    </w:p>
    <w:p w14:paraId="1892F8FF" w14:textId="43DAE623" w:rsidR="00E25009" w:rsidRPr="00C97EA9" w:rsidRDefault="00A41629" w:rsidP="007A6BB4">
      <w:pPr>
        <w:spacing w:line="480" w:lineRule="auto"/>
        <w:jc w:val="both"/>
        <w:rPr>
          <w:lang w:val="en-US"/>
        </w:rPr>
      </w:pPr>
      <w:r w:rsidRPr="00C97EA9">
        <w:rPr>
          <w:lang w:val="en-US"/>
        </w:rPr>
        <w:t>Filamin A (</w:t>
      </w:r>
      <w:r w:rsidR="00442771" w:rsidRPr="00C97EA9">
        <w:rPr>
          <w:lang w:val="en-US"/>
        </w:rPr>
        <w:t>FLNA</w:t>
      </w:r>
      <w:r w:rsidRPr="00C97EA9">
        <w:rPr>
          <w:lang w:val="en-US"/>
        </w:rPr>
        <w:t xml:space="preserve">) exhibited increased expression rates at all time points in both brain regions except for the chronic phase in the </w:t>
      </w:r>
      <w:r w:rsidR="00907D74" w:rsidRPr="00C97EA9">
        <w:rPr>
          <w:lang w:val="en-US"/>
        </w:rPr>
        <w:t>HC</w:t>
      </w:r>
      <w:r w:rsidR="00442771" w:rsidRPr="00C97EA9">
        <w:rPr>
          <w:lang w:val="en-US"/>
        </w:rPr>
        <w:t>.</w:t>
      </w:r>
    </w:p>
    <w:p w14:paraId="66DA6690" w14:textId="339B4DC0" w:rsidR="00015E2C" w:rsidRPr="00C97EA9" w:rsidRDefault="005A3042" w:rsidP="007A6BB4">
      <w:pPr>
        <w:spacing w:line="480" w:lineRule="auto"/>
        <w:jc w:val="both"/>
        <w:rPr>
          <w:lang w:val="en-US"/>
        </w:rPr>
      </w:pPr>
      <w:r w:rsidRPr="00C97EA9">
        <w:rPr>
          <w:lang w:val="en-US"/>
        </w:rPr>
        <w:t>Proteins playing a crucial role in caveola formation have been described as indirect regulators of angiogenesis. Here, we obtained evidence for regulation of polymerase I and t</w:t>
      </w:r>
      <w:r w:rsidR="00E134B1" w:rsidRPr="00C97EA9">
        <w:rPr>
          <w:lang w:val="en-US"/>
        </w:rPr>
        <w:t>r</w:t>
      </w:r>
      <w:r w:rsidRPr="00C97EA9">
        <w:rPr>
          <w:lang w:val="en-US"/>
        </w:rPr>
        <w:t>anscript release factor (PTRF). Whereas PTRF overexpression was evident in both brain regions of interest ten days following</w:t>
      </w:r>
      <w:r w:rsidR="00074061" w:rsidRPr="00C97EA9">
        <w:rPr>
          <w:lang w:val="en-US"/>
        </w:rPr>
        <w:t xml:space="preserve"> </w:t>
      </w:r>
      <w:r w:rsidR="00442771" w:rsidRPr="00C97EA9">
        <w:rPr>
          <w:lang w:val="en-US"/>
        </w:rPr>
        <w:t>SE</w:t>
      </w:r>
      <w:r w:rsidRPr="00C97EA9">
        <w:rPr>
          <w:lang w:val="en-US"/>
        </w:rPr>
        <w:t>, the protein proved to be only up</w:t>
      </w:r>
      <w:r w:rsidR="004749F1" w:rsidRPr="00C97EA9">
        <w:rPr>
          <w:lang w:val="en-US"/>
        </w:rPr>
        <w:t>-</w:t>
      </w:r>
      <w:r w:rsidRPr="00C97EA9">
        <w:rPr>
          <w:lang w:val="en-US"/>
        </w:rPr>
        <w:t xml:space="preserve">regulated in the </w:t>
      </w:r>
      <w:r w:rsidR="00907D74" w:rsidRPr="00C97EA9">
        <w:rPr>
          <w:lang w:val="en-US"/>
        </w:rPr>
        <w:t>PHC</w:t>
      </w:r>
      <w:r w:rsidRPr="00C97EA9">
        <w:rPr>
          <w:lang w:val="en-US"/>
        </w:rPr>
        <w:t xml:space="preserve"> eight weeks following</w:t>
      </w:r>
      <w:r w:rsidR="00074061" w:rsidRPr="00C97EA9">
        <w:rPr>
          <w:lang w:val="en-US"/>
        </w:rPr>
        <w:t xml:space="preserve"> </w:t>
      </w:r>
      <w:r w:rsidR="00442771" w:rsidRPr="00C97EA9">
        <w:rPr>
          <w:lang w:val="en-US"/>
        </w:rPr>
        <w:t>SE</w:t>
      </w:r>
      <w:r w:rsidRPr="00C97EA9">
        <w:rPr>
          <w:lang w:val="en-US"/>
        </w:rPr>
        <w:t xml:space="preserve">. </w:t>
      </w:r>
    </w:p>
    <w:p w14:paraId="4267D777" w14:textId="1EB41196" w:rsidR="00195AE8" w:rsidRPr="00C97EA9" w:rsidRDefault="009D7DF7" w:rsidP="007A6BB4">
      <w:pPr>
        <w:spacing w:line="480" w:lineRule="auto"/>
        <w:jc w:val="both"/>
        <w:rPr>
          <w:lang w:val="en-US"/>
        </w:rPr>
      </w:pPr>
      <w:r w:rsidRPr="00C97EA9">
        <w:rPr>
          <w:lang w:val="en-US"/>
        </w:rPr>
        <w:t>Nitric oxide can stimulate angiogenesis directly as well as indirectly by regulation of angiogenic factor expression</w:t>
      </w:r>
      <w:r w:rsidR="00442771" w:rsidRPr="00C97EA9">
        <w:rPr>
          <w:lang w:val="en-US"/>
        </w:rPr>
        <w:t xml:space="preserve"> </w:t>
      </w:r>
      <w:r w:rsidR="00442771" w:rsidRPr="00C97EA9">
        <w:rPr>
          <w:lang w:val="en-US"/>
        </w:rPr>
        <w:fldChar w:fldCharType="begin"/>
      </w:r>
      <w:r w:rsidR="00CF6CBA" w:rsidRPr="00C97EA9">
        <w:rPr>
          <w:lang w:val="en-US"/>
        </w:rPr>
        <w:instrText xml:space="preserve"> ADDIN EN.CITE &lt;EndNote&gt;&lt;Cite&gt;&lt;Author&gt;Morbidelli&lt;/Author&gt;&lt;Year&gt;2004&lt;/Year&gt;&lt;RecNum&gt;42&lt;/RecNum&gt;&lt;DisplayText&gt;(Morbidelli et al., 2004)&lt;/DisplayText&gt;&lt;record&gt;&lt;rec-number&gt;42&lt;/rec-number&gt;&lt;foreign-keys&gt;&lt;key app="EN" db-id="fd5a9sfe850fwdettdjv2dxype29zrwde5aw" timestamp="1490344982"&gt;42&lt;/key&gt;&lt;/foreign-keys&gt;&lt;ref-type name="Journal Article"&gt;17&lt;/ref-type&gt;&lt;contributors&gt;&lt;authors&gt;&lt;author&gt;Morbidelli, L.&lt;/author&gt;&lt;author&gt;Donnini, S.&lt;/author&gt;&lt;author&gt;Ziche, M.&lt;/author&gt;&lt;/authors&gt;&lt;/contributors&gt;&lt;auth-address&gt;Section of Pharmacology, Dept. Molecular Biology and C.R.I.S.M.A., University of Siena Pharmacy School, Via A. Moro 2, 53100 Siena, Italy.&lt;/auth-address&gt;&lt;titles&gt;&lt;title&gt;Role of nitric oxide in tumor angiogenesis&lt;/title&gt;&lt;secondary-title&gt;Cancer Treat Res&lt;/secondary-title&gt;&lt;alt-title&gt;Cancer treatment and research&lt;/alt-title&gt;&lt;/titles&gt;&lt;periodical&gt;&lt;full-title&gt;Cancer Treat Res&lt;/full-title&gt;&lt;abbr-1&gt;Cancer treatment and research&lt;/abbr-1&gt;&lt;/periodical&gt;&lt;alt-periodical&gt;&lt;full-title&gt;Cancer Treat Res&lt;/full-title&gt;&lt;abbr-1&gt;Cancer treatment and research&lt;/abbr-1&gt;&lt;/alt-periodical&gt;&lt;pages&gt;155-67&lt;/pages&gt;&lt;volume&gt;117&lt;/volume&gt;&lt;edition&gt;2004/03/16&lt;/edition&gt;&lt;keywords&gt;&lt;keyword&gt;Animals&lt;/keyword&gt;&lt;keyword&gt;Brain Neoplasms/*blood supply/*metabolism&lt;/keyword&gt;&lt;keyword&gt;Humans&lt;/keyword&gt;&lt;keyword&gt;Neoplasms/pathology&lt;/keyword&gt;&lt;keyword&gt;*Neovascularization, Pathologic&lt;/keyword&gt;&lt;keyword&gt;*Nitric Oxide&lt;/keyword&gt;&lt;keyword&gt;Protein Isoforms&lt;/keyword&gt;&lt;/keywords&gt;&lt;dates&gt;&lt;year&gt;2004&lt;/year&gt;&lt;/dates&gt;&lt;isbn&gt;0927-3042 (Print)&amp;#xD;0927-3042&lt;/isbn&gt;&lt;accession-num&gt;15015560&lt;/accession-num&gt;&lt;urls&gt;&lt;/urls&gt;&lt;remote-database-provider&gt;NLM&lt;/remote-database-provider&gt;&lt;language&gt;eng&lt;/language&gt;&lt;/record&gt;&lt;/Cite&gt;&lt;/EndNote&gt;</w:instrText>
      </w:r>
      <w:r w:rsidR="00442771" w:rsidRPr="00C97EA9">
        <w:rPr>
          <w:lang w:val="en-US"/>
        </w:rPr>
        <w:fldChar w:fldCharType="separate"/>
      </w:r>
      <w:r w:rsidR="00CF6CBA" w:rsidRPr="00C97EA9">
        <w:rPr>
          <w:noProof/>
          <w:lang w:val="en-US"/>
        </w:rPr>
        <w:t>(</w:t>
      </w:r>
      <w:hyperlink w:anchor="_ENREF_49" w:tooltip="Morbidelli, 2004 #42" w:history="1">
        <w:r w:rsidR="00DA74B9" w:rsidRPr="00C97EA9">
          <w:rPr>
            <w:noProof/>
            <w:lang w:val="en-US"/>
          </w:rPr>
          <w:t>Morbidelli et al., 2004</w:t>
        </w:r>
      </w:hyperlink>
      <w:r w:rsidR="00CF6CBA" w:rsidRPr="00C97EA9">
        <w:rPr>
          <w:noProof/>
          <w:lang w:val="en-US"/>
        </w:rPr>
        <w:t>)</w:t>
      </w:r>
      <w:r w:rsidR="00442771" w:rsidRPr="00C97EA9">
        <w:rPr>
          <w:lang w:val="en-US"/>
        </w:rPr>
        <w:fldChar w:fldCharType="end"/>
      </w:r>
      <w:r w:rsidRPr="00C97EA9">
        <w:rPr>
          <w:lang w:val="en-US"/>
        </w:rPr>
        <w:t xml:space="preserve">. Analysis of the </w:t>
      </w:r>
      <w:r w:rsidR="00907D74" w:rsidRPr="00C97EA9">
        <w:rPr>
          <w:lang w:val="en-US"/>
        </w:rPr>
        <w:t>PHC</w:t>
      </w:r>
      <w:r w:rsidR="001603A7" w:rsidRPr="00C97EA9">
        <w:rPr>
          <w:lang w:val="en-US"/>
        </w:rPr>
        <w:t xml:space="preserve"> </w:t>
      </w:r>
      <w:r w:rsidRPr="00C97EA9">
        <w:rPr>
          <w:lang w:val="en-US"/>
        </w:rPr>
        <w:t>data set of differentially expressed proteins revealed a</w:t>
      </w:r>
      <w:r w:rsidR="001603A7" w:rsidRPr="00C97EA9">
        <w:rPr>
          <w:lang w:val="en-US"/>
        </w:rPr>
        <w:t>n early down</w:t>
      </w:r>
      <w:r w:rsidR="001C6923" w:rsidRPr="00C97EA9">
        <w:rPr>
          <w:lang w:val="en-US"/>
        </w:rPr>
        <w:t>-</w:t>
      </w:r>
      <w:r w:rsidR="001603A7" w:rsidRPr="00C97EA9">
        <w:rPr>
          <w:lang w:val="en-US"/>
        </w:rPr>
        <w:t>regulation</w:t>
      </w:r>
      <w:r w:rsidRPr="00C97EA9">
        <w:rPr>
          <w:lang w:val="en-US"/>
        </w:rPr>
        <w:t>of guanylate cyclase 1 soluble subunit beta (GUCY1B3), which constitutes a</w:t>
      </w:r>
      <w:r w:rsidR="00117289" w:rsidRPr="00C97EA9">
        <w:rPr>
          <w:lang w:val="en-US"/>
        </w:rPr>
        <w:t xml:space="preserve"> receptor for nitric oxide </w:t>
      </w:r>
      <w:r w:rsidR="00117289" w:rsidRPr="00C97EA9">
        <w:rPr>
          <w:lang w:val="en-US"/>
        </w:rPr>
        <w:fldChar w:fldCharType="begin">
          <w:fldData xml:space="preserve">PEVuZE5vdGU+PENpdGU+PEF1dGhvcj5DaGFuZzwvQXV0aG9yPjxZZWFyPjIwMTE8L1llYXI+PFJl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</w:fldData>
        </w:fldChar>
      </w:r>
      <w:r w:rsidR="00CF6CBA" w:rsidRPr="00C97EA9">
        <w:rPr>
          <w:lang w:val="en-US"/>
        </w:rPr>
        <w:instrText xml:space="preserve"> ADDIN EN.CITE </w:instrText>
      </w:r>
      <w:r w:rsidR="00CF6CBA" w:rsidRPr="00C97EA9">
        <w:rPr>
          <w:lang w:val="en-US"/>
        </w:rPr>
        <w:fldChar w:fldCharType="begin">
          <w:fldData xml:space="preserve">PEVuZE5vdGU+PENpdGU+PEF1dGhvcj5DaGFuZzwvQXV0aG9yPjxZZWFyPjIwMTE8L1llYXI+PFJl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</w:fldData>
        </w:fldChar>
      </w:r>
      <w:r w:rsidR="00CF6CBA" w:rsidRPr="00C97EA9">
        <w:rPr>
          <w:lang w:val="en-US"/>
        </w:rPr>
        <w:instrText xml:space="preserve"> ADDIN EN.CITE.DATA </w:instrText>
      </w:r>
      <w:r w:rsidR="00CF6CBA" w:rsidRPr="00C97EA9">
        <w:rPr>
          <w:lang w:val="en-US"/>
        </w:rPr>
      </w:r>
      <w:r w:rsidR="00CF6CBA" w:rsidRPr="00C97EA9">
        <w:rPr>
          <w:lang w:val="en-US"/>
        </w:rPr>
        <w:fldChar w:fldCharType="end"/>
      </w:r>
      <w:r w:rsidR="00117289" w:rsidRPr="00C97EA9">
        <w:rPr>
          <w:lang w:val="en-US"/>
        </w:rPr>
      </w:r>
      <w:r w:rsidR="00117289" w:rsidRPr="00C97EA9">
        <w:rPr>
          <w:lang w:val="en-US"/>
        </w:rPr>
        <w:fldChar w:fldCharType="separate"/>
      </w:r>
      <w:r w:rsidR="00CF6CBA" w:rsidRPr="00C97EA9">
        <w:rPr>
          <w:noProof/>
          <w:lang w:val="en-US"/>
        </w:rPr>
        <w:t>(</w:t>
      </w:r>
      <w:hyperlink w:anchor="_ENREF_9" w:tooltip="Chang, 2011 #43" w:history="1">
        <w:r w:rsidR="00DA74B9" w:rsidRPr="00C97EA9">
          <w:rPr>
            <w:noProof/>
            <w:lang w:val="en-US"/>
          </w:rPr>
          <w:t>Chang et al., 2011</w:t>
        </w:r>
      </w:hyperlink>
      <w:r w:rsidR="00CF6CBA" w:rsidRPr="00C97EA9">
        <w:rPr>
          <w:noProof/>
          <w:lang w:val="en-US"/>
        </w:rPr>
        <w:t>)</w:t>
      </w:r>
      <w:r w:rsidR="00117289" w:rsidRPr="00C97EA9">
        <w:rPr>
          <w:lang w:val="en-US"/>
        </w:rPr>
        <w:fldChar w:fldCharType="end"/>
      </w:r>
      <w:r w:rsidR="00117289" w:rsidRPr="00C97EA9">
        <w:rPr>
          <w:lang w:val="en-US"/>
        </w:rPr>
        <w:t>.</w:t>
      </w:r>
    </w:p>
    <w:p w14:paraId="36CF66B3" w14:textId="00BF2DE0" w:rsidR="0031307C" w:rsidRPr="00C97EA9" w:rsidRDefault="0031307C" w:rsidP="0031307C">
      <w:pPr>
        <w:autoSpaceDE w:val="0"/>
        <w:autoSpaceDN w:val="0"/>
        <w:adjustRightInd w:val="0"/>
        <w:spacing w:line="480" w:lineRule="auto"/>
        <w:jc w:val="both"/>
        <w:outlineLvl w:val="0"/>
        <w:rPr>
          <w:color w:val="141314"/>
          <w:lang w:val="en-US"/>
        </w:rPr>
      </w:pPr>
      <w:r w:rsidRPr="00C97EA9">
        <w:rPr>
          <w:lang w:val="en-US"/>
        </w:rPr>
        <w:t xml:space="preserve">For detailed information about the expression regulation of these proteins </w:t>
      </w:r>
      <w:r w:rsidR="00FF2FA5" w:rsidRPr="00C97EA9">
        <w:rPr>
          <w:lang w:val="en-US"/>
        </w:rPr>
        <w:t>please see heat maps in Figure 6</w:t>
      </w:r>
      <w:r w:rsidRPr="00C97EA9">
        <w:rPr>
          <w:lang w:val="en-US"/>
        </w:rPr>
        <w:t xml:space="preserve"> as well as the Supplementary File. </w:t>
      </w:r>
    </w:p>
    <w:p w14:paraId="7CCBA7E6" w14:textId="3E419B6A" w:rsidR="00180A31" w:rsidRPr="00C97EA9" w:rsidRDefault="00180A31">
      <w:pPr>
        <w:rPr>
          <w:lang w:val="en-US"/>
        </w:rPr>
      </w:pPr>
    </w:p>
    <w:p w14:paraId="75F41203" w14:textId="1C806723" w:rsidR="00323640" w:rsidRPr="00C97EA9" w:rsidRDefault="00323640">
      <w:pPr>
        <w:rPr>
          <w:i/>
          <w:lang w:val="en-US"/>
        </w:rPr>
      </w:pPr>
      <w:r w:rsidRPr="00C97EA9">
        <w:rPr>
          <w:i/>
          <w:lang w:val="en-US"/>
        </w:rPr>
        <w:t>Comparison with published proteomics data sets</w:t>
      </w:r>
    </w:p>
    <w:p w14:paraId="050172A0" w14:textId="5AB36CDB" w:rsidR="00323640" w:rsidRPr="00C97EA9" w:rsidRDefault="00323640" w:rsidP="00323640">
      <w:pPr>
        <w:autoSpaceDE w:val="0"/>
        <w:autoSpaceDN w:val="0"/>
        <w:adjustRightInd w:val="0"/>
        <w:spacing w:line="480" w:lineRule="auto"/>
        <w:jc w:val="both"/>
        <w:outlineLvl w:val="0"/>
        <w:rPr>
          <w:lang w:val="en-US"/>
        </w:rPr>
      </w:pPr>
    </w:p>
    <w:p w14:paraId="3063F1BD" w14:textId="198C94AA" w:rsidR="00323640" w:rsidRPr="00C97EA9" w:rsidRDefault="00323640" w:rsidP="00BD1490">
      <w:pPr>
        <w:autoSpaceDE w:val="0"/>
        <w:autoSpaceDN w:val="0"/>
        <w:adjustRightInd w:val="0"/>
        <w:spacing w:line="480" w:lineRule="auto"/>
        <w:jc w:val="both"/>
        <w:outlineLvl w:val="0"/>
        <w:rPr>
          <w:lang w:val="en-US"/>
        </w:rPr>
      </w:pPr>
      <w:r w:rsidRPr="00C97EA9">
        <w:rPr>
          <w:lang w:val="en-US"/>
        </w:rPr>
        <w:t xml:space="preserve">In addition to the described analyses of the proteomics </w:t>
      </w:r>
      <w:r w:rsidR="00D978D6" w:rsidRPr="00C97EA9">
        <w:rPr>
          <w:lang w:val="en-US"/>
        </w:rPr>
        <w:t>data set</w:t>
      </w:r>
      <w:r w:rsidRPr="00C97EA9">
        <w:rPr>
          <w:lang w:val="en-US"/>
        </w:rPr>
        <w:t xml:space="preserve"> the list of differently expressed proteins for the different focus areas </w:t>
      </w:r>
      <w:r w:rsidR="00A12B1B" w:rsidRPr="00C97EA9">
        <w:rPr>
          <w:lang w:val="en-US"/>
        </w:rPr>
        <w:t>were</w:t>
      </w:r>
      <w:r w:rsidRPr="00C97EA9">
        <w:rPr>
          <w:lang w:val="en-US"/>
        </w:rPr>
        <w:t xml:space="preserve"> compared to</w:t>
      </w:r>
      <w:r w:rsidR="00D978D6" w:rsidRPr="00C97EA9">
        <w:rPr>
          <w:lang w:val="en-US"/>
        </w:rPr>
        <w:t xml:space="preserve"> a number</w:t>
      </w:r>
      <w:r w:rsidR="00A12B1B" w:rsidRPr="00C97EA9">
        <w:rPr>
          <w:lang w:val="en-US"/>
        </w:rPr>
        <w:t xml:space="preserve"> of published proteomics studies</w:t>
      </w:r>
      <w:r w:rsidRPr="00C97EA9">
        <w:rPr>
          <w:lang w:val="en-US"/>
        </w:rPr>
        <w:t>. A numeric overview of this comparison can</w:t>
      </w:r>
      <w:r w:rsidR="005D2F5F" w:rsidRPr="00C97EA9">
        <w:rPr>
          <w:lang w:val="en-US"/>
        </w:rPr>
        <w:t xml:space="preserve"> be found in table 1</w:t>
      </w:r>
      <w:r w:rsidR="007260D7" w:rsidRPr="00C97EA9">
        <w:rPr>
          <w:lang w:val="en-US"/>
        </w:rPr>
        <w:t>3</w:t>
      </w:r>
      <w:r w:rsidR="005D2F5F" w:rsidRPr="00C97EA9">
        <w:rPr>
          <w:lang w:val="en-US"/>
        </w:rPr>
        <w:t xml:space="preserve"> (</w:t>
      </w:r>
      <w:r w:rsidR="00E515E1" w:rsidRPr="00C97EA9">
        <w:rPr>
          <w:lang w:val="en-US"/>
        </w:rPr>
        <w:t xml:space="preserve">the </w:t>
      </w:r>
      <w:r w:rsidRPr="00C97EA9">
        <w:rPr>
          <w:lang w:val="en-US"/>
        </w:rPr>
        <w:t>table with the full protein names can be found in the supplementary file</w:t>
      </w:r>
      <w:r w:rsidR="00CC632A" w:rsidRPr="00C97EA9">
        <w:rPr>
          <w:lang w:val="en-US"/>
        </w:rPr>
        <w:t>). Due to methodological differences little overlap in proteins was found between studies using two-</w:t>
      </w:r>
      <w:r w:rsidR="00BD1490" w:rsidRPr="00C97EA9">
        <w:rPr>
          <w:lang w:val="en-US"/>
        </w:rPr>
        <w:t>dimensional gel electrophoresis and the presented data.</w:t>
      </w:r>
      <w:r w:rsidR="00CC632A" w:rsidRPr="00C97EA9">
        <w:rPr>
          <w:lang w:val="en-US"/>
        </w:rPr>
        <w:t xml:space="preserve"> </w:t>
      </w:r>
      <w:r w:rsidR="00BD1490" w:rsidRPr="00C97EA9">
        <w:rPr>
          <w:lang w:val="en-US"/>
        </w:rPr>
        <w:t>T</w:t>
      </w:r>
      <w:r w:rsidR="00CC632A" w:rsidRPr="00C97EA9">
        <w:rPr>
          <w:lang w:val="en-US"/>
        </w:rPr>
        <w:t xml:space="preserve">he only study showing a significant overlap was by Bitsika et al. </w:t>
      </w:r>
      <w:r w:rsidR="00BD1490" w:rsidRPr="00C97EA9">
        <w:rPr>
          <w:lang w:val="en-US"/>
        </w:rPr>
        <w:t xml:space="preserve">(2016), where expression of proteins involved in ECM remodeling, cell stress and cell death were significantly increased in the </w:t>
      </w:r>
      <w:r w:rsidR="00C70A8D" w:rsidRPr="00C97EA9">
        <w:rPr>
          <w:lang w:val="en-US"/>
        </w:rPr>
        <w:t xml:space="preserve">presented </w:t>
      </w:r>
      <w:r w:rsidR="00BD1490" w:rsidRPr="00C97EA9">
        <w:rPr>
          <w:lang w:val="en-US"/>
        </w:rPr>
        <w:t xml:space="preserve">electrically stimulated </w:t>
      </w:r>
      <w:r w:rsidR="00C70A8D" w:rsidRPr="00C97EA9">
        <w:rPr>
          <w:lang w:val="en-US"/>
        </w:rPr>
        <w:t xml:space="preserve">rat </w:t>
      </w:r>
      <w:r w:rsidR="00BD1490" w:rsidRPr="00C97EA9">
        <w:rPr>
          <w:lang w:val="en-US"/>
        </w:rPr>
        <w:t xml:space="preserve">model as well as in the kainic acid mouse model used in the Bitsika et al. study. </w:t>
      </w:r>
    </w:p>
    <w:p w14:paraId="01534AAC" w14:textId="77777777" w:rsidR="00323640" w:rsidRPr="00C97EA9" w:rsidRDefault="00323640">
      <w:pPr>
        <w:rPr>
          <w:lang w:val="en-US"/>
        </w:rPr>
      </w:pPr>
    </w:p>
    <w:p w14:paraId="72410F01" w14:textId="77777777" w:rsidR="00323640" w:rsidRPr="00C97EA9" w:rsidRDefault="00323640">
      <w:pPr>
        <w:rPr>
          <w:lang w:val="en-US"/>
        </w:rPr>
      </w:pPr>
    </w:p>
    <w:p w14:paraId="149DCA97" w14:textId="675ADE67" w:rsidR="008E64AB" w:rsidRPr="00C97EA9" w:rsidRDefault="00634CF1" w:rsidP="00D6702F">
      <w:pPr>
        <w:autoSpaceDE w:val="0"/>
        <w:autoSpaceDN w:val="0"/>
        <w:adjustRightInd w:val="0"/>
        <w:spacing w:line="480" w:lineRule="auto"/>
        <w:jc w:val="both"/>
        <w:outlineLvl w:val="0"/>
        <w:rPr>
          <w:b/>
          <w:color w:val="141314"/>
          <w:lang w:val="en-US"/>
        </w:rPr>
      </w:pPr>
      <w:r w:rsidRPr="00C97EA9">
        <w:rPr>
          <w:b/>
          <w:color w:val="141314"/>
          <w:lang w:val="en-US"/>
        </w:rPr>
        <w:t>Discussion</w:t>
      </w:r>
    </w:p>
    <w:p w14:paraId="10429C31" w14:textId="636F6E65" w:rsidR="00A61DE3" w:rsidRPr="00C97EA9" w:rsidRDefault="00DE7084" w:rsidP="00D6702F">
      <w:pPr>
        <w:autoSpaceDE w:val="0"/>
        <w:autoSpaceDN w:val="0"/>
        <w:adjustRightInd w:val="0"/>
        <w:spacing w:line="480" w:lineRule="auto"/>
        <w:jc w:val="both"/>
        <w:outlineLvl w:val="0"/>
        <w:rPr>
          <w:color w:val="141314"/>
          <w:lang w:val="en-US"/>
        </w:rPr>
      </w:pPr>
      <w:r w:rsidRPr="00C97EA9">
        <w:rPr>
          <w:color w:val="141314"/>
          <w:lang w:val="en-US"/>
        </w:rPr>
        <w:t>Focused bioinformatics analysis of protein expression patterns during different phases of epileptogenesis revealed a prominent regulation of numerous proteins functionally associated with neuronal</w:t>
      </w:r>
      <w:r w:rsidR="001D1291" w:rsidRPr="00C97EA9">
        <w:rPr>
          <w:color w:val="141314"/>
          <w:lang w:val="en-US"/>
        </w:rPr>
        <w:t xml:space="preserve"> cell loss, ECM</w:t>
      </w:r>
      <w:r w:rsidR="00A61DE3" w:rsidRPr="00C97EA9">
        <w:rPr>
          <w:color w:val="141314"/>
          <w:lang w:val="en-US"/>
        </w:rPr>
        <w:t xml:space="preserve"> regulation</w:t>
      </w:r>
      <w:r w:rsidRPr="00C97EA9">
        <w:rPr>
          <w:color w:val="141314"/>
          <w:lang w:val="en-US"/>
        </w:rPr>
        <w:t xml:space="preserve">, cellular interaction, and angiogenesis. </w:t>
      </w:r>
      <w:r w:rsidR="003C4079" w:rsidRPr="00C97EA9">
        <w:rPr>
          <w:color w:val="141314"/>
          <w:lang w:val="en-US"/>
        </w:rPr>
        <w:t xml:space="preserve">The </w:t>
      </w:r>
      <w:r w:rsidR="00A61DE3" w:rsidRPr="00C97EA9">
        <w:rPr>
          <w:color w:val="141314"/>
          <w:lang w:val="en-US"/>
        </w:rPr>
        <w:t>findings</w:t>
      </w:r>
      <w:r w:rsidR="003C4079" w:rsidRPr="00C97EA9">
        <w:rPr>
          <w:color w:val="141314"/>
          <w:lang w:val="en-US"/>
        </w:rPr>
        <w:t xml:space="preserve"> confirm that </w:t>
      </w:r>
      <w:r w:rsidR="009C524B" w:rsidRPr="00C97EA9">
        <w:rPr>
          <w:color w:val="141314"/>
          <w:lang w:val="en-US"/>
        </w:rPr>
        <w:t xml:space="preserve">dysregulation of </w:t>
      </w:r>
      <w:r w:rsidR="003C4079" w:rsidRPr="00C97EA9">
        <w:rPr>
          <w:color w:val="141314"/>
          <w:lang w:val="en-US"/>
        </w:rPr>
        <w:t xml:space="preserve">proteins linked with these </w:t>
      </w:r>
      <w:r w:rsidR="00A61DE3" w:rsidRPr="00C97EA9">
        <w:rPr>
          <w:color w:val="141314"/>
          <w:lang w:val="en-US"/>
        </w:rPr>
        <w:t>e</w:t>
      </w:r>
      <w:r w:rsidR="003C4079" w:rsidRPr="00C97EA9">
        <w:rPr>
          <w:color w:val="141314"/>
          <w:lang w:val="en-US"/>
        </w:rPr>
        <w:t xml:space="preserve">vents </w:t>
      </w:r>
      <w:r w:rsidR="00A61DE3" w:rsidRPr="00C97EA9">
        <w:rPr>
          <w:color w:val="141314"/>
          <w:lang w:val="en-US"/>
        </w:rPr>
        <w:t xml:space="preserve">characterize epileptogenesis-associated molecular alterations in a significant manner. Our data sets provide comprehensive and valuable information about the complex time course patterns of protein groups throughout the course of epilepsy development. </w:t>
      </w:r>
      <w:r w:rsidR="00240390" w:rsidRPr="00C97EA9">
        <w:rPr>
          <w:color w:val="141314"/>
          <w:lang w:val="en-US"/>
        </w:rPr>
        <w:t>Respective inform</w:t>
      </w:r>
      <w:r w:rsidR="00624252" w:rsidRPr="00C97EA9">
        <w:rPr>
          <w:color w:val="141314"/>
          <w:lang w:val="en-US"/>
        </w:rPr>
        <w:t>ation can render a basis for</w:t>
      </w:r>
      <w:r w:rsidR="00240390" w:rsidRPr="00C97EA9">
        <w:rPr>
          <w:color w:val="141314"/>
          <w:lang w:val="en-US"/>
        </w:rPr>
        <w:t xml:space="preserve"> f</w:t>
      </w:r>
      <w:r w:rsidR="00624252" w:rsidRPr="00C97EA9">
        <w:rPr>
          <w:color w:val="141314"/>
          <w:lang w:val="en-US"/>
        </w:rPr>
        <w:t>uture selection of novel target</w:t>
      </w:r>
      <w:r w:rsidR="00240390" w:rsidRPr="00C97EA9">
        <w:rPr>
          <w:color w:val="141314"/>
          <w:lang w:val="en-US"/>
        </w:rPr>
        <w:t xml:space="preserve"> and biomarker candidates. </w:t>
      </w:r>
    </w:p>
    <w:p w14:paraId="2C9F1A53" w14:textId="3608F473" w:rsidR="00543712" w:rsidRPr="00C97EA9" w:rsidRDefault="005504AF" w:rsidP="00623587">
      <w:pPr>
        <w:autoSpaceDE w:val="0"/>
        <w:autoSpaceDN w:val="0"/>
        <w:adjustRightInd w:val="0"/>
        <w:spacing w:line="480" w:lineRule="auto"/>
        <w:jc w:val="both"/>
        <w:outlineLvl w:val="0"/>
        <w:rPr>
          <w:color w:val="141314"/>
          <w:lang w:val="en-US"/>
        </w:rPr>
      </w:pPr>
      <w:r w:rsidRPr="00C97EA9">
        <w:rPr>
          <w:color w:val="141314"/>
          <w:lang w:val="en-US"/>
        </w:rPr>
        <w:t xml:space="preserve">Experimental and clinical evidence exists that neuronal cell loss triggered by epileptogenic brain insults can contribute to the long-term consequences including cognitive deficiencies </w:t>
      </w:r>
      <w:r w:rsidR="000B6034" w:rsidRPr="00C97EA9">
        <w:rPr>
          <w:color w:val="141314"/>
          <w:lang w:val="en-US"/>
        </w:rPr>
        <w:fldChar w:fldCharType="begin">
          <w:fldData xml:space="preserve">PEVuZE5vdGU+PENpdGU+PEF1dGhvcj5QZWFyc29uPC9BdXRob3I+PFllYXI+MjAxNTwvWWVhcj48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QZWFyc29uPC9BdXRob3I+PFllYXI+MjAxNTwvWWVhcj48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0B6034" w:rsidRPr="00C97EA9">
        <w:rPr>
          <w:color w:val="141314"/>
          <w:lang w:val="en-US"/>
        </w:rPr>
      </w:r>
      <w:r w:rsidR="000B6034" w:rsidRPr="00C97EA9">
        <w:rPr>
          <w:color w:val="141314"/>
          <w:lang w:val="en-US"/>
        </w:rPr>
        <w:fldChar w:fldCharType="separate"/>
      </w:r>
      <w:r w:rsidR="00CF6CBA" w:rsidRPr="00C97EA9">
        <w:rPr>
          <w:noProof/>
          <w:color w:val="141314"/>
          <w:lang w:val="en-US"/>
        </w:rPr>
        <w:t>(</w:t>
      </w:r>
      <w:hyperlink w:anchor="_ENREF_55" w:tooltip="Pearson, 2015 #66" w:history="1">
        <w:r w:rsidR="00DA74B9" w:rsidRPr="00C97EA9">
          <w:rPr>
            <w:noProof/>
            <w:color w:val="141314"/>
            <w:lang w:val="en-US"/>
          </w:rPr>
          <w:t>Pearson et al., 2015</w:t>
        </w:r>
      </w:hyperlink>
      <w:r w:rsidR="00CF6CBA" w:rsidRPr="00C97EA9">
        <w:rPr>
          <w:noProof/>
          <w:color w:val="141314"/>
          <w:lang w:val="en-US"/>
        </w:rPr>
        <w:t xml:space="preserve">; </w:t>
      </w:r>
      <w:hyperlink w:anchor="_ENREF_66" w:tooltip="Shetty, 2014 #71" w:history="1">
        <w:r w:rsidR="00DA74B9" w:rsidRPr="00C97EA9">
          <w:rPr>
            <w:noProof/>
            <w:color w:val="141314"/>
            <w:lang w:val="en-US"/>
          </w:rPr>
          <w:t>Shetty, 2014</w:t>
        </w:r>
      </w:hyperlink>
      <w:r w:rsidR="00CF6CBA" w:rsidRPr="00C97EA9">
        <w:rPr>
          <w:noProof/>
          <w:color w:val="141314"/>
          <w:lang w:val="en-US"/>
        </w:rPr>
        <w:t>)</w:t>
      </w:r>
      <w:r w:rsidR="000B6034" w:rsidRPr="00C97EA9">
        <w:rPr>
          <w:color w:val="141314"/>
          <w:lang w:val="en-US"/>
        </w:rPr>
        <w:fldChar w:fldCharType="end"/>
      </w:r>
      <w:r w:rsidR="00600181" w:rsidRPr="00C97EA9">
        <w:rPr>
          <w:color w:val="141314"/>
          <w:lang w:val="en-US"/>
        </w:rPr>
        <w:t>.</w:t>
      </w:r>
      <w:r w:rsidRPr="00C97EA9">
        <w:rPr>
          <w:color w:val="141314"/>
          <w:lang w:val="en-US"/>
        </w:rPr>
        <w:t xml:space="preserve"> </w:t>
      </w:r>
      <w:r w:rsidR="0043056C" w:rsidRPr="00C97EA9">
        <w:rPr>
          <w:color w:val="141314"/>
          <w:lang w:val="en-US"/>
        </w:rPr>
        <w:t>In the HC</w:t>
      </w:r>
      <w:r w:rsidR="00624252" w:rsidRPr="00C97EA9">
        <w:rPr>
          <w:color w:val="141314"/>
          <w:lang w:val="en-US"/>
        </w:rPr>
        <w:t>,</w:t>
      </w:r>
      <w:r w:rsidR="00623587" w:rsidRPr="00C97EA9">
        <w:rPr>
          <w:color w:val="141314"/>
          <w:lang w:val="en-US"/>
        </w:rPr>
        <w:t xml:space="preserve"> the dysregulation of proteins linked with cell stress and death reached an early peak with a </w:t>
      </w:r>
      <w:r w:rsidR="006E5E08" w:rsidRPr="00C97EA9">
        <w:rPr>
          <w:color w:val="141314"/>
          <w:lang w:val="en-US"/>
        </w:rPr>
        <w:t xml:space="preserve">subsequent </w:t>
      </w:r>
      <w:r w:rsidR="00623587" w:rsidRPr="00C97EA9">
        <w:rPr>
          <w:color w:val="141314"/>
          <w:lang w:val="en-US"/>
        </w:rPr>
        <w:t xml:space="preserve">gradual decline in the number of regulated proteins during the latency period towards the chronic phase. This finding is in line </w:t>
      </w:r>
      <w:r w:rsidR="00623587" w:rsidRPr="00C97EA9">
        <w:rPr>
          <w:color w:val="141314"/>
          <w:lang w:val="en-US"/>
        </w:rPr>
        <w:lastRenderedPageBreak/>
        <w:t xml:space="preserve">with neuronal cell damage and cell loss evident in different hippocampal sub-regions at very early phases following a </w:t>
      </w:r>
      <w:r w:rsidR="00600181" w:rsidRPr="00C97EA9">
        <w:rPr>
          <w:color w:val="141314"/>
          <w:lang w:val="en-US"/>
        </w:rPr>
        <w:t xml:space="preserve">SE </w:t>
      </w:r>
      <w:r w:rsidR="00034AB1" w:rsidRPr="00C97EA9">
        <w:rPr>
          <w:color w:val="141314"/>
          <w:lang w:val="en-US"/>
        </w:rPr>
        <w:fldChar w:fldCharType="begin">
          <w:fldData xml:space="preserve">PEVuZE5vdGU+PENpdGU+PEF1dGhvcj5VZW1vcmk8L0F1dGhvcj48WWVhcj4yMDE3PC9ZZWFyPjxS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VZW1vcmk8L0F1dGhvcj48WWVhcj4yMDE3PC9ZZWFyPjxS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034AB1" w:rsidRPr="00C97EA9">
        <w:rPr>
          <w:color w:val="141314"/>
          <w:lang w:val="en-US"/>
        </w:rPr>
      </w:r>
      <w:r w:rsidR="00034AB1" w:rsidRPr="00C97EA9">
        <w:rPr>
          <w:color w:val="141314"/>
          <w:lang w:val="en-US"/>
        </w:rPr>
        <w:fldChar w:fldCharType="separate"/>
      </w:r>
      <w:r w:rsidR="00CF6CBA" w:rsidRPr="00C97EA9">
        <w:rPr>
          <w:noProof/>
          <w:color w:val="141314"/>
          <w:lang w:val="en-US"/>
        </w:rPr>
        <w:t>(</w:t>
      </w:r>
      <w:hyperlink w:anchor="_ENREF_6" w:tooltip="Borges, 2003 #74" w:history="1">
        <w:r w:rsidR="00DA74B9" w:rsidRPr="00C97EA9">
          <w:rPr>
            <w:noProof/>
            <w:color w:val="141314"/>
            <w:lang w:val="en-US"/>
          </w:rPr>
          <w:t>Borges et al., 2003</w:t>
        </w:r>
      </w:hyperlink>
      <w:r w:rsidR="00CF6CBA" w:rsidRPr="00C97EA9">
        <w:rPr>
          <w:noProof/>
          <w:color w:val="141314"/>
          <w:lang w:val="en-US"/>
        </w:rPr>
        <w:t xml:space="preserve">; </w:t>
      </w:r>
      <w:hyperlink w:anchor="_ENREF_28" w:tooltip="Holopainen, 2008 #73" w:history="1">
        <w:r w:rsidR="00DA74B9" w:rsidRPr="00C97EA9">
          <w:rPr>
            <w:noProof/>
            <w:color w:val="141314"/>
            <w:lang w:val="en-US"/>
          </w:rPr>
          <w:t>Holopainen, 2008</w:t>
        </w:r>
      </w:hyperlink>
      <w:r w:rsidR="00CF6CBA" w:rsidRPr="00C97EA9">
        <w:rPr>
          <w:noProof/>
          <w:color w:val="141314"/>
          <w:lang w:val="en-US"/>
        </w:rPr>
        <w:t xml:space="preserve">; </w:t>
      </w:r>
      <w:hyperlink w:anchor="_ENREF_70" w:tooltip="Uemori, 2017 #72" w:history="1">
        <w:r w:rsidR="00DA74B9" w:rsidRPr="00C97EA9">
          <w:rPr>
            <w:noProof/>
            <w:color w:val="141314"/>
            <w:lang w:val="en-US"/>
          </w:rPr>
          <w:t>Uemori et al., 2017</w:t>
        </w:r>
      </w:hyperlink>
      <w:r w:rsidR="00CF6CBA" w:rsidRPr="00C97EA9">
        <w:rPr>
          <w:noProof/>
          <w:color w:val="141314"/>
          <w:lang w:val="en-US"/>
        </w:rPr>
        <w:t>)</w:t>
      </w:r>
      <w:r w:rsidR="00034AB1" w:rsidRPr="00C97EA9">
        <w:rPr>
          <w:color w:val="141314"/>
          <w:lang w:val="en-US"/>
        </w:rPr>
        <w:fldChar w:fldCharType="end"/>
      </w:r>
      <w:r w:rsidR="00623587" w:rsidRPr="00C97EA9">
        <w:rPr>
          <w:color w:val="141314"/>
          <w:lang w:val="en-US"/>
        </w:rPr>
        <w:t xml:space="preserve"> In contrast, the dysregulation of respective proteins was rather consistent in parahippocampal brain regions during the different phases of epileptogenesis. However, the overlap among the proteins regulated at different time points is rather limited</w:t>
      </w:r>
      <w:r w:rsidR="002E7E5D" w:rsidRPr="00C97EA9">
        <w:rPr>
          <w:color w:val="141314"/>
          <w:lang w:val="en-US"/>
        </w:rPr>
        <w:t>.</w:t>
      </w:r>
      <w:r w:rsidR="00623587" w:rsidRPr="00C97EA9">
        <w:rPr>
          <w:color w:val="141314"/>
          <w:lang w:val="en-US"/>
        </w:rPr>
        <w:t xml:space="preserve"> </w:t>
      </w:r>
      <w:r w:rsidR="002E7E5D" w:rsidRPr="00C97EA9">
        <w:rPr>
          <w:color w:val="141314"/>
          <w:lang w:val="en-US"/>
        </w:rPr>
        <w:t>T</w:t>
      </w:r>
      <w:r w:rsidR="00623587" w:rsidRPr="00C97EA9">
        <w:rPr>
          <w:color w:val="141314"/>
          <w:lang w:val="en-US"/>
        </w:rPr>
        <w:t>he regulation might imply pro-apoptotic molecular alterations in the post-insult phase and more protective molecular alterations during later phases.</w:t>
      </w:r>
      <w:r w:rsidR="005E5B7E" w:rsidRPr="00C97EA9">
        <w:rPr>
          <w:color w:val="141314"/>
          <w:lang w:val="en-US"/>
        </w:rPr>
        <w:t xml:space="preserve"> </w:t>
      </w:r>
    </w:p>
    <w:p w14:paraId="7EB15E81" w14:textId="78C5C3FF" w:rsidR="00230CF8" w:rsidRPr="00C97EA9" w:rsidRDefault="005504AF" w:rsidP="00D6702F">
      <w:pPr>
        <w:autoSpaceDE w:val="0"/>
        <w:autoSpaceDN w:val="0"/>
        <w:adjustRightInd w:val="0"/>
        <w:spacing w:line="480" w:lineRule="auto"/>
        <w:jc w:val="both"/>
        <w:outlineLvl w:val="0"/>
        <w:rPr>
          <w:color w:val="141314"/>
          <w:lang w:val="en-US"/>
        </w:rPr>
      </w:pPr>
      <w:r w:rsidRPr="00C97EA9">
        <w:rPr>
          <w:color w:val="141314"/>
          <w:lang w:val="en-US"/>
        </w:rPr>
        <w:t xml:space="preserve">Proteomic data that we obtained for the different phases of epileptogenesis </w:t>
      </w:r>
      <w:r w:rsidR="00F4030A" w:rsidRPr="00C97EA9">
        <w:rPr>
          <w:color w:val="141314"/>
          <w:lang w:val="en-US"/>
        </w:rPr>
        <w:t>demonstrated a prominent regulation of proteins known to be induced during apoptosis. On the other hand, various regulators of apoptosis and proteins contributing to neuronal homeostasis exhibited reduced expression rates. ANKHD1 can regulate caspases resulting in an anti-apoptot</w:t>
      </w:r>
      <w:r w:rsidR="0043056C" w:rsidRPr="00C97EA9">
        <w:rPr>
          <w:color w:val="141314"/>
          <w:lang w:val="en-US"/>
        </w:rPr>
        <w:t xml:space="preserve">ic function </w:t>
      </w:r>
      <w:r w:rsidR="0043056C" w:rsidRPr="00C97EA9">
        <w:rPr>
          <w:color w:val="141314"/>
          <w:lang w:val="en-US"/>
        </w:rPr>
        <w:fldChar w:fldCharType="begin">
          <w:fldData xml:space="preserve">PEVuZE5vdGU+PENpdGU+PEF1dGhvcj5NaWxlczwvQXV0aG9yPjxZZWFyPjIwMDU8L1llYXI+PFJl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==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NaWxlczwvQXV0aG9yPjxZZWFyPjIwMDU8L1llYXI+PFJl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==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43056C" w:rsidRPr="00C97EA9">
        <w:rPr>
          <w:color w:val="141314"/>
          <w:lang w:val="en-US"/>
        </w:rPr>
      </w:r>
      <w:r w:rsidR="0043056C" w:rsidRPr="00C97EA9">
        <w:rPr>
          <w:color w:val="141314"/>
          <w:lang w:val="en-US"/>
        </w:rPr>
        <w:fldChar w:fldCharType="separate"/>
      </w:r>
      <w:r w:rsidR="00CF6CBA" w:rsidRPr="00C97EA9">
        <w:rPr>
          <w:noProof/>
          <w:color w:val="141314"/>
          <w:lang w:val="en-US"/>
        </w:rPr>
        <w:t>(</w:t>
      </w:r>
      <w:hyperlink w:anchor="_ENREF_47" w:tooltip="Miles, 2005 #18" w:history="1">
        <w:r w:rsidR="00DA74B9" w:rsidRPr="00C97EA9">
          <w:rPr>
            <w:noProof/>
            <w:color w:val="141314"/>
            <w:lang w:val="en-US"/>
          </w:rPr>
          <w:t>Miles et al., 2005</w:t>
        </w:r>
      </w:hyperlink>
      <w:r w:rsidR="00CF6CBA" w:rsidRPr="00C97EA9">
        <w:rPr>
          <w:noProof/>
          <w:color w:val="141314"/>
          <w:lang w:val="en-US"/>
        </w:rPr>
        <w:t>)</w:t>
      </w:r>
      <w:r w:rsidR="0043056C" w:rsidRPr="00C97EA9">
        <w:rPr>
          <w:color w:val="141314"/>
          <w:lang w:val="en-US"/>
        </w:rPr>
        <w:fldChar w:fldCharType="end"/>
      </w:r>
      <w:r w:rsidR="00F4030A" w:rsidRPr="00C97EA9">
        <w:rPr>
          <w:color w:val="141314"/>
          <w:lang w:val="en-US"/>
        </w:rPr>
        <w:t>. Its early re</w:t>
      </w:r>
      <w:r w:rsidR="0043056C" w:rsidRPr="00C97EA9">
        <w:rPr>
          <w:color w:val="141314"/>
          <w:lang w:val="en-US"/>
        </w:rPr>
        <w:t>duction</w:t>
      </w:r>
      <w:r w:rsidR="00F4030A" w:rsidRPr="00C97EA9">
        <w:rPr>
          <w:color w:val="141314"/>
          <w:lang w:val="en-US"/>
        </w:rPr>
        <w:t xml:space="preserve"> might pave the way for hippocampal neuronal death i</w:t>
      </w:r>
      <w:r w:rsidR="0043056C" w:rsidRPr="00C97EA9">
        <w:rPr>
          <w:color w:val="141314"/>
          <w:lang w:val="en-US"/>
        </w:rPr>
        <w:t xml:space="preserve">n the early post-insult phase. </w:t>
      </w:r>
      <w:r w:rsidR="00F4030A" w:rsidRPr="00C97EA9">
        <w:rPr>
          <w:color w:val="141314"/>
          <w:lang w:val="en-US"/>
        </w:rPr>
        <w:t>Bassoon has also been discussed to play a regulatory role in</w:t>
      </w:r>
      <w:r w:rsidR="0043056C" w:rsidRPr="00C97EA9">
        <w:rPr>
          <w:color w:val="141314"/>
          <w:lang w:val="en-US"/>
        </w:rPr>
        <w:t xml:space="preserve"> apoptosis </w:t>
      </w:r>
      <w:r w:rsidR="0043056C" w:rsidRPr="00C97EA9">
        <w:rPr>
          <w:color w:val="141314"/>
          <w:lang w:val="en-US"/>
        </w:rPr>
        <w:fldChar w:fldCharType="begin">
          <w:fldData xml:space="preserve">PEVuZE5vdGU+PENpdGU+PEF1dGhvcj5IZXlkZW48L0F1dGhvcj48WWVhcj4yMDExPC9ZZWFyPjxS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IZXlkZW48L0F1dGhvcj48WWVhcj4yMDExPC9ZZWFyPjxS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43056C" w:rsidRPr="00C97EA9">
        <w:rPr>
          <w:color w:val="141314"/>
          <w:lang w:val="en-US"/>
        </w:rPr>
      </w:r>
      <w:r w:rsidR="0043056C" w:rsidRPr="00C97EA9">
        <w:rPr>
          <w:color w:val="141314"/>
          <w:lang w:val="en-US"/>
        </w:rPr>
        <w:fldChar w:fldCharType="separate"/>
      </w:r>
      <w:r w:rsidR="00CF6CBA" w:rsidRPr="00C97EA9">
        <w:rPr>
          <w:noProof/>
          <w:color w:val="141314"/>
          <w:lang w:val="en-US"/>
        </w:rPr>
        <w:t>(</w:t>
      </w:r>
      <w:hyperlink w:anchor="_ENREF_26" w:tooltip="Heyden, 2011 #21" w:history="1">
        <w:r w:rsidR="00DA74B9" w:rsidRPr="00C97EA9">
          <w:rPr>
            <w:noProof/>
            <w:color w:val="141314"/>
            <w:lang w:val="en-US"/>
          </w:rPr>
          <w:t>Heyden et al., 2011</w:t>
        </w:r>
      </w:hyperlink>
      <w:r w:rsidR="00CF6CBA" w:rsidRPr="00C97EA9">
        <w:rPr>
          <w:noProof/>
          <w:color w:val="141314"/>
          <w:lang w:val="en-US"/>
        </w:rPr>
        <w:t>)</w:t>
      </w:r>
      <w:r w:rsidR="0043056C" w:rsidRPr="00C97EA9">
        <w:rPr>
          <w:color w:val="141314"/>
          <w:lang w:val="en-US"/>
        </w:rPr>
        <w:fldChar w:fldCharType="end"/>
      </w:r>
      <w:r w:rsidR="00F4030A" w:rsidRPr="00C97EA9">
        <w:rPr>
          <w:color w:val="141314"/>
          <w:lang w:val="en-US"/>
        </w:rPr>
        <w:t>. Thus, reduced expression rates of this protein might contribute to early and delayed neuronal cell loss</w:t>
      </w:r>
      <w:r w:rsidR="0043056C" w:rsidRPr="00C97EA9">
        <w:rPr>
          <w:color w:val="141314"/>
          <w:lang w:val="en-US"/>
        </w:rPr>
        <w:t xml:space="preserve"> in the PHC.</w:t>
      </w:r>
    </w:p>
    <w:p w14:paraId="1EAE3EE5" w14:textId="0F07A360" w:rsidR="00504C59" w:rsidRPr="00C97EA9" w:rsidRDefault="00562998" w:rsidP="00D6702F">
      <w:pPr>
        <w:autoSpaceDE w:val="0"/>
        <w:autoSpaceDN w:val="0"/>
        <w:adjustRightInd w:val="0"/>
        <w:spacing w:line="480" w:lineRule="auto"/>
        <w:jc w:val="both"/>
        <w:outlineLvl w:val="0"/>
        <w:rPr>
          <w:color w:val="141314"/>
          <w:lang w:val="en-US"/>
        </w:rPr>
      </w:pPr>
      <w:r w:rsidRPr="00C97EA9">
        <w:rPr>
          <w:color w:val="141314"/>
          <w:lang w:val="en-US"/>
        </w:rPr>
        <w:t xml:space="preserve">Other protective proteins contributing to nuclear stability and controlling apoptosis like Lamin proteins </w:t>
      </w:r>
      <w:r w:rsidR="00680424" w:rsidRPr="00C97EA9">
        <w:rPr>
          <w:color w:val="141314"/>
          <w:lang w:val="en-US"/>
        </w:rPr>
        <w:t xml:space="preserve">or contributing to recovery from DNA damage like PARP1 </w:t>
      </w:r>
      <w:r w:rsidR="00543712" w:rsidRPr="00C97EA9">
        <w:rPr>
          <w:color w:val="141314"/>
          <w:lang w:val="en-US"/>
        </w:rPr>
        <w:t xml:space="preserve">proved to be </w:t>
      </w:r>
      <w:r w:rsidRPr="00C97EA9">
        <w:rPr>
          <w:color w:val="141314"/>
          <w:lang w:val="en-US"/>
        </w:rPr>
        <w:t>induced</w:t>
      </w:r>
      <w:r w:rsidR="00543712" w:rsidRPr="00C97EA9">
        <w:rPr>
          <w:color w:val="141314"/>
          <w:lang w:val="en-US"/>
        </w:rPr>
        <w:t xml:space="preserve"> with peaks a</w:t>
      </w:r>
      <w:r w:rsidRPr="00C97EA9">
        <w:rPr>
          <w:color w:val="141314"/>
          <w:lang w:val="en-US"/>
        </w:rPr>
        <w:t>t later time points</w:t>
      </w:r>
      <w:r w:rsidR="00543712" w:rsidRPr="00C97EA9">
        <w:rPr>
          <w:color w:val="141314"/>
          <w:lang w:val="en-US"/>
        </w:rPr>
        <w:t>. Lamin proteins are key regulators of nuclear</w:t>
      </w:r>
      <w:r w:rsidR="0043056C" w:rsidRPr="00C97EA9">
        <w:rPr>
          <w:color w:val="141314"/>
          <w:lang w:val="en-US"/>
        </w:rPr>
        <w:t xml:space="preserve"> stability </w:t>
      </w:r>
      <w:r w:rsidR="0043056C" w:rsidRPr="00C97EA9">
        <w:rPr>
          <w:color w:val="141314"/>
          <w:lang w:val="en-US"/>
        </w:rPr>
        <w:fldChar w:fldCharType="begin"/>
      </w:r>
      <w:r w:rsidR="00CF6CBA" w:rsidRPr="00C97EA9">
        <w:rPr>
          <w:color w:val="141314"/>
          <w:lang w:val="en-US"/>
        </w:rPr>
        <w:instrText xml:space="preserve"> ADDIN EN.CITE &lt;EndNote&gt;&lt;Cite&gt;&lt;Author&gt;Dechat&lt;/Author&gt;&lt;Year&gt;2008&lt;/Year&gt;&lt;RecNum&gt;23&lt;/RecNum&gt;&lt;DisplayText&gt;(Dechat et al., 2008)&lt;/DisplayText&gt;&lt;record&gt;&lt;rec-number&gt;23&lt;/rec-number&gt;&lt;foreign-keys&gt;&lt;key app="EN" db-id="fd5a9sfe850fwdettdjv2dxype29zrwde5aw" timestamp="1489503448"&gt;23&lt;/key&gt;&lt;/foreign-keys&gt;&lt;ref-type name="Journal Article"&gt;17&lt;/ref-type&gt;&lt;contributors&gt;&lt;authors&gt;&lt;author&gt;Dechat, T.&lt;/author&gt;&lt;author&gt;Pfleghaar, K.&lt;/author&gt;&lt;author&gt;Sengupta, K.&lt;/author&gt;&lt;author&gt;Shimi, T.&lt;/author&gt;&lt;author&gt;Shumaker, D. K.&lt;/author&gt;&lt;author&gt;Solimando, L.&lt;/author&gt;&lt;author&gt;Goldman, R. D.&lt;/author&gt;&lt;/authors&gt;&lt;/contributors&gt;&lt;auth-address&gt;Department of Cell and Molecular Biology, Northwestern University Medical School, Chicago, Illinois 60611, USA.&lt;/auth-address&gt;&lt;titles&gt;&lt;title&gt;Nuclear lamins: major factors in the structural organization and function of the nucleus and chromati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832-53&lt;/pages&gt;&lt;volume&gt;22&lt;/volume&gt;&lt;number&gt;7&lt;/number&gt;&lt;edition&gt;2008/04/03&lt;/edition&gt;&lt;keywords&gt;&lt;keyword&gt;Amino Acid Sequence&lt;/keyword&gt;&lt;keyword&gt;Animals&lt;/keyword&gt;&lt;keyword&gt;Cell Nucleus/*metabolism/ultrastructure&lt;/keyword&gt;&lt;keyword&gt;Chromatin/*metabolism&lt;/keyword&gt;&lt;keyword&gt;Humans&lt;/keyword&gt;&lt;keyword&gt;Lamins/genetics/*physiology&lt;/keyword&gt;&lt;keyword&gt;Microscopy, Electron&lt;/keyword&gt;&lt;keyword&gt;Mutation&lt;/keyword&gt;&lt;keyword&gt;Nuclear Proteins/genetics/*physiology&lt;/keyword&gt;&lt;keyword&gt;Progeria/genetics&lt;/keyword&gt;&lt;/keywords&gt;&lt;dates&gt;&lt;year&gt;2008&lt;/year&gt;&lt;pub-dates&gt;&lt;date&gt;Apr 01&lt;/date&gt;&lt;/pub-dates&gt;&lt;/dates&gt;&lt;isbn&gt;0890-9369 (Print)&amp;#xD;0890-9369&lt;/isbn&gt;&lt;accession-num&gt;18381888&lt;/accession-num&gt;&lt;urls&gt;&lt;/urls&gt;&lt;custom2&gt;PMC2732390&lt;/custom2&gt;&lt;electronic-resource-num&gt;10.1101/gad.1652708&lt;/electronic-resource-num&gt;&lt;remote-database-provider&gt;NLM&lt;/remote-database-provider&gt;&lt;language&gt;eng&lt;/language&gt;&lt;/record&gt;&lt;/Cite&gt;&lt;/EndNote&gt;</w:instrText>
      </w:r>
      <w:r w:rsidR="0043056C" w:rsidRPr="00C97EA9">
        <w:rPr>
          <w:color w:val="141314"/>
          <w:lang w:val="en-US"/>
        </w:rPr>
        <w:fldChar w:fldCharType="separate"/>
      </w:r>
      <w:r w:rsidR="00CF6CBA" w:rsidRPr="00C97EA9">
        <w:rPr>
          <w:noProof/>
          <w:color w:val="141314"/>
          <w:lang w:val="en-US"/>
        </w:rPr>
        <w:t>(</w:t>
      </w:r>
      <w:hyperlink w:anchor="_ENREF_12" w:tooltip="Dechat, 2008 #23" w:history="1">
        <w:r w:rsidR="00DA74B9" w:rsidRPr="00C97EA9">
          <w:rPr>
            <w:noProof/>
            <w:color w:val="141314"/>
            <w:lang w:val="en-US"/>
          </w:rPr>
          <w:t>Dechat et al., 2008</w:t>
        </w:r>
      </w:hyperlink>
      <w:r w:rsidR="00CF6CBA" w:rsidRPr="00C97EA9">
        <w:rPr>
          <w:noProof/>
          <w:color w:val="141314"/>
          <w:lang w:val="en-US"/>
        </w:rPr>
        <w:t>)</w:t>
      </w:r>
      <w:r w:rsidR="0043056C" w:rsidRPr="00C97EA9">
        <w:rPr>
          <w:color w:val="141314"/>
          <w:lang w:val="en-US"/>
        </w:rPr>
        <w:fldChar w:fldCharType="end"/>
      </w:r>
      <w:r w:rsidR="00543712" w:rsidRPr="00C97EA9">
        <w:rPr>
          <w:color w:val="141314"/>
          <w:lang w:val="en-US"/>
        </w:rPr>
        <w:t xml:space="preserve">. Strong evidence exists that several members of the protein family limit apoptotic events </w:t>
      </w:r>
      <w:r w:rsidR="0043056C" w:rsidRPr="00C97EA9">
        <w:rPr>
          <w:color w:val="141314"/>
          <w:lang w:val="en-US"/>
        </w:rPr>
        <w:fldChar w:fldCharType="begin">
          <w:fldData xml:space="preserve">PEVuZE5vdGU+PENpdGU+PEF1dGhvcj5IYXJib3J0aDwvQXV0aG9yPjxZZWFyPjIwMDE8L1llYXI+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IYXJib3J0aDwvQXV0aG9yPjxZZWFyPjIwMDE8L1llYXI+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43056C" w:rsidRPr="00C97EA9">
        <w:rPr>
          <w:color w:val="141314"/>
          <w:lang w:val="en-US"/>
        </w:rPr>
      </w:r>
      <w:r w:rsidR="0043056C" w:rsidRPr="00C97EA9">
        <w:rPr>
          <w:color w:val="141314"/>
          <w:lang w:val="en-US"/>
        </w:rPr>
        <w:fldChar w:fldCharType="separate"/>
      </w:r>
      <w:r w:rsidR="00CF6CBA" w:rsidRPr="00C97EA9">
        <w:rPr>
          <w:noProof/>
          <w:color w:val="141314"/>
          <w:lang w:val="en-US"/>
        </w:rPr>
        <w:t>(</w:t>
      </w:r>
      <w:hyperlink w:anchor="_ENREF_22" w:tooltip="Harborth, 2001 #24" w:history="1">
        <w:r w:rsidR="00DA74B9" w:rsidRPr="00C97EA9">
          <w:rPr>
            <w:noProof/>
            <w:color w:val="141314"/>
            <w:lang w:val="en-US"/>
          </w:rPr>
          <w:t>Harborth et al., 2001</w:t>
        </w:r>
      </w:hyperlink>
      <w:r w:rsidR="00CF6CBA" w:rsidRPr="00C97EA9">
        <w:rPr>
          <w:noProof/>
          <w:color w:val="141314"/>
          <w:lang w:val="en-US"/>
        </w:rPr>
        <w:t xml:space="preserve">; </w:t>
      </w:r>
      <w:hyperlink w:anchor="_ENREF_76" w:tooltip="Yang, 2011 #25" w:history="1">
        <w:r w:rsidR="00DA74B9" w:rsidRPr="00C97EA9">
          <w:rPr>
            <w:noProof/>
            <w:color w:val="141314"/>
            <w:lang w:val="en-US"/>
          </w:rPr>
          <w:t>Yang et al., 2011</w:t>
        </w:r>
      </w:hyperlink>
      <w:r w:rsidR="00CF6CBA" w:rsidRPr="00C97EA9">
        <w:rPr>
          <w:noProof/>
          <w:color w:val="141314"/>
          <w:lang w:val="en-US"/>
        </w:rPr>
        <w:t>)</w:t>
      </w:r>
      <w:r w:rsidR="0043056C" w:rsidRPr="00C97EA9">
        <w:rPr>
          <w:color w:val="141314"/>
          <w:lang w:val="en-US"/>
        </w:rPr>
        <w:fldChar w:fldCharType="end"/>
      </w:r>
      <w:r w:rsidR="00543712" w:rsidRPr="00C97EA9">
        <w:rPr>
          <w:color w:val="141314"/>
          <w:lang w:val="en-US"/>
        </w:rPr>
        <w:t>. To our knowledge</w:t>
      </w:r>
      <w:r w:rsidR="00225F40" w:rsidRPr="00C97EA9">
        <w:rPr>
          <w:color w:val="141314"/>
          <w:lang w:val="en-US"/>
        </w:rPr>
        <w:t>,</w:t>
      </w:r>
      <w:r w:rsidR="00543712" w:rsidRPr="00C97EA9">
        <w:rPr>
          <w:color w:val="141314"/>
          <w:lang w:val="en-US"/>
        </w:rPr>
        <w:t xml:space="preserve"> regulation of lamin protein</w:t>
      </w:r>
      <w:r w:rsidR="00624252" w:rsidRPr="00C97EA9">
        <w:rPr>
          <w:color w:val="141314"/>
          <w:lang w:val="en-US"/>
        </w:rPr>
        <w:t>s has not been studied</w:t>
      </w:r>
      <w:r w:rsidR="00543712" w:rsidRPr="00C97EA9">
        <w:rPr>
          <w:color w:val="141314"/>
          <w:lang w:val="en-US"/>
        </w:rPr>
        <w:t xml:space="preserve"> yet in detail in epilepsy models. Our findings reveal a prominent regulation of the lamin protein family involving three different members including LMNA, LMNB1, and LMNB2. Whereas LMNA proved to be regulated in both brain regions, LMNB1 and LMNB2 were exclusively regulated in the</w:t>
      </w:r>
      <w:r w:rsidR="0043056C" w:rsidRPr="00C97EA9">
        <w:rPr>
          <w:color w:val="141314"/>
          <w:lang w:val="en-US"/>
        </w:rPr>
        <w:t xml:space="preserve"> PHC</w:t>
      </w:r>
      <w:r w:rsidR="00543712" w:rsidRPr="00C97EA9">
        <w:rPr>
          <w:color w:val="141314"/>
          <w:lang w:val="en-US"/>
        </w:rPr>
        <w:t>. In th</w:t>
      </w:r>
      <w:r w:rsidR="00504C59" w:rsidRPr="00C97EA9">
        <w:rPr>
          <w:color w:val="141314"/>
          <w:lang w:val="en-US"/>
        </w:rPr>
        <w:t>is brain area</w:t>
      </w:r>
      <w:r w:rsidR="00624252" w:rsidRPr="00C97EA9">
        <w:rPr>
          <w:color w:val="141314"/>
          <w:lang w:val="en-US"/>
        </w:rPr>
        <w:t>,</w:t>
      </w:r>
      <w:r w:rsidR="00504C59" w:rsidRPr="00C97EA9">
        <w:rPr>
          <w:color w:val="141314"/>
          <w:lang w:val="en-US"/>
        </w:rPr>
        <w:t xml:space="preserve"> the induction of these proteins occurred in a delayed manner with persistence in the chronic phase following epilepsy manifestation. Considering the function of the proteins, overexpression of </w:t>
      </w:r>
      <w:r w:rsidR="00504C59" w:rsidRPr="00C97EA9">
        <w:rPr>
          <w:color w:val="141314"/>
          <w:lang w:val="en-US"/>
        </w:rPr>
        <w:lastRenderedPageBreak/>
        <w:t xml:space="preserve">lamin proteins might serve an important role in neuronal protection during epileptogenesis and following epilepsy manifestation. In the same manner, PARP1 overexpression during the latency phase in the </w:t>
      </w:r>
      <w:r w:rsidR="0043056C" w:rsidRPr="00C97EA9">
        <w:rPr>
          <w:color w:val="141314"/>
          <w:lang w:val="en-US"/>
        </w:rPr>
        <w:t>HC</w:t>
      </w:r>
      <w:r w:rsidR="00504C59" w:rsidRPr="00C97EA9">
        <w:rPr>
          <w:color w:val="141314"/>
          <w:lang w:val="en-US"/>
        </w:rPr>
        <w:t xml:space="preserve"> and during the chronic pha</w:t>
      </w:r>
      <w:r w:rsidR="0043056C" w:rsidRPr="00C97EA9">
        <w:rPr>
          <w:color w:val="141314"/>
          <w:lang w:val="en-US"/>
        </w:rPr>
        <w:t>se in the PHC</w:t>
      </w:r>
      <w:r w:rsidR="00504C59" w:rsidRPr="00C97EA9">
        <w:rPr>
          <w:color w:val="141314"/>
          <w:lang w:val="en-US"/>
        </w:rPr>
        <w:t xml:space="preserve"> may mediate neuroprotection. </w:t>
      </w:r>
    </w:p>
    <w:p w14:paraId="213C47F8" w14:textId="77777777" w:rsidR="00BF4836" w:rsidRPr="00C97EA9" w:rsidRDefault="00BF4836" w:rsidP="00D6702F">
      <w:pPr>
        <w:autoSpaceDE w:val="0"/>
        <w:autoSpaceDN w:val="0"/>
        <w:adjustRightInd w:val="0"/>
        <w:spacing w:line="480" w:lineRule="auto"/>
        <w:jc w:val="both"/>
        <w:outlineLvl w:val="0"/>
        <w:rPr>
          <w:color w:val="141314"/>
          <w:lang w:val="en-US"/>
        </w:rPr>
      </w:pPr>
    </w:p>
    <w:p w14:paraId="4CAA35C6" w14:textId="24FDD1F4" w:rsidR="00680424" w:rsidRPr="00C97EA9" w:rsidRDefault="009A04F0" w:rsidP="00232D68">
      <w:pPr>
        <w:autoSpaceDE w:val="0"/>
        <w:autoSpaceDN w:val="0"/>
        <w:adjustRightInd w:val="0"/>
        <w:spacing w:line="480" w:lineRule="auto"/>
        <w:jc w:val="both"/>
        <w:outlineLvl w:val="0"/>
        <w:rPr>
          <w:color w:val="141314"/>
          <w:lang w:val="en-US"/>
        </w:rPr>
      </w:pPr>
      <w:r w:rsidRPr="00C97EA9">
        <w:rPr>
          <w:color w:val="141314"/>
          <w:lang w:val="en-US"/>
        </w:rPr>
        <w:t>The nuclear h</w:t>
      </w:r>
      <w:r w:rsidR="00680424" w:rsidRPr="00C97EA9">
        <w:rPr>
          <w:color w:val="141314"/>
          <w:lang w:val="en-US"/>
        </w:rPr>
        <w:t>istone protein</w:t>
      </w:r>
      <w:r w:rsidRPr="00C97EA9">
        <w:rPr>
          <w:color w:val="141314"/>
          <w:lang w:val="en-US"/>
        </w:rPr>
        <w:t xml:space="preserve"> family is part of the </w:t>
      </w:r>
      <w:r w:rsidR="00680424" w:rsidRPr="00C97EA9">
        <w:rPr>
          <w:color w:val="141314"/>
          <w:lang w:val="en-US"/>
        </w:rPr>
        <w:t>nucleosom</w:t>
      </w:r>
      <w:r w:rsidR="0043056C" w:rsidRPr="00C97EA9">
        <w:rPr>
          <w:color w:val="141314"/>
          <w:lang w:val="en-US"/>
        </w:rPr>
        <w:t xml:space="preserve">al structure. </w:t>
      </w:r>
      <w:r w:rsidRPr="00C97EA9">
        <w:rPr>
          <w:color w:val="141314"/>
          <w:lang w:val="en-US"/>
        </w:rPr>
        <w:t>Their modification contributes to epigenetic regulati</w:t>
      </w:r>
      <w:r w:rsidR="00EA5530" w:rsidRPr="00C97EA9">
        <w:rPr>
          <w:color w:val="141314"/>
          <w:lang w:val="en-US"/>
        </w:rPr>
        <w:t>on of transcription and to labe</w:t>
      </w:r>
      <w:r w:rsidRPr="00C97EA9">
        <w:rPr>
          <w:color w:val="141314"/>
          <w:lang w:val="en-US"/>
        </w:rPr>
        <w:t>ling of DNA damage</w:t>
      </w:r>
      <w:r w:rsidR="00C97945" w:rsidRPr="00C97EA9">
        <w:rPr>
          <w:color w:val="141314"/>
          <w:lang w:val="en-US"/>
        </w:rPr>
        <w:t xml:space="preserve"> </w:t>
      </w:r>
      <w:r w:rsidR="00B00BB1" w:rsidRPr="00C97EA9">
        <w:rPr>
          <w:color w:val="141314"/>
          <w:lang w:val="en-US"/>
        </w:rPr>
        <w:fldChar w:fldCharType="begin"/>
      </w:r>
      <w:r w:rsidR="00CF6CBA" w:rsidRPr="00C97EA9">
        <w:rPr>
          <w:color w:val="141314"/>
          <w:lang w:val="en-US"/>
        </w:rPr>
        <w:instrText xml:space="preserve"> ADDIN EN.CITE &lt;EndNote&gt;&lt;Cite&gt;&lt;Author&gt;Henshall&lt;/Author&gt;&lt;Year&gt;2015&lt;/Year&gt;&lt;RecNum&gt;51&lt;/RecNum&gt;&lt;DisplayText&gt;(Henshall and Kobow, 2015)&lt;/DisplayText&gt;&lt;record&gt;&lt;rec-number&gt;51&lt;/rec-number&gt;&lt;foreign-keys&gt;&lt;key app="EN" db-id="fd5a9sfe850fwdettdjv2dxype29zrwde5aw" timestamp="1496921990"&gt;51&lt;/key&gt;&lt;/foreign-keys&gt;&lt;ref-type name="Journal Article"&gt;17&lt;/ref-type&gt;&lt;contributors&gt;&lt;authors&gt;&lt;author&gt;Henshall, D. C.&lt;/author&gt;&lt;author&gt;Kobow, K.&lt;/author&gt;&lt;/authors&gt;&lt;/contributors&gt;&lt;auth-address&gt;Department of Physiology and Medical Physics, Royal College of Surgeons in Ireland, Dublin 2, Ireland.&amp;#xD;Department of Neuropathology, University Hospital Erlangen, 91054 Erlangen, Germany.&lt;/auth-address&gt;&lt;titles&gt;&lt;title&gt;Epigenetics and Epilepsy&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volume&gt;5&lt;/volume&gt;&lt;number&gt;12&lt;/number&gt;&lt;edition&gt;2015/10/07&lt;/edition&gt;&lt;keywords&gt;&lt;keyword&gt;Animals&lt;/keyword&gt;&lt;keyword&gt;Brain/metabolism&lt;/keyword&gt;&lt;keyword&gt;*DNA Methylation&lt;/keyword&gt;&lt;keyword&gt;Disease Models, Animal&lt;/keyword&gt;&lt;keyword&gt;*Epigenesis, Genetic&lt;/keyword&gt;&lt;keyword&gt;Epilepsy/*genetics&lt;/keyword&gt;&lt;keyword&gt;Histones/metabolism&lt;/keyword&gt;&lt;keyword&gt;Humans&lt;/keyword&gt;&lt;keyword&gt;Mice&lt;/keyword&gt;&lt;keyword&gt;MicroRNAs/*genetics&lt;/keyword&gt;&lt;keyword&gt;Protein Processing, Post-Translational&lt;/keyword&gt;&lt;keyword&gt;RNA, Long Noncoding/*genetics&lt;/keyword&gt;&lt;keyword&gt;Rats&lt;/keyword&gt;&lt;/keywords&gt;&lt;dates&gt;&lt;year&gt;2015&lt;/year&gt;&lt;pub-dates&gt;&lt;date&gt;Oct 05&lt;/date&gt;&lt;/pub-dates&gt;&lt;/dates&gt;&lt;isbn&gt;2157-1422&lt;/isbn&gt;&lt;accession-num&gt;26438606&lt;/accession-num&gt;&lt;urls&gt;&lt;/urls&gt;&lt;electronic-resource-num&gt;10.1101/cshperspect.a022731&lt;/electronic-resource-num&gt;&lt;remote-database-provider&gt;NLM&lt;/remote-database-provider&gt;&lt;language&gt;eng&lt;/language&gt;&lt;/record&gt;&lt;/Cite&gt;&lt;/EndNote&gt;</w:instrText>
      </w:r>
      <w:r w:rsidR="00B00BB1" w:rsidRPr="00C97EA9">
        <w:rPr>
          <w:color w:val="141314"/>
          <w:lang w:val="en-US"/>
        </w:rPr>
        <w:fldChar w:fldCharType="separate"/>
      </w:r>
      <w:r w:rsidR="00CF6CBA" w:rsidRPr="00C97EA9">
        <w:rPr>
          <w:noProof/>
          <w:color w:val="141314"/>
          <w:lang w:val="en-US"/>
        </w:rPr>
        <w:t>(</w:t>
      </w:r>
      <w:hyperlink w:anchor="_ENREF_25" w:tooltip="Henshall, 2015 #51" w:history="1">
        <w:r w:rsidR="00DA74B9" w:rsidRPr="00C97EA9">
          <w:rPr>
            <w:noProof/>
            <w:color w:val="141314"/>
            <w:lang w:val="en-US"/>
          </w:rPr>
          <w:t>Henshall and Kobow, 2015</w:t>
        </w:r>
      </w:hyperlink>
      <w:r w:rsidR="00CF6CBA" w:rsidRPr="00C97EA9">
        <w:rPr>
          <w:noProof/>
          <w:color w:val="141314"/>
          <w:lang w:val="en-US"/>
        </w:rPr>
        <w:t>)</w:t>
      </w:r>
      <w:r w:rsidR="00B00BB1" w:rsidRPr="00C97EA9">
        <w:rPr>
          <w:color w:val="141314"/>
          <w:lang w:val="en-US"/>
        </w:rPr>
        <w:fldChar w:fldCharType="end"/>
      </w:r>
      <w:r w:rsidRPr="00C97EA9">
        <w:rPr>
          <w:color w:val="141314"/>
          <w:lang w:val="en-US"/>
        </w:rPr>
        <w:t xml:space="preserve">. A delayed induction of different family </w:t>
      </w:r>
      <w:r w:rsidR="00232D68" w:rsidRPr="00C97EA9">
        <w:rPr>
          <w:color w:val="141314"/>
          <w:lang w:val="en-US"/>
        </w:rPr>
        <w:t>members including HIST1H1A, HISTH1B, and H1F0 became evident in our proteomic analysis. This up</w:t>
      </w:r>
      <w:r w:rsidR="00D76F9E" w:rsidRPr="00C97EA9">
        <w:rPr>
          <w:color w:val="141314"/>
          <w:lang w:val="en-US"/>
        </w:rPr>
        <w:t>-</w:t>
      </w:r>
      <w:r w:rsidR="00232D68" w:rsidRPr="00C97EA9">
        <w:rPr>
          <w:color w:val="141314"/>
          <w:lang w:val="en-US"/>
        </w:rPr>
        <w:t>regulation</w:t>
      </w:r>
      <w:r w:rsidR="00204CCC" w:rsidRPr="00C97EA9">
        <w:rPr>
          <w:color w:val="141314"/>
          <w:lang w:val="en-US"/>
        </w:rPr>
        <w:t xml:space="preserve"> </w:t>
      </w:r>
      <w:r w:rsidR="00232D68" w:rsidRPr="00C97EA9">
        <w:rPr>
          <w:color w:val="141314"/>
          <w:lang w:val="en-US"/>
        </w:rPr>
        <w:t>of histone proteins might contribute to epigenetic alterations, which are discussed to play a k</w:t>
      </w:r>
      <w:r w:rsidR="0043056C" w:rsidRPr="00C97EA9">
        <w:rPr>
          <w:color w:val="141314"/>
          <w:lang w:val="en-US"/>
        </w:rPr>
        <w:t xml:space="preserve">ey role during epileptogenesis </w:t>
      </w:r>
      <w:r w:rsidR="0043056C" w:rsidRPr="00C97EA9">
        <w:rPr>
          <w:color w:val="141314"/>
          <w:lang w:val="en-US"/>
        </w:rPr>
        <w:fldChar w:fldCharType="begin"/>
      </w:r>
      <w:r w:rsidR="00CF6CBA" w:rsidRPr="00C97EA9">
        <w:rPr>
          <w:color w:val="141314"/>
          <w:lang w:val="en-US"/>
        </w:rPr>
        <w:instrText xml:space="preserve"> ADDIN EN.CITE &lt;EndNote&gt;&lt;Cite&gt;&lt;Author&gt;Henshall&lt;/Author&gt;&lt;Year&gt;2015&lt;/Year&gt;&lt;RecNum&gt;51&lt;/RecNum&gt;&lt;DisplayText&gt;(Henshall and Kobow, 2015)&lt;/DisplayText&gt;&lt;record&gt;&lt;rec-number&gt;51&lt;/rec-number&gt;&lt;foreign-keys&gt;&lt;key app="EN" db-id="fd5a9sfe850fwdettdjv2dxype29zrwde5aw" timestamp="1496921990"&gt;51&lt;/key&gt;&lt;/foreign-keys&gt;&lt;ref-type name="Journal Article"&gt;17&lt;/ref-type&gt;&lt;contributors&gt;&lt;authors&gt;&lt;author&gt;Henshall, D. C.&lt;/author&gt;&lt;author&gt;Kobow, K.&lt;/author&gt;&lt;/authors&gt;&lt;/contributors&gt;&lt;auth-address&gt;Department of Physiology and Medical Physics, Royal College of Surgeons in Ireland, Dublin 2, Ireland.&amp;#xD;Department of Neuropathology, University Hospital Erlangen, 91054 Erlangen, Germany.&lt;/auth-address&gt;&lt;titles&gt;&lt;title&gt;Epigenetics and Epilepsy&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volume&gt;5&lt;/volume&gt;&lt;number&gt;12&lt;/number&gt;&lt;edition&gt;2015/10/07&lt;/edition&gt;&lt;keywords&gt;&lt;keyword&gt;Animals&lt;/keyword&gt;&lt;keyword&gt;Brain/metabolism&lt;/keyword&gt;&lt;keyword&gt;*DNA Methylation&lt;/keyword&gt;&lt;keyword&gt;Disease Models, Animal&lt;/keyword&gt;&lt;keyword&gt;*Epigenesis, Genetic&lt;/keyword&gt;&lt;keyword&gt;Epilepsy/*genetics&lt;/keyword&gt;&lt;keyword&gt;Histones/metabolism&lt;/keyword&gt;&lt;keyword&gt;Humans&lt;/keyword&gt;&lt;keyword&gt;Mice&lt;/keyword&gt;&lt;keyword&gt;MicroRNAs/*genetics&lt;/keyword&gt;&lt;keyword&gt;Protein Processing, Post-Translational&lt;/keyword&gt;&lt;keyword&gt;RNA, Long Noncoding/*genetics&lt;/keyword&gt;&lt;keyword&gt;Rats&lt;/keyword&gt;&lt;/keywords&gt;&lt;dates&gt;&lt;year&gt;2015&lt;/year&gt;&lt;pub-dates&gt;&lt;date&gt;Oct 05&lt;/date&gt;&lt;/pub-dates&gt;&lt;/dates&gt;&lt;isbn&gt;2157-1422&lt;/isbn&gt;&lt;accession-num&gt;26438606&lt;/accession-num&gt;&lt;urls&gt;&lt;/urls&gt;&lt;electronic-resource-num&gt;10.1101/cshperspect.a022731&lt;/electronic-resource-num&gt;&lt;remote-database-provider&gt;NLM&lt;/remote-database-provider&gt;&lt;language&gt;eng&lt;/language&gt;&lt;/record&gt;&lt;/Cite&gt;&lt;/EndNote&gt;</w:instrText>
      </w:r>
      <w:r w:rsidR="0043056C" w:rsidRPr="00C97EA9">
        <w:rPr>
          <w:color w:val="141314"/>
          <w:lang w:val="en-US"/>
        </w:rPr>
        <w:fldChar w:fldCharType="separate"/>
      </w:r>
      <w:r w:rsidR="00CF6CBA" w:rsidRPr="00C97EA9">
        <w:rPr>
          <w:noProof/>
          <w:color w:val="141314"/>
          <w:lang w:val="en-US"/>
        </w:rPr>
        <w:t>(</w:t>
      </w:r>
      <w:hyperlink w:anchor="_ENREF_25" w:tooltip="Henshall, 2015 #51" w:history="1">
        <w:r w:rsidR="00DA74B9" w:rsidRPr="00C97EA9">
          <w:rPr>
            <w:noProof/>
            <w:color w:val="141314"/>
            <w:lang w:val="en-US"/>
          </w:rPr>
          <w:t>Henshall and Kobow, 2015</w:t>
        </w:r>
      </w:hyperlink>
      <w:r w:rsidR="00CF6CBA" w:rsidRPr="00C97EA9">
        <w:rPr>
          <w:noProof/>
          <w:color w:val="141314"/>
          <w:lang w:val="en-US"/>
        </w:rPr>
        <w:t>)</w:t>
      </w:r>
      <w:r w:rsidR="0043056C" w:rsidRPr="00C97EA9">
        <w:rPr>
          <w:color w:val="141314"/>
          <w:lang w:val="en-US"/>
        </w:rPr>
        <w:fldChar w:fldCharType="end"/>
      </w:r>
      <w:r w:rsidR="00232D68" w:rsidRPr="00C97EA9">
        <w:rPr>
          <w:color w:val="141314"/>
          <w:lang w:val="en-US"/>
        </w:rPr>
        <w:t>.</w:t>
      </w:r>
    </w:p>
    <w:p w14:paraId="412A28CE" w14:textId="0AD8147C" w:rsidR="00235538" w:rsidRPr="00C97EA9" w:rsidRDefault="00B71EE8" w:rsidP="00D6702F">
      <w:pPr>
        <w:autoSpaceDE w:val="0"/>
        <w:autoSpaceDN w:val="0"/>
        <w:adjustRightInd w:val="0"/>
        <w:spacing w:line="480" w:lineRule="auto"/>
        <w:jc w:val="both"/>
        <w:outlineLvl w:val="0"/>
        <w:rPr>
          <w:color w:val="141314"/>
          <w:lang w:val="en-US"/>
        </w:rPr>
      </w:pPr>
      <w:r w:rsidRPr="00C97EA9">
        <w:rPr>
          <w:color w:val="141314"/>
          <w:lang w:val="en-US"/>
        </w:rPr>
        <w:t>Pathway analysis revealed an overrepresentation of protein groups comprising ECM components as well as their interaction partners and their regulators. Integrity of the ECM and homeostasis of its components is an important mediator of structural and synaptic stabili</w:t>
      </w:r>
      <w:r w:rsidR="00BF4836" w:rsidRPr="00C97EA9">
        <w:rPr>
          <w:color w:val="141314"/>
          <w:lang w:val="en-US"/>
        </w:rPr>
        <w:t xml:space="preserve">ty </w:t>
      </w:r>
      <w:r w:rsidR="00343244" w:rsidRPr="00C97EA9">
        <w:rPr>
          <w:color w:val="141314"/>
          <w:lang w:val="en-US"/>
        </w:rPr>
        <w:fldChar w:fldCharType="begin">
          <w:fldData xml:space="preserve">PEVuZE5vdGU+PENpdGU+PEF1dGhvcj5NY1JhZTwvQXV0aG9yPjxZZWFyPjIwMTI8L1llYXI+PFJl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NY1JhZTwvQXV0aG9yPjxZZWFyPjIwMTI8L1llYXI+PFJl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343244" w:rsidRPr="00C97EA9">
        <w:rPr>
          <w:color w:val="141314"/>
          <w:lang w:val="en-US"/>
        </w:rPr>
      </w:r>
      <w:r w:rsidR="00343244" w:rsidRPr="00C97EA9">
        <w:rPr>
          <w:color w:val="141314"/>
          <w:lang w:val="en-US"/>
        </w:rPr>
        <w:fldChar w:fldCharType="separate"/>
      </w:r>
      <w:r w:rsidR="00CF6CBA" w:rsidRPr="00C97EA9">
        <w:rPr>
          <w:noProof/>
          <w:color w:val="141314"/>
          <w:lang w:val="en-US"/>
        </w:rPr>
        <w:t>(</w:t>
      </w:r>
      <w:hyperlink w:anchor="_ENREF_16" w:tooltip="Dityatev, 2010 #67" w:history="1">
        <w:r w:rsidR="00DA74B9" w:rsidRPr="00C97EA9">
          <w:rPr>
            <w:noProof/>
            <w:color w:val="141314"/>
            <w:lang w:val="en-US"/>
          </w:rPr>
          <w:t>Dityatev et al., 2010</w:t>
        </w:r>
      </w:hyperlink>
      <w:r w:rsidR="00CF6CBA" w:rsidRPr="00C97EA9">
        <w:rPr>
          <w:noProof/>
          <w:color w:val="141314"/>
          <w:lang w:val="en-US"/>
        </w:rPr>
        <w:t xml:space="preserve">; </w:t>
      </w:r>
      <w:hyperlink w:anchor="_ENREF_45" w:tooltip="McRae, 2012 #2" w:history="1">
        <w:r w:rsidR="00DA74B9" w:rsidRPr="00C97EA9">
          <w:rPr>
            <w:noProof/>
            <w:color w:val="141314"/>
            <w:lang w:val="en-US"/>
          </w:rPr>
          <w:t>McRae and Porter, 2012</w:t>
        </w:r>
      </w:hyperlink>
      <w:r w:rsidR="00CF6CBA" w:rsidRPr="00C97EA9">
        <w:rPr>
          <w:noProof/>
          <w:color w:val="141314"/>
          <w:lang w:val="en-US"/>
        </w:rPr>
        <w:t>)</w:t>
      </w:r>
      <w:r w:rsidR="00343244" w:rsidRPr="00C97EA9">
        <w:rPr>
          <w:color w:val="141314"/>
          <w:lang w:val="en-US"/>
        </w:rPr>
        <w:fldChar w:fldCharType="end"/>
      </w:r>
      <w:r w:rsidRPr="00C97EA9">
        <w:rPr>
          <w:color w:val="141314"/>
          <w:lang w:val="en-US"/>
        </w:rPr>
        <w:t xml:space="preserve">. Alterations in ECM components and their organization can pave the way for </w:t>
      </w:r>
      <w:r w:rsidR="00EE076B" w:rsidRPr="00C97EA9">
        <w:rPr>
          <w:color w:val="141314"/>
          <w:lang w:val="en-US"/>
        </w:rPr>
        <w:t>any type of cellular plasticity including cell proliferation, migration, differentiation, synaptic rear</w:t>
      </w:r>
      <w:r w:rsidR="006F4099" w:rsidRPr="00C97EA9">
        <w:rPr>
          <w:color w:val="141314"/>
          <w:lang w:val="en-US"/>
        </w:rPr>
        <w:t>rangement, and circuit rewiring</w:t>
      </w:r>
      <w:r w:rsidR="00343244" w:rsidRPr="00C97EA9">
        <w:rPr>
          <w:color w:val="141314"/>
          <w:lang w:val="en-US"/>
        </w:rPr>
        <w:t xml:space="preserve"> </w:t>
      </w:r>
      <w:r w:rsidR="00343244" w:rsidRPr="00C97EA9">
        <w:rPr>
          <w:color w:val="141314"/>
          <w:lang w:val="en-US"/>
        </w:rPr>
        <w:fldChar w:fldCharType="begin">
          <w:fldData xml:space="preserve">PEVuZE5vdGU+PENpdGU+PEF1dGhvcj5NY1JhZTwvQXV0aG9yPjxZZWFyPjIwMTI8L1llYXI+PFJl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k2My03MjwvcGFnZXM+PHZvbHVt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NY1JhZTwvQXV0aG9yPjxZZWFyPjIwMTI8L1llYXI+PFJl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k2My03MjwvcGFnZXM+PHZvbHVt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343244" w:rsidRPr="00C97EA9">
        <w:rPr>
          <w:color w:val="141314"/>
          <w:lang w:val="en-US"/>
        </w:rPr>
      </w:r>
      <w:r w:rsidR="00343244" w:rsidRPr="00C97EA9">
        <w:rPr>
          <w:color w:val="141314"/>
          <w:lang w:val="en-US"/>
        </w:rPr>
        <w:fldChar w:fldCharType="separate"/>
      </w:r>
      <w:r w:rsidR="00CF6CBA" w:rsidRPr="00C97EA9">
        <w:rPr>
          <w:noProof/>
          <w:color w:val="141314"/>
          <w:lang w:val="en-US"/>
        </w:rPr>
        <w:t>(</w:t>
      </w:r>
      <w:hyperlink w:anchor="_ENREF_19" w:tooltip="Frischknecht, 2014 #68" w:history="1">
        <w:r w:rsidR="00DA74B9" w:rsidRPr="00C97EA9">
          <w:rPr>
            <w:noProof/>
            <w:color w:val="141314"/>
            <w:lang w:val="en-US"/>
          </w:rPr>
          <w:t>Frischknecht et al., 2014</w:t>
        </w:r>
      </w:hyperlink>
      <w:r w:rsidR="00CF6CBA" w:rsidRPr="00C97EA9">
        <w:rPr>
          <w:noProof/>
          <w:color w:val="141314"/>
          <w:lang w:val="en-US"/>
        </w:rPr>
        <w:t xml:space="preserve">; </w:t>
      </w:r>
      <w:hyperlink w:anchor="_ENREF_36" w:tooltip="Kim, 2016 #52" w:history="1">
        <w:r w:rsidR="00DA74B9" w:rsidRPr="00C97EA9">
          <w:rPr>
            <w:noProof/>
            <w:color w:val="141314"/>
            <w:lang w:val="en-US"/>
          </w:rPr>
          <w:t>Kim et al., 2016b</w:t>
        </w:r>
      </w:hyperlink>
      <w:r w:rsidR="00CF6CBA" w:rsidRPr="00C97EA9">
        <w:rPr>
          <w:noProof/>
          <w:color w:val="141314"/>
          <w:lang w:val="en-US"/>
        </w:rPr>
        <w:t xml:space="preserve">; </w:t>
      </w:r>
      <w:hyperlink w:anchor="_ENREF_45" w:tooltip="McRae, 2012 #2" w:history="1">
        <w:r w:rsidR="00DA74B9" w:rsidRPr="00C97EA9">
          <w:rPr>
            <w:noProof/>
            <w:color w:val="141314"/>
            <w:lang w:val="en-US"/>
          </w:rPr>
          <w:t>McRae and Porter, 2012</w:t>
        </w:r>
      </w:hyperlink>
      <w:r w:rsidR="00CF6CBA" w:rsidRPr="00C97EA9">
        <w:rPr>
          <w:noProof/>
          <w:color w:val="141314"/>
          <w:lang w:val="en-US"/>
        </w:rPr>
        <w:t>)</w:t>
      </w:r>
      <w:r w:rsidR="00343244" w:rsidRPr="00C97EA9">
        <w:rPr>
          <w:color w:val="141314"/>
          <w:lang w:val="en-US"/>
        </w:rPr>
        <w:fldChar w:fldCharType="end"/>
      </w:r>
      <w:r w:rsidR="00EE076B" w:rsidRPr="00C97EA9">
        <w:rPr>
          <w:color w:val="141314"/>
          <w:lang w:val="en-US"/>
        </w:rPr>
        <w:t>. Over the past years, ECM remodeling and its role in CNS diseases has g</w:t>
      </w:r>
      <w:r w:rsidR="00BF4836" w:rsidRPr="00C97EA9">
        <w:rPr>
          <w:color w:val="141314"/>
          <w:lang w:val="en-US"/>
        </w:rPr>
        <w:t xml:space="preserve">ained significant interest </w:t>
      </w:r>
      <w:r w:rsidR="00BF4836" w:rsidRPr="00C97EA9">
        <w:rPr>
          <w:color w:val="141314"/>
          <w:lang w:val="en-US"/>
        </w:rPr>
        <w:fldChar w:fldCharType="begin">
          <w:fldData xml:space="preserve">PEVuZE5vdGU+PENpdGU+PEF1dGhvcj5Tb2xlbWFuPC9BdXRob3I+PFllYXI+MjAxMzwvWWVhcj48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Tb2xlbWFuPC9BdXRob3I+PFllYXI+MjAxMzwvWWVhcj48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BF4836" w:rsidRPr="00C97EA9">
        <w:rPr>
          <w:color w:val="141314"/>
          <w:lang w:val="en-US"/>
        </w:rPr>
      </w:r>
      <w:r w:rsidR="00BF4836" w:rsidRPr="00C97EA9">
        <w:rPr>
          <w:color w:val="141314"/>
          <w:lang w:val="en-US"/>
        </w:rPr>
        <w:fldChar w:fldCharType="separate"/>
      </w:r>
      <w:r w:rsidR="00CF6CBA" w:rsidRPr="00C97EA9">
        <w:rPr>
          <w:noProof/>
          <w:color w:val="141314"/>
          <w:lang w:val="en-US"/>
        </w:rPr>
        <w:t>(</w:t>
      </w:r>
      <w:hyperlink w:anchor="_ENREF_67" w:tooltip="Soleman, 2013 #57" w:history="1">
        <w:r w:rsidR="00DA74B9" w:rsidRPr="00C97EA9">
          <w:rPr>
            <w:noProof/>
            <w:color w:val="141314"/>
            <w:lang w:val="en-US"/>
          </w:rPr>
          <w:t>Soleman et al., 2013</w:t>
        </w:r>
      </w:hyperlink>
      <w:r w:rsidR="00CF6CBA" w:rsidRPr="00C97EA9">
        <w:rPr>
          <w:noProof/>
          <w:color w:val="141314"/>
          <w:lang w:val="en-US"/>
        </w:rPr>
        <w:t>)</w:t>
      </w:r>
      <w:r w:rsidR="00BF4836" w:rsidRPr="00C97EA9">
        <w:rPr>
          <w:color w:val="141314"/>
          <w:lang w:val="en-US"/>
        </w:rPr>
        <w:fldChar w:fldCharType="end"/>
      </w:r>
      <w:r w:rsidR="00EE076B" w:rsidRPr="00C97EA9">
        <w:rPr>
          <w:color w:val="141314"/>
          <w:lang w:val="en-US"/>
        </w:rPr>
        <w:t>. In epileptology, ECM alterations are discussed to play a key role during the development of a hyperexcitable network following an epileptogenic brain insult</w:t>
      </w:r>
      <w:r w:rsidR="00343244" w:rsidRPr="00C97EA9">
        <w:rPr>
          <w:color w:val="141314"/>
          <w:lang w:val="en-US"/>
        </w:rPr>
        <w:t xml:space="preserve"> </w:t>
      </w:r>
      <w:r w:rsidR="00343244" w:rsidRPr="00C97EA9">
        <w:rPr>
          <w:color w:val="141314"/>
          <w:lang w:val="en-US"/>
        </w:rPr>
        <w:fldChar w:fldCharType="begin">
          <w:fldData xml:space="preserve">PEVuZE5vdGU+PENpdGU+PEF1dGhvcj5NY1JhZTwvQXV0aG9yPjxZZWFyPjIwMTI8L1llYXI+PFJl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NY1JhZTwvQXV0aG9yPjxZZWFyPjIwMTI8L1llYXI+PFJl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343244" w:rsidRPr="00C97EA9">
        <w:rPr>
          <w:color w:val="141314"/>
          <w:lang w:val="en-US"/>
        </w:rPr>
      </w:r>
      <w:r w:rsidR="00343244" w:rsidRPr="00C97EA9">
        <w:rPr>
          <w:color w:val="141314"/>
          <w:lang w:val="en-US"/>
        </w:rPr>
        <w:fldChar w:fldCharType="separate"/>
      </w:r>
      <w:r w:rsidR="00CF6CBA" w:rsidRPr="00C97EA9">
        <w:rPr>
          <w:noProof/>
          <w:color w:val="141314"/>
          <w:lang w:val="en-US"/>
        </w:rPr>
        <w:t>(</w:t>
      </w:r>
      <w:hyperlink w:anchor="_ENREF_36" w:tooltip="Kim, 2016 #52" w:history="1">
        <w:r w:rsidR="00DA74B9" w:rsidRPr="00C97EA9">
          <w:rPr>
            <w:noProof/>
            <w:color w:val="141314"/>
            <w:lang w:val="en-US"/>
          </w:rPr>
          <w:t>Kim et al., 2016b</w:t>
        </w:r>
      </w:hyperlink>
      <w:r w:rsidR="00CF6CBA" w:rsidRPr="00C97EA9">
        <w:rPr>
          <w:noProof/>
          <w:color w:val="141314"/>
          <w:lang w:val="en-US"/>
        </w:rPr>
        <w:t xml:space="preserve">; </w:t>
      </w:r>
      <w:hyperlink w:anchor="_ENREF_45" w:tooltip="McRae, 2012 #2" w:history="1">
        <w:r w:rsidR="00DA74B9" w:rsidRPr="00C97EA9">
          <w:rPr>
            <w:noProof/>
            <w:color w:val="141314"/>
            <w:lang w:val="en-US"/>
          </w:rPr>
          <w:t>McRae and Porter, 2012</w:t>
        </w:r>
      </w:hyperlink>
      <w:r w:rsidR="00CF6CBA" w:rsidRPr="00C97EA9">
        <w:rPr>
          <w:noProof/>
          <w:color w:val="141314"/>
          <w:lang w:val="en-US"/>
        </w:rPr>
        <w:t xml:space="preserve">; </w:t>
      </w:r>
      <w:hyperlink w:anchor="_ENREF_60" w:tooltip="Pitkanen, 2014 #3" w:history="1">
        <w:r w:rsidR="00DA74B9" w:rsidRPr="00C97EA9">
          <w:rPr>
            <w:noProof/>
            <w:color w:val="141314"/>
            <w:lang w:val="en-US"/>
          </w:rPr>
          <w:t>Pitkanen et al., 2014</w:t>
        </w:r>
      </w:hyperlink>
      <w:r w:rsidR="00CF6CBA" w:rsidRPr="00C97EA9">
        <w:rPr>
          <w:noProof/>
          <w:color w:val="141314"/>
          <w:lang w:val="en-US"/>
        </w:rPr>
        <w:t>)</w:t>
      </w:r>
      <w:r w:rsidR="00343244" w:rsidRPr="00C97EA9">
        <w:rPr>
          <w:color w:val="141314"/>
          <w:lang w:val="en-US"/>
        </w:rPr>
        <w:fldChar w:fldCharType="end"/>
      </w:r>
      <w:r w:rsidR="007177BF" w:rsidRPr="00C97EA9">
        <w:rPr>
          <w:color w:val="141314"/>
          <w:lang w:val="en-US"/>
        </w:rPr>
        <w:t>.</w:t>
      </w:r>
      <w:r w:rsidR="00EE076B" w:rsidRPr="00C97EA9">
        <w:rPr>
          <w:color w:val="141314"/>
          <w:lang w:val="en-US"/>
        </w:rPr>
        <w:t xml:space="preserve"> </w:t>
      </w:r>
      <w:r w:rsidR="007177BF" w:rsidRPr="00C97EA9">
        <w:rPr>
          <w:color w:val="141314"/>
          <w:lang w:val="en-US"/>
        </w:rPr>
        <w:t>Moreover, an impact on ictogenesis is considered acc</w:t>
      </w:r>
      <w:r w:rsidR="00624252" w:rsidRPr="00C97EA9">
        <w:rPr>
          <w:color w:val="141314"/>
          <w:lang w:val="en-US"/>
        </w:rPr>
        <w:t xml:space="preserve">ording to various studies </w:t>
      </w:r>
      <w:r w:rsidR="00624252" w:rsidRPr="00C97EA9">
        <w:rPr>
          <w:color w:val="141314"/>
          <w:lang w:val="en-US"/>
        </w:rPr>
        <w:fldChar w:fldCharType="begin">
          <w:fldData xml:space="preserve">PEVuZE5vdGU+PENpdGU+PEF1dGhvcj5QaXRrYW5lbjwvQXV0aG9yPjxZZWFyPjIwMTQ8L1llYXI+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QaXRrYW5lbjwvQXV0aG9yPjxZZWFyPjIwMTQ8L1llYXI+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624252" w:rsidRPr="00C97EA9">
        <w:rPr>
          <w:color w:val="141314"/>
          <w:lang w:val="en-US"/>
        </w:rPr>
      </w:r>
      <w:r w:rsidR="00624252" w:rsidRPr="00C97EA9">
        <w:rPr>
          <w:color w:val="141314"/>
          <w:lang w:val="en-US"/>
        </w:rPr>
        <w:fldChar w:fldCharType="separate"/>
      </w:r>
      <w:r w:rsidR="00CF6CBA" w:rsidRPr="00C97EA9">
        <w:rPr>
          <w:noProof/>
          <w:color w:val="141314"/>
          <w:lang w:val="en-US"/>
        </w:rPr>
        <w:t>(</w:t>
      </w:r>
      <w:hyperlink w:anchor="_ENREF_60" w:tooltip="Pitkanen, 2014 #3" w:history="1">
        <w:r w:rsidR="00DA74B9" w:rsidRPr="00C97EA9">
          <w:rPr>
            <w:noProof/>
            <w:color w:val="141314"/>
            <w:lang w:val="en-US"/>
          </w:rPr>
          <w:t>Pitkanen et al., 2014</w:t>
        </w:r>
      </w:hyperlink>
      <w:r w:rsidR="00CF6CBA" w:rsidRPr="00C97EA9">
        <w:rPr>
          <w:noProof/>
          <w:color w:val="141314"/>
          <w:lang w:val="en-US"/>
        </w:rPr>
        <w:t>)</w:t>
      </w:r>
      <w:r w:rsidR="00624252" w:rsidRPr="00C97EA9">
        <w:rPr>
          <w:color w:val="141314"/>
          <w:lang w:val="en-US"/>
        </w:rPr>
        <w:fldChar w:fldCharType="end"/>
      </w:r>
      <w:r w:rsidR="006F4099" w:rsidRPr="00C97EA9">
        <w:rPr>
          <w:color w:val="141314"/>
          <w:lang w:val="en-US"/>
        </w:rPr>
        <w:t>.</w:t>
      </w:r>
    </w:p>
    <w:p w14:paraId="112AE4D6" w14:textId="61A2F1EC" w:rsidR="00E45D71" w:rsidRPr="00C97EA9" w:rsidRDefault="00343244" w:rsidP="00E45D71">
      <w:pPr>
        <w:autoSpaceDE w:val="0"/>
        <w:autoSpaceDN w:val="0"/>
        <w:adjustRightInd w:val="0"/>
        <w:spacing w:line="480" w:lineRule="auto"/>
        <w:jc w:val="both"/>
        <w:outlineLvl w:val="0"/>
        <w:rPr>
          <w:color w:val="141314"/>
          <w:lang w:val="en-US"/>
        </w:rPr>
      </w:pPr>
      <w:r w:rsidRPr="00C97EA9">
        <w:rPr>
          <w:color w:val="141314"/>
          <w:lang w:val="en-US"/>
        </w:rPr>
        <w:t>In the HC</w:t>
      </w:r>
      <w:r w:rsidR="00235538" w:rsidRPr="00C97EA9">
        <w:rPr>
          <w:color w:val="141314"/>
          <w:lang w:val="en-US"/>
        </w:rPr>
        <w:t xml:space="preserve">, a limited but persistent dysregulation </w:t>
      </w:r>
      <w:r w:rsidR="000E5F45" w:rsidRPr="00C97EA9">
        <w:rPr>
          <w:color w:val="141314"/>
          <w:lang w:val="en-US"/>
        </w:rPr>
        <w:t xml:space="preserve">of ECM, ECM-cell interaction and cell-cell interaction proteins </w:t>
      </w:r>
      <w:r w:rsidR="00235538" w:rsidRPr="00C97EA9">
        <w:rPr>
          <w:color w:val="141314"/>
          <w:lang w:val="en-US"/>
        </w:rPr>
        <w:t>was evident through all phases of epileptogenesis</w:t>
      </w:r>
      <w:r w:rsidR="000E5F45" w:rsidRPr="00C97EA9">
        <w:rPr>
          <w:color w:val="141314"/>
          <w:lang w:val="en-US"/>
        </w:rPr>
        <w:t xml:space="preserve"> with the number of regulated proteins declining towards the chronic phase</w:t>
      </w:r>
      <w:r w:rsidR="00235538" w:rsidRPr="00C97EA9">
        <w:rPr>
          <w:color w:val="141314"/>
          <w:lang w:val="en-US"/>
        </w:rPr>
        <w:t>.</w:t>
      </w:r>
      <w:r w:rsidR="000E5F45" w:rsidRPr="00C97EA9">
        <w:rPr>
          <w:color w:val="141314"/>
          <w:lang w:val="en-US"/>
        </w:rPr>
        <w:t xml:space="preserve"> </w:t>
      </w:r>
      <w:hyperlink w:anchor="_ENREF_44" w:tooltip="McRae, 2012 #53" w:history="1">
        <w:r w:rsidR="00DA74B9" w:rsidRPr="00C97EA9">
          <w:rPr>
            <w:color w:val="141314"/>
            <w:lang w:val="en-US"/>
          </w:rPr>
          <w:fldChar w:fldCharType="begin">
            <w:fldData xml:space="preserve">PEVuZE5vdGU+PENpdGUgQXV0aG9yWWVhcj0iMSI+PEF1dGhvcj5NY1JhZTwvQXV0aG9yPjxZZWFy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</w:fldData>
          </w:fldChar>
        </w:r>
        <w:r w:rsidR="00DA74B9" w:rsidRPr="00C97EA9">
          <w:rPr>
            <w:color w:val="141314"/>
            <w:lang w:val="en-US"/>
          </w:rPr>
          <w:instrText xml:space="preserve"> ADDIN EN.CITE </w:instrText>
        </w:r>
        <w:r w:rsidR="00DA74B9" w:rsidRPr="00C97EA9">
          <w:rPr>
            <w:color w:val="141314"/>
            <w:lang w:val="en-US"/>
          </w:rPr>
          <w:fldChar w:fldCharType="begin">
            <w:fldData xml:space="preserve">PEVuZE5vdGU+PENpdGUgQXV0aG9yWWVhcj0iMSI+PEF1dGhvcj5NY1JhZTwvQXV0aG9yPjxZZWFy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</w:fldData>
          </w:fldChar>
        </w:r>
        <w:r w:rsidR="00DA74B9" w:rsidRPr="00C97EA9">
          <w:rPr>
            <w:color w:val="141314"/>
            <w:lang w:val="en-US"/>
          </w:rPr>
          <w:instrText xml:space="preserve"> ADDIN EN.CITE.DATA </w:instrText>
        </w:r>
        <w:r w:rsidR="00DA74B9" w:rsidRPr="00C97EA9">
          <w:rPr>
            <w:color w:val="141314"/>
            <w:lang w:val="en-US"/>
          </w:rPr>
        </w:r>
        <w:r w:rsidR="00DA74B9" w:rsidRPr="00C97EA9">
          <w:rPr>
            <w:color w:val="141314"/>
            <w:lang w:val="en-US"/>
          </w:rPr>
          <w:fldChar w:fldCharType="end"/>
        </w:r>
        <w:r w:rsidR="00DA74B9" w:rsidRPr="00C97EA9">
          <w:rPr>
            <w:color w:val="141314"/>
            <w:lang w:val="en-US"/>
          </w:rPr>
        </w:r>
        <w:r w:rsidR="00DA74B9" w:rsidRPr="00C97EA9">
          <w:rPr>
            <w:color w:val="141314"/>
            <w:lang w:val="en-US"/>
          </w:rPr>
          <w:fldChar w:fldCharType="separate"/>
        </w:r>
        <w:r w:rsidR="00DA74B9" w:rsidRPr="00C97EA9">
          <w:rPr>
            <w:noProof/>
            <w:color w:val="141314"/>
            <w:lang w:val="en-US"/>
          </w:rPr>
          <w:t>McRae et al. (2012)</w:t>
        </w:r>
        <w:r w:rsidR="00DA74B9" w:rsidRPr="00C97EA9">
          <w:rPr>
            <w:color w:val="141314"/>
            <w:lang w:val="en-US"/>
          </w:rPr>
          <w:fldChar w:fldCharType="end"/>
        </w:r>
      </w:hyperlink>
      <w:r w:rsidR="00EC5FC8" w:rsidRPr="00C97EA9">
        <w:rPr>
          <w:color w:val="141314"/>
          <w:lang w:val="en-US"/>
        </w:rPr>
        <w:t xml:space="preserve"> have previously </w:t>
      </w:r>
      <w:r w:rsidR="00EC5FC8" w:rsidRPr="00C97EA9">
        <w:rPr>
          <w:color w:val="141314"/>
          <w:lang w:val="en-US"/>
        </w:rPr>
        <w:lastRenderedPageBreak/>
        <w:t>described a decrease in different components of perineuronal nets as a</w:t>
      </w:r>
      <w:r w:rsidR="00624252" w:rsidRPr="00C97EA9">
        <w:rPr>
          <w:color w:val="141314"/>
          <w:lang w:val="en-US"/>
        </w:rPr>
        <w:t>n</w:t>
      </w:r>
      <w:r w:rsidR="00EC5FC8" w:rsidRPr="00C97EA9">
        <w:rPr>
          <w:color w:val="141314"/>
          <w:lang w:val="en-US"/>
        </w:rPr>
        <w:t xml:space="preserve"> ECM structure, which surrounds inhibitory interneurons</w:t>
      </w:r>
      <w:r w:rsidR="00624252" w:rsidRPr="00C97EA9">
        <w:rPr>
          <w:color w:val="141314"/>
          <w:lang w:val="en-US"/>
        </w:rPr>
        <w:t>. This</w:t>
      </w:r>
      <w:r w:rsidR="008E15C2" w:rsidRPr="00C97EA9">
        <w:rPr>
          <w:color w:val="141314"/>
          <w:lang w:val="en-US"/>
        </w:rPr>
        <w:t xml:space="preserve"> reduction became evident </w:t>
      </w:r>
      <w:r w:rsidR="00EC5FC8" w:rsidRPr="00C97EA9">
        <w:rPr>
          <w:color w:val="141314"/>
          <w:lang w:val="en-US"/>
        </w:rPr>
        <w:t>one week</w:t>
      </w:r>
      <w:r w:rsidR="00873581" w:rsidRPr="00C97EA9">
        <w:rPr>
          <w:color w:val="141314"/>
          <w:lang w:val="en-US"/>
        </w:rPr>
        <w:t xml:space="preserve"> following SE</w:t>
      </w:r>
      <w:r w:rsidR="00EC5FC8" w:rsidRPr="00C97EA9">
        <w:rPr>
          <w:color w:val="141314"/>
          <w:lang w:val="en-US"/>
        </w:rPr>
        <w:t xml:space="preserve"> and </w:t>
      </w:r>
      <w:r w:rsidR="008E15C2" w:rsidRPr="00C97EA9">
        <w:rPr>
          <w:color w:val="141314"/>
          <w:lang w:val="en-US"/>
        </w:rPr>
        <w:t xml:space="preserve">still persisted </w:t>
      </w:r>
      <w:r w:rsidR="00EC5FC8" w:rsidRPr="00C97EA9">
        <w:rPr>
          <w:color w:val="141314"/>
          <w:lang w:val="en-US"/>
        </w:rPr>
        <w:t xml:space="preserve">two months </w:t>
      </w:r>
      <w:r w:rsidR="008E15C2" w:rsidRPr="00C97EA9">
        <w:rPr>
          <w:color w:val="141314"/>
          <w:lang w:val="en-US"/>
        </w:rPr>
        <w:t>later</w:t>
      </w:r>
      <w:r w:rsidR="00EC5FC8" w:rsidRPr="00C97EA9">
        <w:rPr>
          <w:color w:val="141314"/>
          <w:lang w:val="en-US"/>
        </w:rPr>
        <w:t xml:space="preserve">. </w:t>
      </w:r>
      <w:r w:rsidR="008E15C2" w:rsidRPr="00C97EA9">
        <w:rPr>
          <w:color w:val="141314"/>
          <w:lang w:val="en-US"/>
        </w:rPr>
        <w:t xml:space="preserve">Our data suggest that hippocampal ECM remodeling can also be evident earlier during the first days following an epileptogenic insult. Differences between the studies might </w:t>
      </w:r>
      <w:r w:rsidR="00B71E48" w:rsidRPr="00C97EA9">
        <w:rPr>
          <w:color w:val="141314"/>
          <w:lang w:val="en-US"/>
        </w:rPr>
        <w:t xml:space="preserve">for instance </w:t>
      </w:r>
      <w:r w:rsidR="008E15C2" w:rsidRPr="00C97EA9">
        <w:rPr>
          <w:color w:val="141314"/>
          <w:lang w:val="en-US"/>
        </w:rPr>
        <w:t>be related to the use of diffe</w:t>
      </w:r>
      <w:r w:rsidR="00873581" w:rsidRPr="00C97EA9">
        <w:rPr>
          <w:color w:val="141314"/>
          <w:lang w:val="en-US"/>
        </w:rPr>
        <w:t>rent modes of SE</w:t>
      </w:r>
      <w:r w:rsidR="008E15C2" w:rsidRPr="00C97EA9">
        <w:rPr>
          <w:color w:val="141314"/>
          <w:lang w:val="en-US"/>
        </w:rPr>
        <w:t xml:space="preserve"> induction</w:t>
      </w:r>
      <w:r w:rsidR="00B71E48" w:rsidRPr="00C97EA9">
        <w:rPr>
          <w:color w:val="141314"/>
          <w:lang w:val="en-US"/>
        </w:rPr>
        <w:t xml:space="preserve"> as well as the specific focus on perineuronal net components i</w:t>
      </w:r>
      <w:r w:rsidR="00873581" w:rsidRPr="00C97EA9">
        <w:rPr>
          <w:color w:val="141314"/>
          <w:lang w:val="en-US"/>
        </w:rPr>
        <w:t xml:space="preserve">n the study by </w:t>
      </w:r>
      <w:hyperlink w:anchor="_ENREF_44" w:tooltip="McRae, 2012 #53" w:history="1">
        <w:r w:rsidR="00DA74B9" w:rsidRPr="00C97EA9">
          <w:rPr>
            <w:color w:val="141314"/>
            <w:lang w:val="en-US"/>
          </w:rPr>
          <w:fldChar w:fldCharType="begin">
            <w:fldData xml:space="preserve">PEVuZE5vdGU+PENpdGUgQXV0aG9yWWVhcj0iMSI+PEF1dGhvcj5NY1JhZTwvQXV0aG9yPjxZZWFy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</w:fldData>
          </w:fldChar>
        </w:r>
        <w:r w:rsidR="00DA74B9" w:rsidRPr="00C97EA9">
          <w:rPr>
            <w:color w:val="141314"/>
            <w:lang w:val="en-US"/>
          </w:rPr>
          <w:instrText xml:space="preserve"> ADDIN EN.CITE </w:instrText>
        </w:r>
        <w:r w:rsidR="00DA74B9" w:rsidRPr="00C97EA9">
          <w:rPr>
            <w:color w:val="141314"/>
            <w:lang w:val="en-US"/>
          </w:rPr>
          <w:fldChar w:fldCharType="begin">
            <w:fldData xml:space="preserve">PEVuZE5vdGU+PENpdGUgQXV0aG9yWWVhcj0iMSI+PEF1dGhvcj5NY1JhZTwvQXV0aG9yPjxZZWFy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</w:fldData>
          </w:fldChar>
        </w:r>
        <w:r w:rsidR="00DA74B9" w:rsidRPr="00C97EA9">
          <w:rPr>
            <w:color w:val="141314"/>
            <w:lang w:val="en-US"/>
          </w:rPr>
          <w:instrText xml:space="preserve"> ADDIN EN.CITE.DATA </w:instrText>
        </w:r>
        <w:r w:rsidR="00DA74B9" w:rsidRPr="00C97EA9">
          <w:rPr>
            <w:color w:val="141314"/>
            <w:lang w:val="en-US"/>
          </w:rPr>
        </w:r>
        <w:r w:rsidR="00DA74B9" w:rsidRPr="00C97EA9">
          <w:rPr>
            <w:color w:val="141314"/>
            <w:lang w:val="en-US"/>
          </w:rPr>
          <w:fldChar w:fldCharType="end"/>
        </w:r>
        <w:r w:rsidR="00DA74B9" w:rsidRPr="00C97EA9">
          <w:rPr>
            <w:color w:val="141314"/>
            <w:lang w:val="en-US"/>
          </w:rPr>
        </w:r>
        <w:r w:rsidR="00DA74B9" w:rsidRPr="00C97EA9">
          <w:rPr>
            <w:color w:val="141314"/>
            <w:lang w:val="en-US"/>
          </w:rPr>
          <w:fldChar w:fldCharType="separate"/>
        </w:r>
        <w:r w:rsidR="00DA74B9" w:rsidRPr="00C97EA9">
          <w:rPr>
            <w:noProof/>
            <w:color w:val="141314"/>
            <w:lang w:val="en-US"/>
          </w:rPr>
          <w:t>McRae et al. (2012)</w:t>
        </w:r>
        <w:r w:rsidR="00DA74B9" w:rsidRPr="00C97EA9">
          <w:rPr>
            <w:color w:val="141314"/>
            <w:lang w:val="en-US"/>
          </w:rPr>
          <w:fldChar w:fldCharType="end"/>
        </w:r>
      </w:hyperlink>
      <w:r w:rsidR="00B71E48" w:rsidRPr="00C97EA9">
        <w:rPr>
          <w:color w:val="141314"/>
          <w:lang w:val="en-US"/>
        </w:rPr>
        <w:t>.</w:t>
      </w:r>
    </w:p>
    <w:p w14:paraId="4290ACFE" w14:textId="69E4A5E9" w:rsidR="002D3F55" w:rsidRPr="00C97EA9" w:rsidRDefault="000E5F45" w:rsidP="00433FC6">
      <w:pPr>
        <w:autoSpaceDE w:val="0"/>
        <w:autoSpaceDN w:val="0"/>
        <w:adjustRightInd w:val="0"/>
        <w:spacing w:line="480" w:lineRule="auto"/>
        <w:jc w:val="both"/>
        <w:outlineLvl w:val="0"/>
        <w:rPr>
          <w:color w:val="141314"/>
          <w:lang w:val="en-US"/>
        </w:rPr>
      </w:pPr>
      <w:r w:rsidRPr="00C97EA9">
        <w:rPr>
          <w:color w:val="141314"/>
          <w:lang w:val="en-US"/>
        </w:rPr>
        <w:t xml:space="preserve">In </w:t>
      </w:r>
      <w:r w:rsidR="00EA7DEA" w:rsidRPr="00C97EA9">
        <w:rPr>
          <w:color w:val="141314"/>
          <w:lang w:val="en-US"/>
        </w:rPr>
        <w:t>PHC</w:t>
      </w:r>
      <w:r w:rsidRPr="00C97EA9">
        <w:rPr>
          <w:color w:val="141314"/>
          <w:lang w:val="en-US"/>
        </w:rPr>
        <w:t xml:space="preserve"> regions, the number of regulated proteins in these functional groups indicated a dysregulation that </w:t>
      </w:r>
      <w:r w:rsidR="00E45D71" w:rsidRPr="00C97EA9">
        <w:rPr>
          <w:color w:val="141314"/>
          <w:lang w:val="en-US"/>
        </w:rPr>
        <w:t xml:space="preserve">proved to be in the </w:t>
      </w:r>
      <w:r w:rsidRPr="00C97EA9">
        <w:rPr>
          <w:color w:val="141314"/>
          <w:lang w:val="en-US"/>
        </w:rPr>
        <w:t xml:space="preserve">same range as </w:t>
      </w:r>
      <w:r w:rsidR="00873581" w:rsidRPr="00C97EA9">
        <w:rPr>
          <w:color w:val="141314"/>
          <w:lang w:val="en-US"/>
        </w:rPr>
        <w:t>in the HC</w:t>
      </w:r>
      <w:r w:rsidR="00E45D71" w:rsidRPr="00C97EA9">
        <w:rPr>
          <w:color w:val="141314"/>
          <w:lang w:val="en-US"/>
        </w:rPr>
        <w:t xml:space="preserve"> in the early post-insult phase. However, at later time points respective molecular alteratio</w:t>
      </w:r>
      <w:r w:rsidR="00873581" w:rsidRPr="00C97EA9">
        <w:rPr>
          <w:color w:val="141314"/>
          <w:lang w:val="en-US"/>
        </w:rPr>
        <w:t>ns in the PHC</w:t>
      </w:r>
      <w:r w:rsidR="00E45D71" w:rsidRPr="00C97EA9">
        <w:rPr>
          <w:color w:val="141314"/>
          <w:lang w:val="en-US"/>
        </w:rPr>
        <w:t xml:space="preserve"> e</w:t>
      </w:r>
      <w:r w:rsidR="00873581" w:rsidRPr="00C97EA9">
        <w:rPr>
          <w:color w:val="141314"/>
          <w:lang w:val="en-US"/>
        </w:rPr>
        <w:t>xceeded those in the HC</w:t>
      </w:r>
      <w:r w:rsidR="00E45D71" w:rsidRPr="00C97EA9">
        <w:rPr>
          <w:color w:val="141314"/>
          <w:lang w:val="en-US"/>
        </w:rPr>
        <w:t xml:space="preserve"> with a substantially higher number of regulated proteins. To our knowledge</w:t>
      </w:r>
      <w:r w:rsidR="005B2189" w:rsidRPr="00C97EA9">
        <w:rPr>
          <w:color w:val="141314"/>
          <w:lang w:val="en-US"/>
        </w:rPr>
        <w:t>,</w:t>
      </w:r>
      <w:r w:rsidR="00E45D71" w:rsidRPr="00C97EA9">
        <w:rPr>
          <w:color w:val="141314"/>
          <w:lang w:val="en-US"/>
        </w:rPr>
        <w:t xml:space="preserve"> none of the earlier expression analys</w:t>
      </w:r>
      <w:r w:rsidR="000103CD" w:rsidRPr="00C97EA9">
        <w:rPr>
          <w:color w:val="141314"/>
          <w:lang w:val="en-US"/>
        </w:rPr>
        <w:t>es</w:t>
      </w:r>
      <w:r w:rsidR="00E45D71" w:rsidRPr="00C97EA9">
        <w:rPr>
          <w:color w:val="141314"/>
          <w:lang w:val="en-US"/>
        </w:rPr>
        <w:t xml:space="preserve"> studying selected ECM or ECM-cell interacting proteins have focused on sub-regions of the </w:t>
      </w:r>
      <w:r w:rsidR="00BF4836" w:rsidRPr="00C97EA9">
        <w:rPr>
          <w:color w:val="141314"/>
          <w:lang w:val="en-US"/>
        </w:rPr>
        <w:t>PHC</w:t>
      </w:r>
      <w:r w:rsidR="00E45D71" w:rsidRPr="00C97EA9">
        <w:rPr>
          <w:color w:val="141314"/>
          <w:lang w:val="en-US"/>
        </w:rPr>
        <w:t xml:space="preserve">, so that there are no expression data available for </w:t>
      </w:r>
      <w:r w:rsidR="00B71E48" w:rsidRPr="00C97EA9">
        <w:rPr>
          <w:color w:val="141314"/>
          <w:lang w:val="en-US"/>
        </w:rPr>
        <w:t xml:space="preserve">direct </w:t>
      </w:r>
      <w:r w:rsidR="00E45D71" w:rsidRPr="00C97EA9">
        <w:rPr>
          <w:color w:val="141314"/>
          <w:lang w:val="en-US"/>
        </w:rPr>
        <w:t>comparison</w:t>
      </w:r>
      <w:r w:rsidR="00B71E48" w:rsidRPr="00C97EA9">
        <w:rPr>
          <w:color w:val="141314"/>
          <w:lang w:val="en-US"/>
        </w:rPr>
        <w:t xml:space="preserve"> at the protein level</w:t>
      </w:r>
      <w:r w:rsidR="00E45D71" w:rsidRPr="00C97EA9">
        <w:rPr>
          <w:color w:val="141314"/>
          <w:lang w:val="en-US"/>
        </w:rPr>
        <w:t xml:space="preserve">. </w:t>
      </w:r>
      <w:r w:rsidR="000103CD" w:rsidRPr="00C97EA9">
        <w:rPr>
          <w:color w:val="141314"/>
          <w:lang w:val="en-US"/>
        </w:rPr>
        <w:t>Our findings indicate that ECM remodeling might play an even larger role for epileptogenesis-associated structural and synaptic plastici</w:t>
      </w:r>
      <w:r w:rsidR="00873581" w:rsidRPr="00C97EA9">
        <w:rPr>
          <w:color w:val="141314"/>
          <w:lang w:val="en-US"/>
        </w:rPr>
        <w:t>ty in the PHC as compared to the HC.</w:t>
      </w:r>
      <w:r w:rsidR="002D3F55" w:rsidRPr="00C97EA9">
        <w:rPr>
          <w:color w:val="141314"/>
          <w:lang w:val="en-US"/>
        </w:rPr>
        <w:t xml:space="preserve"> This finding is of particular interest in view of the fact that these brain regions are considered key areas, which can play a critical role for ictogenesis and epileptogenesis. The interconnections</w:t>
      </w:r>
      <w:r w:rsidR="00433FC6" w:rsidRPr="00C97EA9">
        <w:rPr>
          <w:color w:val="141314"/>
          <w:lang w:val="en-US"/>
        </w:rPr>
        <w:t xml:space="preserve"> among these brain regions as well as their connections with t</w:t>
      </w:r>
      <w:r w:rsidR="002D3F55" w:rsidRPr="00C97EA9">
        <w:rPr>
          <w:color w:val="141314"/>
          <w:lang w:val="en-US"/>
        </w:rPr>
        <w:t>he hippocampus</w:t>
      </w:r>
      <w:r w:rsidR="00433FC6" w:rsidRPr="00C97EA9">
        <w:rPr>
          <w:color w:val="141314"/>
          <w:lang w:val="en-US"/>
        </w:rPr>
        <w:t xml:space="preserve">, including the rhinal-hippocampal loop, can significantly contribute to excessive propagation and amplification, which characterizes temporal lobe epilepsy (Cataldi et al., 2013; Vismer et al., 2015). Thus, ECM remodeling in the entorhinal, perirhinal, and posterior piriform cortices, and its consequences may critically affect cellular plasticity and network alterations, which might increase seizure susceptibility and contribute to development of post-insult epilepsies.  </w:t>
      </w:r>
    </w:p>
    <w:p w14:paraId="49496038" w14:textId="6682E7CF" w:rsidR="0086505B" w:rsidRPr="00C97EA9" w:rsidRDefault="002D3F55" w:rsidP="00D6702F">
      <w:pPr>
        <w:autoSpaceDE w:val="0"/>
        <w:autoSpaceDN w:val="0"/>
        <w:adjustRightInd w:val="0"/>
        <w:spacing w:line="480" w:lineRule="auto"/>
        <w:jc w:val="both"/>
        <w:outlineLvl w:val="0"/>
        <w:rPr>
          <w:color w:val="141314"/>
          <w:lang w:val="en-US"/>
        </w:rPr>
      </w:pPr>
      <w:r w:rsidRPr="00C97EA9">
        <w:rPr>
          <w:color w:val="141314"/>
          <w:lang w:val="en-US"/>
        </w:rPr>
        <w:t>Am</w:t>
      </w:r>
      <w:r w:rsidR="00AD4BEA" w:rsidRPr="00C97EA9">
        <w:rPr>
          <w:color w:val="141314"/>
          <w:lang w:val="en-US"/>
        </w:rPr>
        <w:t>ong ECM protei</w:t>
      </w:r>
      <w:r w:rsidR="00873581" w:rsidRPr="00C97EA9">
        <w:rPr>
          <w:color w:val="141314"/>
          <w:lang w:val="en-US"/>
        </w:rPr>
        <w:t>ns, TNC and AGRN</w:t>
      </w:r>
      <w:r w:rsidR="00AD4BEA" w:rsidRPr="00C97EA9">
        <w:rPr>
          <w:color w:val="141314"/>
          <w:lang w:val="en-US"/>
        </w:rPr>
        <w:t xml:space="preserve"> were the only proteins exhibiting a regulation during epileptogenesis. An induction of these proteins occurred in a delayed manner becoming evident ten d</w:t>
      </w:r>
      <w:r w:rsidR="00873581" w:rsidRPr="00C97EA9">
        <w:rPr>
          <w:color w:val="141314"/>
          <w:lang w:val="en-US"/>
        </w:rPr>
        <w:t>ays following SE (AGRN</w:t>
      </w:r>
      <w:r w:rsidR="00AD4BEA" w:rsidRPr="00C97EA9">
        <w:rPr>
          <w:color w:val="141314"/>
          <w:lang w:val="en-US"/>
        </w:rPr>
        <w:t>) or eigh</w:t>
      </w:r>
      <w:r w:rsidR="00873581" w:rsidRPr="00C97EA9">
        <w:rPr>
          <w:color w:val="141314"/>
          <w:lang w:val="en-US"/>
        </w:rPr>
        <w:t>t weeks following SE</w:t>
      </w:r>
      <w:r w:rsidR="006E5E08" w:rsidRPr="00C97EA9">
        <w:rPr>
          <w:color w:val="141314"/>
          <w:lang w:val="en-US"/>
        </w:rPr>
        <w:t xml:space="preserve"> (TNC and AGRN). </w:t>
      </w:r>
      <w:r w:rsidR="00AD4BEA" w:rsidRPr="00C97EA9">
        <w:rPr>
          <w:color w:val="141314"/>
          <w:lang w:val="en-US"/>
        </w:rPr>
        <w:t xml:space="preserve">The </w:t>
      </w:r>
      <w:r w:rsidR="00AD4BEA" w:rsidRPr="00C97EA9">
        <w:rPr>
          <w:color w:val="141314"/>
          <w:lang w:val="en-US"/>
        </w:rPr>
        <w:lastRenderedPageBreak/>
        <w:t>fact that only two proteins proved to be regulated might reflect the limited number of proteins in the ECM along with technical sensitivity limitations for extracellular proteins.</w:t>
      </w:r>
      <w:r w:rsidR="009D5099" w:rsidRPr="00C97EA9">
        <w:rPr>
          <w:color w:val="141314"/>
          <w:lang w:val="en-US"/>
        </w:rPr>
        <w:t xml:space="preserve"> </w:t>
      </w:r>
      <w:r w:rsidR="00C46E38" w:rsidRPr="00C97EA9">
        <w:rPr>
          <w:color w:val="141314"/>
          <w:lang w:val="en-US"/>
        </w:rPr>
        <w:t xml:space="preserve">Previous studies reported a TNC up-regulation </w:t>
      </w:r>
      <w:r w:rsidR="009D5099" w:rsidRPr="00C97EA9">
        <w:rPr>
          <w:color w:val="141314"/>
          <w:lang w:val="en-US"/>
        </w:rPr>
        <w:t xml:space="preserve">after chemical SE induction </w:t>
      </w:r>
      <w:r w:rsidR="00C46E38" w:rsidRPr="00C97EA9">
        <w:rPr>
          <w:color w:val="141314"/>
          <w:lang w:val="en-US"/>
        </w:rPr>
        <w:t>in</w:t>
      </w:r>
      <w:r w:rsidR="001162DE" w:rsidRPr="00C97EA9">
        <w:rPr>
          <w:color w:val="141314"/>
          <w:lang w:val="en-US"/>
        </w:rPr>
        <w:t xml:space="preserve"> hippocampal brain regions. They</w:t>
      </w:r>
      <w:r w:rsidR="00F5329D" w:rsidRPr="00C97EA9">
        <w:rPr>
          <w:color w:val="141314"/>
          <w:lang w:val="en-US"/>
        </w:rPr>
        <w:t xml:space="preserve"> discussed a role for TNC in synaptic remodeling</w:t>
      </w:r>
      <w:r w:rsidR="001162DE" w:rsidRPr="00C97EA9">
        <w:rPr>
          <w:color w:val="141314"/>
          <w:lang w:val="en-US"/>
        </w:rPr>
        <w:t xml:space="preserve"> </w:t>
      </w:r>
      <w:r w:rsidR="001162DE" w:rsidRPr="00C97EA9">
        <w:rPr>
          <w:color w:val="141314"/>
          <w:lang w:val="en-US"/>
        </w:rPr>
        <w:fldChar w:fldCharType="begin"/>
      </w:r>
      <w:r w:rsidR="00CF6CBA" w:rsidRPr="00C97EA9">
        <w:rPr>
          <w:color w:val="141314"/>
          <w:lang w:val="en-US"/>
        </w:rPr>
        <w:instrText xml:space="preserve"> ADDIN EN.CITE &lt;EndNote&gt;&lt;Cite&gt;&lt;Author&gt;Ferhat&lt;/Author&gt;&lt;Year&gt;1996&lt;/Year&gt;&lt;RecNum&gt;76&lt;/RecNum&gt;&lt;DisplayText&gt;(Ferhat et al., 1996)&lt;/DisplayText&gt;&lt;record&gt;&lt;rec-number&gt;76&lt;/rec-number&gt;&lt;foreign-keys&gt;&lt;key app="EN" db-id="fd5a9sfe850fwdettdjv2dxype29zrwde5aw" timestamp="1497946389"&gt;76&lt;/key&gt;&lt;/foreign-keys&gt;&lt;ref-type name="Journal Article"&gt;17&lt;/ref-type&gt;&lt;contributors&gt;&lt;authors&gt;&lt;author&gt;Ferhat, L.&lt;/author&gt;&lt;author&gt;Chevassus-Au-Louis, N.&lt;/author&gt;&lt;author&gt;Khrestchatisky, M.&lt;/author&gt;&lt;author&gt;Ben-Ari, Y.&lt;/author&gt;&lt;author&gt;Represa, A.&lt;/author&gt;&lt;/authors&gt;&lt;/contributors&gt;&lt;titles&gt;&lt;title&gt;Seizures induce tenascin-C mRNA expression in neurons&lt;/title&gt;&lt;secondary-title&gt;Journal of Neurocytology&lt;/secondary-title&gt;&lt;/titles&gt;&lt;periodical&gt;&lt;full-title&gt;Journal of Neurocytology&lt;/full-title&gt;&lt;/periodical&gt;&lt;pages&gt;535-546&lt;/pages&gt;&lt;volume&gt;25&lt;/volume&gt;&lt;number&gt;1&lt;/number&gt;&lt;dates&gt;&lt;year&gt;1996&lt;/year&gt;&lt;/dates&gt;&lt;isbn&gt;1573-7381&lt;/isbn&gt;&lt;label&gt;Ferhat1996&lt;/label&gt;&lt;work-type&gt;journal article&lt;/work-type&gt;&lt;urls&gt;&lt;related-urls&gt;&lt;url&gt;http://dx.doi.org/10.1007/BF02284821&lt;/url&gt;&lt;/related-urls&gt;&lt;/urls&gt;&lt;electronic-resource-num&gt;10.1007/bf02284821&lt;/electronic-resource-num&gt;&lt;/record&gt;&lt;/Cite&gt;&lt;/EndNote&gt;</w:instrText>
      </w:r>
      <w:r w:rsidR="001162DE" w:rsidRPr="00C97EA9">
        <w:rPr>
          <w:color w:val="141314"/>
          <w:lang w:val="en-US"/>
        </w:rPr>
        <w:fldChar w:fldCharType="separate"/>
      </w:r>
      <w:r w:rsidR="00CF6CBA" w:rsidRPr="00C97EA9">
        <w:rPr>
          <w:noProof/>
          <w:color w:val="141314"/>
          <w:lang w:val="en-US"/>
        </w:rPr>
        <w:t>(</w:t>
      </w:r>
      <w:hyperlink w:anchor="_ENREF_18" w:tooltip="Ferhat, 1996 #76" w:history="1">
        <w:r w:rsidR="00DA74B9" w:rsidRPr="00C97EA9">
          <w:rPr>
            <w:noProof/>
            <w:color w:val="141314"/>
            <w:lang w:val="en-US"/>
          </w:rPr>
          <w:t>Ferhat et al., 1996</w:t>
        </w:r>
      </w:hyperlink>
      <w:r w:rsidR="00CF6CBA" w:rsidRPr="00C97EA9">
        <w:rPr>
          <w:noProof/>
          <w:color w:val="141314"/>
          <w:lang w:val="en-US"/>
        </w:rPr>
        <w:t>)</w:t>
      </w:r>
      <w:r w:rsidR="001162DE" w:rsidRPr="00C97EA9">
        <w:rPr>
          <w:color w:val="141314"/>
          <w:lang w:val="en-US"/>
        </w:rPr>
        <w:fldChar w:fldCharType="end"/>
      </w:r>
      <w:r w:rsidR="002C434D" w:rsidRPr="00C97EA9">
        <w:rPr>
          <w:color w:val="141314"/>
          <w:lang w:val="en-US"/>
        </w:rPr>
        <w:t xml:space="preserve"> and a </w:t>
      </w:r>
      <w:r w:rsidR="00FB48E3" w:rsidRPr="00C97EA9">
        <w:rPr>
          <w:color w:val="141314"/>
          <w:lang w:val="en-US"/>
        </w:rPr>
        <w:t>link</w:t>
      </w:r>
      <w:r w:rsidR="002C434D" w:rsidRPr="00C97EA9">
        <w:rPr>
          <w:color w:val="141314"/>
          <w:lang w:val="en-US"/>
        </w:rPr>
        <w:t xml:space="preserve"> between TGF-β signaling pathway an</w:t>
      </w:r>
      <w:r w:rsidR="001162DE" w:rsidRPr="00C97EA9">
        <w:rPr>
          <w:color w:val="141314"/>
          <w:lang w:val="en-US"/>
        </w:rPr>
        <w:t>d</w:t>
      </w:r>
      <w:r w:rsidR="002C434D" w:rsidRPr="00C97EA9">
        <w:rPr>
          <w:color w:val="141314"/>
          <w:lang w:val="en-US"/>
        </w:rPr>
        <w:t xml:space="preserve"> TNC up-regulation</w:t>
      </w:r>
      <w:r w:rsidR="001162DE" w:rsidRPr="00C97EA9">
        <w:rPr>
          <w:color w:val="141314"/>
          <w:lang w:val="en-US"/>
        </w:rPr>
        <w:t xml:space="preserve"> </w:t>
      </w:r>
      <w:r w:rsidR="001162DE" w:rsidRPr="00C97EA9">
        <w:rPr>
          <w:color w:val="141314"/>
          <w:lang w:val="en-US"/>
        </w:rPr>
        <w:fldChar w:fldCharType="begin">
          <w:fldData xml:space="preserve">PEVuZE5vdGU+PENpdGU+PEF1dGhvcj5NZXJjYWRvLUdvbWV6PC9BdXRob3I+PFllYXI+MjAxNDwv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NZXJjYWRvLUdvbWV6PC9BdXRob3I+PFllYXI+MjAxNDwv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1162DE" w:rsidRPr="00C97EA9">
        <w:rPr>
          <w:color w:val="141314"/>
          <w:lang w:val="en-US"/>
        </w:rPr>
      </w:r>
      <w:r w:rsidR="001162DE" w:rsidRPr="00C97EA9">
        <w:rPr>
          <w:color w:val="141314"/>
          <w:lang w:val="en-US"/>
        </w:rPr>
        <w:fldChar w:fldCharType="separate"/>
      </w:r>
      <w:r w:rsidR="00CF6CBA" w:rsidRPr="00C97EA9">
        <w:rPr>
          <w:noProof/>
          <w:color w:val="141314"/>
          <w:lang w:val="en-US"/>
        </w:rPr>
        <w:t>(</w:t>
      </w:r>
      <w:hyperlink w:anchor="_ENREF_46" w:tooltip="Mercado-Gomez, 2014 #75" w:history="1">
        <w:r w:rsidR="00DA74B9" w:rsidRPr="00C97EA9">
          <w:rPr>
            <w:noProof/>
            <w:color w:val="141314"/>
            <w:lang w:val="en-US"/>
          </w:rPr>
          <w:t>Mercado-Gomez et al., 2014</w:t>
        </w:r>
      </w:hyperlink>
      <w:r w:rsidR="00CF6CBA" w:rsidRPr="00C97EA9">
        <w:rPr>
          <w:noProof/>
          <w:color w:val="141314"/>
          <w:lang w:val="en-US"/>
        </w:rPr>
        <w:t>)</w:t>
      </w:r>
      <w:r w:rsidR="001162DE" w:rsidRPr="00C97EA9">
        <w:rPr>
          <w:color w:val="141314"/>
          <w:lang w:val="en-US"/>
        </w:rPr>
        <w:fldChar w:fldCharType="end"/>
      </w:r>
      <w:r w:rsidR="001162DE" w:rsidRPr="00C97EA9">
        <w:rPr>
          <w:color w:val="141314"/>
          <w:lang w:val="en-US"/>
        </w:rPr>
        <w:t xml:space="preserve">. </w:t>
      </w:r>
      <w:r w:rsidR="000B405E" w:rsidRPr="00C97EA9">
        <w:rPr>
          <w:color w:val="141314"/>
          <w:lang w:val="en-US"/>
        </w:rPr>
        <w:t>Therefore</w:t>
      </w:r>
      <w:r w:rsidR="005813BC" w:rsidRPr="00C97EA9">
        <w:rPr>
          <w:color w:val="141314"/>
          <w:lang w:val="en-US"/>
        </w:rPr>
        <w:t>,</w:t>
      </w:r>
      <w:r w:rsidR="000B405E" w:rsidRPr="00C97EA9">
        <w:rPr>
          <w:color w:val="141314"/>
          <w:lang w:val="en-US"/>
        </w:rPr>
        <w:t xml:space="preserve"> the induction o</w:t>
      </w:r>
      <w:r w:rsidR="00EE4C02" w:rsidRPr="00C97EA9">
        <w:rPr>
          <w:color w:val="141314"/>
          <w:lang w:val="en-US"/>
        </w:rPr>
        <w:t>f</w:t>
      </w:r>
      <w:r w:rsidR="000B405E" w:rsidRPr="00C97EA9">
        <w:rPr>
          <w:color w:val="141314"/>
          <w:lang w:val="en-US"/>
        </w:rPr>
        <w:t xml:space="preserve"> TNC in the PHC </w:t>
      </w:r>
      <w:r w:rsidR="005813BC" w:rsidRPr="00C97EA9">
        <w:rPr>
          <w:color w:val="141314"/>
          <w:lang w:val="en-US"/>
        </w:rPr>
        <w:t>following</w:t>
      </w:r>
      <w:r w:rsidR="000B405E" w:rsidRPr="00C97EA9">
        <w:rPr>
          <w:color w:val="141314"/>
          <w:lang w:val="en-US"/>
        </w:rPr>
        <w:t xml:space="preserve"> epilepsy manifestation </w:t>
      </w:r>
      <w:r w:rsidR="00FB48E3" w:rsidRPr="00C97EA9">
        <w:rPr>
          <w:color w:val="141314"/>
          <w:lang w:val="en-US"/>
        </w:rPr>
        <w:t>may reflect</w:t>
      </w:r>
      <w:r w:rsidR="000B405E" w:rsidRPr="00C97EA9">
        <w:rPr>
          <w:color w:val="141314"/>
          <w:lang w:val="en-US"/>
        </w:rPr>
        <w:t xml:space="preserve"> ongoing </w:t>
      </w:r>
      <w:r w:rsidR="005813BC" w:rsidRPr="00C97EA9">
        <w:rPr>
          <w:color w:val="141314"/>
          <w:lang w:val="en-US"/>
        </w:rPr>
        <w:t xml:space="preserve">ECM remodeling in this brain region. </w:t>
      </w:r>
      <w:r w:rsidR="00395D66" w:rsidRPr="00C97EA9">
        <w:rPr>
          <w:color w:val="141314"/>
          <w:lang w:val="en-US"/>
        </w:rPr>
        <w:t>A</w:t>
      </w:r>
      <w:r w:rsidR="00871F02" w:rsidRPr="00C97EA9">
        <w:rPr>
          <w:color w:val="141314"/>
          <w:lang w:val="en-US"/>
        </w:rPr>
        <w:t>grin induction might be functionally relevant as it can regulate responses to excitatory neurotransmitter r</w:t>
      </w:r>
      <w:r w:rsidR="0086505B" w:rsidRPr="00C97EA9">
        <w:rPr>
          <w:color w:val="141314"/>
          <w:lang w:val="en-US"/>
        </w:rPr>
        <w:t xml:space="preserve">elease </w:t>
      </w:r>
      <w:r w:rsidR="0086505B" w:rsidRPr="00C97EA9">
        <w:rPr>
          <w:color w:val="141314"/>
          <w:lang w:val="en-US"/>
        </w:rPr>
        <w:fldChar w:fldCharType="begin">
          <w:fldData xml:space="preserve">PEVuZE5vdGU+PENpdGU+PEF1dGhvcj5IaWxnZW5iZXJnPC9BdXRob3I+PFllYXI+MjAwMjwvWWVh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IaWxnZW5iZXJnPC9BdXRob3I+PFllYXI+MjAwMjwvWWVh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86505B" w:rsidRPr="00C97EA9">
        <w:rPr>
          <w:color w:val="141314"/>
          <w:lang w:val="en-US"/>
        </w:rPr>
      </w:r>
      <w:r w:rsidR="0086505B" w:rsidRPr="00C97EA9">
        <w:rPr>
          <w:color w:val="141314"/>
          <w:lang w:val="en-US"/>
        </w:rPr>
        <w:fldChar w:fldCharType="separate"/>
      </w:r>
      <w:r w:rsidR="00CF6CBA" w:rsidRPr="00C97EA9">
        <w:rPr>
          <w:noProof/>
          <w:color w:val="141314"/>
          <w:lang w:val="en-US"/>
        </w:rPr>
        <w:t>(</w:t>
      </w:r>
      <w:hyperlink w:anchor="_ENREF_27" w:tooltip="Hilgenberg, 2002 #54" w:history="1">
        <w:r w:rsidR="00DA74B9" w:rsidRPr="00C97EA9">
          <w:rPr>
            <w:noProof/>
            <w:color w:val="141314"/>
            <w:lang w:val="en-US"/>
          </w:rPr>
          <w:t>Hilgenberg et al., 2002</w:t>
        </w:r>
      </w:hyperlink>
      <w:r w:rsidR="00CF6CBA" w:rsidRPr="00C97EA9">
        <w:rPr>
          <w:noProof/>
          <w:color w:val="141314"/>
          <w:lang w:val="en-US"/>
        </w:rPr>
        <w:t>)</w:t>
      </w:r>
      <w:r w:rsidR="0086505B" w:rsidRPr="00C97EA9">
        <w:rPr>
          <w:color w:val="141314"/>
          <w:lang w:val="en-US"/>
        </w:rPr>
        <w:fldChar w:fldCharType="end"/>
      </w:r>
      <w:r w:rsidR="0086505B" w:rsidRPr="00C97EA9">
        <w:rPr>
          <w:color w:val="141314"/>
          <w:lang w:val="en-US"/>
        </w:rPr>
        <w:t>.</w:t>
      </w:r>
    </w:p>
    <w:p w14:paraId="52FE6887" w14:textId="3778818F" w:rsidR="009B34A4" w:rsidRPr="00C97EA9" w:rsidRDefault="00871F02" w:rsidP="00D6702F">
      <w:pPr>
        <w:autoSpaceDE w:val="0"/>
        <w:autoSpaceDN w:val="0"/>
        <w:adjustRightInd w:val="0"/>
        <w:spacing w:line="480" w:lineRule="auto"/>
        <w:jc w:val="both"/>
        <w:outlineLvl w:val="0"/>
        <w:rPr>
          <w:color w:val="141314"/>
          <w:lang w:val="en-US"/>
        </w:rPr>
      </w:pPr>
      <w:r w:rsidRPr="00C97EA9">
        <w:rPr>
          <w:color w:val="141314"/>
          <w:lang w:val="en-US"/>
        </w:rPr>
        <w:t xml:space="preserve">Several proteins mediating cell-ECM interactions exhibited </w:t>
      </w:r>
      <w:r w:rsidR="009B34A4" w:rsidRPr="00C97EA9">
        <w:rPr>
          <w:color w:val="141314"/>
          <w:lang w:val="en-US"/>
        </w:rPr>
        <w:t>an up</w:t>
      </w:r>
      <w:r w:rsidR="00D76F9E" w:rsidRPr="00C97EA9">
        <w:rPr>
          <w:color w:val="141314"/>
          <w:lang w:val="en-US"/>
        </w:rPr>
        <w:t>-</w:t>
      </w:r>
      <w:r w:rsidR="009B34A4" w:rsidRPr="00C97EA9">
        <w:rPr>
          <w:color w:val="141314"/>
          <w:lang w:val="en-US"/>
        </w:rPr>
        <w:t xml:space="preserve">regulation </w:t>
      </w:r>
      <w:r w:rsidRPr="00C97EA9">
        <w:rPr>
          <w:color w:val="141314"/>
          <w:lang w:val="en-US"/>
        </w:rPr>
        <w:t xml:space="preserve">during different phases of epileptogenesis. </w:t>
      </w:r>
      <w:r w:rsidR="007E3C98" w:rsidRPr="00C97EA9">
        <w:rPr>
          <w:color w:val="141314"/>
          <w:lang w:val="en-US"/>
        </w:rPr>
        <w:t>These proteins comprised the CD44 receptor for hyaluronic acid, which can interact with collagens</w:t>
      </w:r>
      <w:r w:rsidR="0086505B" w:rsidRPr="00C97EA9">
        <w:rPr>
          <w:color w:val="141314"/>
          <w:lang w:val="en-US"/>
        </w:rPr>
        <w:t xml:space="preserve"> and matrix metalloproteinases </w:t>
      </w:r>
      <w:r w:rsidR="0086505B" w:rsidRPr="00C97EA9">
        <w:rPr>
          <w:color w:val="141314"/>
          <w:lang w:val="en-US"/>
        </w:rPr>
        <w:fldChar w:fldCharType="begin">
          <w:fldData xml:space="preserve">PEVuZE5vdGU+PENpdGU+PEF1dGhvcj5Sb3N6a293c2thPC9BdXRob3I+PFllYXI+MjAxNjwvWWVh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Sb3N6a293c2thPC9BdXRob3I+PFllYXI+MjAxNjwvWWVh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86505B" w:rsidRPr="00C97EA9">
        <w:rPr>
          <w:color w:val="141314"/>
          <w:lang w:val="en-US"/>
        </w:rPr>
      </w:r>
      <w:r w:rsidR="0086505B" w:rsidRPr="00C97EA9">
        <w:rPr>
          <w:color w:val="141314"/>
          <w:lang w:val="en-US"/>
        </w:rPr>
        <w:fldChar w:fldCharType="separate"/>
      </w:r>
      <w:r w:rsidR="00CF6CBA" w:rsidRPr="00C97EA9">
        <w:rPr>
          <w:noProof/>
          <w:color w:val="141314"/>
          <w:lang w:val="en-US"/>
        </w:rPr>
        <w:t>(</w:t>
      </w:r>
      <w:hyperlink w:anchor="_ENREF_64" w:tooltip="Roszkowska, 2016 #27" w:history="1">
        <w:r w:rsidR="00DA74B9" w:rsidRPr="00C97EA9">
          <w:rPr>
            <w:noProof/>
            <w:color w:val="141314"/>
            <w:lang w:val="en-US"/>
          </w:rPr>
          <w:t>Roszkowska et al., 2016</w:t>
        </w:r>
      </w:hyperlink>
      <w:r w:rsidR="00CF6CBA" w:rsidRPr="00C97EA9">
        <w:rPr>
          <w:noProof/>
          <w:color w:val="141314"/>
          <w:lang w:val="en-US"/>
        </w:rPr>
        <w:t>)</w:t>
      </w:r>
      <w:r w:rsidR="0086505B" w:rsidRPr="00C97EA9">
        <w:rPr>
          <w:color w:val="141314"/>
          <w:lang w:val="en-US"/>
        </w:rPr>
        <w:fldChar w:fldCharType="end"/>
      </w:r>
      <w:r w:rsidR="007E3C98" w:rsidRPr="00C97EA9">
        <w:rPr>
          <w:color w:val="141314"/>
          <w:lang w:val="en-US"/>
        </w:rPr>
        <w:t xml:space="preserve"> </w:t>
      </w:r>
      <w:r w:rsidR="00624252" w:rsidRPr="00C97EA9">
        <w:rPr>
          <w:color w:val="141314"/>
          <w:lang w:val="en-US"/>
        </w:rPr>
        <w:t xml:space="preserve">as well as </w:t>
      </w:r>
      <w:r w:rsidR="0086505B" w:rsidRPr="00C97EA9">
        <w:rPr>
          <w:color w:val="141314"/>
          <w:lang w:val="en-US"/>
        </w:rPr>
        <w:t>DAG1, ANXA2</w:t>
      </w:r>
      <w:r w:rsidR="007965BB" w:rsidRPr="00C97EA9">
        <w:rPr>
          <w:color w:val="141314"/>
          <w:lang w:val="en-US"/>
        </w:rPr>
        <w:t xml:space="preserve"> and TGM2. </w:t>
      </w:r>
      <w:r w:rsidR="001D05F1" w:rsidRPr="00C97EA9">
        <w:rPr>
          <w:color w:val="141314"/>
          <w:lang w:val="en-US"/>
        </w:rPr>
        <w:t>The</w:t>
      </w:r>
      <w:r w:rsidR="00743160" w:rsidRPr="00C97EA9">
        <w:rPr>
          <w:color w:val="141314"/>
          <w:lang w:val="en-US"/>
        </w:rPr>
        <w:t xml:space="preserve"> induction of these proteins </w:t>
      </w:r>
      <w:r w:rsidR="001D05F1" w:rsidRPr="00C97EA9">
        <w:rPr>
          <w:color w:val="141314"/>
          <w:lang w:val="en-US"/>
        </w:rPr>
        <w:t>indicate</w:t>
      </w:r>
      <w:r w:rsidR="009941D2" w:rsidRPr="00C97EA9">
        <w:rPr>
          <w:color w:val="141314"/>
          <w:lang w:val="en-US"/>
        </w:rPr>
        <w:t>s</w:t>
      </w:r>
      <w:r w:rsidR="001D05F1" w:rsidRPr="00C97EA9">
        <w:rPr>
          <w:color w:val="141314"/>
          <w:lang w:val="en-US"/>
        </w:rPr>
        <w:t xml:space="preserve"> that compensatory changes </w:t>
      </w:r>
      <w:r w:rsidR="00743160" w:rsidRPr="00C97EA9">
        <w:rPr>
          <w:color w:val="141314"/>
          <w:lang w:val="en-US"/>
        </w:rPr>
        <w:t xml:space="preserve">are triggered </w:t>
      </w:r>
      <w:r w:rsidR="001D05F1" w:rsidRPr="00C97EA9">
        <w:rPr>
          <w:color w:val="141314"/>
          <w:lang w:val="en-US"/>
        </w:rPr>
        <w:t xml:space="preserve">that might </w:t>
      </w:r>
      <w:r w:rsidR="00743160" w:rsidRPr="00C97EA9">
        <w:rPr>
          <w:color w:val="141314"/>
          <w:lang w:val="en-US"/>
        </w:rPr>
        <w:t xml:space="preserve">serve a stabilizing function. </w:t>
      </w:r>
      <w:r w:rsidR="0086505B" w:rsidRPr="00C97EA9">
        <w:rPr>
          <w:color w:val="141314"/>
          <w:lang w:val="en-US"/>
        </w:rPr>
        <w:t xml:space="preserve">In view of earlier studies </w:t>
      </w:r>
      <w:r w:rsidR="0086505B" w:rsidRPr="00C97EA9">
        <w:rPr>
          <w:color w:val="141314"/>
          <w:lang w:val="en-US"/>
        </w:rPr>
        <w:fldChar w:fldCharType="begin">
          <w:fldData xml:space="preserve">PEVuZE5vdGU+PENpdGU+PEF1dGhvcj5CYXVzY2g8L0F1dGhvcj48WWVhcj4yMDA2PC9ZZWFyPjxS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CYXVzY2g8L0F1dGhvcj48WWVhcj4yMDA2PC9ZZWFyPjxS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86505B" w:rsidRPr="00C97EA9">
        <w:rPr>
          <w:color w:val="141314"/>
          <w:lang w:val="en-US"/>
        </w:rPr>
      </w:r>
      <w:r w:rsidR="0086505B" w:rsidRPr="00C97EA9">
        <w:rPr>
          <w:color w:val="141314"/>
          <w:lang w:val="en-US"/>
        </w:rPr>
        <w:fldChar w:fldCharType="separate"/>
      </w:r>
      <w:r w:rsidR="00CF6CBA" w:rsidRPr="00C97EA9">
        <w:rPr>
          <w:noProof/>
          <w:color w:val="141314"/>
          <w:lang w:val="en-US"/>
        </w:rPr>
        <w:t>(</w:t>
      </w:r>
      <w:hyperlink w:anchor="_ENREF_4" w:tooltip="Bausch, 2006 #55" w:history="1">
        <w:r w:rsidR="00DA74B9" w:rsidRPr="00C97EA9">
          <w:rPr>
            <w:noProof/>
            <w:color w:val="141314"/>
            <w:lang w:val="en-US"/>
          </w:rPr>
          <w:t>Bausch, 2006</w:t>
        </w:r>
      </w:hyperlink>
      <w:r w:rsidR="00CF6CBA" w:rsidRPr="00C97EA9">
        <w:rPr>
          <w:noProof/>
          <w:color w:val="141314"/>
          <w:lang w:val="en-US"/>
        </w:rPr>
        <w:t>)</w:t>
      </w:r>
      <w:r w:rsidR="0086505B" w:rsidRPr="00C97EA9">
        <w:rPr>
          <w:color w:val="141314"/>
          <w:lang w:val="en-US"/>
        </w:rPr>
        <w:fldChar w:fldCharType="end"/>
      </w:r>
      <w:r w:rsidR="007965BB" w:rsidRPr="00C97EA9">
        <w:rPr>
          <w:color w:val="141314"/>
          <w:lang w:val="en-US"/>
        </w:rPr>
        <w:t>, C</w:t>
      </w:r>
      <w:r w:rsidR="007E3C98" w:rsidRPr="00C97EA9">
        <w:rPr>
          <w:color w:val="141314"/>
          <w:lang w:val="en-US"/>
        </w:rPr>
        <w:t xml:space="preserve">D44 induction </w:t>
      </w:r>
      <w:r w:rsidR="007965BB" w:rsidRPr="00C97EA9">
        <w:rPr>
          <w:color w:val="141314"/>
          <w:lang w:val="en-US"/>
        </w:rPr>
        <w:t xml:space="preserve">in both brain regions during the early phase of epileptogenesis </w:t>
      </w:r>
      <w:r w:rsidR="007E3C98" w:rsidRPr="00C97EA9">
        <w:rPr>
          <w:color w:val="141314"/>
          <w:lang w:val="en-US"/>
        </w:rPr>
        <w:t xml:space="preserve">may </w:t>
      </w:r>
      <w:r w:rsidR="007965BB" w:rsidRPr="00C97EA9">
        <w:rPr>
          <w:color w:val="141314"/>
          <w:lang w:val="en-US"/>
        </w:rPr>
        <w:t>restrict</w:t>
      </w:r>
      <w:r w:rsidR="007E3C98" w:rsidRPr="00C97EA9">
        <w:rPr>
          <w:color w:val="141314"/>
          <w:lang w:val="en-US"/>
        </w:rPr>
        <w:t xml:space="preserve"> neuronal plasticity</w:t>
      </w:r>
      <w:r w:rsidR="007965BB" w:rsidRPr="00C97EA9">
        <w:rPr>
          <w:color w:val="141314"/>
          <w:lang w:val="en-US"/>
        </w:rPr>
        <w:t xml:space="preserve">. Along this line, up-regulation of </w:t>
      </w:r>
      <w:r w:rsidR="0086505B" w:rsidRPr="00C97EA9">
        <w:rPr>
          <w:color w:val="141314"/>
          <w:lang w:val="en-US"/>
        </w:rPr>
        <w:t xml:space="preserve">DAG1 </w:t>
      </w:r>
      <w:r w:rsidR="007965BB" w:rsidRPr="00C97EA9">
        <w:rPr>
          <w:color w:val="141314"/>
          <w:lang w:val="en-US"/>
        </w:rPr>
        <w:t>observed in the chronic phase might serve a protective function taking into account that the prote</w:t>
      </w:r>
      <w:r w:rsidR="009B34A4" w:rsidRPr="00C97EA9">
        <w:rPr>
          <w:color w:val="141314"/>
          <w:lang w:val="en-US"/>
        </w:rPr>
        <w:t>in can contribute to homeostatic</w:t>
      </w:r>
      <w:r w:rsidR="007965BB" w:rsidRPr="00C97EA9">
        <w:rPr>
          <w:color w:val="141314"/>
          <w:lang w:val="en-US"/>
        </w:rPr>
        <w:t xml:space="preserve"> scaling up of </w:t>
      </w:r>
      <w:r w:rsidR="009B34A4" w:rsidRPr="00C97EA9">
        <w:rPr>
          <w:color w:val="141314"/>
          <w:lang w:val="en-US"/>
        </w:rPr>
        <w:t>inhibitory GABAergic synaptic tra</w:t>
      </w:r>
      <w:r w:rsidR="00240D1C" w:rsidRPr="00C97EA9">
        <w:rPr>
          <w:color w:val="141314"/>
          <w:lang w:val="en-US"/>
        </w:rPr>
        <w:t xml:space="preserve">nsmission </w:t>
      </w:r>
      <w:r w:rsidR="00240D1C" w:rsidRPr="00C97EA9">
        <w:rPr>
          <w:color w:val="141314"/>
          <w:lang w:val="en-US"/>
        </w:rPr>
        <w:fldChar w:fldCharType="begin">
          <w:fldData xml:space="preserve">PEVuZE5vdGU+PENpdGU+PEF1dGhvcj5QcmliaWFnPC9BdXRob3I+PFllYXI+MjAxNDwvWWVhcj48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4MTAtNTwvcGFnZXM+PHZvbHVtZT4xMTE8L3ZvbHVtZT48bnVt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QcmliaWFnPC9BdXRob3I+PFllYXI+MjAxNDwvWWVhcj48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4MTAtNTwvcGFnZXM+PHZvbHVtZT4xMTE8L3ZvbHVtZT48bnVt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240D1C" w:rsidRPr="00C97EA9">
        <w:rPr>
          <w:color w:val="141314"/>
          <w:lang w:val="en-US"/>
        </w:rPr>
      </w:r>
      <w:r w:rsidR="00240D1C" w:rsidRPr="00C97EA9">
        <w:rPr>
          <w:color w:val="141314"/>
          <w:lang w:val="en-US"/>
        </w:rPr>
        <w:fldChar w:fldCharType="separate"/>
      </w:r>
      <w:r w:rsidR="00CF6CBA" w:rsidRPr="00C97EA9">
        <w:rPr>
          <w:noProof/>
          <w:color w:val="141314"/>
          <w:lang w:val="en-US"/>
        </w:rPr>
        <w:t>(</w:t>
      </w:r>
      <w:hyperlink w:anchor="_ENREF_61" w:tooltip="Pribiag, 2014 #56" w:history="1">
        <w:r w:rsidR="00DA74B9" w:rsidRPr="00C97EA9">
          <w:rPr>
            <w:noProof/>
            <w:color w:val="141314"/>
            <w:lang w:val="en-US"/>
          </w:rPr>
          <w:t>Pribiag et al., 2014</w:t>
        </w:r>
      </w:hyperlink>
      <w:r w:rsidR="00CF6CBA" w:rsidRPr="00C97EA9">
        <w:rPr>
          <w:noProof/>
          <w:color w:val="141314"/>
          <w:lang w:val="en-US"/>
        </w:rPr>
        <w:t>)</w:t>
      </w:r>
      <w:r w:rsidR="00240D1C" w:rsidRPr="00C97EA9">
        <w:rPr>
          <w:color w:val="141314"/>
          <w:lang w:val="en-US"/>
        </w:rPr>
        <w:fldChar w:fldCharType="end"/>
      </w:r>
      <w:r w:rsidR="00240D1C" w:rsidRPr="00C97EA9">
        <w:rPr>
          <w:color w:val="141314"/>
          <w:lang w:val="en-US"/>
        </w:rPr>
        <w:t>.</w:t>
      </w:r>
    </w:p>
    <w:p w14:paraId="17B279DA" w14:textId="27BCABEC" w:rsidR="00723978" w:rsidRPr="00C97EA9" w:rsidRDefault="00200135" w:rsidP="00D6702F">
      <w:pPr>
        <w:autoSpaceDE w:val="0"/>
        <w:autoSpaceDN w:val="0"/>
        <w:adjustRightInd w:val="0"/>
        <w:spacing w:line="480" w:lineRule="auto"/>
        <w:jc w:val="both"/>
        <w:outlineLvl w:val="0"/>
        <w:rPr>
          <w:color w:val="141314"/>
          <w:lang w:val="en-US"/>
        </w:rPr>
      </w:pPr>
      <w:r w:rsidRPr="00C97EA9">
        <w:rPr>
          <w:color w:val="141314"/>
          <w:lang w:val="en-US"/>
        </w:rPr>
        <w:t xml:space="preserve">Proteins that are considered </w:t>
      </w:r>
      <w:r w:rsidR="00723978" w:rsidRPr="00C97EA9">
        <w:rPr>
          <w:color w:val="141314"/>
          <w:lang w:val="en-US"/>
        </w:rPr>
        <w:t xml:space="preserve">modulators of </w:t>
      </w:r>
      <w:r w:rsidRPr="00C97EA9">
        <w:rPr>
          <w:color w:val="141314"/>
          <w:lang w:val="en-US"/>
        </w:rPr>
        <w:t xml:space="preserve">ECM remodeling also proved to be </w:t>
      </w:r>
      <w:r w:rsidR="00723978" w:rsidRPr="00C97EA9">
        <w:rPr>
          <w:color w:val="141314"/>
          <w:lang w:val="en-US"/>
        </w:rPr>
        <w:t xml:space="preserve">regulated </w:t>
      </w:r>
      <w:r w:rsidRPr="00C97EA9">
        <w:rPr>
          <w:color w:val="141314"/>
          <w:lang w:val="en-US"/>
        </w:rPr>
        <w:t>as a short term c</w:t>
      </w:r>
      <w:r w:rsidR="00240D1C" w:rsidRPr="00C97EA9">
        <w:rPr>
          <w:color w:val="141314"/>
          <w:lang w:val="en-US"/>
        </w:rPr>
        <w:t>onsequence of SE</w:t>
      </w:r>
      <w:r w:rsidRPr="00C97EA9">
        <w:rPr>
          <w:color w:val="141314"/>
          <w:lang w:val="en-US"/>
        </w:rPr>
        <w:t xml:space="preserve">. </w:t>
      </w:r>
      <w:r w:rsidR="00723978" w:rsidRPr="00C97EA9">
        <w:rPr>
          <w:color w:val="141314"/>
          <w:lang w:val="en-US"/>
        </w:rPr>
        <w:t>These proteins</w:t>
      </w:r>
      <w:r w:rsidR="003223A4" w:rsidRPr="00C97EA9">
        <w:rPr>
          <w:color w:val="141314"/>
          <w:lang w:val="en-US"/>
        </w:rPr>
        <w:t>,</w:t>
      </w:r>
      <w:r w:rsidR="00723978" w:rsidRPr="00C97EA9">
        <w:rPr>
          <w:color w:val="141314"/>
          <w:lang w:val="en-US"/>
        </w:rPr>
        <w:t xml:space="preserve"> </w:t>
      </w:r>
      <w:r w:rsidR="003223A4" w:rsidRPr="00C97EA9">
        <w:rPr>
          <w:color w:val="141314"/>
          <w:lang w:val="en-US"/>
        </w:rPr>
        <w:t>comprising</w:t>
      </w:r>
      <w:r w:rsidR="00723978" w:rsidRPr="00C97EA9">
        <w:rPr>
          <w:color w:val="141314"/>
          <w:lang w:val="en-US"/>
        </w:rPr>
        <w:t xml:space="preserve"> LRP1 and NME1</w:t>
      </w:r>
      <w:r w:rsidR="003223A4" w:rsidRPr="00C97EA9">
        <w:rPr>
          <w:color w:val="141314"/>
          <w:lang w:val="en-US"/>
        </w:rPr>
        <w:t>,</w:t>
      </w:r>
      <w:r w:rsidR="00723978" w:rsidRPr="00C97EA9">
        <w:rPr>
          <w:color w:val="141314"/>
          <w:lang w:val="en-US"/>
        </w:rPr>
        <w:t xml:space="preserve"> might trigger and shape the alterations of the ECM during the early post-insult and latency phase</w:t>
      </w:r>
      <w:r w:rsidR="00DA32EC" w:rsidRPr="00C97EA9">
        <w:rPr>
          <w:color w:val="141314"/>
          <w:lang w:val="en-US"/>
        </w:rPr>
        <w:t>s</w:t>
      </w:r>
      <w:r w:rsidR="00723978" w:rsidRPr="00C97EA9">
        <w:rPr>
          <w:color w:val="141314"/>
          <w:lang w:val="en-US"/>
        </w:rPr>
        <w:t xml:space="preserve">. </w:t>
      </w:r>
      <w:r w:rsidR="003223A4" w:rsidRPr="00C97EA9">
        <w:rPr>
          <w:color w:val="141314"/>
          <w:lang w:val="en-US"/>
        </w:rPr>
        <w:t>Furthermore, we demonstrated alterations in the expression of several cell-cell interaction proteins and proteins linking extracellular with intracellular events. Among these proteins FERMT2 stood out with a promine</w:t>
      </w:r>
      <w:r w:rsidR="00240D1C" w:rsidRPr="00C97EA9">
        <w:rPr>
          <w:color w:val="141314"/>
          <w:lang w:val="en-US"/>
        </w:rPr>
        <w:t>nt regulation in the HC</w:t>
      </w:r>
      <w:r w:rsidR="003223A4" w:rsidRPr="00C97EA9">
        <w:rPr>
          <w:color w:val="141314"/>
          <w:lang w:val="en-US"/>
        </w:rPr>
        <w:t>. To our knowledge</w:t>
      </w:r>
      <w:r w:rsidR="0093053B" w:rsidRPr="00C97EA9">
        <w:rPr>
          <w:color w:val="141314"/>
          <w:lang w:val="en-US"/>
        </w:rPr>
        <w:t>,</w:t>
      </w:r>
      <w:r w:rsidR="003223A4" w:rsidRPr="00C97EA9">
        <w:rPr>
          <w:color w:val="141314"/>
          <w:lang w:val="en-US"/>
        </w:rPr>
        <w:t xml:space="preserve"> the protein has not been described</w:t>
      </w:r>
      <w:r w:rsidR="007F329F" w:rsidRPr="00C97EA9">
        <w:rPr>
          <w:color w:val="141314"/>
          <w:lang w:val="en-US"/>
        </w:rPr>
        <w:t xml:space="preserve"> </w:t>
      </w:r>
      <w:r w:rsidR="003223A4" w:rsidRPr="00C97EA9">
        <w:rPr>
          <w:color w:val="141314"/>
          <w:lang w:val="en-US"/>
        </w:rPr>
        <w:t>in the context of epileptogenesis yet. Thus, we have selected this protein for further validation by immunohistochemistry. The immun</w:t>
      </w:r>
      <w:r w:rsidR="00624252" w:rsidRPr="00C97EA9">
        <w:rPr>
          <w:color w:val="141314"/>
          <w:lang w:val="en-US"/>
        </w:rPr>
        <w:t>ohist</w:t>
      </w:r>
      <w:r w:rsidR="003223A4" w:rsidRPr="00C97EA9">
        <w:rPr>
          <w:color w:val="141314"/>
          <w:lang w:val="en-US"/>
        </w:rPr>
        <w:t xml:space="preserve">ochemical detection </w:t>
      </w:r>
      <w:r w:rsidR="003223A4" w:rsidRPr="00C97EA9">
        <w:rPr>
          <w:color w:val="141314"/>
          <w:lang w:val="en-US"/>
        </w:rPr>
        <w:lastRenderedPageBreak/>
        <w:t>confirmed the strong overexpres</w:t>
      </w:r>
      <w:r w:rsidR="00624252" w:rsidRPr="00C97EA9">
        <w:rPr>
          <w:color w:val="141314"/>
          <w:lang w:val="en-US"/>
        </w:rPr>
        <w:t>sion of</w:t>
      </w:r>
      <w:r w:rsidR="00EA333E" w:rsidRPr="00C97EA9">
        <w:rPr>
          <w:color w:val="141314"/>
          <w:lang w:val="en-US"/>
        </w:rPr>
        <w:t xml:space="preserve"> FERMT2 in the HC ten</w:t>
      </w:r>
      <w:r w:rsidR="003223A4" w:rsidRPr="00C97EA9">
        <w:rPr>
          <w:color w:val="141314"/>
          <w:lang w:val="en-US"/>
        </w:rPr>
        <w:t xml:space="preserve"> d</w:t>
      </w:r>
      <w:r w:rsidR="00EA333E" w:rsidRPr="00C97EA9">
        <w:rPr>
          <w:color w:val="141314"/>
          <w:lang w:val="en-US"/>
        </w:rPr>
        <w:t>ays following SE</w:t>
      </w:r>
      <w:r w:rsidR="003223A4" w:rsidRPr="00C97EA9">
        <w:rPr>
          <w:color w:val="141314"/>
          <w:lang w:val="en-US"/>
        </w:rPr>
        <w:t>. The immun</w:t>
      </w:r>
      <w:r w:rsidR="00EA333E" w:rsidRPr="00C97EA9">
        <w:rPr>
          <w:color w:val="141314"/>
          <w:lang w:val="en-US"/>
        </w:rPr>
        <w:t>o</w:t>
      </w:r>
      <w:r w:rsidR="003223A4" w:rsidRPr="00C97EA9">
        <w:rPr>
          <w:color w:val="141314"/>
          <w:lang w:val="en-US"/>
        </w:rPr>
        <w:t xml:space="preserve">histochemical analysis of FERMT2 </w:t>
      </w:r>
      <w:r w:rsidR="00624252" w:rsidRPr="00C97EA9">
        <w:rPr>
          <w:color w:val="141314"/>
          <w:lang w:val="en-US"/>
        </w:rPr>
        <w:t xml:space="preserve">further validated our proteomic data sets </w:t>
      </w:r>
      <w:r w:rsidR="003223A4" w:rsidRPr="00C97EA9">
        <w:rPr>
          <w:color w:val="141314"/>
          <w:lang w:val="en-US"/>
        </w:rPr>
        <w:t xml:space="preserve">along with previous analyses of other selected proteins </w:t>
      </w:r>
      <w:r w:rsidR="00EA333E"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EA333E" w:rsidRPr="00C97EA9">
        <w:rPr>
          <w:color w:val="141314"/>
          <w:lang w:val="en-US"/>
        </w:rPr>
      </w:r>
      <w:r w:rsidR="00EA333E" w:rsidRPr="00C97EA9">
        <w:rPr>
          <w:color w:val="141314"/>
          <w:lang w:val="en-US"/>
        </w:rPr>
        <w:fldChar w:fldCharType="separate"/>
      </w:r>
      <w:r w:rsidR="00CF6CBA" w:rsidRPr="00C97EA9">
        <w:rPr>
          <w:noProof/>
          <w:color w:val="141314"/>
          <w:lang w:val="en-US"/>
        </w:rPr>
        <w:t>(</w:t>
      </w:r>
      <w:hyperlink w:anchor="_ENREF_73" w:tooltip="Walker, 2016 #8" w:history="1">
        <w:r w:rsidR="00DA74B9" w:rsidRPr="00C97EA9">
          <w:rPr>
            <w:noProof/>
            <w:color w:val="141314"/>
            <w:lang w:val="en-US"/>
          </w:rPr>
          <w:t>Walker et al., 2016</w:t>
        </w:r>
      </w:hyperlink>
      <w:r w:rsidR="00CF6CBA" w:rsidRPr="00C97EA9">
        <w:rPr>
          <w:noProof/>
          <w:color w:val="141314"/>
          <w:lang w:val="en-US"/>
        </w:rPr>
        <w:t>)</w:t>
      </w:r>
      <w:r w:rsidR="00EA333E" w:rsidRPr="00C97EA9">
        <w:rPr>
          <w:color w:val="141314"/>
          <w:lang w:val="en-US"/>
        </w:rPr>
        <w:fldChar w:fldCharType="end"/>
      </w:r>
      <w:r w:rsidR="003223A4" w:rsidRPr="00C97EA9">
        <w:rPr>
          <w:color w:val="141314"/>
          <w:lang w:val="en-US"/>
        </w:rPr>
        <w:t xml:space="preserve">. The regulation of FERMT2 might be of functional interest in the context of epilepsy development considering that </w:t>
      </w:r>
      <w:r w:rsidR="00665E08" w:rsidRPr="00C97EA9">
        <w:rPr>
          <w:color w:val="141314"/>
          <w:lang w:val="en-US"/>
        </w:rPr>
        <w:t xml:space="preserve">the protein can bind to the intracellular part of the β-integrin subunit thereby activating integrin receptors </w:t>
      </w:r>
      <w:r w:rsidR="00BF4836" w:rsidRPr="00C97EA9">
        <w:rPr>
          <w:color w:val="141314"/>
          <w:lang w:val="en-US"/>
        </w:rPr>
        <w:fldChar w:fldCharType="begin">
          <w:fldData xml:space="preserve">PEVuZE5vdGU+PENpdGU+PEF1dGhvcj5Sb2dub25pPC9BdXRob3I+PFllYXI+MjAxNjwvWWVhcj48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MTctMjc8L3BhZ2VzPjx2b2x1bWU+MTI5PC92b2x1bWU+PG51bWJlcj4xPC9udW1iZXI+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Sb2dub25pPC9BdXRob3I+PFllYXI+MjAxNjwvWWVhcj48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MTctMjc8L3BhZ2VzPjx2b2x1bWU+MTI5PC92b2x1bWU+PG51bWJlcj4xPC9udW1iZXI+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BF4836" w:rsidRPr="00C97EA9">
        <w:rPr>
          <w:color w:val="141314"/>
          <w:lang w:val="en-US"/>
        </w:rPr>
      </w:r>
      <w:r w:rsidR="00BF4836" w:rsidRPr="00C97EA9">
        <w:rPr>
          <w:color w:val="141314"/>
          <w:lang w:val="en-US"/>
        </w:rPr>
        <w:fldChar w:fldCharType="separate"/>
      </w:r>
      <w:r w:rsidR="00CF6CBA" w:rsidRPr="00C97EA9">
        <w:rPr>
          <w:noProof/>
          <w:color w:val="141314"/>
          <w:lang w:val="en-US"/>
        </w:rPr>
        <w:t>(</w:t>
      </w:r>
      <w:hyperlink w:anchor="_ENREF_54" w:tooltip="Park, 2016 #70" w:history="1">
        <w:r w:rsidR="00DA74B9" w:rsidRPr="00C97EA9">
          <w:rPr>
            <w:noProof/>
            <w:color w:val="141314"/>
            <w:lang w:val="en-US"/>
          </w:rPr>
          <w:t>Park and Goda, 2016</w:t>
        </w:r>
      </w:hyperlink>
      <w:r w:rsidR="00CF6CBA" w:rsidRPr="00C97EA9">
        <w:rPr>
          <w:noProof/>
          <w:color w:val="141314"/>
          <w:lang w:val="en-US"/>
        </w:rPr>
        <w:t xml:space="preserve">; </w:t>
      </w:r>
      <w:hyperlink w:anchor="_ENREF_63" w:tooltip="Rognoni, 2016 #69" w:history="1">
        <w:r w:rsidR="00DA74B9" w:rsidRPr="00C97EA9">
          <w:rPr>
            <w:noProof/>
            <w:color w:val="141314"/>
            <w:lang w:val="en-US"/>
          </w:rPr>
          <w:t>Rognoni et al., 2016</w:t>
        </w:r>
      </w:hyperlink>
      <w:r w:rsidR="00CF6CBA" w:rsidRPr="00C97EA9">
        <w:rPr>
          <w:noProof/>
          <w:color w:val="141314"/>
          <w:lang w:val="en-US"/>
        </w:rPr>
        <w:t>)</w:t>
      </w:r>
      <w:r w:rsidR="00BF4836" w:rsidRPr="00C97EA9">
        <w:rPr>
          <w:color w:val="141314"/>
          <w:lang w:val="en-US"/>
        </w:rPr>
        <w:fldChar w:fldCharType="end"/>
      </w:r>
      <w:r w:rsidR="00665E08" w:rsidRPr="00C97EA9">
        <w:rPr>
          <w:color w:val="141314"/>
          <w:lang w:val="en-US"/>
        </w:rPr>
        <w:t>. Thus, the protein plays a crucial role in the crosstalk between extra- and intracellular molecular components and signaling events. A putative functional role of FERMT2 during epileptogenesis needs to be further addressed by genetic targeting approaches.</w:t>
      </w:r>
    </w:p>
    <w:p w14:paraId="249672BB" w14:textId="6E008ED0" w:rsidR="00665E08" w:rsidRPr="00C97EA9" w:rsidRDefault="00665E08" w:rsidP="00D6702F">
      <w:pPr>
        <w:autoSpaceDE w:val="0"/>
        <w:autoSpaceDN w:val="0"/>
        <w:adjustRightInd w:val="0"/>
        <w:spacing w:line="480" w:lineRule="auto"/>
        <w:jc w:val="both"/>
        <w:outlineLvl w:val="0"/>
        <w:rPr>
          <w:color w:val="141314"/>
          <w:lang w:val="en-US"/>
        </w:rPr>
      </w:pPr>
      <w:r w:rsidRPr="00C97EA9">
        <w:rPr>
          <w:color w:val="141314"/>
          <w:lang w:val="en-US"/>
        </w:rPr>
        <w:t>Taken together, we have identified complex alterations in ECM proteins, cell-ECM and cell-cell interacting proteins that characterize the different phases of epileptogenesis. The comprehensive data sets provide an excellent basis for the development of ECM targeting approaches, which are intensely discussed for different neurological disorders including</w:t>
      </w:r>
      <w:r w:rsidR="00EA333E" w:rsidRPr="00C97EA9">
        <w:rPr>
          <w:color w:val="141314"/>
          <w:lang w:val="en-US"/>
        </w:rPr>
        <w:t xml:space="preserve"> epilepsy </w:t>
      </w:r>
      <w:r w:rsidR="00EA333E" w:rsidRPr="00C97EA9">
        <w:rPr>
          <w:color w:val="141314"/>
          <w:lang w:val="en-US"/>
        </w:rPr>
        <w:fldChar w:fldCharType="begin">
          <w:fldData xml:space="preserve">PEVuZE5vdGU+PENpdGU+PEF1dGhvcj5Tb2xlbWFuPC9BdXRob3I+PFllYXI+MjAxMzwvWWVhcj48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Tb2xlbWFuPC9BdXRob3I+PFllYXI+MjAxMzwvWWVhcj48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EA333E" w:rsidRPr="00C97EA9">
        <w:rPr>
          <w:color w:val="141314"/>
          <w:lang w:val="en-US"/>
        </w:rPr>
      </w:r>
      <w:r w:rsidR="00EA333E" w:rsidRPr="00C97EA9">
        <w:rPr>
          <w:color w:val="141314"/>
          <w:lang w:val="en-US"/>
        </w:rPr>
        <w:fldChar w:fldCharType="separate"/>
      </w:r>
      <w:r w:rsidR="00CF6CBA" w:rsidRPr="00C97EA9">
        <w:rPr>
          <w:noProof/>
          <w:color w:val="141314"/>
          <w:lang w:val="en-US"/>
        </w:rPr>
        <w:t>(</w:t>
      </w:r>
      <w:hyperlink w:anchor="_ENREF_67" w:tooltip="Soleman, 2013 #57" w:history="1">
        <w:r w:rsidR="00DA74B9" w:rsidRPr="00C97EA9">
          <w:rPr>
            <w:noProof/>
            <w:color w:val="141314"/>
            <w:lang w:val="en-US"/>
          </w:rPr>
          <w:t>Soleman et al., 2013</w:t>
        </w:r>
      </w:hyperlink>
      <w:r w:rsidR="00CF6CBA" w:rsidRPr="00C97EA9">
        <w:rPr>
          <w:noProof/>
          <w:color w:val="141314"/>
          <w:lang w:val="en-US"/>
        </w:rPr>
        <w:t>)</w:t>
      </w:r>
      <w:r w:rsidR="00EA333E" w:rsidRPr="00C97EA9">
        <w:rPr>
          <w:color w:val="141314"/>
          <w:lang w:val="en-US"/>
        </w:rPr>
        <w:fldChar w:fldCharType="end"/>
      </w:r>
      <w:r w:rsidRPr="00C97EA9">
        <w:rPr>
          <w:color w:val="141314"/>
          <w:lang w:val="en-US"/>
        </w:rPr>
        <w:t xml:space="preserve">. </w:t>
      </w:r>
    </w:p>
    <w:p w14:paraId="3F214047" w14:textId="77EEE507" w:rsidR="00DF3EB4" w:rsidRPr="00C97EA9" w:rsidRDefault="00DF3EB4" w:rsidP="00D6702F">
      <w:pPr>
        <w:autoSpaceDE w:val="0"/>
        <w:autoSpaceDN w:val="0"/>
        <w:adjustRightInd w:val="0"/>
        <w:spacing w:line="480" w:lineRule="auto"/>
        <w:jc w:val="both"/>
        <w:outlineLvl w:val="0"/>
        <w:rPr>
          <w:color w:val="141314"/>
          <w:lang w:val="en-US"/>
        </w:rPr>
      </w:pPr>
      <w:r w:rsidRPr="00C97EA9">
        <w:rPr>
          <w:color w:val="141314"/>
          <w:lang w:val="en-US"/>
        </w:rPr>
        <w:t>Pathologic angiogenesis has been reported in epilepsy models and in specimen from patients with temporal lobe epilepsy</w:t>
      </w:r>
      <w:r w:rsidR="00752624" w:rsidRPr="00C97EA9">
        <w:rPr>
          <w:color w:val="141314"/>
          <w:lang w:val="en-US"/>
        </w:rPr>
        <w:t xml:space="preserve"> </w:t>
      </w:r>
      <w:r w:rsidR="00752624" w:rsidRPr="00C97EA9">
        <w:rPr>
          <w:color w:val="141314"/>
          <w:lang w:val="en-US"/>
        </w:rPr>
        <w:fldChar w:fldCharType="begin"/>
      </w:r>
      <w:r w:rsidR="00CF6CBA" w:rsidRPr="00C97EA9">
        <w:rPr>
          <w:color w:val="141314"/>
          <w:lang w:val="en-US"/>
        </w:rPr>
        <w:instrText xml:space="preserve"> ADDIN EN.CITE &lt;EndNote&gt;&lt;Cite&gt;&lt;Author&gt;Morin-Brureau&lt;/Author&gt;&lt;Year&gt;2012&lt;/Year&gt;&lt;RecNum&gt;5&lt;/RecNum&gt;&lt;DisplayText&gt;(Morin-Brureau et al., 2012)&lt;/DisplayText&gt;&lt;record&gt;&lt;rec-number&gt;5&lt;/rec-number&gt;&lt;foreign-keys&gt;&lt;key app="EN" db-id="fd5a9sfe850fwdettdjv2dxype29zrwde5aw" timestamp="1489487718"&gt;5&lt;/key&gt;&lt;/foreign-keys&gt;&lt;ref-type name="Journal Article"&gt;17&lt;/ref-type&gt;&lt;contributors&gt;&lt;authors&gt;&lt;author&gt;Morin-Brureau, M.&lt;/author&gt;&lt;author&gt;Rigau, V.&lt;/author&gt;&lt;author&gt;Lerner-Natoli, M.&lt;/author&gt;&lt;/authors&gt;&lt;/contributors&gt;&lt;auth-address&gt;Institute of Genomics Functional, CNRS UMR 5203, INSERM U661, University Montpellier 1&amp;amp;2, Montpellier, France. mireille.lerner-natoli@igf.cnrs.fr&lt;/auth-address&gt;&lt;titles&gt;&lt;title&gt;Why and how to target angiogenesis in focal epilepsies&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64-8&lt;/pages&gt;&lt;volume&gt;53 Suppl 6&lt;/volume&gt;&lt;edition&gt;2012/11/21&lt;/edition&gt;&lt;keywords&gt;&lt;keyword&gt;Angiogenesis Inhibitors/*therapeutic use&lt;/keyword&gt;&lt;keyword&gt;Animals&lt;/keyword&gt;&lt;keyword&gt;Blood-Brain Barrier/*drug effects/*physiopathology&lt;/keyword&gt;&lt;keyword&gt;Epilepsies, Partial/*drug therapy/*physiopathology&lt;/keyword&gt;&lt;keyword&gt;Epilepsy, Temporal Lobe/drug therapy/physiopathology&lt;/keyword&gt;&lt;keyword&gt;Humans&lt;/keyword&gt;&lt;keyword&gt;Neovascularization, Pathologic/drug therapy/physiopathology&lt;/keyword&gt;&lt;/keywords&gt;&lt;dates&gt;&lt;year&gt;2012&lt;/year&gt;&lt;pub-dates&gt;&lt;date&gt;Nov&lt;/date&gt;&lt;/pub-dates&gt;&lt;/dates&gt;&lt;isbn&gt;0013-9580&lt;/isbn&gt;&lt;accession-num&gt;23134498&lt;/accession-num&gt;&lt;urls&gt;&lt;/urls&gt;&lt;electronic-resource-num&gt;10.1111/j.1528-1167.2012.03705.x&lt;/electronic-resource-num&gt;&lt;remote-database-provider&gt;NLM&lt;/remote-database-provider&gt;&lt;language&gt;eng&lt;/language&gt;&lt;/record&gt;&lt;/Cite&gt;&lt;/EndNote&gt;</w:instrText>
      </w:r>
      <w:r w:rsidR="00752624" w:rsidRPr="00C97EA9">
        <w:rPr>
          <w:color w:val="141314"/>
          <w:lang w:val="en-US"/>
        </w:rPr>
        <w:fldChar w:fldCharType="separate"/>
      </w:r>
      <w:r w:rsidR="00CF6CBA" w:rsidRPr="00C97EA9">
        <w:rPr>
          <w:noProof/>
          <w:color w:val="141314"/>
          <w:lang w:val="en-US"/>
        </w:rPr>
        <w:t>(</w:t>
      </w:r>
      <w:hyperlink w:anchor="_ENREF_50" w:tooltip="Morin-Brureau, 2012 #5" w:history="1">
        <w:r w:rsidR="00DA74B9" w:rsidRPr="00C97EA9">
          <w:rPr>
            <w:noProof/>
            <w:color w:val="141314"/>
            <w:lang w:val="en-US"/>
          </w:rPr>
          <w:t>Morin-Brureau et al., 2012</w:t>
        </w:r>
      </w:hyperlink>
      <w:r w:rsidR="00CF6CBA" w:rsidRPr="00C97EA9">
        <w:rPr>
          <w:noProof/>
          <w:color w:val="141314"/>
          <w:lang w:val="en-US"/>
        </w:rPr>
        <w:t>)</w:t>
      </w:r>
      <w:r w:rsidR="00752624" w:rsidRPr="00C97EA9">
        <w:rPr>
          <w:color w:val="141314"/>
          <w:lang w:val="en-US"/>
        </w:rPr>
        <w:fldChar w:fldCharType="end"/>
      </w:r>
      <w:r w:rsidR="002760B9" w:rsidRPr="00C97EA9">
        <w:rPr>
          <w:color w:val="141314"/>
          <w:lang w:val="en-US"/>
        </w:rPr>
        <w:t>.</w:t>
      </w:r>
      <w:r w:rsidRPr="00C97EA9">
        <w:rPr>
          <w:color w:val="141314"/>
          <w:lang w:val="en-US"/>
        </w:rPr>
        <w:t xml:space="preserve"> It has been attributed to an excessive activation of VEGF signaling</w:t>
      </w:r>
      <w:r w:rsidR="00752624" w:rsidRPr="00C97EA9">
        <w:rPr>
          <w:color w:val="141314"/>
          <w:lang w:val="en-US"/>
        </w:rPr>
        <w:t xml:space="preserve"> </w:t>
      </w:r>
      <w:r w:rsidR="00752624" w:rsidRPr="00C97EA9">
        <w:rPr>
          <w:color w:val="141314"/>
          <w:lang w:val="en-US"/>
        </w:rPr>
        <w:fldChar w:fldCharType="begin"/>
      </w:r>
      <w:r w:rsidR="00CF6CBA" w:rsidRPr="00C97EA9">
        <w:rPr>
          <w:color w:val="141314"/>
          <w:lang w:val="en-US"/>
        </w:rPr>
        <w:instrText xml:space="preserve"> ADDIN EN.CITE &lt;EndNote&gt;&lt;Cite&gt;&lt;Author&gt;Morin-Brureau&lt;/Author&gt;&lt;Year&gt;2012&lt;/Year&gt;&lt;RecNum&gt;5&lt;/RecNum&gt;&lt;DisplayText&gt;(Morin-Brureau et al., 2012)&lt;/DisplayText&gt;&lt;record&gt;&lt;rec-number&gt;5&lt;/rec-number&gt;&lt;foreign-keys&gt;&lt;key app="EN" db-id="fd5a9sfe850fwdettdjv2dxype29zrwde5aw" timestamp="1489487718"&gt;5&lt;/key&gt;&lt;/foreign-keys&gt;&lt;ref-type name="Journal Article"&gt;17&lt;/ref-type&gt;&lt;contributors&gt;&lt;authors&gt;&lt;author&gt;Morin-Brureau, M.&lt;/author&gt;&lt;author&gt;Rigau, V.&lt;/author&gt;&lt;author&gt;Lerner-Natoli, M.&lt;/author&gt;&lt;/authors&gt;&lt;/contributors&gt;&lt;auth-address&gt;Institute of Genomics Functional, CNRS UMR 5203, INSERM U661, University Montpellier 1&amp;amp;2, Montpellier, France. mireille.lerner-natoli@igf.cnrs.fr&lt;/auth-address&gt;&lt;titles&gt;&lt;title&gt;Why and how to target angiogenesis in focal epilepsies&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64-8&lt;/pages&gt;&lt;volume&gt;53 Suppl 6&lt;/volume&gt;&lt;edition&gt;2012/11/21&lt;/edition&gt;&lt;keywords&gt;&lt;keyword&gt;Angiogenesis Inhibitors/*therapeutic use&lt;/keyword&gt;&lt;keyword&gt;Animals&lt;/keyword&gt;&lt;keyword&gt;Blood-Brain Barrier/*drug effects/*physiopathology&lt;/keyword&gt;&lt;keyword&gt;Epilepsies, Partial/*drug therapy/*physiopathology&lt;/keyword&gt;&lt;keyword&gt;Epilepsy, Temporal Lobe/drug therapy/physiopathology&lt;/keyword&gt;&lt;keyword&gt;Humans&lt;/keyword&gt;&lt;keyword&gt;Neovascularization, Pathologic/drug therapy/physiopathology&lt;/keyword&gt;&lt;/keywords&gt;&lt;dates&gt;&lt;year&gt;2012&lt;/year&gt;&lt;pub-dates&gt;&lt;date&gt;Nov&lt;/date&gt;&lt;/pub-dates&gt;&lt;/dates&gt;&lt;isbn&gt;0013-9580&lt;/isbn&gt;&lt;accession-num&gt;23134498&lt;/accession-num&gt;&lt;urls&gt;&lt;/urls&gt;&lt;electronic-resource-num&gt;10.1111/j.1528-1167.2012.03705.x&lt;/electronic-resource-num&gt;&lt;remote-database-provider&gt;NLM&lt;/remote-database-provider&gt;&lt;language&gt;eng&lt;/language&gt;&lt;/record&gt;&lt;/Cite&gt;&lt;/EndNote&gt;</w:instrText>
      </w:r>
      <w:r w:rsidR="00752624" w:rsidRPr="00C97EA9">
        <w:rPr>
          <w:color w:val="141314"/>
          <w:lang w:val="en-US"/>
        </w:rPr>
        <w:fldChar w:fldCharType="separate"/>
      </w:r>
      <w:r w:rsidR="00CF6CBA" w:rsidRPr="00C97EA9">
        <w:rPr>
          <w:noProof/>
          <w:color w:val="141314"/>
          <w:lang w:val="en-US"/>
        </w:rPr>
        <w:t>(</w:t>
      </w:r>
      <w:hyperlink w:anchor="_ENREF_50" w:tooltip="Morin-Brureau, 2012 #5" w:history="1">
        <w:r w:rsidR="00DA74B9" w:rsidRPr="00C97EA9">
          <w:rPr>
            <w:noProof/>
            <w:color w:val="141314"/>
            <w:lang w:val="en-US"/>
          </w:rPr>
          <w:t>Morin-Brureau et al., 2012</w:t>
        </w:r>
      </w:hyperlink>
      <w:r w:rsidR="00CF6CBA" w:rsidRPr="00C97EA9">
        <w:rPr>
          <w:noProof/>
          <w:color w:val="141314"/>
          <w:lang w:val="en-US"/>
        </w:rPr>
        <w:t>)</w:t>
      </w:r>
      <w:r w:rsidR="00752624" w:rsidRPr="00C97EA9">
        <w:rPr>
          <w:color w:val="141314"/>
          <w:lang w:val="en-US"/>
        </w:rPr>
        <w:fldChar w:fldCharType="end"/>
      </w:r>
      <w:r w:rsidRPr="00C97EA9">
        <w:rPr>
          <w:color w:val="141314"/>
          <w:lang w:val="en-US"/>
        </w:rPr>
        <w:t xml:space="preserve">. </w:t>
      </w:r>
    </w:p>
    <w:p w14:paraId="2144C648" w14:textId="12547878" w:rsidR="000F37D2" w:rsidRPr="00C97EA9" w:rsidRDefault="00DF3EB4" w:rsidP="00D6702F">
      <w:pPr>
        <w:autoSpaceDE w:val="0"/>
        <w:autoSpaceDN w:val="0"/>
        <w:adjustRightInd w:val="0"/>
        <w:spacing w:line="480" w:lineRule="auto"/>
        <w:jc w:val="both"/>
        <w:outlineLvl w:val="0"/>
        <w:rPr>
          <w:b/>
          <w:color w:val="141314"/>
          <w:lang w:val="en-US"/>
        </w:rPr>
      </w:pPr>
      <w:r w:rsidRPr="00C97EA9">
        <w:rPr>
          <w:color w:val="141314"/>
          <w:lang w:val="en-US"/>
        </w:rPr>
        <w:t xml:space="preserve">In our data sets, we </w:t>
      </w:r>
      <w:r w:rsidR="002760B9" w:rsidRPr="00C97EA9">
        <w:rPr>
          <w:color w:val="141314"/>
          <w:lang w:val="en-US"/>
        </w:rPr>
        <w:t>observed a far more pronounced regulation of protein pathways linked with angiogenes</w:t>
      </w:r>
      <w:r w:rsidR="00752624" w:rsidRPr="00C97EA9">
        <w:rPr>
          <w:color w:val="141314"/>
          <w:lang w:val="en-US"/>
        </w:rPr>
        <w:t>is in the PHC</w:t>
      </w:r>
      <w:r w:rsidR="002760B9" w:rsidRPr="00C97EA9">
        <w:rPr>
          <w:color w:val="141314"/>
          <w:lang w:val="en-US"/>
        </w:rPr>
        <w:t>. The dysregulation of this protein group peaked during the latency period, but became already evident in the early post-insult phase and persisted into the chronic phase. Interestingly, the proteins of the respective pathways exhibited a substantial overlap with proteins that we identified by a bioinformatics analysis of the proteomic data set focused on inflammation and immune response during epile</w:t>
      </w:r>
      <w:r w:rsidR="00752624" w:rsidRPr="00C97EA9">
        <w:rPr>
          <w:color w:val="141314"/>
          <w:lang w:val="en-US"/>
        </w:rPr>
        <w:t xml:space="preserve">ptogenesis </w:t>
      </w:r>
      <w:r w:rsidR="00752624"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XYWxrZXI8L0F1dGhvcj48WWVhcj4yMDE2PC9ZZWFyPjxS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EzOC01ODwv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752624" w:rsidRPr="00C97EA9">
        <w:rPr>
          <w:color w:val="141314"/>
          <w:lang w:val="en-US"/>
        </w:rPr>
      </w:r>
      <w:r w:rsidR="00752624" w:rsidRPr="00C97EA9">
        <w:rPr>
          <w:color w:val="141314"/>
          <w:lang w:val="en-US"/>
        </w:rPr>
        <w:fldChar w:fldCharType="separate"/>
      </w:r>
      <w:r w:rsidR="00CF6CBA" w:rsidRPr="00C97EA9">
        <w:rPr>
          <w:noProof/>
          <w:color w:val="141314"/>
          <w:lang w:val="en-US"/>
        </w:rPr>
        <w:t>(</w:t>
      </w:r>
      <w:hyperlink w:anchor="_ENREF_73" w:tooltip="Walker, 2016 #8" w:history="1">
        <w:r w:rsidR="00DA74B9" w:rsidRPr="00C97EA9">
          <w:rPr>
            <w:noProof/>
            <w:color w:val="141314"/>
            <w:lang w:val="en-US"/>
          </w:rPr>
          <w:t>Walker et al., 2016</w:t>
        </w:r>
      </w:hyperlink>
      <w:r w:rsidR="00CF6CBA" w:rsidRPr="00C97EA9">
        <w:rPr>
          <w:noProof/>
          <w:color w:val="141314"/>
          <w:lang w:val="en-US"/>
        </w:rPr>
        <w:t>)</w:t>
      </w:r>
      <w:r w:rsidR="00752624" w:rsidRPr="00C97EA9">
        <w:rPr>
          <w:color w:val="141314"/>
          <w:lang w:val="en-US"/>
        </w:rPr>
        <w:fldChar w:fldCharType="end"/>
      </w:r>
      <w:r w:rsidR="002760B9" w:rsidRPr="00C97EA9">
        <w:rPr>
          <w:color w:val="141314"/>
          <w:lang w:val="en-US"/>
        </w:rPr>
        <w:t xml:space="preserve">. </w:t>
      </w:r>
    </w:p>
    <w:p w14:paraId="33333F49" w14:textId="10F0F5AA" w:rsidR="002760B9" w:rsidRPr="00C97EA9" w:rsidRDefault="000F37D2" w:rsidP="002760B9">
      <w:pPr>
        <w:autoSpaceDE w:val="0"/>
        <w:autoSpaceDN w:val="0"/>
        <w:adjustRightInd w:val="0"/>
        <w:spacing w:line="480" w:lineRule="auto"/>
        <w:jc w:val="both"/>
        <w:outlineLvl w:val="0"/>
        <w:rPr>
          <w:color w:val="141314"/>
          <w:lang w:val="en-US"/>
        </w:rPr>
      </w:pPr>
      <w:r w:rsidRPr="00C97EA9">
        <w:rPr>
          <w:color w:val="141314"/>
          <w:lang w:val="en-US"/>
        </w:rPr>
        <w:t xml:space="preserve">VEGF </w:t>
      </w:r>
      <w:r w:rsidR="002760B9" w:rsidRPr="00C97EA9">
        <w:rPr>
          <w:color w:val="141314"/>
          <w:lang w:val="en-US"/>
        </w:rPr>
        <w:t xml:space="preserve">acts as </w:t>
      </w:r>
      <w:r w:rsidRPr="00C97EA9">
        <w:rPr>
          <w:color w:val="141314"/>
          <w:lang w:val="en-US"/>
        </w:rPr>
        <w:t>a key regulator of angiogenesis</w:t>
      </w:r>
      <w:r w:rsidR="00EE75D3" w:rsidRPr="00C97EA9">
        <w:rPr>
          <w:color w:val="141314"/>
          <w:lang w:val="en-US"/>
        </w:rPr>
        <w:t xml:space="preserve"> </w:t>
      </w:r>
      <w:r w:rsidR="00EE75D3" w:rsidRPr="00C97EA9">
        <w:rPr>
          <w:color w:val="141314"/>
          <w:lang w:val="en-US"/>
        </w:rPr>
        <w:fldChar w:fldCharType="begin">
          <w:fldData xml:space="preserve">PEVuZE5vdGU+PENpdGU+PEF1dGhvcj5TYW50b3M8L0F1dGhvcj48WWVhcj4yMDA3PC9ZZWFyPjxS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TYW50b3M8L0F1dGhvcj48WWVhcj4yMDA3PC9ZZWFyPjxS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EE75D3" w:rsidRPr="00C97EA9">
        <w:rPr>
          <w:color w:val="141314"/>
          <w:lang w:val="en-US"/>
        </w:rPr>
      </w:r>
      <w:r w:rsidR="00EE75D3" w:rsidRPr="00C97EA9">
        <w:rPr>
          <w:color w:val="141314"/>
          <w:lang w:val="en-US"/>
        </w:rPr>
        <w:fldChar w:fldCharType="separate"/>
      </w:r>
      <w:r w:rsidR="00CF6CBA" w:rsidRPr="00C97EA9">
        <w:rPr>
          <w:noProof/>
          <w:color w:val="141314"/>
          <w:lang w:val="en-US"/>
        </w:rPr>
        <w:t>(</w:t>
      </w:r>
      <w:hyperlink w:anchor="_ENREF_65" w:tooltip="Santos, 2007 #31" w:history="1">
        <w:r w:rsidR="00DA74B9" w:rsidRPr="00C97EA9">
          <w:rPr>
            <w:noProof/>
            <w:color w:val="141314"/>
            <w:lang w:val="en-US"/>
          </w:rPr>
          <w:t>Santos et al., 2007</w:t>
        </w:r>
      </w:hyperlink>
      <w:r w:rsidR="00CF6CBA" w:rsidRPr="00C97EA9">
        <w:rPr>
          <w:noProof/>
          <w:color w:val="141314"/>
          <w:lang w:val="en-US"/>
        </w:rPr>
        <w:t>)</w:t>
      </w:r>
      <w:r w:rsidR="00EE75D3" w:rsidRPr="00C97EA9">
        <w:rPr>
          <w:color w:val="141314"/>
          <w:lang w:val="en-US"/>
        </w:rPr>
        <w:fldChar w:fldCharType="end"/>
      </w:r>
      <w:r w:rsidR="002760B9" w:rsidRPr="00C97EA9">
        <w:rPr>
          <w:color w:val="141314"/>
          <w:lang w:val="en-US"/>
        </w:rPr>
        <w:t xml:space="preserve">. We demonstrated regulation of </w:t>
      </w:r>
      <w:r w:rsidR="006E5E08" w:rsidRPr="00C97EA9">
        <w:rPr>
          <w:color w:val="141314"/>
          <w:lang w:val="en-US"/>
        </w:rPr>
        <w:t>s</w:t>
      </w:r>
      <w:r w:rsidRPr="00C97EA9">
        <w:rPr>
          <w:color w:val="141314"/>
          <w:lang w:val="en-US"/>
        </w:rPr>
        <w:t>everal proteins modulating VEGF expression or signaling</w:t>
      </w:r>
      <w:r w:rsidR="002760B9" w:rsidRPr="00C97EA9">
        <w:rPr>
          <w:color w:val="141314"/>
          <w:lang w:val="en-US"/>
        </w:rPr>
        <w:t>,</w:t>
      </w:r>
      <w:r w:rsidRPr="00C97EA9">
        <w:rPr>
          <w:color w:val="141314"/>
          <w:lang w:val="en-US"/>
        </w:rPr>
        <w:t xml:space="preserve"> or acting as </w:t>
      </w:r>
      <w:r w:rsidR="002760B9" w:rsidRPr="00C97EA9">
        <w:rPr>
          <w:color w:val="141314"/>
          <w:lang w:val="en-US"/>
        </w:rPr>
        <w:t xml:space="preserve">VEGF </w:t>
      </w:r>
      <w:r w:rsidRPr="00C97EA9">
        <w:rPr>
          <w:color w:val="141314"/>
          <w:lang w:val="en-US"/>
        </w:rPr>
        <w:t>downstream signaling factors and effectors</w:t>
      </w:r>
      <w:r w:rsidR="002760B9" w:rsidRPr="00C97EA9">
        <w:rPr>
          <w:color w:val="141314"/>
          <w:lang w:val="en-US"/>
        </w:rPr>
        <w:t xml:space="preserve"> during different phases of epilepsy development. </w:t>
      </w:r>
    </w:p>
    <w:p w14:paraId="12F0D567" w14:textId="2FC1B885" w:rsidR="000116F6" w:rsidRPr="00C97EA9" w:rsidRDefault="000116F6" w:rsidP="002760B9">
      <w:pPr>
        <w:autoSpaceDE w:val="0"/>
        <w:autoSpaceDN w:val="0"/>
        <w:adjustRightInd w:val="0"/>
        <w:spacing w:line="480" w:lineRule="auto"/>
        <w:jc w:val="both"/>
        <w:outlineLvl w:val="0"/>
        <w:rPr>
          <w:color w:val="141314"/>
          <w:lang w:val="en-US"/>
        </w:rPr>
      </w:pPr>
      <w:r w:rsidRPr="00C97EA9">
        <w:rPr>
          <w:color w:val="141314"/>
          <w:lang w:val="en-US"/>
        </w:rPr>
        <w:lastRenderedPageBreak/>
        <w:t>The proteins regulating angiogenesis included MCAM and ROCK2, which have been described as modulators of angiogenesis in earlier studies</w:t>
      </w:r>
      <w:r w:rsidR="00752624" w:rsidRPr="00C97EA9">
        <w:rPr>
          <w:color w:val="141314"/>
          <w:lang w:val="en-US"/>
        </w:rPr>
        <w:t xml:space="preserve"> </w:t>
      </w:r>
      <w:r w:rsidR="00752624" w:rsidRPr="00C97EA9">
        <w:rPr>
          <w:color w:val="141314"/>
          <w:lang w:val="en-US"/>
        </w:rPr>
        <w:fldChar w:fldCharType="begin">
          <w:fldData xml:space="preserve">PEVuZE5vdGU+PENpdGU+PEF1dGhvcj5PdWh0aXQ8L0F1dGhvcj48WWVhcj4yMDA5PC9ZZWFyPjxS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xMzAtNjwvcGFnZXM+PHZvbHVtZT4xNzk1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PdWh0aXQ8L0F1dGhvcj48WWVhcj4yMDA5PC9ZZWFyPjxS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xMzAtNjwvcGFnZXM+PHZvbHVtZT4xNzk1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752624" w:rsidRPr="00C97EA9">
        <w:rPr>
          <w:color w:val="141314"/>
          <w:lang w:val="en-US"/>
        </w:rPr>
      </w:r>
      <w:r w:rsidR="00752624" w:rsidRPr="00C97EA9">
        <w:rPr>
          <w:color w:val="141314"/>
          <w:lang w:val="en-US"/>
        </w:rPr>
        <w:fldChar w:fldCharType="separate"/>
      </w:r>
      <w:r w:rsidR="00CF6CBA" w:rsidRPr="00C97EA9">
        <w:rPr>
          <w:noProof/>
          <w:color w:val="141314"/>
          <w:lang w:val="en-US"/>
        </w:rPr>
        <w:t>(</w:t>
      </w:r>
      <w:hyperlink w:anchor="_ENREF_48" w:tooltip="Montalvo, 2013 #40" w:history="1">
        <w:r w:rsidR="00DA74B9" w:rsidRPr="00C97EA9">
          <w:rPr>
            <w:noProof/>
            <w:color w:val="141314"/>
            <w:lang w:val="en-US"/>
          </w:rPr>
          <w:t>Montalvo et al., 2013</w:t>
        </w:r>
      </w:hyperlink>
      <w:r w:rsidR="00CF6CBA" w:rsidRPr="00C97EA9">
        <w:rPr>
          <w:noProof/>
          <w:color w:val="141314"/>
          <w:lang w:val="en-US"/>
        </w:rPr>
        <w:t xml:space="preserve">; </w:t>
      </w:r>
      <w:hyperlink w:anchor="_ENREF_53" w:tooltip="Ouhtit, 2009 #39" w:history="1">
        <w:r w:rsidR="00DA74B9" w:rsidRPr="00C97EA9">
          <w:rPr>
            <w:noProof/>
            <w:color w:val="141314"/>
            <w:lang w:val="en-US"/>
          </w:rPr>
          <w:t>Ouhtit et al., 2009</w:t>
        </w:r>
      </w:hyperlink>
      <w:r w:rsidR="00CF6CBA" w:rsidRPr="00C97EA9">
        <w:rPr>
          <w:noProof/>
          <w:color w:val="141314"/>
          <w:lang w:val="en-US"/>
        </w:rPr>
        <w:t>)</w:t>
      </w:r>
      <w:r w:rsidR="00752624" w:rsidRPr="00C97EA9">
        <w:rPr>
          <w:color w:val="141314"/>
          <w:lang w:val="en-US"/>
        </w:rPr>
        <w:fldChar w:fldCharType="end"/>
      </w:r>
      <w:r w:rsidRPr="00C97EA9">
        <w:rPr>
          <w:color w:val="141314"/>
          <w:lang w:val="en-US"/>
        </w:rPr>
        <w:t xml:space="preserve">. </w:t>
      </w:r>
    </w:p>
    <w:p w14:paraId="62911C9C" w14:textId="413080EC" w:rsidR="00832CB4" w:rsidRPr="00C97EA9" w:rsidRDefault="000116F6" w:rsidP="002760B9">
      <w:pPr>
        <w:autoSpaceDE w:val="0"/>
        <w:autoSpaceDN w:val="0"/>
        <w:adjustRightInd w:val="0"/>
        <w:spacing w:line="480" w:lineRule="auto"/>
        <w:jc w:val="both"/>
        <w:outlineLvl w:val="0"/>
        <w:rPr>
          <w:color w:val="141314"/>
          <w:lang w:val="en-US"/>
        </w:rPr>
      </w:pPr>
      <w:r w:rsidRPr="00C97EA9">
        <w:rPr>
          <w:color w:val="141314"/>
          <w:lang w:val="en-US"/>
        </w:rPr>
        <w:t>Among the pro</w:t>
      </w:r>
      <w:r w:rsidR="000F16E8" w:rsidRPr="00C97EA9">
        <w:rPr>
          <w:color w:val="141314"/>
          <w:lang w:val="en-US"/>
        </w:rPr>
        <w:t>-</w:t>
      </w:r>
      <w:r w:rsidRPr="00C97EA9">
        <w:rPr>
          <w:color w:val="141314"/>
          <w:lang w:val="en-US"/>
        </w:rPr>
        <w:t>angiogenic proteins ANXA2 stood out with a continuous overexpression during all phases of epileptogenesis. According to</w:t>
      </w:r>
      <w:r w:rsidR="00752624" w:rsidRPr="00C97EA9">
        <w:rPr>
          <w:color w:val="141314"/>
          <w:lang w:val="en-US"/>
        </w:rPr>
        <w:t xml:space="preserve"> </w:t>
      </w:r>
      <w:hyperlink w:anchor="_ENREF_40" w:tooltip="Liu, 2016 #37" w:history="1">
        <w:r w:rsidR="00DA74B9" w:rsidRPr="00C97EA9">
          <w:rPr>
            <w:color w:val="141314"/>
            <w:lang w:val="en-US"/>
          </w:rPr>
          <w:fldChar w:fldCharType="begin"/>
        </w:r>
        <w:r w:rsidR="00DA74B9" w:rsidRPr="00C97EA9">
          <w:rPr>
            <w:color w:val="141314"/>
            <w:lang w:val="en-US"/>
          </w:rPr>
          <w:instrText xml:space="preserve"> ADDIN EN.CITE &lt;EndNote&gt;&lt;Cite AuthorYear="1"&gt;&lt;Author&gt;Liu&lt;/Author&gt;&lt;Year&gt;2016&lt;/Year&gt;&lt;RecNum&gt;37&lt;/RecNum&gt;&lt;DisplayText&gt;Liu and Hajjar (2016)&lt;/DisplayText&gt;&lt;record&gt;&lt;rec-number&gt;37&lt;/rec-number&gt;&lt;foreign-keys&gt;&lt;key app="EN" db-id="fd5a9sfe850fwdettdjv2dxype29zrwde5aw" timestamp="1490343508"&gt;37&lt;/key&gt;&lt;/foreign-keys&gt;&lt;ref-type name="Journal Article"&gt;17&lt;/ref-type&gt;&lt;contributors&gt;&lt;authors&gt;&lt;author&gt;Liu, W.&lt;/author&gt;&lt;author&gt;Hajjar, K. A.&lt;/author&gt;&lt;/authors&gt;&lt;/contributors&gt;&lt;titles&gt;&lt;title&gt;The annexin A2 system and angiogenesis&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1005-16&lt;/pages&gt;&lt;volume&gt;397&lt;/volume&gt;&lt;number&gt;10&lt;/number&gt;&lt;edition&gt;2016/07/02&lt;/edition&gt;&lt;dates&gt;&lt;year&gt;2016&lt;/year&gt;&lt;pub-dates&gt;&lt;date&gt;Oct 01&lt;/date&gt;&lt;/pub-dates&gt;&lt;/dates&gt;&lt;isbn&gt;1431-6730&lt;/isbn&gt;&lt;accession-num&gt;27366903&lt;/accession-num&gt;&lt;urls&gt;&lt;/urls&gt;&lt;electronic-resource-num&gt;10.1515/hsz-2016-0166&lt;/electronic-resource-num&gt;&lt;remote-database-provider&gt;NLM&lt;/remote-database-provider&gt;&lt;language&gt;eng&lt;/language&gt;&lt;/record&gt;&lt;/Cite&gt;&lt;/EndNote&gt;</w:instrText>
        </w:r>
        <w:r w:rsidR="00DA74B9" w:rsidRPr="00C97EA9">
          <w:rPr>
            <w:color w:val="141314"/>
            <w:lang w:val="en-US"/>
          </w:rPr>
          <w:fldChar w:fldCharType="separate"/>
        </w:r>
        <w:r w:rsidR="00DA74B9" w:rsidRPr="00C97EA9">
          <w:rPr>
            <w:noProof/>
            <w:color w:val="141314"/>
            <w:lang w:val="en-US"/>
          </w:rPr>
          <w:t>Liu and Hajjar (2016)</w:t>
        </w:r>
        <w:r w:rsidR="00DA74B9" w:rsidRPr="00C97EA9">
          <w:rPr>
            <w:color w:val="141314"/>
            <w:lang w:val="en-US"/>
          </w:rPr>
          <w:fldChar w:fldCharType="end"/>
        </w:r>
      </w:hyperlink>
      <w:r w:rsidR="00832CB4" w:rsidRPr="00C97EA9">
        <w:rPr>
          <w:color w:val="141314"/>
          <w:lang w:val="en-US"/>
        </w:rPr>
        <w:t>,</w:t>
      </w:r>
      <w:r w:rsidRPr="00C97EA9">
        <w:rPr>
          <w:color w:val="141314"/>
          <w:lang w:val="en-US"/>
        </w:rPr>
        <w:t xml:space="preserve"> ANXA2 can exert indirect pro-angiogenic effects. Thus, ANXA2 might trigger excessive angiogenesis throughout epileptogenesis. On the other hand, down-regulation of anti-angiogenic factors such as MARCKSL1 may</w:t>
      </w:r>
      <w:r w:rsidR="00832CB4" w:rsidRPr="00C97EA9">
        <w:rPr>
          <w:color w:val="141314"/>
          <w:lang w:val="en-US"/>
        </w:rPr>
        <w:t xml:space="preserve"> promote epileptogenesis-associated increases in angiogenesis. MARCKSL1, which can suppress VEGFR-2-dependent phosphoryla</w:t>
      </w:r>
      <w:r w:rsidR="009F6C71" w:rsidRPr="00C97EA9">
        <w:rPr>
          <w:color w:val="141314"/>
          <w:lang w:val="en-US"/>
        </w:rPr>
        <w:t xml:space="preserve">tion </w:t>
      </w:r>
      <w:r w:rsidR="009F6C71" w:rsidRPr="00C97EA9">
        <w:rPr>
          <w:color w:val="141314"/>
          <w:lang w:val="en-US"/>
        </w:rPr>
        <w:fldChar w:fldCharType="begin">
          <w:fldData xml:space="preserve">PEVuZE5vdGU+PENpdGU+PEF1dGhvcj5LaW08L0F1dGhvcj48WWVhcj4yMDE2PC9ZZWFyPjxSZWNO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wNDEtODwvcGFnZXM+PHZvbHVtZT4zNTwvdm9s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LaW08L0F1dGhvcj48WWVhcj4yMDE2PC9ZZWFyPjxSZWNO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wNDEtODwvcGFnZXM+PHZvbHVtZT4zNTwvdm9s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9F6C71" w:rsidRPr="00C97EA9">
        <w:rPr>
          <w:color w:val="141314"/>
          <w:lang w:val="en-US"/>
        </w:rPr>
      </w:r>
      <w:r w:rsidR="009F6C71" w:rsidRPr="00C97EA9">
        <w:rPr>
          <w:color w:val="141314"/>
          <w:lang w:val="en-US"/>
        </w:rPr>
        <w:fldChar w:fldCharType="separate"/>
      </w:r>
      <w:r w:rsidR="00CF6CBA" w:rsidRPr="00C97EA9">
        <w:rPr>
          <w:noProof/>
          <w:color w:val="141314"/>
          <w:lang w:val="en-US"/>
        </w:rPr>
        <w:t>(</w:t>
      </w:r>
      <w:hyperlink w:anchor="_ENREF_34" w:tooltip="Kim, 2016 #34" w:history="1">
        <w:r w:rsidR="00DA74B9" w:rsidRPr="00C97EA9">
          <w:rPr>
            <w:noProof/>
            <w:color w:val="141314"/>
            <w:lang w:val="en-US"/>
          </w:rPr>
          <w:t>Kim et al., 2016a</w:t>
        </w:r>
      </w:hyperlink>
      <w:r w:rsidR="00CF6CBA" w:rsidRPr="00C97EA9">
        <w:rPr>
          <w:noProof/>
          <w:color w:val="141314"/>
          <w:lang w:val="en-US"/>
        </w:rPr>
        <w:t>)</w:t>
      </w:r>
      <w:r w:rsidR="009F6C71" w:rsidRPr="00C97EA9">
        <w:rPr>
          <w:color w:val="141314"/>
          <w:lang w:val="en-US"/>
        </w:rPr>
        <w:fldChar w:fldCharType="end"/>
      </w:r>
      <w:r w:rsidR="009F6C71" w:rsidRPr="00C97EA9">
        <w:rPr>
          <w:color w:val="141314"/>
          <w:lang w:val="en-US"/>
        </w:rPr>
        <w:t xml:space="preserve">, </w:t>
      </w:r>
      <w:r w:rsidR="00832CB4" w:rsidRPr="00C97EA9">
        <w:rPr>
          <w:color w:val="141314"/>
          <w:lang w:val="en-US"/>
        </w:rPr>
        <w:t xml:space="preserve"> proved to be reduced during the latency pha</w:t>
      </w:r>
      <w:r w:rsidR="009F6C71" w:rsidRPr="00C97EA9">
        <w:rPr>
          <w:color w:val="141314"/>
          <w:lang w:val="en-US"/>
        </w:rPr>
        <w:t>se in the PHC</w:t>
      </w:r>
      <w:r w:rsidR="00832CB4" w:rsidRPr="00C97EA9">
        <w:rPr>
          <w:color w:val="141314"/>
          <w:lang w:val="en-US"/>
        </w:rPr>
        <w:t xml:space="preserve">, </w:t>
      </w:r>
      <w:r w:rsidR="00E652A7" w:rsidRPr="00C97EA9">
        <w:rPr>
          <w:color w:val="141314"/>
          <w:lang w:val="en-US"/>
        </w:rPr>
        <w:t xml:space="preserve">whereas </w:t>
      </w:r>
      <w:r w:rsidR="00832CB4" w:rsidRPr="00C97EA9">
        <w:rPr>
          <w:color w:val="141314"/>
          <w:lang w:val="en-US"/>
        </w:rPr>
        <w:t xml:space="preserve">its expression rates were increased in the </w:t>
      </w:r>
      <w:r w:rsidR="009F6C71" w:rsidRPr="00C97EA9">
        <w:rPr>
          <w:color w:val="141314"/>
          <w:lang w:val="en-US"/>
        </w:rPr>
        <w:t>chronic phase in the HC</w:t>
      </w:r>
      <w:r w:rsidR="00832CB4" w:rsidRPr="00C97EA9">
        <w:rPr>
          <w:color w:val="141314"/>
          <w:lang w:val="en-US"/>
        </w:rPr>
        <w:t xml:space="preserve">. Thus, regulation of MARCKSL1 might also restrict angiogenesis following epilepsy manifestation. </w:t>
      </w:r>
    </w:p>
    <w:p w14:paraId="045C6F29" w14:textId="2436458C" w:rsidR="008C63DD" w:rsidRPr="00C97EA9" w:rsidRDefault="00832CB4" w:rsidP="002760B9">
      <w:pPr>
        <w:autoSpaceDE w:val="0"/>
        <w:autoSpaceDN w:val="0"/>
        <w:adjustRightInd w:val="0"/>
        <w:spacing w:line="480" w:lineRule="auto"/>
        <w:jc w:val="both"/>
        <w:outlineLvl w:val="0"/>
        <w:rPr>
          <w:color w:val="141314"/>
          <w:lang w:val="en-US"/>
        </w:rPr>
      </w:pPr>
      <w:r w:rsidRPr="00C97EA9">
        <w:rPr>
          <w:color w:val="141314"/>
          <w:lang w:val="en-US"/>
        </w:rPr>
        <w:t xml:space="preserve">Caveolae are </w:t>
      </w:r>
      <w:r w:rsidR="00352FD5" w:rsidRPr="00C97EA9">
        <w:rPr>
          <w:color w:val="141314"/>
          <w:lang w:val="en-US"/>
        </w:rPr>
        <w:t>membrane invaginations</w:t>
      </w:r>
      <w:r w:rsidRPr="00C97EA9">
        <w:rPr>
          <w:color w:val="141314"/>
          <w:lang w:val="en-US"/>
        </w:rPr>
        <w:t xml:space="preserve"> structures that are frequently identified in endothelial cells</w:t>
      </w:r>
      <w:r w:rsidR="009D66C8" w:rsidRPr="00C97EA9">
        <w:rPr>
          <w:color w:val="141314"/>
          <w:lang w:val="en-US"/>
        </w:rPr>
        <w:t xml:space="preserve"> </w:t>
      </w:r>
      <w:r w:rsidR="009D66C8" w:rsidRPr="00C97EA9">
        <w:rPr>
          <w:color w:val="141314"/>
          <w:lang w:val="en-US"/>
        </w:rPr>
        <w:fldChar w:fldCharType="begin">
          <w:fldData xml:space="preserve">PEVuZE5vdGU+PENpdGU+PEF1dGhvcj5NYXNzaW1pbm88L0F1dGhvcj48WWVhcj4yMDAyPC9ZZWFy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zMzQtNDg8L3BhZ2VzPjx2b2x1bWU+MTc0Njwvdm9sdW1lPjxu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</w:fldData>
        </w:fldChar>
      </w:r>
      <w:r w:rsidR="00CF6CBA" w:rsidRPr="00C97EA9">
        <w:rPr>
          <w:color w:val="141314"/>
          <w:lang w:val="en-US"/>
        </w:rPr>
        <w:instrText xml:space="preserve"> ADDIN EN.CITE </w:instrText>
      </w:r>
      <w:r w:rsidR="00CF6CBA" w:rsidRPr="00C97EA9">
        <w:rPr>
          <w:color w:val="141314"/>
          <w:lang w:val="en-US"/>
        </w:rPr>
        <w:fldChar w:fldCharType="begin">
          <w:fldData xml:space="preserve">PEVuZE5vdGU+PENpdGU+PEF1dGhvcj5NYXNzaW1pbm88L0F1dGhvcj48WWVhcj4yMDAyPC9ZZWFy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zMzQtNDg8L3BhZ2VzPjx2b2x1bWU+MTc0Njwvdm9sdW1lPjxu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</w:fldData>
        </w:fldChar>
      </w:r>
      <w:r w:rsidR="00CF6CBA" w:rsidRPr="00C97EA9">
        <w:rPr>
          <w:color w:val="141314"/>
          <w:lang w:val="en-US"/>
        </w:rPr>
        <w:instrText xml:space="preserve"> ADDIN EN.CITE.DATA </w:instrText>
      </w:r>
      <w:r w:rsidR="00CF6CBA" w:rsidRPr="00C97EA9">
        <w:rPr>
          <w:color w:val="141314"/>
          <w:lang w:val="en-US"/>
        </w:rPr>
      </w:r>
      <w:r w:rsidR="00CF6CBA" w:rsidRPr="00C97EA9">
        <w:rPr>
          <w:color w:val="141314"/>
          <w:lang w:val="en-US"/>
        </w:rPr>
        <w:fldChar w:fldCharType="end"/>
      </w:r>
      <w:r w:rsidR="009D66C8" w:rsidRPr="00C97EA9">
        <w:rPr>
          <w:color w:val="141314"/>
          <w:lang w:val="en-US"/>
        </w:rPr>
      </w:r>
      <w:r w:rsidR="009D66C8" w:rsidRPr="00C97EA9">
        <w:rPr>
          <w:color w:val="141314"/>
          <w:lang w:val="en-US"/>
        </w:rPr>
        <w:fldChar w:fldCharType="separate"/>
      </w:r>
      <w:r w:rsidR="00CF6CBA" w:rsidRPr="00C97EA9">
        <w:rPr>
          <w:noProof/>
          <w:color w:val="141314"/>
          <w:lang w:val="en-US"/>
        </w:rPr>
        <w:t>(</w:t>
      </w:r>
      <w:hyperlink w:anchor="_ENREF_43" w:tooltip="Massimino, 2002 #58" w:history="1">
        <w:r w:rsidR="00DA74B9" w:rsidRPr="00C97EA9">
          <w:rPr>
            <w:noProof/>
            <w:color w:val="141314"/>
            <w:lang w:val="en-US"/>
          </w:rPr>
          <w:t>Massimino et al., 2002</w:t>
        </w:r>
      </w:hyperlink>
      <w:r w:rsidR="00CF6CBA" w:rsidRPr="00C97EA9">
        <w:rPr>
          <w:noProof/>
          <w:color w:val="141314"/>
          <w:lang w:val="en-US"/>
        </w:rPr>
        <w:t xml:space="preserve">; </w:t>
      </w:r>
      <w:hyperlink w:anchor="_ENREF_69" w:tooltip="Stan, 2005 #59" w:history="1">
        <w:r w:rsidR="00DA74B9" w:rsidRPr="00C97EA9">
          <w:rPr>
            <w:noProof/>
            <w:color w:val="141314"/>
            <w:lang w:val="en-US"/>
          </w:rPr>
          <w:t>Stan, 2005</w:t>
        </w:r>
      </w:hyperlink>
      <w:r w:rsidR="00CF6CBA" w:rsidRPr="00C97EA9">
        <w:rPr>
          <w:noProof/>
          <w:color w:val="141314"/>
          <w:lang w:val="en-US"/>
        </w:rPr>
        <w:t>)</w:t>
      </w:r>
      <w:r w:rsidR="009D66C8" w:rsidRPr="00C97EA9">
        <w:rPr>
          <w:color w:val="141314"/>
          <w:lang w:val="en-US"/>
        </w:rPr>
        <w:fldChar w:fldCharType="end"/>
      </w:r>
      <w:r w:rsidRPr="00C97EA9">
        <w:rPr>
          <w:color w:val="141314"/>
          <w:lang w:val="en-US"/>
        </w:rPr>
        <w:t xml:space="preserve">. PTRF </w:t>
      </w:r>
      <w:r w:rsidR="00352FD5" w:rsidRPr="00C97EA9">
        <w:rPr>
          <w:color w:val="141314"/>
          <w:lang w:val="en-US"/>
        </w:rPr>
        <w:t xml:space="preserve">constitutes a functionally relevant </w:t>
      </w:r>
      <w:r w:rsidR="009D66C8" w:rsidRPr="00C97EA9">
        <w:rPr>
          <w:color w:val="141314"/>
          <w:lang w:val="en-US"/>
        </w:rPr>
        <w:t xml:space="preserve">component of the caveolar coat </w:t>
      </w:r>
      <w:r w:rsidR="009D66C8" w:rsidRPr="00C97EA9">
        <w:rPr>
          <w:color w:val="141314"/>
          <w:lang w:val="en-US"/>
        </w:rPr>
        <w:fldChar w:fldCharType="begin"/>
      </w:r>
      <w:r w:rsidR="00CF6CBA" w:rsidRPr="00C97EA9">
        <w:rPr>
          <w:color w:val="141314"/>
          <w:lang w:val="en-US"/>
        </w:rPr>
        <w:instrText xml:space="preserve"> ADDIN EN.CITE &lt;EndNote&gt;&lt;Cite&gt;&lt;Author&gt;Chadda&lt;/Author&gt;&lt;Year&gt;2008&lt;/Year&gt;&lt;RecNum&gt;60&lt;/RecNum&gt;&lt;DisplayText&gt;(Chadda and Mayor, 2008)&lt;/DisplayText&gt;&lt;record&gt;&lt;rec-number&gt;60&lt;/rec-number&gt;&lt;foreign-keys&gt;&lt;key app="EN" db-id="fd5a9sfe850fwdettdjv2dxype29zrwde5aw" timestamp="1496991107"&gt;60&lt;/key&gt;&lt;/foreign-keys&gt;&lt;ref-type name="Journal Article"&gt;17&lt;/ref-type&gt;&lt;contributors&gt;&lt;authors&gt;&lt;author&gt;Chadda, R.&lt;/author&gt;&lt;author&gt;Mayor, S.&lt;/author&gt;&lt;/authors&gt;&lt;/contributors&gt;&lt;auth-address&gt;National Centre for Biological Sciences, Bellary Road, Bangalore 560 005, India.&lt;/auth-address&gt;&lt;titles&gt;&lt;title&gt;PTRF triggers a cave in&lt;/title&gt;&lt;secondary-title&gt;Cell&lt;/secondary-title&gt;&lt;alt-title&gt;Cell&lt;/alt-title&gt;&lt;/titles&gt;&lt;periodical&gt;&lt;full-title&gt;Cell&lt;/full-title&gt;&lt;abbr-1&gt;Cell&lt;/abbr-1&gt;&lt;/periodical&gt;&lt;alt-periodical&gt;&lt;full-title&gt;Cell&lt;/full-title&gt;&lt;abbr-1&gt;Cell&lt;/abbr-1&gt;&lt;/alt-periodical&gt;&lt;pages&gt;23-4&lt;/pages&gt;&lt;volume&gt;132&lt;/volume&gt;&lt;number&gt;1&lt;/number&gt;&lt;edition&gt;2008/01/15&lt;/edition&gt;&lt;keywords&gt;&lt;keyword&gt;Animals&lt;/keyword&gt;&lt;keyword&gt;Caveolae/*metabolism/ultrastructure&lt;/keyword&gt;&lt;keyword&gt;Caveolin 1/metabolism&lt;/keyword&gt;&lt;keyword&gt;Cell Membrane/*metabolism/ultrastructure&lt;/keyword&gt;&lt;keyword&gt;Endocytosis/physiology&lt;/keyword&gt;&lt;keyword&gt;Humans&lt;/keyword&gt;&lt;keyword&gt;Insulin/metabolism&lt;/keyword&gt;&lt;keyword&gt;Membrane Proteins&lt;/keyword&gt;&lt;keyword&gt;Mice&lt;/keyword&gt;&lt;keyword&gt;Phosphorylation&lt;/keyword&gt;&lt;keyword&gt;Protein Transport/physiology&lt;/keyword&gt;&lt;keyword&gt;RNA-Binding Proteins/genetics/*metabolism&lt;/keyword&gt;&lt;keyword&gt;Signal Transduction/physiology&lt;/keyword&gt;&lt;/keywords&gt;&lt;dates&gt;&lt;year&gt;2008&lt;/year&gt;&lt;pub-dates&gt;&lt;date&gt;Jan 11&lt;/date&gt;&lt;/pub-dates&gt;&lt;/dates&gt;&lt;isbn&gt;0092-8674 (Print)&amp;#xD;0092-8674&lt;/isbn&gt;&lt;accession-num&gt;18191216&lt;/accession-num&gt;&lt;urls&gt;&lt;/urls&gt;&lt;electronic-resource-num&gt;10.1016/j.cell.2007.12.021&lt;/electronic-resource-num&gt;&lt;remote-database-provider&gt;NLM&lt;/remote-database-provider&gt;&lt;language&gt;eng&lt;/language&gt;&lt;/record&gt;&lt;/Cite&gt;&lt;/EndNote&gt;</w:instrText>
      </w:r>
      <w:r w:rsidR="009D66C8" w:rsidRPr="00C97EA9">
        <w:rPr>
          <w:color w:val="141314"/>
          <w:lang w:val="en-US"/>
        </w:rPr>
        <w:fldChar w:fldCharType="separate"/>
      </w:r>
      <w:r w:rsidR="00CF6CBA" w:rsidRPr="00C97EA9">
        <w:rPr>
          <w:noProof/>
          <w:color w:val="141314"/>
          <w:lang w:val="en-US"/>
        </w:rPr>
        <w:t>(</w:t>
      </w:r>
      <w:hyperlink w:anchor="_ENREF_8" w:tooltip="Chadda, 2008 #60" w:history="1">
        <w:r w:rsidR="00DA74B9" w:rsidRPr="00C97EA9">
          <w:rPr>
            <w:noProof/>
            <w:color w:val="141314"/>
            <w:lang w:val="en-US"/>
          </w:rPr>
          <w:t>Chadda and Mayor, 2008</w:t>
        </w:r>
      </w:hyperlink>
      <w:r w:rsidR="00CF6CBA" w:rsidRPr="00C97EA9">
        <w:rPr>
          <w:noProof/>
          <w:color w:val="141314"/>
          <w:lang w:val="en-US"/>
        </w:rPr>
        <w:t>)</w:t>
      </w:r>
      <w:r w:rsidR="009D66C8" w:rsidRPr="00C97EA9">
        <w:rPr>
          <w:color w:val="141314"/>
          <w:lang w:val="en-US"/>
        </w:rPr>
        <w:fldChar w:fldCharType="end"/>
      </w:r>
      <w:r w:rsidR="00352FD5" w:rsidRPr="00C97EA9">
        <w:rPr>
          <w:color w:val="141314"/>
          <w:lang w:val="en-US"/>
        </w:rPr>
        <w:t xml:space="preserve">. Deletion of PTRF results in flattening of caveolae and internalization and degradation of caveolin-1 </w:t>
      </w:r>
      <w:r w:rsidR="009D66C8" w:rsidRPr="00C97EA9">
        <w:rPr>
          <w:color w:val="141314"/>
          <w:lang w:val="en-US"/>
        </w:rPr>
        <w:fldChar w:fldCharType="begin"/>
      </w:r>
      <w:r w:rsidR="00CF6CBA" w:rsidRPr="00C97EA9">
        <w:rPr>
          <w:color w:val="141314"/>
          <w:lang w:val="en-US"/>
        </w:rPr>
        <w:instrText xml:space="preserve"> ADDIN EN.CITE &lt;EndNote&gt;&lt;Cite&gt;&lt;Author&gt;Chadda&lt;/Author&gt;&lt;Year&gt;2008&lt;/Year&gt;&lt;RecNum&gt;60&lt;/RecNum&gt;&lt;DisplayText&gt;(Chadda and Mayor, 2008)&lt;/DisplayText&gt;&lt;record&gt;&lt;rec-number&gt;60&lt;/rec-number&gt;&lt;foreign-keys&gt;&lt;key app="EN" db-id="fd5a9sfe850fwdettdjv2dxype29zrwde5aw" timestamp="1496991107"&gt;60&lt;/key&gt;&lt;/foreign-keys&gt;&lt;ref-type name="Journal Article"&gt;17&lt;/ref-type&gt;&lt;contributors&gt;&lt;authors&gt;&lt;author&gt;Chadda, R.&lt;/author&gt;&lt;author&gt;Mayor, S.&lt;/author&gt;&lt;/authors&gt;&lt;/contributors&gt;&lt;auth-address&gt;National Centre for Biological Sciences, Bellary Road, Bangalore 560 005, India.&lt;/auth-address&gt;&lt;titles&gt;&lt;title&gt;PTRF triggers a cave in&lt;/title&gt;&lt;secondary-title&gt;Cell&lt;/secondary-title&gt;&lt;alt-title&gt;Cell&lt;/alt-title&gt;&lt;/titles&gt;&lt;periodical&gt;&lt;full-title&gt;Cell&lt;/full-title&gt;&lt;abbr-1&gt;Cell&lt;/abbr-1&gt;&lt;/periodical&gt;&lt;alt-periodical&gt;&lt;full-title&gt;Cell&lt;/full-title&gt;&lt;abbr-1&gt;Cell&lt;/abbr-1&gt;&lt;/alt-periodical&gt;&lt;pages&gt;23-4&lt;/pages&gt;&lt;volume&gt;132&lt;/volume&gt;&lt;number&gt;1&lt;/number&gt;&lt;edition&gt;2008/01/15&lt;/edition&gt;&lt;keywords&gt;&lt;keyword&gt;Animals&lt;/keyword&gt;&lt;keyword&gt;Caveolae/*metabolism/ultrastructure&lt;/keyword&gt;&lt;keyword&gt;Caveolin 1/metabolism&lt;/keyword&gt;&lt;keyword&gt;Cell Membrane/*metabolism/ultrastructure&lt;/keyword&gt;&lt;keyword&gt;Endocytosis/physiology&lt;/keyword&gt;&lt;keyword&gt;Humans&lt;/keyword&gt;&lt;keyword&gt;Insulin/metabolism&lt;/keyword&gt;&lt;keyword&gt;Membrane Proteins&lt;/keyword&gt;&lt;keyword&gt;Mice&lt;/keyword&gt;&lt;keyword&gt;Phosphorylation&lt;/keyword&gt;&lt;keyword&gt;Protein Transport/physiology&lt;/keyword&gt;&lt;keyword&gt;RNA-Binding Proteins/genetics/*metabolism&lt;/keyword&gt;&lt;keyword&gt;Signal Transduction/physiology&lt;/keyword&gt;&lt;/keywords&gt;&lt;dates&gt;&lt;year&gt;2008&lt;/year&gt;&lt;pub-dates&gt;&lt;date&gt;Jan 11&lt;/date&gt;&lt;/pub-dates&gt;&lt;/dates&gt;&lt;isbn&gt;0092-8674 (Print)&amp;#xD;0092-8674&lt;/isbn&gt;&lt;accession-num&gt;18191216&lt;/accession-num&gt;&lt;urls&gt;&lt;/urls&gt;&lt;electronic-resource-num&gt;10.1016/j.cell.2007.12.021&lt;/electronic-resource-num&gt;&lt;remote-database-provider&gt;NLM&lt;/remote-database-provider&gt;&lt;language&gt;eng&lt;/language&gt;&lt;/record&gt;&lt;/Cite&gt;&lt;/EndNote&gt;</w:instrText>
      </w:r>
      <w:r w:rsidR="009D66C8" w:rsidRPr="00C97EA9">
        <w:rPr>
          <w:color w:val="141314"/>
          <w:lang w:val="en-US"/>
        </w:rPr>
        <w:fldChar w:fldCharType="separate"/>
      </w:r>
      <w:r w:rsidR="00CF6CBA" w:rsidRPr="00C97EA9">
        <w:rPr>
          <w:noProof/>
          <w:color w:val="141314"/>
          <w:lang w:val="en-US"/>
        </w:rPr>
        <w:t>(</w:t>
      </w:r>
      <w:hyperlink w:anchor="_ENREF_8" w:tooltip="Chadda, 2008 #60" w:history="1">
        <w:r w:rsidR="00DA74B9" w:rsidRPr="00C97EA9">
          <w:rPr>
            <w:noProof/>
            <w:color w:val="141314"/>
            <w:lang w:val="en-US"/>
          </w:rPr>
          <w:t>Chadda and Mayor, 2008</w:t>
        </w:r>
      </w:hyperlink>
      <w:r w:rsidR="00CF6CBA" w:rsidRPr="00C97EA9">
        <w:rPr>
          <w:noProof/>
          <w:color w:val="141314"/>
          <w:lang w:val="en-US"/>
        </w:rPr>
        <w:t>)</w:t>
      </w:r>
      <w:r w:rsidR="009D66C8" w:rsidRPr="00C97EA9">
        <w:rPr>
          <w:color w:val="141314"/>
          <w:lang w:val="en-US"/>
        </w:rPr>
        <w:fldChar w:fldCharType="end"/>
      </w:r>
      <w:r w:rsidR="00352FD5" w:rsidRPr="00C97EA9">
        <w:rPr>
          <w:color w:val="141314"/>
          <w:lang w:val="en-US"/>
        </w:rPr>
        <w:t>.</w:t>
      </w:r>
      <w:r w:rsidRPr="00C97EA9">
        <w:rPr>
          <w:color w:val="141314"/>
          <w:lang w:val="en-US"/>
        </w:rPr>
        <w:t xml:space="preserve"> </w:t>
      </w:r>
      <w:r w:rsidR="00352FD5" w:rsidRPr="00C97EA9">
        <w:rPr>
          <w:color w:val="141314"/>
          <w:lang w:val="en-US"/>
        </w:rPr>
        <w:t>Taking into account that alterations in caveolae can affect angiogenesis</w:t>
      </w:r>
      <w:r w:rsidR="009D66C8" w:rsidRPr="00C97EA9">
        <w:rPr>
          <w:color w:val="141314"/>
          <w:lang w:val="en-US"/>
        </w:rPr>
        <w:t xml:space="preserve"> </w:t>
      </w:r>
      <w:r w:rsidR="009D66C8" w:rsidRPr="00C97EA9">
        <w:rPr>
          <w:color w:val="141314"/>
          <w:lang w:val="en-US"/>
        </w:rPr>
        <w:fldChar w:fldCharType="begin"/>
      </w:r>
      <w:r w:rsidR="00CF6CBA" w:rsidRPr="00C97EA9">
        <w:rPr>
          <w:color w:val="141314"/>
          <w:lang w:val="en-US"/>
        </w:rPr>
        <w:instrText xml:space="preserve"> ADDIN EN.CITE &lt;EndNote&gt;&lt;Cite&gt;&lt;Author&gt;Massimino&lt;/Author&gt;&lt;Year&gt;2002&lt;/Year&gt;&lt;RecNum&gt;58&lt;/RecNum&gt;&lt;DisplayText&gt;(Massimino et al., 2002)&lt;/DisplayText&gt;&lt;record&gt;&lt;rec-number&gt;58&lt;/rec-number&gt;&lt;foreign-keys&gt;&lt;key app="EN" db-id="fd5a9sfe850fwdettdjv2dxype29zrwde5aw" timestamp="1496990958"&gt;58&lt;/key&gt;&lt;/foreign-keys&gt;&lt;ref-type name="Journal Article"&gt;17&lt;/ref-type&gt;&lt;contributors&gt;&lt;authors&gt;&lt;author&gt;Massimino, M. L.&lt;/author&gt;&lt;author&gt;Griffoni, C.&lt;/author&gt;&lt;author&gt;Spisni, E.&lt;/author&gt;&lt;author&gt;Toni, M.&lt;/author&gt;&lt;author&gt;Tomasi, V.&lt;/author&gt;&lt;/authors&gt;&lt;/contributors&gt;&lt;auth-address&gt;Department of Biochemistry, University of Padova, Padua 35121, Italy.&lt;/auth-address&gt;&lt;titles&gt;&lt;title&gt;Involvement of caveolae and caveolae-like domains in signalling, cell survival and angiogenesis&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93-8&lt;/pages&gt;&lt;volume&gt;14&lt;/volume&gt;&lt;number&gt;2&lt;/number&gt;&lt;edition&gt;2002/01/10&lt;/edition&gt;&lt;keywords&gt;&lt;keyword&gt;Animals&lt;/keyword&gt;&lt;keyword&gt;Binding Sites&lt;/keyword&gt;&lt;keyword&gt;Caveolae/chemistry/*physiology&lt;/keyword&gt;&lt;keyword&gt;Caveolin 1&lt;/keyword&gt;&lt;keyword&gt;Caveolins/metabolism&lt;/keyword&gt;&lt;keyword&gt;Cell Survival&lt;/keyword&gt;&lt;keyword&gt;Cytochrome P-450 Enzyme System/chemistry/physiology&lt;/keyword&gt;&lt;keyword&gt;Humans&lt;/keyword&gt;&lt;keyword&gt;Intramolecular Oxidoreductases/chemistry/physiology&lt;/keyword&gt;&lt;keyword&gt;Mice&lt;/keyword&gt;&lt;keyword&gt;Neovascularization, Physiologic&lt;/keyword&gt;&lt;keyword&gt;PrPC Proteins/chemistry/physiology&lt;/keyword&gt;&lt;keyword&gt;Protein Structure, Tertiary&lt;/keyword&gt;&lt;keyword&gt;*Signal Transduction&lt;/keyword&gt;&lt;/keywords&gt;&lt;dates&gt;&lt;year&gt;2002&lt;/year&gt;&lt;pub-dates&gt;&lt;date&gt;Feb&lt;/date&gt;&lt;/pub-dates&gt;&lt;/dates&gt;&lt;isbn&gt;0898-6568 (Print)&amp;#xD;0898-6568&lt;/isbn&gt;&lt;accession-num&gt;11781132&lt;/accession-num&gt;&lt;urls&gt;&lt;/urls&gt;&lt;remote-database-provider&gt;NLM&lt;/remote-database-provider&gt;&lt;language&gt;eng&lt;/language&gt;&lt;/record&gt;&lt;/Cite&gt;&lt;/EndNote&gt;</w:instrText>
      </w:r>
      <w:r w:rsidR="009D66C8" w:rsidRPr="00C97EA9">
        <w:rPr>
          <w:color w:val="141314"/>
          <w:lang w:val="en-US"/>
        </w:rPr>
        <w:fldChar w:fldCharType="separate"/>
      </w:r>
      <w:r w:rsidR="00CF6CBA" w:rsidRPr="00C97EA9">
        <w:rPr>
          <w:noProof/>
          <w:color w:val="141314"/>
          <w:lang w:val="en-US"/>
        </w:rPr>
        <w:t>(</w:t>
      </w:r>
      <w:hyperlink w:anchor="_ENREF_43" w:tooltip="Massimino, 2002 #58" w:history="1">
        <w:r w:rsidR="00DA74B9" w:rsidRPr="00C97EA9">
          <w:rPr>
            <w:noProof/>
            <w:color w:val="141314"/>
            <w:lang w:val="en-US"/>
          </w:rPr>
          <w:t>Massimino et al., 2002</w:t>
        </w:r>
      </w:hyperlink>
      <w:r w:rsidR="00CF6CBA" w:rsidRPr="00C97EA9">
        <w:rPr>
          <w:noProof/>
          <w:color w:val="141314"/>
          <w:lang w:val="en-US"/>
        </w:rPr>
        <w:t>)</w:t>
      </w:r>
      <w:r w:rsidR="009D66C8" w:rsidRPr="00C97EA9">
        <w:rPr>
          <w:color w:val="141314"/>
          <w:lang w:val="en-US"/>
        </w:rPr>
        <w:fldChar w:fldCharType="end"/>
      </w:r>
      <w:r w:rsidR="00352FD5" w:rsidRPr="00C97EA9">
        <w:rPr>
          <w:color w:val="141314"/>
          <w:lang w:val="en-US"/>
        </w:rPr>
        <w:t>, delayed differential expression of PTRF during epileptogenesis may also indirectly influence</w:t>
      </w:r>
      <w:r w:rsidR="001D1291" w:rsidRPr="00C97EA9">
        <w:rPr>
          <w:color w:val="141314"/>
          <w:lang w:val="en-US"/>
        </w:rPr>
        <w:t xml:space="preserve"> the induction of angiogenesis.</w:t>
      </w:r>
    </w:p>
    <w:p w14:paraId="42DFCD8C" w14:textId="32133F49" w:rsidR="008C63DD" w:rsidRPr="00C97EA9" w:rsidRDefault="008C63DD" w:rsidP="002760B9">
      <w:pPr>
        <w:autoSpaceDE w:val="0"/>
        <w:autoSpaceDN w:val="0"/>
        <w:adjustRightInd w:val="0"/>
        <w:spacing w:line="480" w:lineRule="auto"/>
        <w:jc w:val="both"/>
        <w:outlineLvl w:val="0"/>
        <w:rPr>
          <w:color w:val="141314"/>
          <w:lang w:val="en-US"/>
        </w:rPr>
      </w:pPr>
      <w:r w:rsidRPr="00C97EA9">
        <w:rPr>
          <w:color w:val="141314"/>
          <w:lang w:val="en-US"/>
        </w:rPr>
        <w:t>Finally, we have compared our findings with available proteomic data sets from rodent models and human tissue. The comparison faces major limitations considering the profound differences in the experimental study designs, and the fact that human tissue is from patients following manifestation of epilepsy.</w:t>
      </w:r>
      <w:r w:rsidR="00BC5035" w:rsidRPr="00C97EA9">
        <w:rPr>
          <w:color w:val="141314"/>
          <w:lang w:val="en-US"/>
        </w:rPr>
        <w:t xml:space="preserve"> The only study indicating a relevant overlap is the study by Bitsika et al. (2016), which we have previously applied to a comparative weighted gene-coexpression network analysis (WGCNA)</w:t>
      </w:r>
      <w:r w:rsidR="00C24DC6" w:rsidRPr="00C97EA9">
        <w:rPr>
          <w:color w:val="141314"/>
          <w:lang w:val="en-US"/>
        </w:rPr>
        <w:t xml:space="preserve"> </w:t>
      </w:r>
      <w:r w:rsidR="00BC5035" w:rsidRPr="00C97EA9">
        <w:rPr>
          <w:color w:val="141314"/>
          <w:lang w:val="en-US"/>
        </w:rPr>
        <w:t xml:space="preserve">(Keck et al., 2017). The present data further confirm parallels in the data sets, which several differentially expressed proteins exhibiting a </w:t>
      </w:r>
      <w:r w:rsidR="00BC5035" w:rsidRPr="00C97EA9">
        <w:rPr>
          <w:color w:val="141314"/>
          <w:lang w:val="en-US"/>
        </w:rPr>
        <w:lastRenderedPageBreak/>
        <w:t xml:space="preserve">regulation in both studies. However, the outcome of the comparison also underlines the differences in the time course patterns when comparing the mouse intrahippocampal kainic acid models with the rat electrical post-status epilepticus model.  </w:t>
      </w:r>
      <w:r w:rsidRPr="00C97EA9">
        <w:rPr>
          <w:color w:val="141314"/>
          <w:lang w:val="en-US"/>
        </w:rPr>
        <w:t xml:space="preserve"> </w:t>
      </w:r>
    </w:p>
    <w:p w14:paraId="6FACDB7D" w14:textId="77777777" w:rsidR="00BC5035" w:rsidRPr="00C97EA9" w:rsidRDefault="00BC5035" w:rsidP="00E01951">
      <w:pPr>
        <w:autoSpaceDE w:val="0"/>
        <w:autoSpaceDN w:val="0"/>
        <w:adjustRightInd w:val="0"/>
        <w:spacing w:line="480" w:lineRule="auto"/>
        <w:jc w:val="both"/>
        <w:outlineLvl w:val="0"/>
        <w:rPr>
          <w:color w:val="141314"/>
          <w:lang w:val="en-US"/>
        </w:rPr>
      </w:pPr>
    </w:p>
    <w:p w14:paraId="20662104" w14:textId="754192E2" w:rsidR="00E01951" w:rsidRPr="00C97EA9" w:rsidRDefault="00E01951" w:rsidP="00E01951">
      <w:pPr>
        <w:autoSpaceDE w:val="0"/>
        <w:autoSpaceDN w:val="0"/>
        <w:adjustRightInd w:val="0"/>
        <w:spacing w:line="480" w:lineRule="auto"/>
        <w:jc w:val="both"/>
        <w:outlineLvl w:val="0"/>
        <w:rPr>
          <w:color w:val="141314"/>
          <w:lang w:val="en-US"/>
        </w:rPr>
      </w:pPr>
      <w:r w:rsidRPr="00C97EA9">
        <w:rPr>
          <w:color w:val="141314"/>
          <w:lang w:val="en-US"/>
        </w:rPr>
        <w:t>In conclusion, our proteomic analysis revealed complex alterations in expression patterns of proteins associated with cell stress and cell death, ECM remodeling, cell-ECM interactions, cell-cell interactions, angiogenesis, and blood-brain barrier function. The time course information about the development of expression patterns during epileptogenesis provides valuable information for future selection of target and biomarker candidates. Immunohistochemical analysis of FERMT2</w:t>
      </w:r>
      <w:r w:rsidR="0029359F" w:rsidRPr="00C97EA9">
        <w:rPr>
          <w:color w:val="141314"/>
          <w:lang w:val="en-US"/>
        </w:rPr>
        <w:t>, nucleolin, CD18, and CD44</w:t>
      </w:r>
      <w:r w:rsidRPr="00C97EA9">
        <w:rPr>
          <w:color w:val="141314"/>
          <w:lang w:val="en-US"/>
        </w:rPr>
        <w:t xml:space="preserve"> further confirmed the validity of the data.</w:t>
      </w:r>
    </w:p>
    <w:p w14:paraId="7A184CA6" w14:textId="77777777" w:rsidR="00E01951" w:rsidRPr="00C97EA9" w:rsidRDefault="00E01951" w:rsidP="00B97421">
      <w:pPr>
        <w:autoSpaceDE w:val="0"/>
        <w:autoSpaceDN w:val="0"/>
        <w:adjustRightInd w:val="0"/>
        <w:spacing w:line="480" w:lineRule="auto"/>
        <w:jc w:val="both"/>
        <w:outlineLvl w:val="0"/>
        <w:rPr>
          <w:color w:val="141314"/>
          <w:lang w:val="en-US"/>
        </w:rPr>
      </w:pPr>
    </w:p>
    <w:p w14:paraId="25F232E6" w14:textId="77777777" w:rsidR="00E01951" w:rsidRPr="00C97EA9" w:rsidRDefault="00E01951" w:rsidP="00B97421">
      <w:pPr>
        <w:autoSpaceDE w:val="0"/>
        <w:autoSpaceDN w:val="0"/>
        <w:adjustRightInd w:val="0"/>
        <w:spacing w:line="480" w:lineRule="auto"/>
        <w:jc w:val="both"/>
        <w:outlineLvl w:val="0"/>
        <w:rPr>
          <w:color w:val="141314"/>
          <w:lang w:val="en-US"/>
        </w:rPr>
      </w:pPr>
    </w:p>
    <w:p w14:paraId="350E08B8" w14:textId="77777777" w:rsidR="00E01951" w:rsidRPr="00C97EA9" w:rsidRDefault="00E01951" w:rsidP="00B97421">
      <w:pPr>
        <w:autoSpaceDE w:val="0"/>
        <w:autoSpaceDN w:val="0"/>
        <w:adjustRightInd w:val="0"/>
        <w:spacing w:line="480" w:lineRule="auto"/>
        <w:jc w:val="both"/>
        <w:outlineLvl w:val="0"/>
        <w:rPr>
          <w:color w:val="141314"/>
          <w:lang w:val="en-US"/>
        </w:rPr>
      </w:pPr>
    </w:p>
    <w:p w14:paraId="1A796AC1" w14:textId="10935352" w:rsidR="007749B5" w:rsidRPr="00C97EA9" w:rsidRDefault="007749B5" w:rsidP="00B97421">
      <w:pPr>
        <w:autoSpaceDE w:val="0"/>
        <w:autoSpaceDN w:val="0"/>
        <w:adjustRightInd w:val="0"/>
        <w:spacing w:line="480" w:lineRule="auto"/>
        <w:jc w:val="both"/>
        <w:outlineLvl w:val="0"/>
        <w:rPr>
          <w:b/>
          <w:lang w:val="en-US" w:eastAsia="de-DE"/>
        </w:rPr>
      </w:pPr>
      <w:r w:rsidRPr="00C97EA9">
        <w:rPr>
          <w:b/>
          <w:lang w:val="en-US"/>
        </w:rPr>
        <w:br w:type="page"/>
      </w:r>
    </w:p>
    <w:p w14:paraId="3F012C87" w14:textId="77777777" w:rsidR="005F5516" w:rsidRPr="00C97EA9" w:rsidRDefault="006B3399" w:rsidP="007D2F06">
      <w:pPr>
        <w:pStyle w:val="Textkrper"/>
        <w:spacing w:line="480" w:lineRule="auto"/>
        <w:rPr>
          <w:b/>
          <w:lang w:val="en-US"/>
        </w:rPr>
      </w:pPr>
      <w:r w:rsidRPr="00C97EA9">
        <w:rPr>
          <w:b/>
          <w:lang w:val="en-US"/>
        </w:rPr>
        <w:lastRenderedPageBreak/>
        <w:t>Acknowledgements</w:t>
      </w:r>
    </w:p>
    <w:p w14:paraId="44909A67" w14:textId="514E1123" w:rsidR="00345CAA" w:rsidRPr="00C97EA9" w:rsidRDefault="00345CAA" w:rsidP="00345CAA">
      <w:pPr>
        <w:spacing w:line="480" w:lineRule="auto"/>
        <w:jc w:val="both"/>
        <w:rPr>
          <w:lang w:val="en-US"/>
        </w:rPr>
      </w:pPr>
      <w:r w:rsidRPr="00C97EA9">
        <w:rPr>
          <w:lang w:val="en-US"/>
        </w:rPr>
        <w:t xml:space="preserve">Research in H. Potschka’s group has been and is supported by grants of the Deutsche Forschungsgemeinschaft (DFG PO 681/5-2 and PO 681/8-1). The authors thank Olga Cabezas, </w:t>
      </w:r>
      <w:r w:rsidR="00A95764" w:rsidRPr="00C97EA9">
        <w:t xml:space="preserve">Steve Chiumento, </w:t>
      </w:r>
      <w:r w:rsidRPr="00C97EA9">
        <w:rPr>
          <w:lang w:val="en-US"/>
        </w:rPr>
        <w:t>Marion Fisch, Sieglinde Fischlein, Barbara Kohler, Tamara Lindemann, Carmen Meyer, Regina Rentsch, Claudia Siegl, and Angela Vicidomini for their excellent technical assistance.</w:t>
      </w:r>
    </w:p>
    <w:p w14:paraId="0A55CB79" w14:textId="77777777" w:rsidR="006B3399" w:rsidRPr="00C97EA9" w:rsidRDefault="006B3399" w:rsidP="007D2F06">
      <w:pPr>
        <w:pStyle w:val="Textkrper"/>
        <w:spacing w:line="480" w:lineRule="auto"/>
        <w:rPr>
          <w:b/>
          <w:lang w:val="en-US"/>
        </w:rPr>
      </w:pPr>
    </w:p>
    <w:p w14:paraId="186B9928" w14:textId="77777777" w:rsidR="00A464BE" w:rsidRPr="00C97EA9" w:rsidRDefault="00A464BE" w:rsidP="00F826EF">
      <w:pPr>
        <w:rPr>
          <w:color w:val="141314"/>
          <w:lang w:val="en-US"/>
        </w:rPr>
      </w:pPr>
    </w:p>
    <w:p w14:paraId="72DF4FD9" w14:textId="77777777" w:rsidR="00A464BE" w:rsidRPr="00C97EA9" w:rsidRDefault="00A464BE" w:rsidP="00F826EF">
      <w:pPr>
        <w:rPr>
          <w:color w:val="141314"/>
          <w:lang w:val="en-US"/>
        </w:rPr>
      </w:pPr>
    </w:p>
    <w:p w14:paraId="7C071A22" w14:textId="77777777" w:rsidR="00A464BE" w:rsidRPr="00C97EA9" w:rsidRDefault="00A464BE" w:rsidP="00A464BE">
      <w:pPr>
        <w:spacing w:line="360" w:lineRule="auto"/>
        <w:rPr>
          <w:lang w:val="en-US"/>
        </w:rPr>
      </w:pPr>
      <w:r w:rsidRPr="00C97EA9">
        <w:rPr>
          <w:lang w:val="en-US"/>
        </w:rPr>
        <w:t xml:space="preserve">The authors declare that they do not have any </w:t>
      </w:r>
      <w:r w:rsidR="00B83628" w:rsidRPr="00C97EA9">
        <w:rPr>
          <w:lang w:val="en-US"/>
        </w:rPr>
        <w:t xml:space="preserve">competing </w:t>
      </w:r>
      <w:r w:rsidRPr="00C97EA9">
        <w:rPr>
          <w:lang w:val="en-US"/>
        </w:rPr>
        <w:t>interest.</w:t>
      </w:r>
    </w:p>
    <w:p w14:paraId="3782968B" w14:textId="77777777" w:rsidR="00C84297" w:rsidRPr="00C97EA9" w:rsidDel="00C84297" w:rsidRDefault="006B3399" w:rsidP="00C84297">
      <w:pPr>
        <w:rPr>
          <w:b/>
          <w:color w:val="141314"/>
          <w:lang w:val="en-US"/>
        </w:rPr>
      </w:pPr>
      <w:r w:rsidRPr="00C97EA9">
        <w:rPr>
          <w:color w:val="141314"/>
          <w:lang w:val="en-US"/>
        </w:rPr>
        <w:br w:type="page"/>
      </w:r>
    </w:p>
    <w:p w14:paraId="472B7FCF" w14:textId="2EAC451A" w:rsidR="0082524B" w:rsidRPr="00C97EA9" w:rsidRDefault="0082524B" w:rsidP="000506F2">
      <w:pPr>
        <w:spacing w:line="480" w:lineRule="auto"/>
        <w:jc w:val="both"/>
        <w:rPr>
          <w:rFonts w:eastAsia="Calibri"/>
          <w:lang w:val="en-US"/>
        </w:rPr>
      </w:pPr>
      <w:r w:rsidRPr="00C97EA9">
        <w:rPr>
          <w:b/>
          <w:color w:val="141314"/>
          <w:lang w:val="en-US"/>
        </w:rPr>
        <w:lastRenderedPageBreak/>
        <w:t>References</w:t>
      </w:r>
    </w:p>
    <w:p w14:paraId="3B36E3CF" w14:textId="77777777" w:rsidR="00DA74B9" w:rsidRPr="00C97EA9" w:rsidRDefault="0082524B" w:rsidP="00DA74B9">
      <w:pPr>
        <w:pStyle w:val="EndNoteBibliography"/>
        <w:ind w:left="720" w:hanging="720"/>
      </w:pPr>
      <w:r w:rsidRPr="00C97EA9">
        <w:rPr>
          <w:rFonts w:eastAsia="Calibri"/>
        </w:rPr>
        <w:fldChar w:fldCharType="begin"/>
      </w:r>
      <w:r w:rsidRPr="00C97EA9">
        <w:rPr>
          <w:rFonts w:eastAsia="Calibri"/>
        </w:rPr>
        <w:instrText xml:space="preserve"> ADDIN EN.REFLIST </w:instrText>
      </w:r>
      <w:r w:rsidRPr="00C97EA9">
        <w:rPr>
          <w:rFonts w:eastAsia="Calibri"/>
        </w:rPr>
        <w:fldChar w:fldCharType="separate"/>
      </w:r>
      <w:bookmarkStart w:id="1" w:name="_ENREF_1"/>
      <w:r w:rsidR="00DA74B9" w:rsidRPr="00C97EA9">
        <w:t>Anselmi, F., et al., 2012. c-ABL modulates MAP kinases activation downstream of VEGFR-2 signaling by direct phosphorylation of the adaptor proteins GRB2 and NCK1. Angiogenesis. 15</w:t>
      </w:r>
      <w:r w:rsidR="00DA74B9" w:rsidRPr="00C97EA9">
        <w:rPr>
          <w:b/>
        </w:rPr>
        <w:t>,</w:t>
      </w:r>
      <w:r w:rsidR="00DA74B9" w:rsidRPr="00C97EA9">
        <w:t xml:space="preserve"> 187-97.</w:t>
      </w:r>
      <w:bookmarkEnd w:id="1"/>
    </w:p>
    <w:p w14:paraId="48802906" w14:textId="77777777" w:rsidR="00DA74B9" w:rsidRPr="00C97EA9" w:rsidRDefault="00DA74B9" w:rsidP="00DA74B9">
      <w:pPr>
        <w:pStyle w:val="EndNoteBibliography"/>
        <w:ind w:left="720" w:hanging="720"/>
      </w:pPr>
      <w:bookmarkStart w:id="2" w:name="_ENREF_2"/>
      <w:r w:rsidRPr="00C97EA9">
        <w:t>Basagiannis, D., et al., 2016. VEGF induces signalling and angiogenesis by directing VEGFR2 internalisation through macropinocytosis. J Cell Sci. 129</w:t>
      </w:r>
      <w:r w:rsidRPr="00C97EA9">
        <w:rPr>
          <w:b/>
        </w:rPr>
        <w:t>,</w:t>
      </w:r>
      <w:r w:rsidRPr="00C97EA9">
        <w:t xml:space="preserve"> 4091-4104.</w:t>
      </w:r>
      <w:bookmarkEnd w:id="2"/>
    </w:p>
    <w:p w14:paraId="4ABE2F66" w14:textId="77777777" w:rsidR="00DA74B9" w:rsidRPr="00C97EA9" w:rsidRDefault="00DA74B9" w:rsidP="00DA74B9">
      <w:pPr>
        <w:pStyle w:val="EndNoteBibliography"/>
        <w:ind w:left="720" w:hanging="720"/>
      </w:pPr>
      <w:bookmarkStart w:id="3" w:name="_ENREF_3"/>
      <w:r w:rsidRPr="00C97EA9">
        <w:t>Bauer, A., et al., 2016. Identification of cyclins A1, E1 and vimentin as downstream targets of heme oxygenase-1 in vascular endothelial growth factor-mediated angiogenesis. Sci Rep. 6</w:t>
      </w:r>
      <w:r w:rsidRPr="00C97EA9">
        <w:rPr>
          <w:b/>
        </w:rPr>
        <w:t>,</w:t>
      </w:r>
      <w:r w:rsidRPr="00C97EA9">
        <w:t xml:space="preserve"> 29417.</w:t>
      </w:r>
      <w:bookmarkEnd w:id="3"/>
    </w:p>
    <w:p w14:paraId="4B5C79A5" w14:textId="77777777" w:rsidR="00DA74B9" w:rsidRPr="00C97EA9" w:rsidRDefault="00DA74B9" w:rsidP="00DA74B9">
      <w:pPr>
        <w:pStyle w:val="EndNoteBibliography"/>
        <w:ind w:left="720" w:hanging="720"/>
      </w:pPr>
      <w:bookmarkStart w:id="4" w:name="_ENREF_4"/>
      <w:r w:rsidRPr="00C97EA9">
        <w:t>Bausch, S. B., 2006. Potential roles for hyaluronan and CD44 in kainic acid-induced mossy fiber sprouting in organotypic hippocampal slice cultures. Neuroscience. 143</w:t>
      </w:r>
      <w:r w:rsidRPr="00C97EA9">
        <w:rPr>
          <w:b/>
        </w:rPr>
        <w:t>,</w:t>
      </w:r>
      <w:r w:rsidRPr="00C97EA9">
        <w:t xml:space="preserve"> 339-50.</w:t>
      </w:r>
      <w:bookmarkEnd w:id="4"/>
    </w:p>
    <w:p w14:paraId="23F551B3" w14:textId="77777777" w:rsidR="00DA74B9" w:rsidRPr="00C97EA9" w:rsidRDefault="00DA74B9" w:rsidP="00DA74B9">
      <w:pPr>
        <w:pStyle w:val="EndNoteBibliography"/>
        <w:ind w:left="720" w:hanging="720"/>
      </w:pPr>
      <w:bookmarkStart w:id="5" w:name="_ENREF_5"/>
      <w:r w:rsidRPr="00C97EA9">
        <w:t>Bitsika, V., et al., 2016. High-Throughput LC-MS/MS Proteomic Analysis of a Mouse Model of Mesiotemporal Lobe Epilepsy Predicts Microglial Activation Underlying Disease Development. J Proteome Res. 15</w:t>
      </w:r>
      <w:r w:rsidRPr="00C97EA9">
        <w:rPr>
          <w:b/>
        </w:rPr>
        <w:t>,</w:t>
      </w:r>
      <w:r w:rsidRPr="00C97EA9">
        <w:t xml:space="preserve"> 1546-62.</w:t>
      </w:r>
      <w:bookmarkEnd w:id="5"/>
    </w:p>
    <w:p w14:paraId="2403E406" w14:textId="77777777" w:rsidR="00DA74B9" w:rsidRPr="00C97EA9" w:rsidRDefault="00DA74B9" w:rsidP="00DA74B9">
      <w:pPr>
        <w:pStyle w:val="EndNoteBibliography"/>
        <w:ind w:left="720" w:hanging="720"/>
      </w:pPr>
      <w:bookmarkStart w:id="6" w:name="_ENREF_6"/>
      <w:r w:rsidRPr="00C97EA9">
        <w:t>Borges, K., et al., 2003. Neuronal and glial pathological changes during epileptogenesis in the mouse pilocarpine model. Exp Neurol. 182</w:t>
      </w:r>
      <w:r w:rsidRPr="00C97EA9">
        <w:rPr>
          <w:b/>
        </w:rPr>
        <w:t>,</w:t>
      </w:r>
      <w:r w:rsidRPr="00C97EA9">
        <w:t xml:space="preserve"> 21-34.</w:t>
      </w:r>
      <w:bookmarkEnd w:id="6"/>
    </w:p>
    <w:p w14:paraId="3AAC63F9" w14:textId="77777777" w:rsidR="00DA74B9" w:rsidRPr="00C97EA9" w:rsidRDefault="00DA74B9" w:rsidP="00DA74B9">
      <w:pPr>
        <w:pStyle w:val="EndNoteBibliography"/>
        <w:ind w:left="720" w:hanging="720"/>
      </w:pPr>
      <w:bookmarkStart w:id="7" w:name="_ENREF_7"/>
      <w:r w:rsidRPr="00C97EA9">
        <w:t>Bozzi, M., et al., 2009. Functional diversity of dystroglycan. Matrix Biol. 28</w:t>
      </w:r>
      <w:r w:rsidRPr="00C97EA9">
        <w:rPr>
          <w:b/>
        </w:rPr>
        <w:t>,</w:t>
      </w:r>
      <w:r w:rsidRPr="00C97EA9">
        <w:t xml:space="preserve"> 179-87.</w:t>
      </w:r>
      <w:bookmarkEnd w:id="7"/>
    </w:p>
    <w:p w14:paraId="221AF0FD" w14:textId="77777777" w:rsidR="00DA74B9" w:rsidRPr="00C97EA9" w:rsidRDefault="00DA74B9" w:rsidP="00DA74B9">
      <w:pPr>
        <w:pStyle w:val="EndNoteBibliography"/>
        <w:ind w:left="720" w:hanging="720"/>
      </w:pPr>
      <w:bookmarkStart w:id="8" w:name="_ENREF_8"/>
      <w:r w:rsidRPr="00C97EA9">
        <w:t>Chadda, R., Mayor, S., 2008. PTRF triggers a cave in. Cell. 132</w:t>
      </w:r>
      <w:r w:rsidRPr="00C97EA9">
        <w:rPr>
          <w:b/>
        </w:rPr>
        <w:t>,</w:t>
      </w:r>
      <w:r w:rsidRPr="00C97EA9">
        <w:t xml:space="preserve"> 23-4.</w:t>
      </w:r>
      <w:bookmarkEnd w:id="8"/>
    </w:p>
    <w:p w14:paraId="0CD3F3CF" w14:textId="77777777" w:rsidR="00DA74B9" w:rsidRPr="00C97EA9" w:rsidRDefault="00DA74B9" w:rsidP="00DA74B9">
      <w:pPr>
        <w:pStyle w:val="EndNoteBibliography"/>
        <w:ind w:left="720" w:hanging="720"/>
      </w:pPr>
      <w:bookmarkStart w:id="9" w:name="_ENREF_9"/>
      <w:r w:rsidRPr="00C97EA9">
        <w:t>Chang, A. C., et al., 2011. Notch initiates the endothelial-to-mesenchymal transition in the atrioventricular canal through autocrine activation of soluble guanylyl cyclase. Dev Cell. 21</w:t>
      </w:r>
      <w:r w:rsidRPr="00C97EA9">
        <w:rPr>
          <w:b/>
        </w:rPr>
        <w:t>,</w:t>
      </w:r>
      <w:r w:rsidRPr="00C97EA9">
        <w:t xml:space="preserve"> 288-300.</w:t>
      </w:r>
      <w:bookmarkEnd w:id="9"/>
    </w:p>
    <w:p w14:paraId="0BD8B45C" w14:textId="77777777" w:rsidR="00DA74B9" w:rsidRPr="00C97EA9" w:rsidRDefault="00DA74B9" w:rsidP="00DA74B9">
      <w:pPr>
        <w:pStyle w:val="EndNoteBibliography"/>
        <w:ind w:left="720" w:hanging="720"/>
      </w:pPr>
      <w:bookmarkStart w:id="10" w:name="_ENREF_10"/>
      <w:r w:rsidRPr="00C97EA9">
        <w:t>Chesney, J. A., Mitchell, R. A., 2015. 25 Years On: A Retrospective on Migration Inhibitory Factor in Tumor Angiogenesis. Mol Med. 21 Suppl 1</w:t>
      </w:r>
      <w:r w:rsidRPr="00C97EA9">
        <w:rPr>
          <w:b/>
        </w:rPr>
        <w:t>,</w:t>
      </w:r>
      <w:r w:rsidRPr="00C97EA9">
        <w:t xml:space="preserve"> S19-24.</w:t>
      </w:r>
      <w:bookmarkEnd w:id="10"/>
    </w:p>
    <w:p w14:paraId="788A65DC" w14:textId="77777777" w:rsidR="00DA74B9" w:rsidRPr="00C97EA9" w:rsidRDefault="00DA74B9" w:rsidP="00DA74B9">
      <w:pPr>
        <w:pStyle w:val="EndNoteBibliography"/>
        <w:ind w:left="720" w:hanging="720"/>
      </w:pPr>
      <w:bookmarkStart w:id="11" w:name="_ENREF_11"/>
      <w:r w:rsidRPr="00C97EA9">
        <w:t>Chung, C. Y., Erickson, H. P., 1994. Cell surface annexin II is a high affinity receptor for the alternatively spliced segment of tenascin-C. J Cell Biol. 126</w:t>
      </w:r>
      <w:r w:rsidRPr="00C97EA9">
        <w:rPr>
          <w:b/>
        </w:rPr>
        <w:t>,</w:t>
      </w:r>
      <w:r w:rsidRPr="00C97EA9">
        <w:t xml:space="preserve"> 539-48.</w:t>
      </w:r>
      <w:bookmarkEnd w:id="11"/>
    </w:p>
    <w:p w14:paraId="291C3403" w14:textId="77777777" w:rsidR="00DA74B9" w:rsidRPr="00C97EA9" w:rsidRDefault="00DA74B9" w:rsidP="00DA74B9">
      <w:pPr>
        <w:pStyle w:val="EndNoteBibliography"/>
        <w:ind w:left="720" w:hanging="720"/>
      </w:pPr>
      <w:bookmarkStart w:id="12" w:name="_ENREF_12"/>
      <w:r w:rsidRPr="00C97EA9">
        <w:t>Dechat, T., et al., 2008. Nuclear lamins: major factors in the structural organization and function of the nucleus and chromatin. Genes Dev. 22</w:t>
      </w:r>
      <w:r w:rsidRPr="00C97EA9">
        <w:rPr>
          <w:b/>
        </w:rPr>
        <w:t>,</w:t>
      </w:r>
      <w:r w:rsidRPr="00C97EA9">
        <w:t xml:space="preserve"> 832-53.</w:t>
      </w:r>
      <w:bookmarkEnd w:id="12"/>
    </w:p>
    <w:p w14:paraId="4C65FCB0" w14:textId="77777777" w:rsidR="00DA74B9" w:rsidRPr="00C97EA9" w:rsidRDefault="00DA74B9" w:rsidP="00DA74B9">
      <w:pPr>
        <w:pStyle w:val="EndNoteBibliography"/>
        <w:ind w:left="720" w:hanging="720"/>
      </w:pPr>
      <w:bookmarkStart w:id="13" w:name="_ENREF_13"/>
      <w:r w:rsidRPr="00C97EA9">
        <w:t>Dichter, M. A., 2009. Emerging concepts in the pathogenesis of epilepsy and epileptogenesis. Arch Neurol. 66</w:t>
      </w:r>
      <w:r w:rsidRPr="00C97EA9">
        <w:rPr>
          <w:b/>
        </w:rPr>
        <w:t>,</w:t>
      </w:r>
      <w:r w:rsidRPr="00C97EA9">
        <w:t xml:space="preserve"> 443-7.</w:t>
      </w:r>
      <w:bookmarkEnd w:id="13"/>
    </w:p>
    <w:p w14:paraId="41C453C5" w14:textId="77777777" w:rsidR="00DA74B9" w:rsidRPr="00C97EA9" w:rsidRDefault="00DA74B9" w:rsidP="00DA74B9">
      <w:pPr>
        <w:pStyle w:val="EndNoteBibliography"/>
        <w:ind w:left="720" w:hanging="720"/>
      </w:pPr>
      <w:bookmarkStart w:id="14" w:name="_ENREF_14"/>
      <w:r w:rsidRPr="00C97EA9">
        <w:t>Dingledine, R., et al., 2014. When and how do seizures kill neurons, and is cell death relevant to epileptogenesis? Adv Exp Med Biol. 813</w:t>
      </w:r>
      <w:r w:rsidRPr="00C97EA9">
        <w:rPr>
          <w:b/>
        </w:rPr>
        <w:t>,</w:t>
      </w:r>
      <w:r w:rsidRPr="00C97EA9">
        <w:t xml:space="preserve"> 109-22.</w:t>
      </w:r>
      <w:bookmarkEnd w:id="14"/>
    </w:p>
    <w:p w14:paraId="47431BB8" w14:textId="77777777" w:rsidR="00DA74B9" w:rsidRPr="00C97EA9" w:rsidRDefault="00DA74B9" w:rsidP="00DA74B9">
      <w:pPr>
        <w:pStyle w:val="EndNoteBibliography"/>
        <w:ind w:left="720" w:hanging="720"/>
      </w:pPr>
      <w:bookmarkStart w:id="15" w:name="_ENREF_15"/>
      <w:r w:rsidRPr="00C97EA9">
        <w:t>Dityatev, A., Fellin, T., 2008. Extracellular matrix in plasticity and epileptogenesis. Neuron Glia Biol. 4</w:t>
      </w:r>
      <w:r w:rsidRPr="00C97EA9">
        <w:rPr>
          <w:b/>
        </w:rPr>
        <w:t>,</w:t>
      </w:r>
      <w:r w:rsidRPr="00C97EA9">
        <w:t xml:space="preserve"> 235-47.</w:t>
      </w:r>
      <w:bookmarkEnd w:id="15"/>
    </w:p>
    <w:p w14:paraId="5C0B4C1C" w14:textId="77777777" w:rsidR="00DA74B9" w:rsidRPr="00C97EA9" w:rsidRDefault="00DA74B9" w:rsidP="00DA74B9">
      <w:pPr>
        <w:pStyle w:val="EndNoteBibliography"/>
        <w:ind w:left="720" w:hanging="720"/>
      </w:pPr>
      <w:bookmarkStart w:id="16" w:name="_ENREF_16"/>
      <w:r w:rsidRPr="00C97EA9">
        <w:t>Dityatev, A., et al., 2010. The dual role of the extracellular matrix in synaptic plasticity and homeostasis. Nat Rev Neurosci. 11</w:t>
      </w:r>
      <w:r w:rsidRPr="00C97EA9">
        <w:rPr>
          <w:b/>
        </w:rPr>
        <w:t>,</w:t>
      </w:r>
      <w:r w:rsidRPr="00C97EA9">
        <w:t xml:space="preserve"> 735-46.</w:t>
      </w:r>
      <w:bookmarkEnd w:id="16"/>
    </w:p>
    <w:p w14:paraId="3DD707D6" w14:textId="77777777" w:rsidR="00DA74B9" w:rsidRPr="00C97EA9" w:rsidRDefault="00DA74B9" w:rsidP="00DA74B9">
      <w:pPr>
        <w:pStyle w:val="EndNoteBibliography"/>
        <w:ind w:left="720" w:hanging="720"/>
      </w:pPr>
      <w:bookmarkStart w:id="17" w:name="_ENREF_17"/>
      <w:r w:rsidRPr="00C97EA9">
        <w:t>Eron, S. J., et al., 2017. Dual Site Phosphorylation of Caspase-7 by PAK2 Blocks Apoptotic Activity by Two Distinct Mechanisms. Structure. 25</w:t>
      </w:r>
      <w:r w:rsidRPr="00C97EA9">
        <w:rPr>
          <w:b/>
        </w:rPr>
        <w:t>,</w:t>
      </w:r>
      <w:r w:rsidRPr="00C97EA9">
        <w:t xml:space="preserve"> 27-39.</w:t>
      </w:r>
      <w:bookmarkEnd w:id="17"/>
    </w:p>
    <w:p w14:paraId="2E7DEAF9" w14:textId="77777777" w:rsidR="00DA74B9" w:rsidRPr="00C97EA9" w:rsidRDefault="00DA74B9" w:rsidP="00DA74B9">
      <w:pPr>
        <w:pStyle w:val="EndNoteBibliography"/>
        <w:ind w:left="720" w:hanging="720"/>
      </w:pPr>
      <w:bookmarkStart w:id="18" w:name="_ENREF_18"/>
      <w:r w:rsidRPr="00C97EA9">
        <w:t>Ferhat, L., et al., 1996. Seizures induce tenascin-C mRNA expression in neurons. Journal of Neurocytology. 25</w:t>
      </w:r>
      <w:r w:rsidRPr="00C97EA9">
        <w:rPr>
          <w:b/>
        </w:rPr>
        <w:t>,</w:t>
      </w:r>
      <w:r w:rsidRPr="00C97EA9">
        <w:t xml:space="preserve"> 535-546.</w:t>
      </w:r>
      <w:bookmarkEnd w:id="18"/>
    </w:p>
    <w:p w14:paraId="584D6BF8" w14:textId="77777777" w:rsidR="00DA74B9" w:rsidRPr="00C97EA9" w:rsidRDefault="00DA74B9" w:rsidP="00DA74B9">
      <w:pPr>
        <w:pStyle w:val="EndNoteBibliography"/>
        <w:ind w:left="720" w:hanging="720"/>
      </w:pPr>
      <w:bookmarkStart w:id="19" w:name="_ENREF_19"/>
      <w:r w:rsidRPr="00C97EA9">
        <w:t>Frischknecht, R., et al., 2014. Neural ECM molecules in axonal and synaptic homeostatic plasticity. Prog Brain Res. 214</w:t>
      </w:r>
      <w:r w:rsidRPr="00C97EA9">
        <w:rPr>
          <w:b/>
        </w:rPr>
        <w:t>,</w:t>
      </w:r>
      <w:r w:rsidRPr="00C97EA9">
        <w:t xml:space="preserve"> 81-100.</w:t>
      </w:r>
      <w:bookmarkEnd w:id="19"/>
    </w:p>
    <w:p w14:paraId="3DA95910" w14:textId="77777777" w:rsidR="00DA74B9" w:rsidRPr="00C97EA9" w:rsidRDefault="00DA74B9" w:rsidP="00DA74B9">
      <w:pPr>
        <w:pStyle w:val="EndNoteBibliography"/>
        <w:ind w:left="720" w:hanging="720"/>
      </w:pPr>
      <w:bookmarkStart w:id="20" w:name="_ENREF_20"/>
      <w:r w:rsidRPr="00C97EA9">
        <w:t>Greene, N. D., et al., 2007. Proteome changes associated with hippocampal MRI abnormalities in the lithium pilocarpine-induced model of convulsive status epilepticus. Proteomics. 7</w:t>
      </w:r>
      <w:r w:rsidRPr="00C97EA9">
        <w:rPr>
          <w:b/>
        </w:rPr>
        <w:t>,</w:t>
      </w:r>
      <w:r w:rsidRPr="00C97EA9">
        <w:t xml:space="preserve"> 1336-44.</w:t>
      </w:r>
      <w:bookmarkEnd w:id="20"/>
    </w:p>
    <w:p w14:paraId="3D853FED" w14:textId="77777777" w:rsidR="00DA74B9" w:rsidRPr="00C97EA9" w:rsidRDefault="00DA74B9" w:rsidP="00DA74B9">
      <w:pPr>
        <w:pStyle w:val="EndNoteBibliography"/>
        <w:ind w:left="720" w:hanging="720"/>
      </w:pPr>
      <w:bookmarkStart w:id="21" w:name="_ENREF_21"/>
      <w:r w:rsidRPr="00C97EA9">
        <w:t>Hansen, K. F., et al., 2014. Profiling status epilepticus-induced changes in hippocampal RNA expression using high-throughput RNA sequencing. Sci Rep. 4</w:t>
      </w:r>
      <w:r w:rsidRPr="00C97EA9">
        <w:rPr>
          <w:b/>
        </w:rPr>
        <w:t>,</w:t>
      </w:r>
      <w:r w:rsidRPr="00C97EA9">
        <w:t xml:space="preserve"> 6930.</w:t>
      </w:r>
      <w:bookmarkEnd w:id="21"/>
    </w:p>
    <w:p w14:paraId="2780A0F2" w14:textId="77777777" w:rsidR="00DA74B9" w:rsidRPr="00C97EA9" w:rsidRDefault="00DA74B9" w:rsidP="00DA74B9">
      <w:pPr>
        <w:pStyle w:val="EndNoteBibliography"/>
        <w:ind w:left="720" w:hanging="720"/>
      </w:pPr>
      <w:bookmarkStart w:id="22" w:name="_ENREF_22"/>
      <w:r w:rsidRPr="00C97EA9">
        <w:t>Harborth, J., et al., 2001. Identification of essential genes in cultured mammalian cells using small interfering RNAs. J Cell Sci. 114</w:t>
      </w:r>
      <w:r w:rsidRPr="00C97EA9">
        <w:rPr>
          <w:b/>
        </w:rPr>
        <w:t>,</w:t>
      </w:r>
      <w:r w:rsidRPr="00C97EA9">
        <w:t xml:space="preserve"> 4557-65.</w:t>
      </w:r>
      <w:bookmarkEnd w:id="22"/>
    </w:p>
    <w:p w14:paraId="1AF7E5A4" w14:textId="77777777" w:rsidR="00DA74B9" w:rsidRPr="00C97EA9" w:rsidRDefault="00DA74B9" w:rsidP="00DA74B9">
      <w:pPr>
        <w:pStyle w:val="EndNoteBibliography"/>
        <w:ind w:left="720" w:hanging="720"/>
      </w:pPr>
      <w:bookmarkStart w:id="23" w:name="_ENREF_23"/>
      <w:r w:rsidRPr="00C97EA9">
        <w:lastRenderedPageBreak/>
        <w:t>Hauck, S. M., et al., 2010. Deciphering membrane-associated molecular processes in target tissue of autoimmune uveitis by label-free quantitative mass spectrometry. Mol Cell Proteomics. 9</w:t>
      </w:r>
      <w:r w:rsidRPr="00C97EA9">
        <w:rPr>
          <w:b/>
        </w:rPr>
        <w:t>,</w:t>
      </w:r>
      <w:r w:rsidRPr="00C97EA9">
        <w:t xml:space="preserve"> 2292-305.</w:t>
      </w:r>
      <w:bookmarkEnd w:id="23"/>
    </w:p>
    <w:p w14:paraId="794182EE" w14:textId="77777777" w:rsidR="00DA74B9" w:rsidRPr="00C97EA9" w:rsidRDefault="00DA74B9" w:rsidP="00DA74B9">
      <w:pPr>
        <w:pStyle w:val="EndNoteBibliography"/>
        <w:ind w:left="720" w:hanging="720"/>
      </w:pPr>
      <w:bookmarkStart w:id="24" w:name="_ENREF_24"/>
      <w:r w:rsidRPr="00C97EA9">
        <w:t>Hauck, S. M., et al., 2012. Label-free LC-MSMS analysis of vitreous from autoimmune uveitis reveals a significant decrease in secreted Wnt signalling inhibitors DKK3 and SFRP2. J Proteomics. 75</w:t>
      </w:r>
      <w:r w:rsidRPr="00C97EA9">
        <w:rPr>
          <w:b/>
        </w:rPr>
        <w:t>,</w:t>
      </w:r>
      <w:r w:rsidRPr="00C97EA9">
        <w:t xml:space="preserve"> 4545-54.</w:t>
      </w:r>
      <w:bookmarkEnd w:id="24"/>
    </w:p>
    <w:p w14:paraId="42991507" w14:textId="77777777" w:rsidR="00DA74B9" w:rsidRPr="00C97EA9" w:rsidRDefault="00DA74B9" w:rsidP="00DA74B9">
      <w:pPr>
        <w:pStyle w:val="EndNoteBibliography"/>
        <w:ind w:left="720" w:hanging="720"/>
        <w:rPr>
          <w:lang w:val="nl-NL"/>
        </w:rPr>
      </w:pPr>
      <w:bookmarkStart w:id="25" w:name="_ENREF_25"/>
      <w:r w:rsidRPr="00C97EA9">
        <w:t xml:space="preserve">Henshall, D. C., Kobow, K., 2015. Epigenetics and Epilepsy. </w:t>
      </w:r>
      <w:r w:rsidRPr="00C97EA9">
        <w:rPr>
          <w:lang w:val="nl-NL"/>
        </w:rPr>
        <w:t>Cold Spring Harb Perspect Med. 5.</w:t>
      </w:r>
      <w:bookmarkEnd w:id="25"/>
    </w:p>
    <w:p w14:paraId="682AE4DD" w14:textId="77777777" w:rsidR="00DA74B9" w:rsidRPr="00C97EA9" w:rsidRDefault="00DA74B9" w:rsidP="00DA74B9">
      <w:pPr>
        <w:pStyle w:val="EndNoteBibliography"/>
        <w:ind w:left="720" w:hanging="720"/>
      </w:pPr>
      <w:bookmarkStart w:id="26" w:name="_ENREF_26"/>
      <w:r w:rsidRPr="00C97EA9">
        <w:rPr>
          <w:lang w:val="nl-NL"/>
        </w:rPr>
        <w:t xml:space="preserve">Heyden, A., et al., 2011. </w:t>
      </w:r>
      <w:r w:rsidRPr="00C97EA9">
        <w:t>Hippocampal enlargement in Bassoon-mutant mice is associated with enhanced neurogenesis, reduced apoptosis, and abnormal BDNF levels. Cell Tissue Res. 346</w:t>
      </w:r>
      <w:r w:rsidRPr="00C97EA9">
        <w:rPr>
          <w:b/>
        </w:rPr>
        <w:t>,</w:t>
      </w:r>
      <w:r w:rsidRPr="00C97EA9">
        <w:t xml:space="preserve"> 11-26.</w:t>
      </w:r>
      <w:bookmarkEnd w:id="26"/>
    </w:p>
    <w:p w14:paraId="6B419731" w14:textId="77777777" w:rsidR="00DA74B9" w:rsidRPr="00C97EA9" w:rsidRDefault="00DA74B9" w:rsidP="00DA74B9">
      <w:pPr>
        <w:pStyle w:val="EndNoteBibliography"/>
        <w:ind w:left="720" w:hanging="720"/>
      </w:pPr>
      <w:bookmarkStart w:id="27" w:name="_ENREF_27"/>
      <w:r w:rsidRPr="00C97EA9">
        <w:t>Hilgenberg, L. G., et al., 2002. Agrin regulates neuronal responses to excitatory neurotransmitters in vitro and in vivo. Mol Cell Neurosci. 19</w:t>
      </w:r>
      <w:r w:rsidRPr="00C97EA9">
        <w:rPr>
          <w:b/>
        </w:rPr>
        <w:t>,</w:t>
      </w:r>
      <w:r w:rsidRPr="00C97EA9">
        <w:t xml:space="preserve"> 97-110.</w:t>
      </w:r>
      <w:bookmarkEnd w:id="27"/>
    </w:p>
    <w:p w14:paraId="2D07628A" w14:textId="77777777" w:rsidR="00DA74B9" w:rsidRPr="00C97EA9" w:rsidRDefault="00DA74B9" w:rsidP="00DA74B9">
      <w:pPr>
        <w:pStyle w:val="EndNoteBibliography"/>
        <w:ind w:left="720" w:hanging="720"/>
      </w:pPr>
      <w:bookmarkStart w:id="28" w:name="_ENREF_28"/>
      <w:r w:rsidRPr="00C97EA9">
        <w:t>Holopainen, I. E., 2008. Seizures in the developing brain: cellular and molecular mechanisms of neuronal damage, neurogenesis and cellular reorganization. Neurochem Int. 52</w:t>
      </w:r>
      <w:r w:rsidRPr="00C97EA9">
        <w:rPr>
          <w:b/>
        </w:rPr>
        <w:t>,</w:t>
      </w:r>
      <w:r w:rsidRPr="00C97EA9">
        <w:t xml:space="preserve"> 935-47.</w:t>
      </w:r>
      <w:bookmarkEnd w:id="28"/>
    </w:p>
    <w:p w14:paraId="5A28FACE" w14:textId="77777777" w:rsidR="00DA74B9" w:rsidRPr="00C97EA9" w:rsidRDefault="00DA74B9" w:rsidP="00DA74B9">
      <w:pPr>
        <w:pStyle w:val="EndNoteBibliography"/>
        <w:ind w:left="720" w:hanging="720"/>
      </w:pPr>
      <w:bookmarkStart w:id="29" w:name="_ENREF_29"/>
      <w:r w:rsidRPr="00C97EA9">
        <w:t>Hunsberger, J. G., et al., 2005. Gene profiling the response to kainic acid induced seizures. Brain Res Mol Brain Res. 141</w:t>
      </w:r>
      <w:r w:rsidRPr="00C97EA9">
        <w:rPr>
          <w:b/>
        </w:rPr>
        <w:t>,</w:t>
      </w:r>
      <w:r w:rsidRPr="00C97EA9">
        <w:t xml:space="preserve"> 95-112.</w:t>
      </w:r>
      <w:bookmarkEnd w:id="29"/>
    </w:p>
    <w:p w14:paraId="4563312B" w14:textId="77777777" w:rsidR="00DA74B9" w:rsidRPr="00C97EA9" w:rsidRDefault="00DA74B9" w:rsidP="00DA74B9">
      <w:pPr>
        <w:pStyle w:val="EndNoteBibliography"/>
        <w:ind w:left="720" w:hanging="720"/>
      </w:pPr>
      <w:bookmarkStart w:id="30" w:name="_ENREF_30"/>
      <w:r w:rsidRPr="00C97EA9">
        <w:t>Iwasawa, R., et al., 2011. Fis1 and Bap31 bridge the mitochondria-ER interface to establish a platform for apoptosis induction. Embo j. 30</w:t>
      </w:r>
      <w:r w:rsidRPr="00C97EA9">
        <w:rPr>
          <w:b/>
        </w:rPr>
        <w:t>,</w:t>
      </w:r>
      <w:r w:rsidRPr="00C97EA9">
        <w:t xml:space="preserve"> 556-68.</w:t>
      </w:r>
      <w:bookmarkEnd w:id="30"/>
    </w:p>
    <w:p w14:paraId="12FDDC4B" w14:textId="77777777" w:rsidR="00DA74B9" w:rsidRPr="00C97EA9" w:rsidRDefault="00DA74B9" w:rsidP="00DA74B9">
      <w:pPr>
        <w:pStyle w:val="EndNoteBibliography"/>
        <w:ind w:left="720" w:hanging="720"/>
      </w:pPr>
      <w:bookmarkStart w:id="31" w:name="_ENREF_31"/>
      <w:r w:rsidRPr="00C97EA9">
        <w:t>Kamburov, A., et al., 2011. ConsensusPathDB: toward a more complete picture of cell biology. Nucleic Acids Res. 39</w:t>
      </w:r>
      <w:r w:rsidRPr="00C97EA9">
        <w:rPr>
          <w:b/>
        </w:rPr>
        <w:t>,</w:t>
      </w:r>
      <w:r w:rsidRPr="00C97EA9">
        <w:t xml:space="preserve"> D712-7.</w:t>
      </w:r>
      <w:bookmarkEnd w:id="31"/>
    </w:p>
    <w:p w14:paraId="5AC95B55" w14:textId="77777777" w:rsidR="00DA74B9" w:rsidRPr="00C97EA9" w:rsidRDefault="00DA74B9" w:rsidP="00DA74B9">
      <w:pPr>
        <w:pStyle w:val="EndNoteBibliography"/>
        <w:ind w:left="720" w:hanging="720"/>
      </w:pPr>
      <w:bookmarkStart w:id="32" w:name="_ENREF_32"/>
      <w:r w:rsidRPr="00C97EA9">
        <w:t>Kamburov, A., et al., 2009. ConsensusPathDB--a database for integrating human functional interaction networks. Nucleic Acids Res. 37</w:t>
      </w:r>
      <w:r w:rsidRPr="00C97EA9">
        <w:rPr>
          <w:b/>
        </w:rPr>
        <w:t>,</w:t>
      </w:r>
      <w:r w:rsidRPr="00C97EA9">
        <w:t xml:space="preserve"> D623-8.</w:t>
      </w:r>
      <w:bookmarkEnd w:id="32"/>
    </w:p>
    <w:p w14:paraId="16414709" w14:textId="77777777" w:rsidR="00DA74B9" w:rsidRPr="00C97EA9" w:rsidRDefault="00DA74B9" w:rsidP="00DA74B9">
      <w:pPr>
        <w:pStyle w:val="EndNoteBibliography"/>
        <w:ind w:left="720" w:hanging="720"/>
      </w:pPr>
      <w:bookmarkStart w:id="33" w:name="_ENREF_33"/>
      <w:r w:rsidRPr="00C97EA9">
        <w:t>Keck, M., et al., 2017. A systems level analysis of epileptogenesis-associated proteome alterations. Neurobiol Dis. 105</w:t>
      </w:r>
      <w:r w:rsidRPr="00C97EA9">
        <w:rPr>
          <w:b/>
        </w:rPr>
        <w:t>,</w:t>
      </w:r>
      <w:r w:rsidRPr="00C97EA9">
        <w:t xml:space="preserve"> 164-178.</w:t>
      </w:r>
      <w:bookmarkEnd w:id="33"/>
    </w:p>
    <w:p w14:paraId="0704AF07" w14:textId="77777777" w:rsidR="00DA74B9" w:rsidRPr="00C97EA9" w:rsidRDefault="00DA74B9" w:rsidP="00DA74B9">
      <w:pPr>
        <w:pStyle w:val="EndNoteBibliography"/>
        <w:ind w:left="720" w:hanging="720"/>
      </w:pPr>
      <w:bookmarkStart w:id="34" w:name="_ENREF_34"/>
      <w:r w:rsidRPr="00C97EA9">
        <w:t>Kim, B. R., et al., 2016a. MARCKSL1 exhibits anti-angiogenic effects through suppression of VEGFR-2-dependent Akt/PDK-1/mTOR phosphorylation. Oncol Rep. 35</w:t>
      </w:r>
      <w:r w:rsidRPr="00C97EA9">
        <w:rPr>
          <w:b/>
        </w:rPr>
        <w:t>,</w:t>
      </w:r>
      <w:r w:rsidRPr="00C97EA9">
        <w:t xml:space="preserve"> 1041-8.</w:t>
      </w:r>
      <w:bookmarkEnd w:id="34"/>
    </w:p>
    <w:p w14:paraId="549EBAB3" w14:textId="77777777" w:rsidR="00DA74B9" w:rsidRPr="00C97EA9" w:rsidRDefault="00DA74B9" w:rsidP="00DA74B9">
      <w:pPr>
        <w:pStyle w:val="EndNoteBibliography"/>
        <w:ind w:left="720" w:hanging="720"/>
      </w:pPr>
      <w:bookmarkStart w:id="35" w:name="_ENREF_35"/>
      <w:r w:rsidRPr="00C97EA9">
        <w:t>Kim, J. Y., et al., 2015. P2X7 receptor-mediated PARP1 activity regulates astroglial death in the rat hippocampus following status epilepticus. Front Cell Neurosci. 9</w:t>
      </w:r>
      <w:r w:rsidRPr="00C97EA9">
        <w:rPr>
          <w:b/>
        </w:rPr>
        <w:t>,</w:t>
      </w:r>
      <w:r w:rsidRPr="00C97EA9">
        <w:t xml:space="preserve"> 352.</w:t>
      </w:r>
      <w:bookmarkEnd w:id="35"/>
    </w:p>
    <w:p w14:paraId="43424E9D" w14:textId="77777777" w:rsidR="00DA74B9" w:rsidRPr="00C97EA9" w:rsidRDefault="00DA74B9" w:rsidP="00DA74B9">
      <w:pPr>
        <w:pStyle w:val="EndNoteBibliography"/>
        <w:ind w:left="720" w:hanging="720"/>
      </w:pPr>
      <w:bookmarkStart w:id="36" w:name="_ENREF_36"/>
      <w:r w:rsidRPr="00C97EA9">
        <w:t>Kim, S. Y., et al., 2016b. A potential role for glia-derived extracellular matrix remodeling in postinjury epilepsy. J Neurosci Res. 94</w:t>
      </w:r>
      <w:r w:rsidRPr="00C97EA9">
        <w:rPr>
          <w:b/>
        </w:rPr>
        <w:t>,</w:t>
      </w:r>
      <w:r w:rsidRPr="00C97EA9">
        <w:t xml:space="preserve"> 794-803.</w:t>
      </w:r>
      <w:bookmarkEnd w:id="36"/>
    </w:p>
    <w:p w14:paraId="50001B6E" w14:textId="77777777" w:rsidR="00DA74B9" w:rsidRPr="00C97EA9" w:rsidRDefault="00DA74B9" w:rsidP="00DA74B9">
      <w:pPr>
        <w:pStyle w:val="EndNoteBibliography"/>
        <w:ind w:left="720" w:hanging="720"/>
      </w:pPr>
      <w:bookmarkStart w:id="37" w:name="_ENREF_37"/>
      <w:r w:rsidRPr="00C97EA9">
        <w:t>Knuesel, I., et al., 2005. A role for synGAP in regulating neuronal apoptosis. Eur J Neurosci. 21</w:t>
      </w:r>
      <w:r w:rsidRPr="00C97EA9">
        <w:rPr>
          <w:b/>
        </w:rPr>
        <w:t>,</w:t>
      </w:r>
      <w:r w:rsidRPr="00C97EA9">
        <w:t xml:space="preserve"> 611-21.</w:t>
      </w:r>
      <w:bookmarkEnd w:id="37"/>
    </w:p>
    <w:p w14:paraId="29801C4D" w14:textId="77777777" w:rsidR="00DA74B9" w:rsidRPr="00C97EA9" w:rsidRDefault="00DA74B9" w:rsidP="00DA74B9">
      <w:pPr>
        <w:pStyle w:val="EndNoteBibliography"/>
        <w:ind w:left="720" w:hanging="720"/>
      </w:pPr>
      <w:bookmarkStart w:id="38" w:name="_ENREF_38"/>
      <w:r w:rsidRPr="00C97EA9">
        <w:t>Kuo, T. F., et al., 2011. New insights into the functions and localization of nuclear transglutaminase 2. Febs j. 278</w:t>
      </w:r>
      <w:r w:rsidRPr="00C97EA9">
        <w:rPr>
          <w:b/>
        </w:rPr>
        <w:t>,</w:t>
      </w:r>
      <w:r w:rsidRPr="00C97EA9">
        <w:t xml:space="preserve"> 4756-67.</w:t>
      </w:r>
      <w:bookmarkEnd w:id="38"/>
    </w:p>
    <w:p w14:paraId="1B6FC49D" w14:textId="77777777" w:rsidR="00DA74B9" w:rsidRPr="00C97EA9" w:rsidRDefault="00DA74B9" w:rsidP="00DA74B9">
      <w:pPr>
        <w:pStyle w:val="EndNoteBibliography"/>
        <w:ind w:left="720" w:hanging="720"/>
      </w:pPr>
      <w:bookmarkStart w:id="39" w:name="_ENREF_39"/>
      <w:r w:rsidRPr="00C97EA9">
        <w:t>Li, A., et al., 2010. Proteomic profiling of the epileptic dentate gyrus. Brain Pathol. 20</w:t>
      </w:r>
      <w:r w:rsidRPr="00C97EA9">
        <w:rPr>
          <w:b/>
        </w:rPr>
        <w:t>,</w:t>
      </w:r>
      <w:r w:rsidRPr="00C97EA9">
        <w:t xml:space="preserve"> 1077-89.</w:t>
      </w:r>
      <w:bookmarkEnd w:id="39"/>
    </w:p>
    <w:p w14:paraId="7D1BAF10" w14:textId="77777777" w:rsidR="00DA74B9" w:rsidRPr="00C97EA9" w:rsidRDefault="00DA74B9" w:rsidP="00DA74B9">
      <w:pPr>
        <w:pStyle w:val="EndNoteBibliography"/>
        <w:ind w:left="720" w:hanging="720"/>
      </w:pPr>
      <w:bookmarkStart w:id="40" w:name="_ENREF_40"/>
      <w:r w:rsidRPr="00C97EA9">
        <w:t>Liu, W., Hajjar, K. A., 2016. The annexin A2 system and angiogenesis. Biol Chem. 397</w:t>
      </w:r>
      <w:r w:rsidRPr="00C97EA9">
        <w:rPr>
          <w:b/>
        </w:rPr>
        <w:t>,</w:t>
      </w:r>
      <w:r w:rsidRPr="00C97EA9">
        <w:t xml:space="preserve"> 1005-16.</w:t>
      </w:r>
      <w:bookmarkEnd w:id="40"/>
    </w:p>
    <w:p w14:paraId="75B01513" w14:textId="77777777" w:rsidR="00DA74B9" w:rsidRPr="00C97EA9" w:rsidRDefault="00DA74B9" w:rsidP="00DA74B9">
      <w:pPr>
        <w:pStyle w:val="EndNoteBibliography"/>
        <w:ind w:left="720" w:hanging="720"/>
      </w:pPr>
      <w:bookmarkStart w:id="41" w:name="_ENREF_41"/>
      <w:r w:rsidRPr="00C97EA9">
        <w:t>Liu, X. Y., et al., 2008. Comparative proteomics and correlated signaling network of rat hippocampus in the pilocarpine model of temporal lobe epilepsy. Proteomics. 8</w:t>
      </w:r>
      <w:r w:rsidRPr="00C97EA9">
        <w:rPr>
          <w:b/>
        </w:rPr>
        <w:t>,</w:t>
      </w:r>
      <w:r w:rsidRPr="00C97EA9">
        <w:t xml:space="preserve"> 582-603.</w:t>
      </w:r>
      <w:bookmarkEnd w:id="41"/>
    </w:p>
    <w:p w14:paraId="62EBE0F9" w14:textId="77777777" w:rsidR="00DA74B9" w:rsidRPr="00C97EA9" w:rsidRDefault="00DA74B9" w:rsidP="00DA74B9">
      <w:pPr>
        <w:pStyle w:val="EndNoteBibliography"/>
        <w:ind w:left="720" w:hanging="720"/>
      </w:pPr>
      <w:bookmarkStart w:id="42" w:name="_ENREF_42"/>
      <w:r w:rsidRPr="00C97EA9">
        <w:t>Marchi, N., Lerner-Natoli, M., 2013. Cerebrovascular remodeling and epilepsy. Neuroscientist. 19</w:t>
      </w:r>
      <w:r w:rsidRPr="00C97EA9">
        <w:rPr>
          <w:b/>
        </w:rPr>
        <w:t>,</w:t>
      </w:r>
      <w:r w:rsidRPr="00C97EA9">
        <w:t xml:space="preserve"> 304-12.</w:t>
      </w:r>
      <w:bookmarkEnd w:id="42"/>
    </w:p>
    <w:p w14:paraId="6136D3B7" w14:textId="77777777" w:rsidR="00DA74B9" w:rsidRPr="00C97EA9" w:rsidRDefault="00DA74B9" w:rsidP="00DA74B9">
      <w:pPr>
        <w:pStyle w:val="EndNoteBibliography"/>
        <w:ind w:left="720" w:hanging="720"/>
      </w:pPr>
      <w:bookmarkStart w:id="43" w:name="_ENREF_43"/>
      <w:r w:rsidRPr="00C97EA9">
        <w:t>Massimino, M. L., et al., 2002. Involvement of caveolae and caveolae-like domains in signalling, cell survival and angiogenesis. Cell Signal. 14</w:t>
      </w:r>
      <w:r w:rsidRPr="00C97EA9">
        <w:rPr>
          <w:b/>
        </w:rPr>
        <w:t>,</w:t>
      </w:r>
      <w:r w:rsidRPr="00C97EA9">
        <w:t xml:space="preserve"> 93-8.</w:t>
      </w:r>
      <w:bookmarkEnd w:id="43"/>
    </w:p>
    <w:p w14:paraId="3E732538" w14:textId="77777777" w:rsidR="00DA74B9" w:rsidRPr="00C97EA9" w:rsidRDefault="00DA74B9" w:rsidP="00DA74B9">
      <w:pPr>
        <w:pStyle w:val="EndNoteBibliography"/>
        <w:ind w:left="720" w:hanging="720"/>
      </w:pPr>
      <w:bookmarkStart w:id="44" w:name="_ENREF_44"/>
      <w:r w:rsidRPr="00C97EA9">
        <w:t>McRae, P. A., et al., 2012. Persistent decrease in multiple components of the perineuronal net following status epilepticus. Eur J Neurosci. 36</w:t>
      </w:r>
      <w:r w:rsidRPr="00C97EA9">
        <w:rPr>
          <w:b/>
        </w:rPr>
        <w:t>,</w:t>
      </w:r>
      <w:r w:rsidRPr="00C97EA9">
        <w:t xml:space="preserve"> 3471-82.</w:t>
      </w:r>
      <w:bookmarkEnd w:id="44"/>
    </w:p>
    <w:p w14:paraId="1F49BB7F" w14:textId="77777777" w:rsidR="00DA74B9" w:rsidRPr="00C97EA9" w:rsidRDefault="00DA74B9" w:rsidP="00DA74B9">
      <w:pPr>
        <w:pStyle w:val="EndNoteBibliography"/>
        <w:ind w:left="720" w:hanging="720"/>
      </w:pPr>
      <w:bookmarkStart w:id="45" w:name="_ENREF_45"/>
      <w:r w:rsidRPr="00C97EA9">
        <w:t>McRae, P. A., Porter, B. E., 2012. The perineuronal net component of the extracellular matrix in plasticity and epilepsy. Neurochem Int. 61</w:t>
      </w:r>
      <w:r w:rsidRPr="00C97EA9">
        <w:rPr>
          <w:b/>
        </w:rPr>
        <w:t>,</w:t>
      </w:r>
      <w:r w:rsidRPr="00C97EA9">
        <w:t xml:space="preserve"> 963-72.</w:t>
      </w:r>
      <w:bookmarkEnd w:id="45"/>
    </w:p>
    <w:p w14:paraId="3279A286" w14:textId="77777777" w:rsidR="00DA74B9" w:rsidRPr="00C97EA9" w:rsidRDefault="00DA74B9" w:rsidP="00DA74B9">
      <w:pPr>
        <w:pStyle w:val="EndNoteBibliography"/>
        <w:ind w:left="720" w:hanging="720"/>
      </w:pPr>
      <w:bookmarkStart w:id="46" w:name="_ENREF_46"/>
      <w:r w:rsidRPr="00C97EA9">
        <w:lastRenderedPageBreak/>
        <w:t>Mercado-Gomez, O., et al., 2014. Role of TGF-beta signaling pathway on Tenascin C protein upregulation in a pilocarpine seizure model. Epilepsy Res. 108</w:t>
      </w:r>
      <w:r w:rsidRPr="00C97EA9">
        <w:rPr>
          <w:b/>
        </w:rPr>
        <w:t>,</w:t>
      </w:r>
      <w:r w:rsidRPr="00C97EA9">
        <w:t xml:space="preserve"> 1694-704.</w:t>
      </w:r>
      <w:bookmarkEnd w:id="46"/>
    </w:p>
    <w:p w14:paraId="11EC15F4" w14:textId="77777777" w:rsidR="00DA74B9" w:rsidRPr="00C97EA9" w:rsidRDefault="00DA74B9" w:rsidP="00DA74B9">
      <w:pPr>
        <w:pStyle w:val="EndNoteBibliography"/>
        <w:ind w:left="720" w:hanging="720"/>
      </w:pPr>
      <w:bookmarkStart w:id="47" w:name="_ENREF_47"/>
      <w:r w:rsidRPr="00C97EA9">
        <w:t>Miles, M. C., et al., 2005. Molecular and functional characterization of a novel splice variant of ANKHD1 that lacks the KH domain and its role in cell survival and apoptosis. Febs j. 272</w:t>
      </w:r>
      <w:r w:rsidRPr="00C97EA9">
        <w:rPr>
          <w:b/>
        </w:rPr>
        <w:t>,</w:t>
      </w:r>
      <w:r w:rsidRPr="00C97EA9">
        <w:t xml:space="preserve"> 4091-102.</w:t>
      </w:r>
      <w:bookmarkEnd w:id="47"/>
    </w:p>
    <w:p w14:paraId="0FD6401C" w14:textId="77777777" w:rsidR="00DA74B9" w:rsidRPr="00C97EA9" w:rsidRDefault="00DA74B9" w:rsidP="00DA74B9">
      <w:pPr>
        <w:pStyle w:val="EndNoteBibliography"/>
        <w:ind w:left="720" w:hanging="720"/>
      </w:pPr>
      <w:bookmarkStart w:id="48" w:name="_ENREF_48"/>
      <w:r w:rsidRPr="00C97EA9">
        <w:t>Montalvo, J., et al., 2013. ROCK1 &amp; 2 perform overlapping and unique roles in angiogenesis and angiosarcoma tumor progression. Curr Mol Med. 13</w:t>
      </w:r>
      <w:r w:rsidRPr="00C97EA9">
        <w:rPr>
          <w:b/>
        </w:rPr>
        <w:t>,</w:t>
      </w:r>
      <w:r w:rsidRPr="00C97EA9">
        <w:t xml:space="preserve"> 205-19.</w:t>
      </w:r>
      <w:bookmarkEnd w:id="48"/>
    </w:p>
    <w:p w14:paraId="52347B25" w14:textId="77777777" w:rsidR="00DA74B9" w:rsidRPr="00C97EA9" w:rsidRDefault="00DA74B9" w:rsidP="00DA74B9">
      <w:pPr>
        <w:pStyle w:val="EndNoteBibliography"/>
        <w:ind w:left="720" w:hanging="720"/>
      </w:pPr>
      <w:bookmarkStart w:id="49" w:name="_ENREF_49"/>
      <w:r w:rsidRPr="00C97EA9">
        <w:t>Morbidelli, L., et al., 2004. Role of nitric oxide in tumor angiogenesis. Cancer Treat Res. 117</w:t>
      </w:r>
      <w:r w:rsidRPr="00C97EA9">
        <w:rPr>
          <w:b/>
        </w:rPr>
        <w:t>,</w:t>
      </w:r>
      <w:r w:rsidRPr="00C97EA9">
        <w:t xml:space="preserve"> 155-67.</w:t>
      </w:r>
      <w:bookmarkEnd w:id="49"/>
    </w:p>
    <w:p w14:paraId="1721F2E0" w14:textId="77777777" w:rsidR="00DA74B9" w:rsidRPr="00C97EA9" w:rsidRDefault="00DA74B9" w:rsidP="00DA74B9">
      <w:pPr>
        <w:pStyle w:val="EndNoteBibliography"/>
        <w:ind w:left="720" w:hanging="720"/>
      </w:pPr>
      <w:bookmarkStart w:id="50" w:name="_ENREF_50"/>
      <w:r w:rsidRPr="00C97EA9">
        <w:rPr>
          <w:lang w:val="nl-NL"/>
        </w:rPr>
        <w:t xml:space="preserve">Morin-Brureau, M., et al., 2012. </w:t>
      </w:r>
      <w:r w:rsidRPr="00C97EA9">
        <w:t>Why and how to target angiogenesis in focal epilepsies. Epilepsia. 53 Suppl 6</w:t>
      </w:r>
      <w:r w:rsidRPr="00C97EA9">
        <w:rPr>
          <w:b/>
        </w:rPr>
        <w:t>,</w:t>
      </w:r>
      <w:r w:rsidRPr="00C97EA9">
        <w:t xml:space="preserve"> 64-8.</w:t>
      </w:r>
      <w:bookmarkEnd w:id="50"/>
    </w:p>
    <w:p w14:paraId="2198C508" w14:textId="77777777" w:rsidR="00DA74B9" w:rsidRPr="00C97EA9" w:rsidRDefault="00DA74B9" w:rsidP="00DA74B9">
      <w:pPr>
        <w:pStyle w:val="EndNoteBibliography"/>
        <w:ind w:left="720" w:hanging="720"/>
      </w:pPr>
      <w:bookmarkStart w:id="51" w:name="_ENREF_51"/>
      <w:r w:rsidRPr="00C97EA9">
        <w:t>Okamoto, O. K., et al., 2010. Whole transcriptome analysis of the hippocampus: toward a molecular portrait of epileptogenesis. BMC Genomics. 11</w:t>
      </w:r>
      <w:r w:rsidRPr="00C97EA9">
        <w:rPr>
          <w:b/>
        </w:rPr>
        <w:t>,</w:t>
      </w:r>
      <w:r w:rsidRPr="00C97EA9">
        <w:t xml:space="preserve"> 230.</w:t>
      </w:r>
      <w:bookmarkEnd w:id="51"/>
    </w:p>
    <w:p w14:paraId="006D493C" w14:textId="77777777" w:rsidR="00DA74B9" w:rsidRPr="00C97EA9" w:rsidRDefault="00DA74B9" w:rsidP="00DA74B9">
      <w:pPr>
        <w:pStyle w:val="EndNoteBibliography"/>
        <w:ind w:left="720" w:hanging="720"/>
      </w:pPr>
      <w:bookmarkStart w:id="52" w:name="_ENREF_52"/>
      <w:r w:rsidRPr="00C97EA9">
        <w:t>Ongerth, T., et al., 2014. Targeting of microglial KCa3.1 channels by TRAM-34 exacerbates hippocampal neurodegeneration and does not affect ictogenesis and epileptogenesis in chronic temporal lobe epilepsy models. Eur J Pharmacol. 740</w:t>
      </w:r>
      <w:r w:rsidRPr="00C97EA9">
        <w:rPr>
          <w:b/>
        </w:rPr>
        <w:t>,</w:t>
      </w:r>
      <w:r w:rsidRPr="00C97EA9">
        <w:t xml:space="preserve"> 72-80.</w:t>
      </w:r>
      <w:bookmarkEnd w:id="52"/>
    </w:p>
    <w:p w14:paraId="685DEDE0" w14:textId="77777777" w:rsidR="00DA74B9" w:rsidRPr="00C97EA9" w:rsidRDefault="00DA74B9" w:rsidP="00DA74B9">
      <w:pPr>
        <w:pStyle w:val="EndNoteBibliography"/>
        <w:ind w:left="720" w:hanging="720"/>
      </w:pPr>
      <w:bookmarkStart w:id="53" w:name="_ENREF_53"/>
      <w:r w:rsidRPr="00C97EA9">
        <w:t>Ouhtit, A., et al., 2009. Towards understanding the mode of action of the multifaceted cell adhesion receptor CD146. Biochim Biophys Acta. 1795</w:t>
      </w:r>
      <w:r w:rsidRPr="00C97EA9">
        <w:rPr>
          <w:b/>
        </w:rPr>
        <w:t>,</w:t>
      </w:r>
      <w:r w:rsidRPr="00C97EA9">
        <w:t xml:space="preserve"> 130-6.</w:t>
      </w:r>
      <w:bookmarkEnd w:id="53"/>
    </w:p>
    <w:p w14:paraId="7EFE7BF2" w14:textId="77777777" w:rsidR="00DA74B9" w:rsidRPr="00C97EA9" w:rsidRDefault="00DA74B9" w:rsidP="00DA74B9">
      <w:pPr>
        <w:pStyle w:val="EndNoteBibliography"/>
        <w:ind w:left="720" w:hanging="720"/>
      </w:pPr>
      <w:bookmarkStart w:id="54" w:name="_ENREF_54"/>
      <w:r w:rsidRPr="00C97EA9">
        <w:t>Park, Y. K., Goda, Y., 2016. Integrins in synapse regulation. Nat Rev Neurosci. 17</w:t>
      </w:r>
      <w:r w:rsidRPr="00C97EA9">
        <w:rPr>
          <w:b/>
        </w:rPr>
        <w:t>,</w:t>
      </w:r>
      <w:r w:rsidRPr="00C97EA9">
        <w:t xml:space="preserve"> 745-756.</w:t>
      </w:r>
      <w:bookmarkEnd w:id="54"/>
    </w:p>
    <w:p w14:paraId="38E8F0A5" w14:textId="77777777" w:rsidR="00DA74B9" w:rsidRPr="00C97EA9" w:rsidRDefault="00DA74B9" w:rsidP="00DA74B9">
      <w:pPr>
        <w:pStyle w:val="EndNoteBibliography"/>
        <w:ind w:left="720" w:hanging="720"/>
      </w:pPr>
      <w:bookmarkStart w:id="55" w:name="_ENREF_55"/>
      <w:r w:rsidRPr="00C97EA9">
        <w:t>Pearson, J. N., et al., 2015. Reactive oxygen species mediate cognitive deficits in experimental temporal lobe epilepsy. Neurobiol Dis. 82</w:t>
      </w:r>
      <w:r w:rsidRPr="00C97EA9">
        <w:rPr>
          <w:b/>
        </w:rPr>
        <w:t>,</w:t>
      </w:r>
      <w:r w:rsidRPr="00C97EA9">
        <w:t xml:space="preserve"> 289-97.</w:t>
      </w:r>
      <w:bookmarkEnd w:id="55"/>
    </w:p>
    <w:p w14:paraId="6D327895" w14:textId="77777777" w:rsidR="00DA74B9" w:rsidRPr="00C97EA9" w:rsidRDefault="00DA74B9" w:rsidP="00DA74B9">
      <w:pPr>
        <w:pStyle w:val="EndNoteBibliography"/>
        <w:ind w:left="720" w:hanging="720"/>
      </w:pPr>
      <w:bookmarkStart w:id="56" w:name="_ENREF_56"/>
      <w:r w:rsidRPr="00C97EA9">
        <w:t>Pekcec, A., et al., 2008. Targeting epileptogenesis-associated induction of neurogenesis by enzymatic depolysialylation of NCAM counteracts spatial learning dysfunction but fails to impact epilepsy development. J Neurochem. 105</w:t>
      </w:r>
      <w:r w:rsidRPr="00C97EA9">
        <w:rPr>
          <w:b/>
        </w:rPr>
        <w:t>,</w:t>
      </w:r>
      <w:r w:rsidRPr="00C97EA9">
        <w:t xml:space="preserve"> 389-400.</w:t>
      </w:r>
      <w:bookmarkEnd w:id="56"/>
    </w:p>
    <w:p w14:paraId="3C462E8F" w14:textId="77777777" w:rsidR="00DA74B9" w:rsidRPr="00C97EA9" w:rsidRDefault="00DA74B9" w:rsidP="00DA74B9">
      <w:pPr>
        <w:pStyle w:val="EndNoteBibliography"/>
        <w:ind w:left="720" w:hanging="720"/>
      </w:pPr>
      <w:bookmarkStart w:id="57" w:name="_ENREF_57"/>
      <w:r w:rsidRPr="00C97EA9">
        <w:t>Persike, D. S., et al., 2012. Hippocampal proteomic profile in temporal lobe epilepsy. Journal of Epilepsy and Clinical Neurophysiology. 18</w:t>
      </w:r>
      <w:r w:rsidRPr="00C97EA9">
        <w:rPr>
          <w:b/>
        </w:rPr>
        <w:t>,</w:t>
      </w:r>
      <w:r w:rsidRPr="00C97EA9">
        <w:t xml:space="preserve"> 53-56.</w:t>
      </w:r>
      <w:bookmarkEnd w:id="57"/>
    </w:p>
    <w:p w14:paraId="16995EBB" w14:textId="77777777" w:rsidR="00DA74B9" w:rsidRPr="00C97EA9" w:rsidRDefault="00DA74B9" w:rsidP="00DA74B9">
      <w:pPr>
        <w:pStyle w:val="EndNoteBibliography"/>
        <w:ind w:left="720" w:hanging="720"/>
      </w:pPr>
      <w:bookmarkStart w:id="58" w:name="_ENREF_58"/>
      <w:r w:rsidRPr="00C97EA9">
        <w:t>Pin, A. L., et al., 2012. Annexin-1-mediated endothelial cell migration and angiogenesis are regulated by vascular endothelial growth factor (VEGF)-induced inhibition of miR-196a expression. J Biol Chem. 287</w:t>
      </w:r>
      <w:r w:rsidRPr="00C97EA9">
        <w:rPr>
          <w:b/>
        </w:rPr>
        <w:t>,</w:t>
      </w:r>
      <w:r w:rsidRPr="00C97EA9">
        <w:t xml:space="preserve"> 30541-51.</w:t>
      </w:r>
      <w:bookmarkEnd w:id="58"/>
    </w:p>
    <w:p w14:paraId="21E351A7" w14:textId="77777777" w:rsidR="00DA74B9" w:rsidRPr="00C97EA9" w:rsidRDefault="00DA74B9" w:rsidP="00DA74B9">
      <w:pPr>
        <w:pStyle w:val="EndNoteBibliography"/>
        <w:ind w:left="720" w:hanging="720"/>
        <w:rPr>
          <w:lang w:val="nl-NL"/>
        </w:rPr>
      </w:pPr>
      <w:bookmarkStart w:id="59" w:name="_ENREF_59"/>
      <w:r w:rsidRPr="00C97EA9">
        <w:t xml:space="preserve">Pitkanen, A., Lukasiuk, K., 2011. Mechanisms of epileptogenesis and potential treatment targets. </w:t>
      </w:r>
      <w:r w:rsidRPr="00C97EA9">
        <w:rPr>
          <w:lang w:val="nl-NL"/>
        </w:rPr>
        <w:t>Lancet Neurol. 10</w:t>
      </w:r>
      <w:r w:rsidRPr="00C97EA9">
        <w:rPr>
          <w:b/>
          <w:lang w:val="nl-NL"/>
        </w:rPr>
        <w:t>,</w:t>
      </w:r>
      <w:r w:rsidRPr="00C97EA9">
        <w:rPr>
          <w:lang w:val="nl-NL"/>
        </w:rPr>
        <w:t xml:space="preserve"> 173-86.</w:t>
      </w:r>
      <w:bookmarkEnd w:id="59"/>
    </w:p>
    <w:p w14:paraId="6F3D2184" w14:textId="77777777" w:rsidR="00DA74B9" w:rsidRPr="00C97EA9" w:rsidRDefault="00DA74B9" w:rsidP="00DA74B9">
      <w:pPr>
        <w:pStyle w:val="EndNoteBibliography"/>
        <w:ind w:left="720" w:hanging="720"/>
        <w:rPr>
          <w:lang w:val="nl-NL"/>
        </w:rPr>
      </w:pPr>
      <w:bookmarkStart w:id="60" w:name="_ENREF_60"/>
      <w:r w:rsidRPr="00C97EA9">
        <w:rPr>
          <w:lang w:val="nl-NL"/>
        </w:rPr>
        <w:t>Pitkanen, A., et al., 2014. Neural ECM and epilepsy. Prog Brain Res. 214</w:t>
      </w:r>
      <w:r w:rsidRPr="00C97EA9">
        <w:rPr>
          <w:b/>
          <w:lang w:val="nl-NL"/>
        </w:rPr>
        <w:t>,</w:t>
      </w:r>
      <w:r w:rsidRPr="00C97EA9">
        <w:rPr>
          <w:lang w:val="nl-NL"/>
        </w:rPr>
        <w:t xml:space="preserve"> 229-62.</w:t>
      </w:r>
      <w:bookmarkEnd w:id="60"/>
    </w:p>
    <w:p w14:paraId="6835E1A9" w14:textId="77777777" w:rsidR="00DA74B9" w:rsidRPr="00C97EA9" w:rsidRDefault="00DA74B9" w:rsidP="00DA74B9">
      <w:pPr>
        <w:pStyle w:val="EndNoteBibliography"/>
        <w:ind w:left="720" w:hanging="720"/>
        <w:rPr>
          <w:lang w:val="nl-NL"/>
        </w:rPr>
      </w:pPr>
      <w:bookmarkStart w:id="61" w:name="_ENREF_61"/>
      <w:r w:rsidRPr="00C97EA9">
        <w:rPr>
          <w:lang w:val="nl-NL"/>
        </w:rPr>
        <w:t xml:space="preserve">Pribiag, H., et al., 2014. </w:t>
      </w:r>
      <w:r w:rsidRPr="00C97EA9">
        <w:t xml:space="preserve">Dystroglycan mediates homeostatic synaptic plasticity at GABAergic synapses. </w:t>
      </w:r>
      <w:r w:rsidRPr="00C97EA9">
        <w:rPr>
          <w:lang w:val="nl-NL"/>
        </w:rPr>
        <w:t>Proc Natl Acad Sci U S A. 111</w:t>
      </w:r>
      <w:r w:rsidRPr="00C97EA9">
        <w:rPr>
          <w:b/>
          <w:lang w:val="nl-NL"/>
        </w:rPr>
        <w:t>,</w:t>
      </w:r>
      <w:r w:rsidRPr="00C97EA9">
        <w:rPr>
          <w:lang w:val="nl-NL"/>
        </w:rPr>
        <w:t xml:space="preserve"> 6810-5.</w:t>
      </w:r>
      <w:bookmarkEnd w:id="61"/>
    </w:p>
    <w:p w14:paraId="1DC032D0" w14:textId="77777777" w:rsidR="00DA74B9" w:rsidRPr="00C97EA9" w:rsidRDefault="00DA74B9" w:rsidP="00DA74B9">
      <w:pPr>
        <w:pStyle w:val="EndNoteBibliography"/>
        <w:ind w:left="720" w:hanging="720"/>
      </w:pPr>
      <w:bookmarkStart w:id="62" w:name="_ENREF_62"/>
      <w:r w:rsidRPr="00C97EA9">
        <w:rPr>
          <w:lang w:val="nl-NL"/>
        </w:rPr>
        <w:t xml:space="preserve">Ren, Y., et al., 2016. </w:t>
      </w:r>
      <w:r w:rsidRPr="00C97EA9">
        <w:t>Aberrant ceRNA-mediated regulation of KNG1 contributes to glioblastoma-induced angiogenesis. Oncotarget.</w:t>
      </w:r>
      <w:bookmarkEnd w:id="62"/>
    </w:p>
    <w:p w14:paraId="0F8FCC47" w14:textId="77777777" w:rsidR="00DA74B9" w:rsidRPr="00C97EA9" w:rsidRDefault="00DA74B9" w:rsidP="00DA74B9">
      <w:pPr>
        <w:pStyle w:val="EndNoteBibliography"/>
        <w:ind w:left="720" w:hanging="720"/>
      </w:pPr>
      <w:bookmarkStart w:id="63" w:name="_ENREF_63"/>
      <w:r w:rsidRPr="00C97EA9">
        <w:t>Rognoni, E., et al., 2016. The kindlin family: functions, signaling properties and implications for human disease. J Cell Sci. 129</w:t>
      </w:r>
      <w:r w:rsidRPr="00C97EA9">
        <w:rPr>
          <w:b/>
        </w:rPr>
        <w:t>,</w:t>
      </w:r>
      <w:r w:rsidRPr="00C97EA9">
        <w:t xml:space="preserve"> 17-27.</w:t>
      </w:r>
      <w:bookmarkEnd w:id="63"/>
    </w:p>
    <w:p w14:paraId="50408AAD" w14:textId="77777777" w:rsidR="00DA74B9" w:rsidRPr="00C97EA9" w:rsidRDefault="00DA74B9" w:rsidP="00DA74B9">
      <w:pPr>
        <w:pStyle w:val="EndNoteBibliography"/>
        <w:ind w:left="720" w:hanging="720"/>
      </w:pPr>
      <w:bookmarkStart w:id="64" w:name="_ENREF_64"/>
      <w:r w:rsidRPr="00C97EA9">
        <w:t>Roszkowska, M., et al., 2016. CD44: a novel synaptic cell adhesion molecule regulating structural and functional plasticity of dendritic spines. Mol Biol Cell. 27</w:t>
      </w:r>
      <w:r w:rsidRPr="00C97EA9">
        <w:rPr>
          <w:b/>
        </w:rPr>
        <w:t>,</w:t>
      </w:r>
      <w:r w:rsidRPr="00C97EA9">
        <w:t xml:space="preserve"> 4055-4066.</w:t>
      </w:r>
      <w:bookmarkEnd w:id="64"/>
    </w:p>
    <w:p w14:paraId="01003609" w14:textId="77777777" w:rsidR="00DA74B9" w:rsidRPr="00C97EA9" w:rsidRDefault="00DA74B9" w:rsidP="00DA74B9">
      <w:pPr>
        <w:pStyle w:val="EndNoteBibliography"/>
        <w:ind w:left="720" w:hanging="720"/>
      </w:pPr>
      <w:bookmarkStart w:id="65" w:name="_ENREF_65"/>
      <w:r w:rsidRPr="00C97EA9">
        <w:t>Santos, S. C., et al., 2007. VEGF and VEGFR-2 (KDR) internalization is required for endothelial recovery during wound healing. Exp Cell Res. 313</w:t>
      </w:r>
      <w:r w:rsidRPr="00C97EA9">
        <w:rPr>
          <w:b/>
        </w:rPr>
        <w:t>,</w:t>
      </w:r>
      <w:r w:rsidRPr="00C97EA9">
        <w:t xml:space="preserve"> 1561-74.</w:t>
      </w:r>
      <w:bookmarkEnd w:id="65"/>
    </w:p>
    <w:p w14:paraId="3098B124" w14:textId="77777777" w:rsidR="00DA74B9" w:rsidRPr="00C97EA9" w:rsidRDefault="00DA74B9" w:rsidP="00DA74B9">
      <w:pPr>
        <w:pStyle w:val="EndNoteBibliography"/>
        <w:ind w:left="720" w:hanging="720"/>
      </w:pPr>
      <w:bookmarkStart w:id="66" w:name="_ENREF_66"/>
      <w:r w:rsidRPr="00C97EA9">
        <w:t>Shetty, A. K., 2014. Hippocampal injury-induced cognitive and mood dysfunction, altered neurogenesis, and epilepsy: can early neural stem cell grafting intervention provide protection? Epilepsy Behav. 38</w:t>
      </w:r>
      <w:r w:rsidRPr="00C97EA9">
        <w:rPr>
          <w:b/>
        </w:rPr>
        <w:t>,</w:t>
      </w:r>
      <w:r w:rsidRPr="00C97EA9">
        <w:t xml:space="preserve"> 117-24.</w:t>
      </w:r>
      <w:bookmarkEnd w:id="66"/>
    </w:p>
    <w:p w14:paraId="137B5740" w14:textId="77777777" w:rsidR="00DA74B9" w:rsidRPr="00C97EA9" w:rsidRDefault="00DA74B9" w:rsidP="00DA74B9">
      <w:pPr>
        <w:pStyle w:val="EndNoteBibliography"/>
        <w:ind w:left="720" w:hanging="720"/>
      </w:pPr>
      <w:bookmarkStart w:id="67" w:name="_ENREF_67"/>
      <w:r w:rsidRPr="00C97EA9">
        <w:t>Soleman, S., et al., 2013. Targeting the neural extracellular matrix in neurological disorders. Neuroscience. 253</w:t>
      </w:r>
      <w:r w:rsidRPr="00C97EA9">
        <w:rPr>
          <w:b/>
        </w:rPr>
        <w:t>,</w:t>
      </w:r>
      <w:r w:rsidRPr="00C97EA9">
        <w:t xml:space="preserve"> 194-213.</w:t>
      </w:r>
      <w:bookmarkEnd w:id="67"/>
    </w:p>
    <w:p w14:paraId="54B56EC2" w14:textId="77777777" w:rsidR="00DA74B9" w:rsidRPr="00C97EA9" w:rsidRDefault="00DA74B9" w:rsidP="00DA74B9">
      <w:pPr>
        <w:pStyle w:val="EndNoteBibliography"/>
        <w:ind w:left="720" w:hanging="720"/>
      </w:pPr>
      <w:bookmarkStart w:id="68" w:name="_ENREF_68"/>
      <w:r w:rsidRPr="00C97EA9">
        <w:t>Srivastava, M., Pollard, H. B., 1999. Molecular dissection of nucleolin's role in growth and cell proliferation: new insights. FASEB J. 13</w:t>
      </w:r>
      <w:r w:rsidRPr="00C97EA9">
        <w:rPr>
          <w:b/>
        </w:rPr>
        <w:t>,</w:t>
      </w:r>
      <w:r w:rsidRPr="00C97EA9">
        <w:t xml:space="preserve"> 1911-22.</w:t>
      </w:r>
      <w:bookmarkEnd w:id="68"/>
    </w:p>
    <w:p w14:paraId="3D018130" w14:textId="77777777" w:rsidR="00DA74B9" w:rsidRPr="00C97EA9" w:rsidRDefault="00DA74B9" w:rsidP="00DA74B9">
      <w:pPr>
        <w:pStyle w:val="EndNoteBibliography"/>
        <w:ind w:left="720" w:hanging="720"/>
      </w:pPr>
      <w:bookmarkStart w:id="69" w:name="_ENREF_69"/>
      <w:r w:rsidRPr="00C97EA9">
        <w:t>Stan, R. V., 2005. Structure of caveolae. Biochim Biophys Acta. 1746</w:t>
      </w:r>
      <w:r w:rsidRPr="00C97EA9">
        <w:rPr>
          <w:b/>
        </w:rPr>
        <w:t>,</w:t>
      </w:r>
      <w:r w:rsidRPr="00C97EA9">
        <w:t xml:space="preserve"> 334-48.</w:t>
      </w:r>
      <w:bookmarkEnd w:id="69"/>
    </w:p>
    <w:p w14:paraId="140C51E6" w14:textId="77777777" w:rsidR="00DA74B9" w:rsidRPr="00C97EA9" w:rsidRDefault="00DA74B9" w:rsidP="00DA74B9">
      <w:pPr>
        <w:pStyle w:val="EndNoteBibliography"/>
        <w:ind w:left="720" w:hanging="720"/>
      </w:pPr>
      <w:bookmarkStart w:id="70" w:name="_ENREF_70"/>
      <w:r w:rsidRPr="00C97EA9">
        <w:t>Uemori, T., et al., 2017. Seizure Severity-dependent Selective Vulnerability of the Granule Cell Layer and Aberrant Neurogenesis in the Rat Hippocampus. Hippocampus.</w:t>
      </w:r>
      <w:bookmarkEnd w:id="70"/>
    </w:p>
    <w:p w14:paraId="40E2D2E1" w14:textId="77777777" w:rsidR="00DA74B9" w:rsidRPr="00C97EA9" w:rsidRDefault="00DA74B9" w:rsidP="00DA74B9">
      <w:pPr>
        <w:pStyle w:val="EndNoteBibliography"/>
        <w:ind w:left="720" w:hanging="720"/>
      </w:pPr>
      <w:bookmarkStart w:id="71" w:name="_ENREF_71"/>
      <w:r w:rsidRPr="00C97EA9">
        <w:t>van Strien, M. E., et al., 2011. Astrocyte-derived tissue transglutaminase interacts with fibronectin: a role in astrocyte adhesion and migration? PLoS One. 6</w:t>
      </w:r>
      <w:r w:rsidRPr="00C97EA9">
        <w:rPr>
          <w:b/>
        </w:rPr>
        <w:t>,</w:t>
      </w:r>
      <w:r w:rsidRPr="00C97EA9">
        <w:t xml:space="preserve"> e25037.</w:t>
      </w:r>
      <w:bookmarkEnd w:id="71"/>
    </w:p>
    <w:p w14:paraId="0B28BDE8" w14:textId="77777777" w:rsidR="00DA74B9" w:rsidRPr="00C97EA9" w:rsidRDefault="00DA74B9" w:rsidP="00DA74B9">
      <w:pPr>
        <w:pStyle w:val="EndNoteBibliography"/>
        <w:ind w:left="720" w:hanging="720"/>
      </w:pPr>
      <w:bookmarkStart w:id="72" w:name="_ENREF_72"/>
      <w:r w:rsidRPr="00C97EA9">
        <w:t>Vogel, C., Marcotte, E. M., 2012. Insights into the regulation of protein abundance from proteomic and transcriptomic analyses. Nat Rev Genet. 13</w:t>
      </w:r>
      <w:r w:rsidRPr="00C97EA9">
        <w:rPr>
          <w:b/>
        </w:rPr>
        <w:t>,</w:t>
      </w:r>
      <w:r w:rsidRPr="00C97EA9">
        <w:t xml:space="preserve"> 227-32.</w:t>
      </w:r>
      <w:bookmarkEnd w:id="72"/>
    </w:p>
    <w:p w14:paraId="62A86C5A" w14:textId="77777777" w:rsidR="00DA74B9" w:rsidRPr="00C97EA9" w:rsidRDefault="00DA74B9" w:rsidP="00DA74B9">
      <w:pPr>
        <w:pStyle w:val="EndNoteBibliography"/>
        <w:ind w:left="720" w:hanging="720"/>
      </w:pPr>
      <w:bookmarkStart w:id="73" w:name="_ENREF_73"/>
      <w:r w:rsidRPr="00C97EA9">
        <w:t>Walker, A., et al., 2016. Proteomic profiling of epileptogenesis in a rat model: Focus on inflammation. Brain Behav Immun. 53</w:t>
      </w:r>
      <w:r w:rsidRPr="00C97EA9">
        <w:rPr>
          <w:b/>
        </w:rPr>
        <w:t>,</w:t>
      </w:r>
      <w:r w:rsidRPr="00C97EA9">
        <w:t xml:space="preserve"> 138-58.</w:t>
      </w:r>
      <w:bookmarkEnd w:id="73"/>
    </w:p>
    <w:p w14:paraId="6DA1E6F9" w14:textId="77777777" w:rsidR="00DA74B9" w:rsidRPr="00C97EA9" w:rsidRDefault="00DA74B9" w:rsidP="00DA74B9">
      <w:pPr>
        <w:pStyle w:val="EndNoteBibliography"/>
        <w:ind w:left="720" w:hanging="720"/>
      </w:pPr>
      <w:bookmarkStart w:id="74" w:name="_ENREF_74"/>
      <w:r w:rsidRPr="00C97EA9">
        <w:t>Warnes, M. G. R., et al., 2016. Package ‘gplots’. Various R Programming Tools for Plotting Data.</w:t>
      </w:r>
      <w:bookmarkEnd w:id="74"/>
    </w:p>
    <w:p w14:paraId="2821F7C3" w14:textId="77777777" w:rsidR="00DA74B9" w:rsidRPr="00C97EA9" w:rsidRDefault="00DA74B9" w:rsidP="00DA74B9">
      <w:pPr>
        <w:pStyle w:val="EndNoteBibliography"/>
        <w:ind w:left="720" w:hanging="720"/>
      </w:pPr>
      <w:bookmarkStart w:id="75" w:name="_ENREF_75"/>
      <w:r w:rsidRPr="00C97EA9">
        <w:t>Wu, L., et al., 2015. Dynamic changes in the proteomic profile of mesial temporal lobe epilepsy at different disease stages in an immature rat model. Protein Pept Lett. 22</w:t>
      </w:r>
      <w:r w:rsidRPr="00C97EA9">
        <w:rPr>
          <w:b/>
        </w:rPr>
        <w:t>,</w:t>
      </w:r>
      <w:r w:rsidRPr="00C97EA9">
        <w:t xml:space="preserve"> 180-92.</w:t>
      </w:r>
      <w:bookmarkEnd w:id="75"/>
    </w:p>
    <w:p w14:paraId="7E33852C" w14:textId="77777777" w:rsidR="00DA74B9" w:rsidRPr="00C97EA9" w:rsidRDefault="00DA74B9" w:rsidP="00DA74B9">
      <w:pPr>
        <w:pStyle w:val="EndNoteBibliography"/>
        <w:ind w:left="720" w:hanging="720"/>
      </w:pPr>
      <w:bookmarkStart w:id="76" w:name="_ENREF_76"/>
      <w:r w:rsidRPr="00C97EA9">
        <w:t>Yang, S. H., et al., 2011. Are B-type lamins essential in all mammalian cells? Nucleus. 2</w:t>
      </w:r>
      <w:r w:rsidRPr="00C97EA9">
        <w:rPr>
          <w:b/>
        </w:rPr>
        <w:t>,</w:t>
      </w:r>
      <w:r w:rsidRPr="00C97EA9">
        <w:t xml:space="preserve"> 562-9.</w:t>
      </w:r>
      <w:bookmarkEnd w:id="76"/>
    </w:p>
    <w:p w14:paraId="31E5A4F3" w14:textId="77777777" w:rsidR="00DA74B9" w:rsidRPr="00C97EA9" w:rsidRDefault="00DA74B9" w:rsidP="00DA74B9">
      <w:pPr>
        <w:pStyle w:val="EndNoteBibliography"/>
        <w:ind w:left="720" w:hanging="720"/>
      </w:pPr>
      <w:bookmarkStart w:id="77" w:name="_ENREF_77"/>
      <w:r w:rsidRPr="00C97EA9">
        <w:t>Zhou, P., et al., 2012. Prohibitin reduces mitochondrial free radical production and protects brain cells from different injury modalities. J Neurosci. 32</w:t>
      </w:r>
      <w:r w:rsidRPr="00C97EA9">
        <w:rPr>
          <w:b/>
        </w:rPr>
        <w:t>,</w:t>
      </w:r>
      <w:r w:rsidRPr="00C97EA9">
        <w:t xml:space="preserve"> 583-92.</w:t>
      </w:r>
      <w:bookmarkEnd w:id="77"/>
    </w:p>
    <w:p w14:paraId="40527A1D" w14:textId="1988D87B" w:rsidR="00AD43CE" w:rsidRPr="00C97EA9" w:rsidRDefault="0082524B" w:rsidP="000506F2">
      <w:pPr>
        <w:spacing w:line="480" w:lineRule="auto"/>
        <w:jc w:val="both"/>
        <w:rPr>
          <w:rFonts w:eastAsia="Calibri"/>
          <w:lang w:val="en-US"/>
        </w:rPr>
      </w:pPr>
      <w:r w:rsidRPr="00C97EA9">
        <w:rPr>
          <w:rFonts w:eastAsia="Calibri"/>
          <w:lang w:val="en-US"/>
        </w:rPr>
        <w:fldChar w:fldCharType="end"/>
      </w:r>
    </w:p>
    <w:p w14:paraId="0CC03EAF" w14:textId="77777777" w:rsidR="00AD43CE" w:rsidRPr="00C97EA9" w:rsidRDefault="00AD43CE">
      <w:pPr>
        <w:rPr>
          <w:rFonts w:eastAsia="Calibri"/>
          <w:lang w:val="en-US"/>
        </w:rPr>
      </w:pPr>
      <w:r w:rsidRPr="00C97EA9">
        <w:rPr>
          <w:rFonts w:eastAsia="Calibri"/>
          <w:lang w:val="en-US"/>
        </w:rPr>
        <w:br w:type="page"/>
      </w:r>
    </w:p>
    <w:p w14:paraId="03668907" w14:textId="463182A3" w:rsidR="009F187C" w:rsidRPr="00C97EA9" w:rsidRDefault="00AD43CE" w:rsidP="000506F2">
      <w:pPr>
        <w:spacing w:line="480" w:lineRule="auto"/>
        <w:jc w:val="both"/>
        <w:rPr>
          <w:rFonts w:eastAsia="Calibri"/>
          <w:b/>
          <w:lang w:val="en-US"/>
        </w:rPr>
      </w:pPr>
      <w:r w:rsidRPr="00C97EA9">
        <w:rPr>
          <w:rFonts w:eastAsia="Calibri"/>
          <w:b/>
          <w:lang w:val="en-US"/>
        </w:rPr>
        <w:t>Tables</w:t>
      </w:r>
    </w:p>
    <w:p w14:paraId="0454569A" w14:textId="79CD2E19" w:rsidR="009744B2" w:rsidRPr="00C97EA9" w:rsidRDefault="009744B2" w:rsidP="009744B2">
      <w:pPr>
        <w:spacing w:line="480" w:lineRule="auto"/>
        <w:jc w:val="both"/>
        <w:rPr>
          <w:rFonts w:eastAsia="Calibri"/>
          <w:lang w:val="en-US"/>
        </w:rPr>
      </w:pPr>
      <w:r w:rsidRPr="00C97EA9">
        <w:rPr>
          <w:rFonts w:eastAsia="Calibri"/>
          <w:lang w:val="en-US"/>
        </w:rPr>
        <w:t xml:space="preserve">Table 1: </w:t>
      </w:r>
      <w:r w:rsidR="00C02A1A" w:rsidRPr="00C97EA9">
        <w:rPr>
          <w:color w:val="141314"/>
          <w:lang w:val="en-US"/>
        </w:rPr>
        <w:t xml:space="preserve">Overrepresented </w:t>
      </w:r>
      <w:r w:rsidRPr="00C97EA9">
        <w:rPr>
          <w:rFonts w:eastAsia="Calibri"/>
          <w:lang w:val="en-US"/>
        </w:rPr>
        <w:t xml:space="preserve">pathways linked with cell stress and cell death in the HC – Genomatix </w:t>
      </w:r>
    </w:p>
    <w:tbl>
      <w:tblPr>
        <w:tblStyle w:val="Tabellenraster"/>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2801"/>
        <w:gridCol w:w="1410"/>
        <w:gridCol w:w="3630"/>
      </w:tblGrid>
      <w:tr w:rsidR="008737B3" w:rsidRPr="00C97EA9" w14:paraId="02E48123" w14:textId="77777777" w:rsidTr="009744B2">
        <w:trPr>
          <w:trHeight w:val="340"/>
        </w:trPr>
        <w:tc>
          <w:tcPr>
            <w:tcW w:w="1231" w:type="dxa"/>
            <w:tcBorders>
              <w:top w:val="single" w:sz="4" w:space="0" w:color="auto"/>
              <w:bottom w:val="single" w:sz="4" w:space="0" w:color="auto"/>
            </w:tcBorders>
            <w:vAlign w:val="center"/>
          </w:tcPr>
          <w:p w14:paraId="1015A6F2" w14:textId="77777777" w:rsidR="009744B2" w:rsidRPr="00C97EA9" w:rsidRDefault="009744B2" w:rsidP="009744B2">
            <w:pPr>
              <w:rPr>
                <w:lang w:val="en-US"/>
              </w:rPr>
            </w:pPr>
            <w:r w:rsidRPr="00C97EA9">
              <w:rPr>
                <w:i/>
                <w:lang w:val="en-US"/>
              </w:rPr>
              <w:t>p</w:t>
            </w:r>
            <w:r w:rsidRPr="00C97EA9">
              <w:rPr>
                <w:lang w:val="en-US"/>
              </w:rPr>
              <w:t>-Value</w:t>
            </w:r>
          </w:p>
        </w:tc>
        <w:tc>
          <w:tcPr>
            <w:tcW w:w="2801" w:type="dxa"/>
            <w:tcBorders>
              <w:top w:val="single" w:sz="4" w:space="0" w:color="auto"/>
              <w:bottom w:val="single" w:sz="4" w:space="0" w:color="auto"/>
            </w:tcBorders>
            <w:vAlign w:val="center"/>
          </w:tcPr>
          <w:p w14:paraId="29B25520" w14:textId="77777777" w:rsidR="009744B2" w:rsidRPr="00C97EA9" w:rsidRDefault="009744B2" w:rsidP="009744B2">
            <w:pPr>
              <w:rPr>
                <w:lang w:val="en-US"/>
              </w:rPr>
            </w:pPr>
            <w:r w:rsidRPr="00C97EA9">
              <w:rPr>
                <w:lang w:val="en-US"/>
              </w:rPr>
              <w:t>Pathway</w:t>
            </w:r>
          </w:p>
        </w:tc>
        <w:tc>
          <w:tcPr>
            <w:tcW w:w="1410" w:type="dxa"/>
            <w:tcBorders>
              <w:top w:val="single" w:sz="4" w:space="0" w:color="auto"/>
              <w:bottom w:val="single" w:sz="4" w:space="0" w:color="auto"/>
            </w:tcBorders>
            <w:vAlign w:val="center"/>
          </w:tcPr>
          <w:p w14:paraId="397883D8" w14:textId="77777777" w:rsidR="009744B2" w:rsidRPr="00C97EA9" w:rsidRDefault="009744B2" w:rsidP="009744B2">
            <w:pPr>
              <w:rPr>
                <w:lang w:val="en-US"/>
              </w:rPr>
            </w:pPr>
            <w:r w:rsidRPr="00C97EA9">
              <w:rPr>
                <w:lang w:val="en-US"/>
              </w:rPr>
              <w:t>Source</w:t>
            </w:r>
          </w:p>
        </w:tc>
        <w:tc>
          <w:tcPr>
            <w:tcW w:w="3630" w:type="dxa"/>
            <w:tcBorders>
              <w:top w:val="single" w:sz="4" w:space="0" w:color="auto"/>
              <w:bottom w:val="single" w:sz="4" w:space="0" w:color="auto"/>
            </w:tcBorders>
            <w:vAlign w:val="center"/>
          </w:tcPr>
          <w:p w14:paraId="5F66B96D" w14:textId="77777777" w:rsidR="009744B2" w:rsidRPr="00C97EA9" w:rsidRDefault="009744B2" w:rsidP="009744B2">
            <w:pPr>
              <w:rPr>
                <w:lang w:val="en-US"/>
              </w:rPr>
            </w:pPr>
            <w:r w:rsidRPr="00C97EA9">
              <w:rPr>
                <w:lang w:val="en-US"/>
              </w:rPr>
              <w:t>Overlap members</w:t>
            </w:r>
          </w:p>
        </w:tc>
      </w:tr>
      <w:tr w:rsidR="005351AF" w:rsidRPr="00C97EA9" w14:paraId="543684F0" w14:textId="77777777" w:rsidTr="007F329F">
        <w:trPr>
          <w:trHeight w:val="284"/>
        </w:trPr>
        <w:tc>
          <w:tcPr>
            <w:tcW w:w="9072" w:type="dxa"/>
            <w:gridSpan w:val="4"/>
            <w:tcBorders>
              <w:top w:val="single" w:sz="4" w:space="0" w:color="auto"/>
            </w:tcBorders>
          </w:tcPr>
          <w:p w14:paraId="133ADCD5" w14:textId="77777777" w:rsidR="009744B2" w:rsidRPr="00C97EA9" w:rsidRDefault="009744B2" w:rsidP="009744B2">
            <w:pPr>
              <w:jc w:val="center"/>
              <w:rPr>
                <w:i/>
                <w:sz w:val="18"/>
                <w:szCs w:val="18"/>
                <w:lang w:val="en-US"/>
              </w:rPr>
            </w:pPr>
            <w:r w:rsidRPr="00C97EA9">
              <w:rPr>
                <w:i/>
                <w:sz w:val="18"/>
                <w:szCs w:val="18"/>
                <w:lang w:val="en-US"/>
              </w:rPr>
              <w:t>2 days after SE</w:t>
            </w:r>
          </w:p>
        </w:tc>
      </w:tr>
      <w:tr w:rsidR="008D1166" w:rsidRPr="00C97EA9" w14:paraId="7900F66C" w14:textId="77777777" w:rsidTr="007F329F">
        <w:tc>
          <w:tcPr>
            <w:tcW w:w="1231" w:type="dxa"/>
          </w:tcPr>
          <w:p w14:paraId="4A96C673" w14:textId="77777777" w:rsidR="009744B2" w:rsidRPr="00C97EA9" w:rsidRDefault="009744B2" w:rsidP="009744B2">
            <w:pPr>
              <w:rPr>
                <w:sz w:val="18"/>
                <w:lang w:val="en-US"/>
              </w:rPr>
            </w:pPr>
            <w:r w:rsidRPr="00C97EA9">
              <w:rPr>
                <w:sz w:val="18"/>
                <w:lang w:val="en-US"/>
              </w:rPr>
              <w:t>0.002</w:t>
            </w:r>
          </w:p>
        </w:tc>
        <w:tc>
          <w:tcPr>
            <w:tcW w:w="2801" w:type="dxa"/>
          </w:tcPr>
          <w:p w14:paraId="15480CC3" w14:textId="77777777" w:rsidR="009744B2" w:rsidRPr="00C97EA9" w:rsidRDefault="009744B2" w:rsidP="009744B2">
            <w:pPr>
              <w:rPr>
                <w:sz w:val="18"/>
                <w:lang w:val="en-US"/>
              </w:rPr>
            </w:pPr>
            <w:r w:rsidRPr="00C97EA9">
              <w:rPr>
                <w:sz w:val="18"/>
                <w:lang w:val="en-US"/>
              </w:rPr>
              <w:t>p38 signaling mediated by MAPKAP kinases</w:t>
            </w:r>
          </w:p>
        </w:tc>
        <w:tc>
          <w:tcPr>
            <w:tcW w:w="1410" w:type="dxa"/>
          </w:tcPr>
          <w:p w14:paraId="081E464C" w14:textId="77777777" w:rsidR="009744B2" w:rsidRPr="00C97EA9" w:rsidRDefault="009744B2" w:rsidP="009744B2">
            <w:pPr>
              <w:rPr>
                <w:sz w:val="18"/>
                <w:lang w:val="en-US"/>
              </w:rPr>
            </w:pPr>
            <w:r w:rsidRPr="00C97EA9">
              <w:rPr>
                <w:sz w:val="18"/>
                <w:lang w:val="en-US"/>
              </w:rPr>
              <w:t>NCI-nature</w:t>
            </w:r>
          </w:p>
        </w:tc>
        <w:tc>
          <w:tcPr>
            <w:tcW w:w="3630" w:type="dxa"/>
          </w:tcPr>
          <w:p w14:paraId="0C7B8098" w14:textId="77777777" w:rsidR="009744B2" w:rsidRPr="00C97EA9" w:rsidRDefault="009744B2" w:rsidP="009744B2">
            <w:pPr>
              <w:rPr>
                <w:sz w:val="18"/>
                <w:lang w:val="en-US"/>
              </w:rPr>
            </w:pPr>
            <w:r w:rsidRPr="00C97EA9">
              <w:rPr>
                <w:sz w:val="18"/>
                <w:lang w:val="en-US"/>
              </w:rPr>
              <w:t>YWHAE, HSPB1, YWHAZ, YWHAG</w:t>
            </w:r>
          </w:p>
        </w:tc>
      </w:tr>
      <w:tr w:rsidR="008D1166" w:rsidRPr="00C97EA9" w14:paraId="16E22E55" w14:textId="77777777" w:rsidTr="007F329F">
        <w:tc>
          <w:tcPr>
            <w:tcW w:w="1231" w:type="dxa"/>
          </w:tcPr>
          <w:p w14:paraId="34FA77B5" w14:textId="77777777" w:rsidR="009744B2" w:rsidRPr="00C97EA9" w:rsidRDefault="009744B2" w:rsidP="009744B2">
            <w:pPr>
              <w:rPr>
                <w:sz w:val="18"/>
                <w:lang w:val="en-US"/>
              </w:rPr>
            </w:pPr>
            <w:r w:rsidRPr="00C97EA9">
              <w:rPr>
                <w:sz w:val="18"/>
                <w:lang w:val="en-US"/>
              </w:rPr>
              <w:t>0.008</w:t>
            </w:r>
          </w:p>
        </w:tc>
        <w:tc>
          <w:tcPr>
            <w:tcW w:w="2801" w:type="dxa"/>
          </w:tcPr>
          <w:p w14:paraId="07CF38F1" w14:textId="77777777" w:rsidR="009744B2" w:rsidRPr="00C97EA9" w:rsidRDefault="009744B2" w:rsidP="009744B2">
            <w:pPr>
              <w:rPr>
                <w:sz w:val="18"/>
                <w:lang w:val="en-US"/>
              </w:rPr>
            </w:pPr>
            <w:r w:rsidRPr="00C97EA9">
              <w:rPr>
                <w:sz w:val="18"/>
                <w:lang w:val="en-US"/>
              </w:rPr>
              <w:t>Antiapoptotic</w:t>
            </w:r>
          </w:p>
        </w:tc>
        <w:tc>
          <w:tcPr>
            <w:tcW w:w="1410" w:type="dxa"/>
          </w:tcPr>
          <w:p w14:paraId="33C83564" w14:textId="77777777" w:rsidR="009744B2" w:rsidRPr="00C97EA9" w:rsidRDefault="009744B2" w:rsidP="009744B2">
            <w:pPr>
              <w:rPr>
                <w:sz w:val="18"/>
                <w:lang w:val="en-US"/>
              </w:rPr>
            </w:pPr>
            <w:r w:rsidRPr="00C97EA9">
              <w:rPr>
                <w:rFonts w:cstheme="minorHAnsi"/>
                <w:sz w:val="18"/>
                <w:szCs w:val="18"/>
                <w:lang w:val="en-US"/>
              </w:rPr>
              <w:t>Genomatix</w:t>
            </w:r>
          </w:p>
        </w:tc>
        <w:tc>
          <w:tcPr>
            <w:tcW w:w="3630" w:type="dxa"/>
          </w:tcPr>
          <w:p w14:paraId="22B50DE1" w14:textId="77777777" w:rsidR="009744B2" w:rsidRPr="00C97EA9" w:rsidRDefault="009744B2" w:rsidP="009744B2">
            <w:pPr>
              <w:rPr>
                <w:sz w:val="18"/>
                <w:lang w:val="en-US"/>
              </w:rPr>
            </w:pPr>
            <w:r w:rsidRPr="00C97EA9">
              <w:rPr>
                <w:sz w:val="18"/>
                <w:lang w:val="en-US"/>
              </w:rPr>
              <w:t>HSPA5, CLU, HSPB1, ANKHD1, PLSCR3, HNRNPL, ANXA5, CD44</w:t>
            </w:r>
          </w:p>
        </w:tc>
      </w:tr>
      <w:tr w:rsidR="008D1166" w:rsidRPr="00C97EA9" w14:paraId="619F33CB" w14:textId="77777777" w:rsidTr="007F329F">
        <w:tc>
          <w:tcPr>
            <w:tcW w:w="1231" w:type="dxa"/>
          </w:tcPr>
          <w:p w14:paraId="7E183231" w14:textId="77777777" w:rsidR="009744B2" w:rsidRPr="00C97EA9" w:rsidRDefault="009744B2" w:rsidP="009744B2">
            <w:pPr>
              <w:rPr>
                <w:sz w:val="18"/>
                <w:lang w:val="en-US"/>
              </w:rPr>
            </w:pPr>
            <w:r w:rsidRPr="00C97EA9">
              <w:rPr>
                <w:sz w:val="18"/>
                <w:lang w:val="en-US"/>
              </w:rPr>
              <w:t>0.010</w:t>
            </w:r>
          </w:p>
        </w:tc>
        <w:tc>
          <w:tcPr>
            <w:tcW w:w="2801" w:type="dxa"/>
          </w:tcPr>
          <w:p w14:paraId="014A6E4D" w14:textId="77777777" w:rsidR="009744B2" w:rsidRPr="00C97EA9" w:rsidRDefault="009744B2" w:rsidP="009744B2">
            <w:pPr>
              <w:rPr>
                <w:sz w:val="18"/>
                <w:lang w:val="en-US"/>
              </w:rPr>
            </w:pPr>
            <w:r w:rsidRPr="00C97EA9">
              <w:rPr>
                <w:sz w:val="18"/>
                <w:lang w:val="en-US"/>
              </w:rPr>
              <w:t>Apoptosis</w:t>
            </w:r>
          </w:p>
        </w:tc>
        <w:tc>
          <w:tcPr>
            <w:tcW w:w="1410" w:type="dxa"/>
          </w:tcPr>
          <w:p w14:paraId="1F76340D" w14:textId="77777777" w:rsidR="009744B2" w:rsidRPr="00C97EA9" w:rsidRDefault="009744B2" w:rsidP="009744B2">
            <w:pPr>
              <w:rPr>
                <w:sz w:val="18"/>
                <w:lang w:val="en-US"/>
              </w:rPr>
            </w:pPr>
            <w:r w:rsidRPr="00C97EA9">
              <w:rPr>
                <w:rFonts w:cstheme="minorHAnsi"/>
                <w:sz w:val="18"/>
                <w:szCs w:val="18"/>
                <w:lang w:val="en-US"/>
              </w:rPr>
              <w:t>Genomatix</w:t>
            </w:r>
          </w:p>
        </w:tc>
        <w:tc>
          <w:tcPr>
            <w:tcW w:w="3630" w:type="dxa"/>
          </w:tcPr>
          <w:p w14:paraId="14B7936B" w14:textId="77777777" w:rsidR="009744B2" w:rsidRPr="00C97EA9" w:rsidRDefault="009744B2" w:rsidP="009744B2">
            <w:pPr>
              <w:rPr>
                <w:sz w:val="18"/>
                <w:lang w:val="en-US"/>
              </w:rPr>
            </w:pPr>
            <w:r w:rsidRPr="00C97EA9">
              <w:rPr>
                <w:sz w:val="18"/>
                <w:lang w:val="en-US"/>
              </w:rPr>
              <w:t>TGM2, HSPA5, CLU, HSPB1, PHB, LMNA, CALR, PLSCR3, HSPA1A, HNRNPC, HSP90B1, SDHC, CTSB, EEF1A1, ANXA5, ANP32A</w:t>
            </w:r>
          </w:p>
        </w:tc>
      </w:tr>
      <w:tr w:rsidR="008D1166" w:rsidRPr="00C97EA9" w14:paraId="1077908B" w14:textId="77777777" w:rsidTr="007F329F">
        <w:tc>
          <w:tcPr>
            <w:tcW w:w="1231" w:type="dxa"/>
          </w:tcPr>
          <w:p w14:paraId="3392D29E" w14:textId="77777777" w:rsidR="009744B2" w:rsidRPr="00C97EA9" w:rsidRDefault="009744B2" w:rsidP="009744B2">
            <w:pPr>
              <w:rPr>
                <w:sz w:val="18"/>
                <w:lang w:val="en-US"/>
              </w:rPr>
            </w:pPr>
            <w:r w:rsidRPr="00C97EA9">
              <w:rPr>
                <w:sz w:val="18"/>
                <w:lang w:val="en-US"/>
              </w:rPr>
              <w:t>0.029</w:t>
            </w:r>
          </w:p>
        </w:tc>
        <w:tc>
          <w:tcPr>
            <w:tcW w:w="2801" w:type="dxa"/>
          </w:tcPr>
          <w:p w14:paraId="22A6CDCB" w14:textId="1FCC6C01" w:rsidR="009744B2" w:rsidRPr="00C97EA9" w:rsidRDefault="009744B2" w:rsidP="009744B2">
            <w:pPr>
              <w:rPr>
                <w:sz w:val="18"/>
                <w:lang w:val="en-US"/>
              </w:rPr>
            </w:pPr>
            <w:r w:rsidRPr="00C97EA9">
              <w:rPr>
                <w:sz w:val="18"/>
                <w:lang w:val="en-US"/>
              </w:rPr>
              <w:t>Ap</w:t>
            </w:r>
            <w:r w:rsidR="00874661" w:rsidRPr="00C97EA9">
              <w:rPr>
                <w:sz w:val="18"/>
                <w:lang w:val="en-US"/>
              </w:rPr>
              <w:t>optosis ( Fas signaling pathway</w:t>
            </w:r>
            <w:r w:rsidRPr="00C97EA9">
              <w:rPr>
                <w:sz w:val="18"/>
                <w:lang w:val="en-US"/>
              </w:rPr>
              <w:t xml:space="preserve">) </w:t>
            </w:r>
          </w:p>
        </w:tc>
        <w:tc>
          <w:tcPr>
            <w:tcW w:w="1410" w:type="dxa"/>
          </w:tcPr>
          <w:p w14:paraId="7431A8C7" w14:textId="77777777" w:rsidR="009744B2" w:rsidRPr="00C97EA9" w:rsidRDefault="009744B2" w:rsidP="009744B2">
            <w:pPr>
              <w:rPr>
                <w:sz w:val="18"/>
                <w:lang w:val="en-US"/>
              </w:rPr>
            </w:pPr>
            <w:r w:rsidRPr="00C97EA9">
              <w:rPr>
                <w:sz w:val="18"/>
                <w:lang w:val="en-US"/>
              </w:rPr>
              <w:t>INOH</w:t>
            </w:r>
          </w:p>
        </w:tc>
        <w:tc>
          <w:tcPr>
            <w:tcW w:w="3630" w:type="dxa"/>
          </w:tcPr>
          <w:p w14:paraId="3024D7CD" w14:textId="77777777" w:rsidR="009744B2" w:rsidRPr="00C97EA9" w:rsidRDefault="009744B2" w:rsidP="009744B2">
            <w:pPr>
              <w:rPr>
                <w:sz w:val="18"/>
                <w:lang w:val="en-US"/>
              </w:rPr>
            </w:pPr>
            <w:r w:rsidRPr="00C97EA9">
              <w:rPr>
                <w:sz w:val="18"/>
                <w:lang w:val="en-US"/>
              </w:rPr>
              <w:t>YWHAE, YWHAZ, YWHAG</w:t>
            </w:r>
          </w:p>
        </w:tc>
      </w:tr>
      <w:tr w:rsidR="008D1166" w:rsidRPr="00C97EA9" w14:paraId="0269CBFF" w14:textId="77777777" w:rsidTr="007F329F">
        <w:tc>
          <w:tcPr>
            <w:tcW w:w="1231" w:type="dxa"/>
          </w:tcPr>
          <w:p w14:paraId="55F0D965" w14:textId="77777777" w:rsidR="009744B2" w:rsidRPr="00C97EA9" w:rsidRDefault="009744B2" w:rsidP="009744B2">
            <w:pPr>
              <w:rPr>
                <w:sz w:val="18"/>
                <w:lang w:val="en-US"/>
              </w:rPr>
            </w:pPr>
            <w:r w:rsidRPr="00C97EA9">
              <w:rPr>
                <w:sz w:val="18"/>
                <w:lang w:val="en-US"/>
              </w:rPr>
              <w:t>0.029</w:t>
            </w:r>
          </w:p>
        </w:tc>
        <w:tc>
          <w:tcPr>
            <w:tcW w:w="2801" w:type="dxa"/>
          </w:tcPr>
          <w:p w14:paraId="13D0DAAD" w14:textId="77777777" w:rsidR="009744B2" w:rsidRPr="00C97EA9" w:rsidRDefault="009744B2" w:rsidP="009744B2">
            <w:pPr>
              <w:rPr>
                <w:sz w:val="18"/>
                <w:lang w:val="en-US"/>
              </w:rPr>
            </w:pPr>
            <w:r w:rsidRPr="00C97EA9">
              <w:rPr>
                <w:sz w:val="18"/>
                <w:lang w:val="en-US"/>
              </w:rPr>
              <w:t>Aurora B signaling</w:t>
            </w:r>
          </w:p>
        </w:tc>
        <w:tc>
          <w:tcPr>
            <w:tcW w:w="1410" w:type="dxa"/>
          </w:tcPr>
          <w:p w14:paraId="4E61D04D" w14:textId="77777777" w:rsidR="009744B2" w:rsidRPr="00C97EA9" w:rsidRDefault="009744B2" w:rsidP="009744B2">
            <w:pPr>
              <w:rPr>
                <w:sz w:val="18"/>
                <w:lang w:val="en-US"/>
              </w:rPr>
            </w:pPr>
            <w:r w:rsidRPr="00C97EA9">
              <w:rPr>
                <w:sz w:val="18"/>
                <w:lang w:val="en-US"/>
              </w:rPr>
              <w:t>NCI-nature</w:t>
            </w:r>
          </w:p>
        </w:tc>
        <w:tc>
          <w:tcPr>
            <w:tcW w:w="3630" w:type="dxa"/>
          </w:tcPr>
          <w:p w14:paraId="1980EF52" w14:textId="77777777" w:rsidR="009744B2" w:rsidRPr="00C97EA9" w:rsidRDefault="009744B2" w:rsidP="009744B2">
            <w:pPr>
              <w:rPr>
                <w:sz w:val="18"/>
                <w:lang w:val="en-US"/>
              </w:rPr>
            </w:pPr>
            <w:r w:rsidRPr="00C97EA9">
              <w:rPr>
                <w:sz w:val="18"/>
                <w:lang w:val="en-US"/>
              </w:rPr>
              <w:t>RASA1, VIM, NCL</w:t>
            </w:r>
          </w:p>
        </w:tc>
      </w:tr>
      <w:tr w:rsidR="008D1166" w:rsidRPr="00C97EA9" w14:paraId="4027E1BA" w14:textId="77777777" w:rsidTr="007F329F">
        <w:tc>
          <w:tcPr>
            <w:tcW w:w="1231" w:type="dxa"/>
          </w:tcPr>
          <w:p w14:paraId="2FC3B9BF" w14:textId="77777777" w:rsidR="009744B2" w:rsidRPr="00C97EA9" w:rsidRDefault="009744B2" w:rsidP="009744B2">
            <w:pPr>
              <w:rPr>
                <w:sz w:val="18"/>
                <w:lang w:val="en-US"/>
              </w:rPr>
            </w:pPr>
            <w:r w:rsidRPr="00C97EA9">
              <w:rPr>
                <w:sz w:val="18"/>
                <w:lang w:val="en-US"/>
              </w:rPr>
              <w:t>0.037</w:t>
            </w:r>
          </w:p>
        </w:tc>
        <w:tc>
          <w:tcPr>
            <w:tcW w:w="2801" w:type="dxa"/>
          </w:tcPr>
          <w:p w14:paraId="02B9B281" w14:textId="77777777" w:rsidR="009744B2" w:rsidRPr="00C97EA9" w:rsidRDefault="009744B2" w:rsidP="009744B2">
            <w:pPr>
              <w:rPr>
                <w:sz w:val="18"/>
                <w:lang w:val="en-US"/>
              </w:rPr>
            </w:pPr>
            <w:r w:rsidRPr="00C97EA9">
              <w:rPr>
                <w:sz w:val="18"/>
                <w:lang w:val="en-US"/>
              </w:rPr>
              <w:t>Dna repair</w:t>
            </w:r>
          </w:p>
        </w:tc>
        <w:tc>
          <w:tcPr>
            <w:tcW w:w="1410" w:type="dxa"/>
          </w:tcPr>
          <w:p w14:paraId="2901A860" w14:textId="77777777" w:rsidR="009744B2" w:rsidRPr="00C97EA9" w:rsidRDefault="009744B2" w:rsidP="009744B2">
            <w:pPr>
              <w:rPr>
                <w:sz w:val="18"/>
                <w:lang w:val="en-US"/>
              </w:rPr>
            </w:pPr>
            <w:r w:rsidRPr="00C97EA9">
              <w:rPr>
                <w:rFonts w:cstheme="minorHAnsi"/>
                <w:sz w:val="18"/>
                <w:szCs w:val="18"/>
                <w:lang w:val="en-US"/>
              </w:rPr>
              <w:t>Genomatix</w:t>
            </w:r>
          </w:p>
        </w:tc>
        <w:tc>
          <w:tcPr>
            <w:tcW w:w="3630" w:type="dxa"/>
          </w:tcPr>
          <w:p w14:paraId="3FA5367B" w14:textId="77777777" w:rsidR="009744B2" w:rsidRPr="00C97EA9" w:rsidRDefault="009744B2" w:rsidP="009744B2">
            <w:pPr>
              <w:rPr>
                <w:sz w:val="18"/>
                <w:lang w:val="en-US"/>
              </w:rPr>
            </w:pPr>
            <w:r w:rsidRPr="00C97EA9">
              <w:rPr>
                <w:sz w:val="18"/>
                <w:lang w:val="en-US"/>
              </w:rPr>
              <w:t>COPS8, LMNA, UBE2V2, COPS5, PPP5C, DDB1</w:t>
            </w:r>
          </w:p>
        </w:tc>
      </w:tr>
      <w:tr w:rsidR="008D1166" w:rsidRPr="00C97EA9" w14:paraId="2B1A0D0C" w14:textId="77777777" w:rsidTr="007F329F">
        <w:tc>
          <w:tcPr>
            <w:tcW w:w="1231" w:type="dxa"/>
          </w:tcPr>
          <w:p w14:paraId="550B7CA1" w14:textId="77777777" w:rsidR="009744B2" w:rsidRPr="00C97EA9" w:rsidRDefault="009744B2" w:rsidP="009744B2">
            <w:pPr>
              <w:rPr>
                <w:sz w:val="18"/>
                <w:lang w:val="en-US"/>
              </w:rPr>
            </w:pPr>
            <w:r w:rsidRPr="00C97EA9">
              <w:rPr>
                <w:sz w:val="18"/>
                <w:lang w:val="en-US"/>
              </w:rPr>
              <w:t>0.044</w:t>
            </w:r>
          </w:p>
        </w:tc>
        <w:tc>
          <w:tcPr>
            <w:tcW w:w="2801" w:type="dxa"/>
          </w:tcPr>
          <w:p w14:paraId="34B90115" w14:textId="77777777" w:rsidR="009744B2" w:rsidRPr="00C97EA9" w:rsidRDefault="009744B2" w:rsidP="009744B2">
            <w:pPr>
              <w:rPr>
                <w:sz w:val="18"/>
                <w:lang w:val="en-US"/>
              </w:rPr>
            </w:pPr>
            <w:r w:rsidRPr="00C97EA9">
              <w:rPr>
                <w:sz w:val="18"/>
                <w:lang w:val="en-US"/>
              </w:rPr>
              <w:t>hypoxia-inducible factor in the cardivascular system</w:t>
            </w:r>
          </w:p>
        </w:tc>
        <w:tc>
          <w:tcPr>
            <w:tcW w:w="1410" w:type="dxa"/>
          </w:tcPr>
          <w:p w14:paraId="386B5F3E" w14:textId="77777777" w:rsidR="009744B2" w:rsidRPr="00C97EA9" w:rsidRDefault="009744B2" w:rsidP="009744B2">
            <w:pPr>
              <w:rPr>
                <w:sz w:val="18"/>
                <w:lang w:val="en-US"/>
              </w:rPr>
            </w:pPr>
            <w:r w:rsidRPr="00C97EA9">
              <w:rPr>
                <w:sz w:val="18"/>
                <w:lang w:val="en-US"/>
              </w:rPr>
              <w:t>BioCarta</w:t>
            </w:r>
          </w:p>
        </w:tc>
        <w:tc>
          <w:tcPr>
            <w:tcW w:w="3630" w:type="dxa"/>
          </w:tcPr>
          <w:p w14:paraId="0A31947C" w14:textId="77777777" w:rsidR="009744B2" w:rsidRPr="00C97EA9" w:rsidRDefault="009744B2" w:rsidP="009744B2">
            <w:pPr>
              <w:rPr>
                <w:sz w:val="18"/>
                <w:lang w:val="en-US"/>
              </w:rPr>
            </w:pPr>
            <w:r w:rsidRPr="00C97EA9">
              <w:rPr>
                <w:sz w:val="18"/>
                <w:lang w:val="en-US"/>
              </w:rPr>
              <w:t>COPS5, LDHA</w:t>
            </w:r>
          </w:p>
        </w:tc>
      </w:tr>
      <w:tr w:rsidR="008D1166" w:rsidRPr="00C97EA9" w14:paraId="698BC967" w14:textId="77777777" w:rsidTr="007F329F">
        <w:tc>
          <w:tcPr>
            <w:tcW w:w="1231" w:type="dxa"/>
          </w:tcPr>
          <w:p w14:paraId="21736173" w14:textId="77777777" w:rsidR="009744B2" w:rsidRPr="00C97EA9" w:rsidRDefault="009744B2" w:rsidP="009744B2">
            <w:pPr>
              <w:rPr>
                <w:rFonts w:cstheme="minorHAnsi"/>
                <w:sz w:val="18"/>
                <w:szCs w:val="18"/>
                <w:lang w:val="en-US"/>
              </w:rPr>
            </w:pPr>
          </w:p>
        </w:tc>
        <w:tc>
          <w:tcPr>
            <w:tcW w:w="2801" w:type="dxa"/>
          </w:tcPr>
          <w:p w14:paraId="626E3551" w14:textId="77777777" w:rsidR="009744B2" w:rsidRPr="00C97EA9" w:rsidRDefault="009744B2" w:rsidP="009744B2">
            <w:pPr>
              <w:rPr>
                <w:rFonts w:cstheme="minorHAnsi"/>
                <w:sz w:val="18"/>
                <w:szCs w:val="18"/>
                <w:lang w:val="en-US"/>
              </w:rPr>
            </w:pPr>
          </w:p>
        </w:tc>
        <w:tc>
          <w:tcPr>
            <w:tcW w:w="1410" w:type="dxa"/>
          </w:tcPr>
          <w:p w14:paraId="39005BA3" w14:textId="77777777" w:rsidR="009744B2" w:rsidRPr="00C97EA9" w:rsidRDefault="009744B2" w:rsidP="009744B2">
            <w:pPr>
              <w:rPr>
                <w:rFonts w:cstheme="minorHAnsi"/>
                <w:sz w:val="18"/>
                <w:szCs w:val="18"/>
                <w:lang w:val="en-US"/>
              </w:rPr>
            </w:pPr>
          </w:p>
        </w:tc>
        <w:tc>
          <w:tcPr>
            <w:tcW w:w="3630" w:type="dxa"/>
          </w:tcPr>
          <w:p w14:paraId="5DC855AD" w14:textId="77777777" w:rsidR="009744B2" w:rsidRPr="00C97EA9" w:rsidRDefault="009744B2" w:rsidP="009744B2">
            <w:pPr>
              <w:rPr>
                <w:rFonts w:cstheme="minorHAnsi"/>
                <w:sz w:val="18"/>
                <w:szCs w:val="18"/>
                <w:lang w:val="en-US"/>
              </w:rPr>
            </w:pPr>
          </w:p>
        </w:tc>
      </w:tr>
      <w:tr w:rsidR="008D1166" w:rsidRPr="00C97EA9" w14:paraId="335E48DC" w14:textId="77777777" w:rsidTr="007F329F">
        <w:trPr>
          <w:trHeight w:val="284"/>
        </w:trPr>
        <w:tc>
          <w:tcPr>
            <w:tcW w:w="9072" w:type="dxa"/>
            <w:gridSpan w:val="4"/>
          </w:tcPr>
          <w:p w14:paraId="32BA626A" w14:textId="77777777" w:rsidR="009744B2" w:rsidRPr="00C97EA9" w:rsidRDefault="009744B2" w:rsidP="009744B2">
            <w:pPr>
              <w:jc w:val="center"/>
              <w:rPr>
                <w:rFonts w:cstheme="minorHAnsi"/>
                <w:sz w:val="18"/>
                <w:szCs w:val="18"/>
                <w:lang w:val="en-US"/>
              </w:rPr>
            </w:pPr>
            <w:r w:rsidRPr="00C97EA9">
              <w:rPr>
                <w:rFonts w:cstheme="minorHAnsi"/>
                <w:i/>
                <w:sz w:val="18"/>
                <w:szCs w:val="18"/>
                <w:lang w:val="en-US"/>
              </w:rPr>
              <w:t>10 days after SE</w:t>
            </w:r>
          </w:p>
        </w:tc>
      </w:tr>
      <w:tr w:rsidR="008D1166" w:rsidRPr="00C97EA9" w14:paraId="14B2363E" w14:textId="77777777" w:rsidTr="007F329F">
        <w:tc>
          <w:tcPr>
            <w:tcW w:w="1231" w:type="dxa"/>
          </w:tcPr>
          <w:p w14:paraId="431DFD48" w14:textId="77777777" w:rsidR="009744B2" w:rsidRPr="00C97EA9" w:rsidRDefault="009744B2" w:rsidP="009744B2">
            <w:pPr>
              <w:rPr>
                <w:sz w:val="18"/>
                <w:lang w:val="en-US"/>
              </w:rPr>
            </w:pPr>
            <w:r w:rsidRPr="00C97EA9">
              <w:rPr>
                <w:sz w:val="18"/>
                <w:lang w:val="en-US"/>
              </w:rPr>
              <w:t>0.019</w:t>
            </w:r>
          </w:p>
        </w:tc>
        <w:tc>
          <w:tcPr>
            <w:tcW w:w="2801" w:type="dxa"/>
          </w:tcPr>
          <w:p w14:paraId="708A996E" w14:textId="77777777" w:rsidR="009744B2" w:rsidRPr="00C97EA9" w:rsidRDefault="009744B2" w:rsidP="009744B2">
            <w:pPr>
              <w:rPr>
                <w:sz w:val="18"/>
                <w:lang w:val="en-US"/>
              </w:rPr>
            </w:pPr>
            <w:r w:rsidRPr="00C97EA9">
              <w:rPr>
                <w:sz w:val="18"/>
                <w:lang w:val="en-US"/>
              </w:rPr>
              <w:t>Caspase cascade in apoptosis</w:t>
            </w:r>
          </w:p>
        </w:tc>
        <w:tc>
          <w:tcPr>
            <w:tcW w:w="1410" w:type="dxa"/>
          </w:tcPr>
          <w:p w14:paraId="102D0ED8" w14:textId="77777777" w:rsidR="009744B2" w:rsidRPr="00C97EA9" w:rsidRDefault="009744B2" w:rsidP="009744B2">
            <w:pPr>
              <w:rPr>
                <w:sz w:val="18"/>
                <w:lang w:val="en-US"/>
              </w:rPr>
            </w:pPr>
            <w:r w:rsidRPr="00C97EA9">
              <w:rPr>
                <w:sz w:val="18"/>
                <w:lang w:val="en-US"/>
              </w:rPr>
              <w:t>BioCarta</w:t>
            </w:r>
          </w:p>
        </w:tc>
        <w:tc>
          <w:tcPr>
            <w:tcW w:w="3630" w:type="dxa"/>
          </w:tcPr>
          <w:p w14:paraId="2B9F2DF1" w14:textId="77777777" w:rsidR="009744B2" w:rsidRPr="00C97EA9" w:rsidRDefault="009744B2" w:rsidP="009744B2">
            <w:pPr>
              <w:rPr>
                <w:sz w:val="18"/>
                <w:lang w:val="en-US"/>
              </w:rPr>
            </w:pPr>
            <w:r w:rsidRPr="00C97EA9">
              <w:rPr>
                <w:sz w:val="18"/>
                <w:lang w:val="en-US"/>
              </w:rPr>
              <w:t>LMNA, LMNB1, PARP1</w:t>
            </w:r>
          </w:p>
        </w:tc>
      </w:tr>
      <w:tr w:rsidR="008D1166" w:rsidRPr="00C97EA9" w14:paraId="4E089B3C" w14:textId="77777777" w:rsidTr="007F329F">
        <w:tc>
          <w:tcPr>
            <w:tcW w:w="1231" w:type="dxa"/>
          </w:tcPr>
          <w:p w14:paraId="13D7AB23" w14:textId="77777777" w:rsidR="009744B2" w:rsidRPr="00C97EA9" w:rsidRDefault="009744B2" w:rsidP="009744B2">
            <w:pPr>
              <w:rPr>
                <w:sz w:val="18"/>
                <w:lang w:val="en-US"/>
              </w:rPr>
            </w:pPr>
            <w:r w:rsidRPr="00C97EA9">
              <w:rPr>
                <w:sz w:val="18"/>
                <w:lang w:val="en-US"/>
              </w:rPr>
              <w:t>0.026</w:t>
            </w:r>
          </w:p>
        </w:tc>
        <w:tc>
          <w:tcPr>
            <w:tcW w:w="2801" w:type="dxa"/>
          </w:tcPr>
          <w:p w14:paraId="53CD238C" w14:textId="77777777" w:rsidR="009744B2" w:rsidRPr="00C97EA9" w:rsidRDefault="009744B2" w:rsidP="009744B2">
            <w:pPr>
              <w:rPr>
                <w:sz w:val="18"/>
                <w:lang w:val="en-US"/>
              </w:rPr>
            </w:pPr>
            <w:r w:rsidRPr="00C97EA9">
              <w:rPr>
                <w:sz w:val="18"/>
                <w:lang w:val="en-US"/>
              </w:rPr>
              <w:t>Stress</w:t>
            </w:r>
          </w:p>
        </w:tc>
        <w:tc>
          <w:tcPr>
            <w:tcW w:w="1410" w:type="dxa"/>
          </w:tcPr>
          <w:p w14:paraId="7FD996C9" w14:textId="77777777" w:rsidR="009744B2" w:rsidRPr="00C97EA9" w:rsidRDefault="009744B2" w:rsidP="009744B2">
            <w:pPr>
              <w:rPr>
                <w:sz w:val="18"/>
                <w:lang w:val="en-US"/>
              </w:rPr>
            </w:pPr>
            <w:r w:rsidRPr="00C97EA9">
              <w:rPr>
                <w:rFonts w:cstheme="minorHAnsi"/>
                <w:sz w:val="18"/>
                <w:szCs w:val="18"/>
                <w:lang w:val="en-US"/>
              </w:rPr>
              <w:t>Genomatix</w:t>
            </w:r>
          </w:p>
        </w:tc>
        <w:tc>
          <w:tcPr>
            <w:tcW w:w="3630" w:type="dxa"/>
          </w:tcPr>
          <w:p w14:paraId="597A908F" w14:textId="77777777" w:rsidR="009744B2" w:rsidRPr="00C97EA9" w:rsidRDefault="009744B2" w:rsidP="009744B2">
            <w:pPr>
              <w:rPr>
                <w:sz w:val="18"/>
                <w:lang w:val="en-US"/>
              </w:rPr>
            </w:pPr>
            <w:r w:rsidRPr="00C97EA9">
              <w:rPr>
                <w:sz w:val="18"/>
                <w:lang w:val="en-US"/>
              </w:rPr>
              <w:t>OGT, HSPB1, PPIB, CALR, APOE, ACADVL, HSPA1A, FLNB, LMNB1, CP, ACTN1, G6PD, FAM120A, HSP90B1, CLIC4, RDX, HYOU1, SRM, P4HB, PFN1, TGM2, CLU, USP7, RPL11, VCL, PARP1, TXNRD1, EIF5B, HAGH, EIF2S1, KIF1B</w:t>
            </w:r>
          </w:p>
        </w:tc>
      </w:tr>
      <w:tr w:rsidR="008D1166" w:rsidRPr="00C97EA9" w14:paraId="6274D8B5" w14:textId="77777777" w:rsidTr="007F329F">
        <w:tc>
          <w:tcPr>
            <w:tcW w:w="1231" w:type="dxa"/>
          </w:tcPr>
          <w:p w14:paraId="3B382C1B" w14:textId="77777777" w:rsidR="009744B2" w:rsidRPr="00C97EA9" w:rsidRDefault="009744B2" w:rsidP="009744B2">
            <w:pPr>
              <w:rPr>
                <w:sz w:val="18"/>
                <w:lang w:val="en-US"/>
              </w:rPr>
            </w:pPr>
            <w:r w:rsidRPr="00C97EA9">
              <w:rPr>
                <w:sz w:val="18"/>
                <w:lang w:val="en-US"/>
              </w:rPr>
              <w:t>0.043</w:t>
            </w:r>
          </w:p>
        </w:tc>
        <w:tc>
          <w:tcPr>
            <w:tcW w:w="2801" w:type="dxa"/>
          </w:tcPr>
          <w:p w14:paraId="7500E371" w14:textId="77777777" w:rsidR="009744B2" w:rsidRPr="00C97EA9" w:rsidRDefault="009744B2" w:rsidP="009744B2">
            <w:pPr>
              <w:rPr>
                <w:sz w:val="18"/>
                <w:lang w:val="en-US"/>
              </w:rPr>
            </w:pPr>
            <w:r w:rsidRPr="00C97EA9">
              <w:rPr>
                <w:sz w:val="18"/>
                <w:lang w:val="en-US"/>
              </w:rPr>
              <w:t>FAS signaling pathway (CD95)</w:t>
            </w:r>
          </w:p>
        </w:tc>
        <w:tc>
          <w:tcPr>
            <w:tcW w:w="1410" w:type="dxa"/>
          </w:tcPr>
          <w:p w14:paraId="3E226BE0" w14:textId="77777777" w:rsidR="009744B2" w:rsidRPr="00C97EA9" w:rsidRDefault="009744B2" w:rsidP="009744B2">
            <w:pPr>
              <w:rPr>
                <w:sz w:val="18"/>
                <w:lang w:val="en-US"/>
              </w:rPr>
            </w:pPr>
            <w:r w:rsidRPr="00C97EA9">
              <w:rPr>
                <w:sz w:val="18"/>
                <w:lang w:val="en-US"/>
              </w:rPr>
              <w:t>NCI-nature</w:t>
            </w:r>
          </w:p>
        </w:tc>
        <w:tc>
          <w:tcPr>
            <w:tcW w:w="3630" w:type="dxa"/>
          </w:tcPr>
          <w:p w14:paraId="49913396" w14:textId="77777777" w:rsidR="009744B2" w:rsidRPr="00C97EA9" w:rsidRDefault="009744B2" w:rsidP="009744B2">
            <w:pPr>
              <w:rPr>
                <w:sz w:val="18"/>
                <w:lang w:val="en-US"/>
              </w:rPr>
            </w:pPr>
            <w:r w:rsidRPr="00C97EA9">
              <w:rPr>
                <w:sz w:val="18"/>
                <w:lang w:val="en-US"/>
              </w:rPr>
              <w:t>LMNA, GSN, PARP1</w:t>
            </w:r>
          </w:p>
        </w:tc>
      </w:tr>
      <w:tr w:rsidR="008D1166" w:rsidRPr="004D6753" w14:paraId="176848F9" w14:textId="77777777" w:rsidTr="007F329F">
        <w:tc>
          <w:tcPr>
            <w:tcW w:w="1231" w:type="dxa"/>
          </w:tcPr>
          <w:p w14:paraId="37AA8214" w14:textId="77777777" w:rsidR="009744B2" w:rsidRPr="00C97EA9" w:rsidRDefault="009744B2" w:rsidP="009744B2">
            <w:pPr>
              <w:rPr>
                <w:sz w:val="18"/>
                <w:lang w:val="en-US"/>
              </w:rPr>
            </w:pPr>
            <w:r w:rsidRPr="00C97EA9">
              <w:rPr>
                <w:sz w:val="18"/>
                <w:lang w:val="en-US"/>
              </w:rPr>
              <w:t>0.048</w:t>
            </w:r>
          </w:p>
        </w:tc>
        <w:tc>
          <w:tcPr>
            <w:tcW w:w="2801" w:type="dxa"/>
          </w:tcPr>
          <w:p w14:paraId="234D0971" w14:textId="77777777" w:rsidR="009744B2" w:rsidRPr="00C97EA9" w:rsidRDefault="009744B2" w:rsidP="009744B2">
            <w:pPr>
              <w:rPr>
                <w:sz w:val="18"/>
                <w:lang w:val="en-US"/>
              </w:rPr>
            </w:pPr>
            <w:r w:rsidRPr="00C97EA9">
              <w:rPr>
                <w:sz w:val="18"/>
                <w:lang w:val="en-US"/>
              </w:rPr>
              <w:t>Caspase cascade in apoptosis</w:t>
            </w:r>
          </w:p>
        </w:tc>
        <w:tc>
          <w:tcPr>
            <w:tcW w:w="1410" w:type="dxa"/>
          </w:tcPr>
          <w:p w14:paraId="5D6FF529" w14:textId="77777777" w:rsidR="009744B2" w:rsidRPr="00C97EA9" w:rsidRDefault="009744B2" w:rsidP="009744B2">
            <w:pPr>
              <w:rPr>
                <w:sz w:val="18"/>
                <w:lang w:val="en-US"/>
              </w:rPr>
            </w:pPr>
            <w:r w:rsidRPr="00C97EA9">
              <w:rPr>
                <w:sz w:val="18"/>
                <w:lang w:val="en-US"/>
              </w:rPr>
              <w:t>NCI-nature</w:t>
            </w:r>
          </w:p>
        </w:tc>
        <w:tc>
          <w:tcPr>
            <w:tcW w:w="3630" w:type="dxa"/>
          </w:tcPr>
          <w:p w14:paraId="2B1D202E" w14:textId="77777777" w:rsidR="009744B2" w:rsidRPr="00C97EA9" w:rsidRDefault="009744B2" w:rsidP="009744B2">
            <w:pPr>
              <w:rPr>
                <w:sz w:val="18"/>
                <w:lang w:val="de-DE"/>
              </w:rPr>
            </w:pPr>
            <w:r w:rsidRPr="00C97EA9">
              <w:rPr>
                <w:sz w:val="18"/>
                <w:lang w:val="de-DE"/>
              </w:rPr>
              <w:t>LMNA, LMNB1, GSN, PARP1, VIM</w:t>
            </w:r>
          </w:p>
        </w:tc>
      </w:tr>
      <w:tr w:rsidR="008D1166" w:rsidRPr="004D6753" w14:paraId="4C35CFFC" w14:textId="77777777" w:rsidTr="007F329F">
        <w:tc>
          <w:tcPr>
            <w:tcW w:w="1231" w:type="dxa"/>
          </w:tcPr>
          <w:p w14:paraId="16C43E25" w14:textId="77777777" w:rsidR="009744B2" w:rsidRPr="00C97EA9" w:rsidRDefault="009744B2" w:rsidP="009744B2">
            <w:pPr>
              <w:rPr>
                <w:sz w:val="18"/>
                <w:lang w:val="de-DE"/>
              </w:rPr>
            </w:pPr>
          </w:p>
        </w:tc>
        <w:tc>
          <w:tcPr>
            <w:tcW w:w="2801" w:type="dxa"/>
          </w:tcPr>
          <w:p w14:paraId="0190C213" w14:textId="77777777" w:rsidR="009744B2" w:rsidRPr="00C97EA9" w:rsidRDefault="009744B2" w:rsidP="009744B2">
            <w:pPr>
              <w:rPr>
                <w:sz w:val="18"/>
                <w:lang w:val="de-DE"/>
              </w:rPr>
            </w:pPr>
          </w:p>
        </w:tc>
        <w:tc>
          <w:tcPr>
            <w:tcW w:w="1410" w:type="dxa"/>
          </w:tcPr>
          <w:p w14:paraId="297201F6" w14:textId="77777777" w:rsidR="009744B2" w:rsidRPr="00C97EA9" w:rsidRDefault="009744B2" w:rsidP="009744B2">
            <w:pPr>
              <w:rPr>
                <w:sz w:val="18"/>
                <w:lang w:val="de-DE"/>
              </w:rPr>
            </w:pPr>
          </w:p>
        </w:tc>
        <w:tc>
          <w:tcPr>
            <w:tcW w:w="3630" w:type="dxa"/>
          </w:tcPr>
          <w:p w14:paraId="15C1F08B" w14:textId="77777777" w:rsidR="009744B2" w:rsidRPr="00C97EA9" w:rsidRDefault="009744B2" w:rsidP="009744B2">
            <w:pPr>
              <w:rPr>
                <w:sz w:val="18"/>
                <w:lang w:val="de-DE"/>
              </w:rPr>
            </w:pPr>
          </w:p>
        </w:tc>
      </w:tr>
      <w:tr w:rsidR="008D1166" w:rsidRPr="00C97EA9" w14:paraId="03C36660" w14:textId="77777777" w:rsidTr="007F329F">
        <w:trPr>
          <w:trHeight w:val="284"/>
        </w:trPr>
        <w:tc>
          <w:tcPr>
            <w:tcW w:w="9072" w:type="dxa"/>
            <w:gridSpan w:val="4"/>
          </w:tcPr>
          <w:p w14:paraId="4778E3AE" w14:textId="77777777" w:rsidR="009744B2" w:rsidRPr="00C97EA9" w:rsidRDefault="009744B2" w:rsidP="009744B2">
            <w:pPr>
              <w:jc w:val="center"/>
              <w:rPr>
                <w:rFonts w:cstheme="minorHAnsi"/>
                <w:sz w:val="18"/>
                <w:szCs w:val="18"/>
                <w:lang w:val="en-US"/>
              </w:rPr>
            </w:pPr>
            <w:r w:rsidRPr="00C97EA9">
              <w:rPr>
                <w:rFonts w:cstheme="minorHAnsi"/>
                <w:i/>
                <w:sz w:val="18"/>
                <w:szCs w:val="18"/>
                <w:lang w:val="en-US"/>
              </w:rPr>
              <w:t>8 weeks after SE</w:t>
            </w:r>
          </w:p>
        </w:tc>
      </w:tr>
      <w:tr w:rsidR="008D1166" w:rsidRPr="00C97EA9" w14:paraId="68F13B23" w14:textId="77777777" w:rsidTr="007F329F">
        <w:tc>
          <w:tcPr>
            <w:tcW w:w="1231" w:type="dxa"/>
          </w:tcPr>
          <w:p w14:paraId="7A3B3462" w14:textId="77777777" w:rsidR="009744B2" w:rsidRPr="00C97EA9" w:rsidRDefault="009744B2" w:rsidP="009744B2">
            <w:pPr>
              <w:rPr>
                <w:sz w:val="18"/>
                <w:lang w:val="en-US"/>
              </w:rPr>
            </w:pPr>
            <w:r w:rsidRPr="00C97EA9">
              <w:rPr>
                <w:sz w:val="18"/>
                <w:lang w:val="en-US"/>
              </w:rPr>
              <w:t>0.002</w:t>
            </w:r>
          </w:p>
        </w:tc>
        <w:tc>
          <w:tcPr>
            <w:tcW w:w="2801" w:type="dxa"/>
          </w:tcPr>
          <w:p w14:paraId="4C5586B1" w14:textId="77777777" w:rsidR="009744B2" w:rsidRPr="00C97EA9" w:rsidRDefault="009744B2" w:rsidP="009744B2">
            <w:pPr>
              <w:rPr>
                <w:sz w:val="18"/>
                <w:lang w:val="en-US"/>
              </w:rPr>
            </w:pPr>
            <w:r w:rsidRPr="00C97EA9">
              <w:rPr>
                <w:sz w:val="18"/>
                <w:lang w:val="en-US"/>
              </w:rPr>
              <w:t>Glial cell line derived neurotrophic factor</w:t>
            </w:r>
          </w:p>
        </w:tc>
        <w:tc>
          <w:tcPr>
            <w:tcW w:w="1410" w:type="dxa"/>
          </w:tcPr>
          <w:p w14:paraId="081D0E25" w14:textId="77777777" w:rsidR="009744B2" w:rsidRPr="00C97EA9" w:rsidRDefault="009744B2" w:rsidP="009744B2">
            <w:pPr>
              <w:rPr>
                <w:rFonts w:cstheme="minorHAnsi"/>
                <w:sz w:val="18"/>
                <w:szCs w:val="18"/>
                <w:lang w:val="en-US"/>
              </w:rPr>
            </w:pPr>
            <w:r w:rsidRPr="00C97EA9">
              <w:rPr>
                <w:rFonts w:cstheme="minorHAnsi"/>
                <w:sz w:val="18"/>
                <w:szCs w:val="18"/>
                <w:lang w:val="en-US"/>
              </w:rPr>
              <w:t>Genomatix</w:t>
            </w:r>
          </w:p>
        </w:tc>
        <w:tc>
          <w:tcPr>
            <w:tcW w:w="3630" w:type="dxa"/>
          </w:tcPr>
          <w:p w14:paraId="5DB44CC0" w14:textId="77777777" w:rsidR="009744B2" w:rsidRPr="00C97EA9" w:rsidRDefault="009744B2" w:rsidP="009744B2">
            <w:pPr>
              <w:rPr>
                <w:sz w:val="18"/>
                <w:lang w:val="en-US"/>
              </w:rPr>
            </w:pPr>
            <w:r w:rsidRPr="00C97EA9">
              <w:rPr>
                <w:sz w:val="18"/>
                <w:lang w:val="en-US"/>
              </w:rPr>
              <w:t>GFAP, ITGB1</w:t>
            </w:r>
          </w:p>
        </w:tc>
      </w:tr>
      <w:tr w:rsidR="008D1166" w:rsidRPr="00C97EA9" w14:paraId="51AF726F" w14:textId="77777777" w:rsidTr="007F329F">
        <w:tc>
          <w:tcPr>
            <w:tcW w:w="1231" w:type="dxa"/>
          </w:tcPr>
          <w:p w14:paraId="0976A24F" w14:textId="77777777" w:rsidR="009744B2" w:rsidRPr="00C97EA9" w:rsidRDefault="009744B2" w:rsidP="009744B2">
            <w:pPr>
              <w:rPr>
                <w:sz w:val="18"/>
                <w:lang w:val="en-US"/>
              </w:rPr>
            </w:pPr>
            <w:r w:rsidRPr="00C97EA9">
              <w:rPr>
                <w:sz w:val="18"/>
                <w:lang w:val="en-US"/>
              </w:rPr>
              <w:t>0.014</w:t>
            </w:r>
          </w:p>
        </w:tc>
        <w:tc>
          <w:tcPr>
            <w:tcW w:w="2801" w:type="dxa"/>
          </w:tcPr>
          <w:p w14:paraId="273D5617" w14:textId="77777777" w:rsidR="009744B2" w:rsidRPr="00C97EA9" w:rsidRDefault="009744B2" w:rsidP="009744B2">
            <w:pPr>
              <w:rPr>
                <w:sz w:val="18"/>
                <w:lang w:val="en-US"/>
              </w:rPr>
            </w:pPr>
            <w:r w:rsidRPr="00C97EA9">
              <w:rPr>
                <w:sz w:val="18"/>
                <w:lang w:val="en-US"/>
              </w:rPr>
              <w:t>Mixed lineage kinase</w:t>
            </w:r>
          </w:p>
        </w:tc>
        <w:tc>
          <w:tcPr>
            <w:tcW w:w="1410" w:type="dxa"/>
          </w:tcPr>
          <w:p w14:paraId="771C7C54" w14:textId="77777777" w:rsidR="009744B2" w:rsidRPr="00C97EA9" w:rsidRDefault="009744B2" w:rsidP="009744B2">
            <w:pPr>
              <w:rPr>
                <w:rFonts w:cstheme="minorHAnsi"/>
                <w:sz w:val="18"/>
                <w:szCs w:val="18"/>
                <w:lang w:val="en-US"/>
              </w:rPr>
            </w:pPr>
            <w:r w:rsidRPr="00C97EA9">
              <w:rPr>
                <w:rFonts w:cstheme="minorHAnsi"/>
                <w:sz w:val="18"/>
                <w:szCs w:val="18"/>
                <w:lang w:val="en-US"/>
              </w:rPr>
              <w:t>Genomatix</w:t>
            </w:r>
          </w:p>
        </w:tc>
        <w:tc>
          <w:tcPr>
            <w:tcW w:w="3630" w:type="dxa"/>
          </w:tcPr>
          <w:p w14:paraId="1ADAA9C4" w14:textId="77777777" w:rsidR="009744B2" w:rsidRPr="00C97EA9" w:rsidRDefault="009744B2" w:rsidP="009744B2">
            <w:pPr>
              <w:rPr>
                <w:sz w:val="18"/>
                <w:lang w:val="en-US"/>
              </w:rPr>
            </w:pPr>
            <w:r w:rsidRPr="00C97EA9">
              <w:rPr>
                <w:sz w:val="18"/>
                <w:lang w:val="en-US"/>
              </w:rPr>
              <w:t>ABI2, ANXA2</w:t>
            </w:r>
          </w:p>
        </w:tc>
      </w:tr>
      <w:tr w:rsidR="008D1166" w:rsidRPr="00C97EA9" w14:paraId="12FF3DA5" w14:textId="77777777" w:rsidTr="007F329F">
        <w:tc>
          <w:tcPr>
            <w:tcW w:w="1231" w:type="dxa"/>
          </w:tcPr>
          <w:p w14:paraId="52C5E8EF" w14:textId="77777777" w:rsidR="009744B2" w:rsidRPr="00C97EA9" w:rsidRDefault="009744B2" w:rsidP="009744B2">
            <w:pPr>
              <w:rPr>
                <w:sz w:val="18"/>
                <w:lang w:val="en-US"/>
              </w:rPr>
            </w:pPr>
            <w:r w:rsidRPr="00C97EA9">
              <w:rPr>
                <w:sz w:val="18"/>
                <w:lang w:val="en-US"/>
              </w:rPr>
              <w:t>0.034</w:t>
            </w:r>
          </w:p>
        </w:tc>
        <w:tc>
          <w:tcPr>
            <w:tcW w:w="2801" w:type="dxa"/>
          </w:tcPr>
          <w:p w14:paraId="0D860626" w14:textId="77777777" w:rsidR="009744B2" w:rsidRPr="00C97EA9" w:rsidRDefault="009744B2" w:rsidP="009744B2">
            <w:pPr>
              <w:rPr>
                <w:sz w:val="18"/>
                <w:lang w:val="en-US"/>
              </w:rPr>
            </w:pPr>
            <w:r w:rsidRPr="00C97EA9">
              <w:rPr>
                <w:sz w:val="18"/>
                <w:lang w:val="en-US"/>
              </w:rPr>
              <w:t>14 3 3 protein</w:t>
            </w:r>
          </w:p>
        </w:tc>
        <w:tc>
          <w:tcPr>
            <w:tcW w:w="1410" w:type="dxa"/>
          </w:tcPr>
          <w:p w14:paraId="69A693CD" w14:textId="77777777" w:rsidR="009744B2" w:rsidRPr="00C97EA9" w:rsidRDefault="009744B2" w:rsidP="009744B2">
            <w:pPr>
              <w:rPr>
                <w:rFonts w:cstheme="minorHAnsi"/>
                <w:sz w:val="18"/>
                <w:szCs w:val="18"/>
                <w:lang w:val="en-US"/>
              </w:rPr>
            </w:pPr>
            <w:r w:rsidRPr="00C97EA9">
              <w:rPr>
                <w:rFonts w:cstheme="minorHAnsi"/>
                <w:sz w:val="18"/>
                <w:szCs w:val="18"/>
                <w:lang w:val="en-US"/>
              </w:rPr>
              <w:t>Genomatix</w:t>
            </w:r>
          </w:p>
        </w:tc>
        <w:tc>
          <w:tcPr>
            <w:tcW w:w="3630" w:type="dxa"/>
          </w:tcPr>
          <w:p w14:paraId="368121EC" w14:textId="77777777" w:rsidR="009744B2" w:rsidRPr="00C97EA9" w:rsidRDefault="009744B2" w:rsidP="009744B2">
            <w:pPr>
              <w:rPr>
                <w:sz w:val="18"/>
                <w:lang w:val="en-US"/>
              </w:rPr>
            </w:pPr>
            <w:r w:rsidRPr="00C97EA9">
              <w:rPr>
                <w:sz w:val="18"/>
                <w:lang w:val="en-US"/>
              </w:rPr>
              <w:t>GFAP, ABI2</w:t>
            </w:r>
          </w:p>
        </w:tc>
      </w:tr>
    </w:tbl>
    <w:p w14:paraId="61FA680F" w14:textId="77777777" w:rsidR="009744B2" w:rsidRPr="00C97EA9" w:rsidRDefault="009744B2" w:rsidP="009744B2">
      <w:pPr>
        <w:jc w:val="both"/>
        <w:rPr>
          <w:rFonts w:eastAsia="Calibri"/>
          <w:sz w:val="20"/>
          <w:lang w:val="en-US"/>
        </w:rPr>
      </w:pPr>
      <w:r w:rsidRPr="00C97EA9">
        <w:rPr>
          <w:rFonts w:eastAsia="Calibri"/>
          <w:sz w:val="20"/>
          <w:lang w:val="en-US"/>
        </w:rPr>
        <w:t xml:space="preserve">Genomatix Pathway System was used for pathway enrichment analysis. All pathways with a </w:t>
      </w:r>
      <w:r w:rsidRPr="00C97EA9">
        <w:rPr>
          <w:rFonts w:eastAsia="Calibri"/>
          <w:i/>
          <w:sz w:val="20"/>
          <w:lang w:val="en-US"/>
        </w:rPr>
        <w:t>p</w:t>
      </w:r>
      <w:r w:rsidRPr="00C97EA9">
        <w:rPr>
          <w:rFonts w:eastAsia="Calibri"/>
          <w:sz w:val="20"/>
          <w:lang w:val="en-US"/>
        </w:rPr>
        <w:t xml:space="preserve">-value &lt; 0.05 and at least two overlap members were considered for further analysis. </w:t>
      </w:r>
    </w:p>
    <w:p w14:paraId="157BBA09" w14:textId="77777777" w:rsidR="009744B2" w:rsidRPr="00C97EA9" w:rsidRDefault="009744B2" w:rsidP="000506F2">
      <w:pPr>
        <w:spacing w:line="480" w:lineRule="auto"/>
        <w:jc w:val="both"/>
        <w:rPr>
          <w:rFonts w:eastAsia="Calibri"/>
          <w:lang w:val="en-US"/>
        </w:rPr>
      </w:pPr>
    </w:p>
    <w:p w14:paraId="207852C7" w14:textId="430C7169" w:rsidR="009744B2" w:rsidRPr="00C97EA9" w:rsidRDefault="009744B2" w:rsidP="009744B2">
      <w:pPr>
        <w:rPr>
          <w:rFonts w:eastAsia="Calibri"/>
          <w:lang w:val="en-US"/>
        </w:rPr>
      </w:pPr>
      <w:r w:rsidRPr="00C97EA9">
        <w:rPr>
          <w:rFonts w:eastAsia="Calibri"/>
          <w:lang w:val="en-US"/>
        </w:rPr>
        <w:br w:type="page"/>
      </w:r>
    </w:p>
    <w:p w14:paraId="257B34C7" w14:textId="591AFFC5" w:rsidR="009744B2" w:rsidRPr="00C97EA9" w:rsidRDefault="009744B2" w:rsidP="007F329F">
      <w:pPr>
        <w:spacing w:line="480" w:lineRule="auto"/>
        <w:rPr>
          <w:rFonts w:eastAsia="Calibri"/>
          <w:lang w:val="en-US"/>
        </w:rPr>
      </w:pPr>
      <w:r w:rsidRPr="00C97EA9">
        <w:rPr>
          <w:rFonts w:eastAsia="Calibri"/>
          <w:lang w:val="en-US"/>
        </w:rPr>
        <w:t xml:space="preserve">Table 2: </w:t>
      </w:r>
      <w:r w:rsidR="00C02A1A" w:rsidRPr="00C97EA9">
        <w:rPr>
          <w:color w:val="141314"/>
          <w:lang w:val="en-US"/>
        </w:rPr>
        <w:t xml:space="preserve">Overrepresented </w:t>
      </w:r>
      <w:r w:rsidRPr="00C97EA9">
        <w:rPr>
          <w:rFonts w:eastAsia="Calibri"/>
          <w:lang w:val="en-US"/>
        </w:rPr>
        <w:t xml:space="preserve">pathways linked with cell stress and cell death in the HC – ConsensusPathDB </w:t>
      </w:r>
    </w:p>
    <w:tbl>
      <w:tblPr>
        <w:tblStyle w:val="Tabellenraster"/>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2800"/>
        <w:gridCol w:w="1414"/>
        <w:gridCol w:w="3627"/>
      </w:tblGrid>
      <w:tr w:rsidR="008737B3" w:rsidRPr="00C97EA9" w14:paraId="3C9E77F1" w14:textId="77777777" w:rsidTr="009744B2">
        <w:trPr>
          <w:trHeight w:val="340"/>
        </w:trPr>
        <w:tc>
          <w:tcPr>
            <w:tcW w:w="1242" w:type="dxa"/>
            <w:tcBorders>
              <w:top w:val="single" w:sz="4" w:space="0" w:color="auto"/>
              <w:left w:val="nil"/>
              <w:bottom w:val="single" w:sz="4" w:space="0" w:color="auto"/>
              <w:right w:val="nil"/>
            </w:tcBorders>
            <w:vAlign w:val="center"/>
            <w:hideMark/>
          </w:tcPr>
          <w:p w14:paraId="2E780136" w14:textId="77777777" w:rsidR="009744B2" w:rsidRPr="00C97EA9" w:rsidRDefault="009744B2" w:rsidP="009744B2">
            <w:pPr>
              <w:rPr>
                <w:sz w:val="24"/>
                <w:szCs w:val="24"/>
                <w:lang w:val="en-US"/>
              </w:rPr>
            </w:pPr>
            <w:r w:rsidRPr="00C97EA9">
              <w:rPr>
                <w:i/>
                <w:lang w:val="en-US"/>
              </w:rPr>
              <w:t>p</w:t>
            </w:r>
            <w:r w:rsidRPr="00C97EA9">
              <w:rPr>
                <w:lang w:val="en-US"/>
              </w:rPr>
              <w:t>-Value</w:t>
            </w:r>
          </w:p>
        </w:tc>
        <w:tc>
          <w:tcPr>
            <w:tcW w:w="2835" w:type="dxa"/>
            <w:tcBorders>
              <w:top w:val="single" w:sz="4" w:space="0" w:color="auto"/>
              <w:left w:val="nil"/>
              <w:bottom w:val="single" w:sz="4" w:space="0" w:color="auto"/>
              <w:right w:val="nil"/>
            </w:tcBorders>
            <w:vAlign w:val="center"/>
            <w:hideMark/>
          </w:tcPr>
          <w:p w14:paraId="4CD32F6F" w14:textId="77777777" w:rsidR="009744B2" w:rsidRPr="00C97EA9" w:rsidRDefault="009744B2" w:rsidP="009744B2">
            <w:pPr>
              <w:rPr>
                <w:sz w:val="24"/>
                <w:szCs w:val="24"/>
                <w:lang w:val="en-US"/>
              </w:rPr>
            </w:pPr>
            <w:r w:rsidRPr="00C97EA9">
              <w:rPr>
                <w:lang w:val="en-US"/>
              </w:rPr>
              <w:t>Pathway</w:t>
            </w:r>
          </w:p>
        </w:tc>
        <w:tc>
          <w:tcPr>
            <w:tcW w:w="1418" w:type="dxa"/>
            <w:tcBorders>
              <w:top w:val="single" w:sz="4" w:space="0" w:color="auto"/>
              <w:left w:val="nil"/>
              <w:bottom w:val="single" w:sz="4" w:space="0" w:color="auto"/>
              <w:right w:val="nil"/>
            </w:tcBorders>
            <w:vAlign w:val="center"/>
            <w:hideMark/>
          </w:tcPr>
          <w:p w14:paraId="5CCFA5B7" w14:textId="77777777" w:rsidR="009744B2" w:rsidRPr="00C97EA9" w:rsidRDefault="009744B2" w:rsidP="009744B2">
            <w:pPr>
              <w:rPr>
                <w:sz w:val="24"/>
                <w:szCs w:val="24"/>
                <w:lang w:val="en-US"/>
              </w:rPr>
            </w:pPr>
            <w:r w:rsidRPr="00C97EA9">
              <w:rPr>
                <w:lang w:val="en-US"/>
              </w:rPr>
              <w:t>Source</w:t>
            </w:r>
          </w:p>
        </w:tc>
        <w:tc>
          <w:tcPr>
            <w:tcW w:w="3685" w:type="dxa"/>
            <w:tcBorders>
              <w:top w:val="single" w:sz="4" w:space="0" w:color="auto"/>
              <w:left w:val="nil"/>
              <w:bottom w:val="single" w:sz="4" w:space="0" w:color="auto"/>
              <w:right w:val="nil"/>
            </w:tcBorders>
            <w:vAlign w:val="center"/>
            <w:hideMark/>
          </w:tcPr>
          <w:p w14:paraId="25154901" w14:textId="77777777" w:rsidR="009744B2" w:rsidRPr="00C97EA9" w:rsidRDefault="009744B2" w:rsidP="009744B2">
            <w:pPr>
              <w:rPr>
                <w:sz w:val="24"/>
                <w:szCs w:val="24"/>
                <w:lang w:val="en-US"/>
              </w:rPr>
            </w:pPr>
            <w:r w:rsidRPr="00C97EA9">
              <w:rPr>
                <w:lang w:val="en-US"/>
              </w:rPr>
              <w:t>Overlap members</w:t>
            </w:r>
          </w:p>
        </w:tc>
      </w:tr>
      <w:tr w:rsidR="008737B3" w:rsidRPr="00C97EA9" w14:paraId="1DBF500F" w14:textId="77777777" w:rsidTr="009744B2">
        <w:trPr>
          <w:trHeight w:val="284"/>
        </w:trPr>
        <w:tc>
          <w:tcPr>
            <w:tcW w:w="9180" w:type="dxa"/>
            <w:gridSpan w:val="4"/>
            <w:tcBorders>
              <w:top w:val="single" w:sz="4" w:space="0" w:color="auto"/>
              <w:left w:val="nil"/>
              <w:bottom w:val="nil"/>
              <w:right w:val="nil"/>
            </w:tcBorders>
            <w:hideMark/>
          </w:tcPr>
          <w:p w14:paraId="266C2474" w14:textId="77777777" w:rsidR="009744B2" w:rsidRPr="00C97EA9" w:rsidRDefault="009744B2" w:rsidP="009744B2">
            <w:pPr>
              <w:jc w:val="center"/>
              <w:rPr>
                <w:i/>
                <w:sz w:val="18"/>
                <w:szCs w:val="18"/>
                <w:lang w:val="en-US"/>
              </w:rPr>
            </w:pPr>
            <w:r w:rsidRPr="00C97EA9">
              <w:rPr>
                <w:i/>
                <w:sz w:val="18"/>
                <w:szCs w:val="18"/>
                <w:lang w:val="en-US"/>
              </w:rPr>
              <w:t>2 days after SE</w:t>
            </w:r>
          </w:p>
        </w:tc>
      </w:tr>
      <w:tr w:rsidR="005351AF" w:rsidRPr="00C97EA9" w14:paraId="46387727" w14:textId="77777777" w:rsidTr="007F329F">
        <w:tc>
          <w:tcPr>
            <w:tcW w:w="1242" w:type="dxa"/>
            <w:tcBorders>
              <w:top w:val="nil"/>
              <w:left w:val="nil"/>
              <w:bottom w:val="nil"/>
              <w:right w:val="nil"/>
            </w:tcBorders>
            <w:hideMark/>
          </w:tcPr>
          <w:p w14:paraId="4F6F01BA" w14:textId="77777777" w:rsidR="009744B2" w:rsidRPr="00C97EA9" w:rsidRDefault="009744B2" w:rsidP="009744B2">
            <w:pPr>
              <w:rPr>
                <w:sz w:val="18"/>
                <w:szCs w:val="24"/>
                <w:lang w:val="en-US"/>
              </w:rPr>
            </w:pPr>
            <w:r w:rsidRPr="00C97EA9">
              <w:rPr>
                <w:sz w:val="18"/>
                <w:lang w:val="en-US"/>
              </w:rPr>
              <w:t>0.004</w:t>
            </w:r>
          </w:p>
        </w:tc>
        <w:tc>
          <w:tcPr>
            <w:tcW w:w="2835" w:type="dxa"/>
            <w:tcBorders>
              <w:top w:val="nil"/>
              <w:left w:val="nil"/>
              <w:bottom w:val="nil"/>
              <w:right w:val="nil"/>
            </w:tcBorders>
            <w:hideMark/>
          </w:tcPr>
          <w:p w14:paraId="70A211D6" w14:textId="77777777" w:rsidR="009744B2" w:rsidRPr="00C97EA9" w:rsidRDefault="009744B2" w:rsidP="009744B2">
            <w:pPr>
              <w:rPr>
                <w:sz w:val="18"/>
                <w:szCs w:val="24"/>
                <w:lang w:val="en-US"/>
              </w:rPr>
            </w:pPr>
            <w:r w:rsidRPr="00C97EA9">
              <w:rPr>
                <w:sz w:val="18"/>
                <w:lang w:val="en-US"/>
              </w:rPr>
              <w:t>Apoptosis-related network due to altered Notch3 in ovarian cancer</w:t>
            </w:r>
          </w:p>
        </w:tc>
        <w:tc>
          <w:tcPr>
            <w:tcW w:w="1418" w:type="dxa"/>
            <w:tcBorders>
              <w:top w:val="nil"/>
              <w:left w:val="nil"/>
              <w:bottom w:val="nil"/>
              <w:right w:val="nil"/>
            </w:tcBorders>
            <w:hideMark/>
          </w:tcPr>
          <w:p w14:paraId="149333B5" w14:textId="77777777" w:rsidR="009744B2" w:rsidRPr="00C97EA9" w:rsidRDefault="009744B2" w:rsidP="009744B2">
            <w:pPr>
              <w:rPr>
                <w:sz w:val="18"/>
                <w:szCs w:val="24"/>
                <w:lang w:val="en-US"/>
              </w:rPr>
            </w:pPr>
            <w:r w:rsidRPr="00C97EA9">
              <w:rPr>
                <w:sz w:val="18"/>
                <w:lang w:val="en-US"/>
              </w:rPr>
              <w:t>Wikipathways</w:t>
            </w:r>
          </w:p>
        </w:tc>
        <w:tc>
          <w:tcPr>
            <w:tcW w:w="3685" w:type="dxa"/>
            <w:tcBorders>
              <w:top w:val="nil"/>
              <w:left w:val="nil"/>
              <w:bottom w:val="nil"/>
              <w:right w:val="nil"/>
            </w:tcBorders>
            <w:hideMark/>
          </w:tcPr>
          <w:p w14:paraId="6E336F0F" w14:textId="34ACE4DA" w:rsidR="009744B2" w:rsidRPr="00C97EA9" w:rsidRDefault="009744B2" w:rsidP="009744B2">
            <w:pPr>
              <w:rPr>
                <w:sz w:val="18"/>
                <w:szCs w:val="24"/>
                <w:lang w:val="en-US"/>
              </w:rPr>
            </w:pPr>
            <w:r w:rsidRPr="00C97EA9">
              <w:rPr>
                <w:sz w:val="18"/>
                <w:lang w:val="en-US"/>
              </w:rPr>
              <w:t>VIM, ANXA5, PAK2, HSPA5, HSPB1</w:t>
            </w:r>
          </w:p>
        </w:tc>
      </w:tr>
      <w:tr w:rsidR="005351AF" w:rsidRPr="00C97EA9" w14:paraId="355672F3" w14:textId="77777777" w:rsidTr="007F329F">
        <w:tc>
          <w:tcPr>
            <w:tcW w:w="1242" w:type="dxa"/>
            <w:tcBorders>
              <w:top w:val="nil"/>
              <w:left w:val="nil"/>
              <w:bottom w:val="nil"/>
              <w:right w:val="nil"/>
            </w:tcBorders>
            <w:hideMark/>
          </w:tcPr>
          <w:p w14:paraId="7F3FF1CD" w14:textId="77777777" w:rsidR="009744B2" w:rsidRPr="00C97EA9" w:rsidRDefault="009744B2" w:rsidP="009744B2">
            <w:pPr>
              <w:rPr>
                <w:sz w:val="18"/>
                <w:szCs w:val="24"/>
                <w:lang w:val="en-US"/>
              </w:rPr>
            </w:pPr>
            <w:r w:rsidRPr="00C97EA9">
              <w:rPr>
                <w:sz w:val="18"/>
                <w:lang w:val="en-US"/>
              </w:rPr>
              <w:t>0.010</w:t>
            </w:r>
          </w:p>
        </w:tc>
        <w:tc>
          <w:tcPr>
            <w:tcW w:w="2835" w:type="dxa"/>
            <w:tcBorders>
              <w:top w:val="nil"/>
              <w:left w:val="nil"/>
              <w:bottom w:val="nil"/>
              <w:right w:val="nil"/>
            </w:tcBorders>
            <w:hideMark/>
          </w:tcPr>
          <w:p w14:paraId="532C2F1F" w14:textId="77777777" w:rsidR="009744B2" w:rsidRPr="00C97EA9" w:rsidRDefault="009744B2" w:rsidP="009744B2">
            <w:pPr>
              <w:rPr>
                <w:sz w:val="18"/>
                <w:szCs w:val="24"/>
                <w:lang w:val="en-US"/>
              </w:rPr>
            </w:pPr>
            <w:r w:rsidRPr="00C97EA9">
              <w:rPr>
                <w:sz w:val="18"/>
                <w:lang w:val="en-US"/>
              </w:rPr>
              <w:t>Cellular response to heat stress</w:t>
            </w:r>
          </w:p>
        </w:tc>
        <w:tc>
          <w:tcPr>
            <w:tcW w:w="1418" w:type="dxa"/>
            <w:tcBorders>
              <w:top w:val="nil"/>
              <w:left w:val="nil"/>
              <w:bottom w:val="nil"/>
              <w:right w:val="nil"/>
            </w:tcBorders>
            <w:hideMark/>
          </w:tcPr>
          <w:p w14:paraId="61189672"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nil"/>
              <w:right w:val="nil"/>
            </w:tcBorders>
            <w:hideMark/>
          </w:tcPr>
          <w:p w14:paraId="0750799F" w14:textId="07A8884C" w:rsidR="009744B2" w:rsidRPr="00C97EA9" w:rsidRDefault="009744B2" w:rsidP="009744B2">
            <w:pPr>
              <w:rPr>
                <w:sz w:val="18"/>
                <w:szCs w:val="24"/>
                <w:lang w:val="en-US"/>
              </w:rPr>
            </w:pPr>
            <w:r w:rsidRPr="00C97EA9">
              <w:rPr>
                <w:sz w:val="18"/>
                <w:lang w:val="en-US"/>
              </w:rPr>
              <w:t>EEF1A1, HSPA1A, HSPB1, SERPINH1, YWHAE</w:t>
            </w:r>
          </w:p>
        </w:tc>
      </w:tr>
      <w:tr w:rsidR="005351AF" w:rsidRPr="00C97EA9" w14:paraId="1E975D15" w14:textId="77777777" w:rsidTr="007F329F">
        <w:tc>
          <w:tcPr>
            <w:tcW w:w="1242" w:type="dxa"/>
            <w:tcBorders>
              <w:top w:val="nil"/>
              <w:left w:val="nil"/>
              <w:bottom w:val="nil"/>
              <w:right w:val="nil"/>
            </w:tcBorders>
            <w:hideMark/>
          </w:tcPr>
          <w:p w14:paraId="508491DE" w14:textId="77777777" w:rsidR="009744B2" w:rsidRPr="00C97EA9" w:rsidRDefault="009744B2" w:rsidP="009744B2">
            <w:pPr>
              <w:rPr>
                <w:sz w:val="18"/>
                <w:szCs w:val="24"/>
                <w:lang w:val="en-US"/>
              </w:rPr>
            </w:pPr>
            <w:r w:rsidRPr="00C97EA9">
              <w:rPr>
                <w:sz w:val="18"/>
                <w:lang w:val="en-US"/>
              </w:rPr>
              <w:t>0.013</w:t>
            </w:r>
          </w:p>
        </w:tc>
        <w:tc>
          <w:tcPr>
            <w:tcW w:w="2835" w:type="dxa"/>
            <w:tcBorders>
              <w:top w:val="nil"/>
              <w:left w:val="nil"/>
              <w:bottom w:val="nil"/>
              <w:right w:val="nil"/>
            </w:tcBorders>
            <w:hideMark/>
          </w:tcPr>
          <w:p w14:paraId="08DCD754" w14:textId="77777777" w:rsidR="009744B2" w:rsidRPr="00C97EA9" w:rsidRDefault="009744B2" w:rsidP="009744B2">
            <w:pPr>
              <w:rPr>
                <w:sz w:val="18"/>
                <w:szCs w:val="24"/>
                <w:lang w:val="en-US"/>
              </w:rPr>
            </w:pPr>
            <w:r w:rsidRPr="00C97EA9">
              <w:rPr>
                <w:sz w:val="18"/>
                <w:lang w:val="en-US"/>
              </w:rPr>
              <w:t>Apoptosis</w:t>
            </w:r>
          </w:p>
        </w:tc>
        <w:tc>
          <w:tcPr>
            <w:tcW w:w="1418" w:type="dxa"/>
            <w:tcBorders>
              <w:top w:val="nil"/>
              <w:left w:val="nil"/>
              <w:bottom w:val="nil"/>
              <w:right w:val="nil"/>
            </w:tcBorders>
            <w:hideMark/>
          </w:tcPr>
          <w:p w14:paraId="1B3D77A7"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nil"/>
              <w:right w:val="nil"/>
            </w:tcBorders>
            <w:hideMark/>
          </w:tcPr>
          <w:p w14:paraId="2023F5BF" w14:textId="5DC611A0" w:rsidR="009744B2" w:rsidRPr="00C97EA9" w:rsidRDefault="009744B2" w:rsidP="009744B2">
            <w:pPr>
              <w:rPr>
                <w:sz w:val="18"/>
                <w:szCs w:val="24"/>
                <w:lang w:val="en-US"/>
              </w:rPr>
            </w:pPr>
            <w:r w:rsidRPr="00C97EA9">
              <w:rPr>
                <w:sz w:val="18"/>
                <w:lang w:val="en-US"/>
              </w:rPr>
              <w:t>YWHAZ, HMGB1, VIM, LMNA, YWHAG, PAK2, YWHAE</w:t>
            </w:r>
          </w:p>
        </w:tc>
      </w:tr>
      <w:tr w:rsidR="005351AF" w:rsidRPr="00C97EA9" w14:paraId="3765E9F7" w14:textId="77777777" w:rsidTr="007F329F">
        <w:tc>
          <w:tcPr>
            <w:tcW w:w="1242" w:type="dxa"/>
            <w:tcBorders>
              <w:top w:val="nil"/>
              <w:left w:val="nil"/>
              <w:bottom w:val="nil"/>
              <w:right w:val="nil"/>
            </w:tcBorders>
            <w:hideMark/>
          </w:tcPr>
          <w:p w14:paraId="2FDAA70D" w14:textId="77777777" w:rsidR="009744B2" w:rsidRPr="00C97EA9" w:rsidRDefault="009744B2" w:rsidP="009744B2">
            <w:pPr>
              <w:rPr>
                <w:sz w:val="18"/>
                <w:szCs w:val="24"/>
                <w:lang w:val="en-US"/>
              </w:rPr>
            </w:pPr>
            <w:r w:rsidRPr="00C97EA9">
              <w:rPr>
                <w:sz w:val="18"/>
                <w:lang w:val="en-US"/>
              </w:rPr>
              <w:t>0.013</w:t>
            </w:r>
          </w:p>
        </w:tc>
        <w:tc>
          <w:tcPr>
            <w:tcW w:w="2835" w:type="dxa"/>
            <w:tcBorders>
              <w:top w:val="nil"/>
              <w:left w:val="nil"/>
              <w:bottom w:val="nil"/>
              <w:right w:val="nil"/>
            </w:tcBorders>
            <w:hideMark/>
          </w:tcPr>
          <w:p w14:paraId="72476EF1" w14:textId="77777777" w:rsidR="009744B2" w:rsidRPr="00C97EA9" w:rsidRDefault="009744B2" w:rsidP="009744B2">
            <w:pPr>
              <w:rPr>
                <w:sz w:val="18"/>
                <w:szCs w:val="24"/>
                <w:lang w:val="en-US"/>
              </w:rPr>
            </w:pPr>
            <w:r w:rsidRPr="00C97EA9">
              <w:rPr>
                <w:sz w:val="18"/>
                <w:lang w:val="en-US"/>
              </w:rPr>
              <w:t>HSF1 activation</w:t>
            </w:r>
          </w:p>
        </w:tc>
        <w:tc>
          <w:tcPr>
            <w:tcW w:w="1418" w:type="dxa"/>
            <w:tcBorders>
              <w:top w:val="nil"/>
              <w:left w:val="nil"/>
              <w:bottom w:val="nil"/>
              <w:right w:val="nil"/>
            </w:tcBorders>
            <w:hideMark/>
          </w:tcPr>
          <w:p w14:paraId="39780FDC"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nil"/>
              <w:right w:val="nil"/>
            </w:tcBorders>
            <w:hideMark/>
          </w:tcPr>
          <w:p w14:paraId="4E052B96" w14:textId="46BA5B2A" w:rsidR="009744B2" w:rsidRPr="00C97EA9" w:rsidRDefault="009744B2" w:rsidP="009744B2">
            <w:pPr>
              <w:rPr>
                <w:sz w:val="18"/>
                <w:szCs w:val="24"/>
                <w:lang w:val="en-US"/>
              </w:rPr>
            </w:pPr>
            <w:r w:rsidRPr="00C97EA9">
              <w:rPr>
                <w:sz w:val="18"/>
                <w:lang w:val="en-US"/>
              </w:rPr>
              <w:t>EEF1A1, HSPA1A, SERPINH1, HSPB1</w:t>
            </w:r>
          </w:p>
        </w:tc>
      </w:tr>
      <w:tr w:rsidR="005351AF" w:rsidRPr="00C97EA9" w14:paraId="244ADB44" w14:textId="77777777" w:rsidTr="007F329F">
        <w:tc>
          <w:tcPr>
            <w:tcW w:w="1242" w:type="dxa"/>
            <w:tcBorders>
              <w:top w:val="nil"/>
              <w:left w:val="nil"/>
              <w:bottom w:val="nil"/>
              <w:right w:val="nil"/>
            </w:tcBorders>
            <w:hideMark/>
          </w:tcPr>
          <w:p w14:paraId="5BCD85B7" w14:textId="77777777" w:rsidR="009744B2" w:rsidRPr="00C97EA9" w:rsidRDefault="009744B2" w:rsidP="009744B2">
            <w:pPr>
              <w:rPr>
                <w:sz w:val="18"/>
                <w:szCs w:val="24"/>
                <w:lang w:val="en-US"/>
              </w:rPr>
            </w:pPr>
            <w:r w:rsidRPr="00C97EA9">
              <w:rPr>
                <w:sz w:val="18"/>
                <w:lang w:val="en-US"/>
              </w:rPr>
              <w:t>0.015</w:t>
            </w:r>
          </w:p>
        </w:tc>
        <w:tc>
          <w:tcPr>
            <w:tcW w:w="2835" w:type="dxa"/>
            <w:tcBorders>
              <w:top w:val="nil"/>
              <w:left w:val="nil"/>
              <w:bottom w:val="nil"/>
              <w:right w:val="nil"/>
            </w:tcBorders>
            <w:hideMark/>
          </w:tcPr>
          <w:p w14:paraId="768FA747" w14:textId="77777777" w:rsidR="009744B2" w:rsidRPr="00C97EA9" w:rsidRDefault="009744B2" w:rsidP="009744B2">
            <w:pPr>
              <w:rPr>
                <w:sz w:val="18"/>
                <w:szCs w:val="24"/>
                <w:lang w:val="en-US"/>
              </w:rPr>
            </w:pPr>
            <w:r w:rsidRPr="00C97EA9">
              <w:rPr>
                <w:sz w:val="18"/>
                <w:lang w:val="en-US"/>
              </w:rPr>
              <w:t xml:space="preserve">Activation of BAD and translocation to mitochondria </w:t>
            </w:r>
          </w:p>
        </w:tc>
        <w:tc>
          <w:tcPr>
            <w:tcW w:w="1418" w:type="dxa"/>
            <w:tcBorders>
              <w:top w:val="nil"/>
              <w:left w:val="nil"/>
              <w:bottom w:val="nil"/>
              <w:right w:val="nil"/>
            </w:tcBorders>
            <w:hideMark/>
          </w:tcPr>
          <w:p w14:paraId="00113AEB"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nil"/>
              <w:right w:val="nil"/>
            </w:tcBorders>
            <w:hideMark/>
          </w:tcPr>
          <w:p w14:paraId="300E010B" w14:textId="6CDB0C24" w:rsidR="009744B2" w:rsidRPr="00C97EA9" w:rsidRDefault="009744B2" w:rsidP="009744B2">
            <w:pPr>
              <w:rPr>
                <w:sz w:val="18"/>
                <w:szCs w:val="24"/>
                <w:lang w:val="en-US"/>
              </w:rPr>
            </w:pPr>
            <w:r w:rsidRPr="00C97EA9">
              <w:rPr>
                <w:sz w:val="18"/>
                <w:lang w:val="en-US"/>
              </w:rPr>
              <w:t>YWHAZ, YWHAG, YWHAE</w:t>
            </w:r>
          </w:p>
        </w:tc>
      </w:tr>
      <w:tr w:rsidR="005351AF" w:rsidRPr="00C97EA9" w14:paraId="26413ABF" w14:textId="77777777" w:rsidTr="007F329F">
        <w:tc>
          <w:tcPr>
            <w:tcW w:w="1242" w:type="dxa"/>
            <w:tcBorders>
              <w:top w:val="nil"/>
              <w:left w:val="nil"/>
              <w:bottom w:val="nil"/>
              <w:right w:val="nil"/>
            </w:tcBorders>
            <w:hideMark/>
          </w:tcPr>
          <w:p w14:paraId="66CA7FC4" w14:textId="77777777" w:rsidR="009744B2" w:rsidRPr="00C97EA9" w:rsidRDefault="009744B2" w:rsidP="009744B2">
            <w:pPr>
              <w:rPr>
                <w:sz w:val="18"/>
                <w:szCs w:val="24"/>
                <w:lang w:val="en-US"/>
              </w:rPr>
            </w:pPr>
            <w:r w:rsidRPr="00C97EA9">
              <w:rPr>
                <w:sz w:val="18"/>
                <w:lang w:val="en-US"/>
              </w:rPr>
              <w:t>0.018</w:t>
            </w:r>
          </w:p>
        </w:tc>
        <w:tc>
          <w:tcPr>
            <w:tcW w:w="2835" w:type="dxa"/>
            <w:tcBorders>
              <w:top w:val="nil"/>
              <w:left w:val="nil"/>
              <w:bottom w:val="nil"/>
              <w:right w:val="nil"/>
            </w:tcBorders>
            <w:hideMark/>
          </w:tcPr>
          <w:p w14:paraId="019467A9" w14:textId="77777777" w:rsidR="009744B2" w:rsidRPr="00C97EA9" w:rsidRDefault="009744B2" w:rsidP="009744B2">
            <w:pPr>
              <w:rPr>
                <w:sz w:val="18"/>
                <w:szCs w:val="24"/>
                <w:lang w:val="en-US"/>
              </w:rPr>
            </w:pPr>
            <w:r w:rsidRPr="00C97EA9">
              <w:rPr>
                <w:sz w:val="18"/>
                <w:lang w:val="en-US"/>
              </w:rPr>
              <w:t>Programmed cell death</w:t>
            </w:r>
          </w:p>
        </w:tc>
        <w:tc>
          <w:tcPr>
            <w:tcW w:w="1418" w:type="dxa"/>
            <w:tcBorders>
              <w:top w:val="nil"/>
              <w:left w:val="nil"/>
              <w:bottom w:val="nil"/>
              <w:right w:val="nil"/>
            </w:tcBorders>
            <w:hideMark/>
          </w:tcPr>
          <w:p w14:paraId="35596FA0"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nil"/>
              <w:right w:val="nil"/>
            </w:tcBorders>
            <w:hideMark/>
          </w:tcPr>
          <w:p w14:paraId="431C0D91" w14:textId="282375BD" w:rsidR="009744B2" w:rsidRPr="00C97EA9" w:rsidRDefault="009744B2" w:rsidP="009744B2">
            <w:pPr>
              <w:rPr>
                <w:sz w:val="18"/>
                <w:szCs w:val="24"/>
                <w:lang w:val="en-US"/>
              </w:rPr>
            </w:pPr>
            <w:r w:rsidRPr="00C97EA9">
              <w:rPr>
                <w:sz w:val="18"/>
                <w:lang w:val="en-US"/>
              </w:rPr>
              <w:t>YWHAZ, HMGB1, VIM, LMNA, YWHAG, PAK2, YWHAE</w:t>
            </w:r>
          </w:p>
        </w:tc>
      </w:tr>
      <w:tr w:rsidR="005351AF" w:rsidRPr="00C97EA9" w14:paraId="1BB59BE8" w14:textId="77777777" w:rsidTr="007F329F">
        <w:tc>
          <w:tcPr>
            <w:tcW w:w="1242" w:type="dxa"/>
            <w:tcBorders>
              <w:top w:val="nil"/>
              <w:left w:val="nil"/>
              <w:bottom w:val="nil"/>
              <w:right w:val="nil"/>
            </w:tcBorders>
            <w:hideMark/>
          </w:tcPr>
          <w:p w14:paraId="2F77830F" w14:textId="77777777" w:rsidR="009744B2" w:rsidRPr="00C97EA9" w:rsidRDefault="009744B2" w:rsidP="009744B2">
            <w:pPr>
              <w:rPr>
                <w:sz w:val="18"/>
                <w:szCs w:val="24"/>
                <w:lang w:val="en-US"/>
              </w:rPr>
            </w:pPr>
            <w:r w:rsidRPr="00C97EA9">
              <w:rPr>
                <w:sz w:val="18"/>
                <w:lang w:val="en-US"/>
              </w:rPr>
              <w:t>0.023</w:t>
            </w:r>
          </w:p>
        </w:tc>
        <w:tc>
          <w:tcPr>
            <w:tcW w:w="2835" w:type="dxa"/>
            <w:tcBorders>
              <w:top w:val="nil"/>
              <w:left w:val="nil"/>
              <w:bottom w:val="nil"/>
              <w:right w:val="nil"/>
            </w:tcBorders>
            <w:hideMark/>
          </w:tcPr>
          <w:p w14:paraId="16EBAFD7" w14:textId="77777777" w:rsidR="009744B2" w:rsidRPr="00C97EA9" w:rsidRDefault="009744B2" w:rsidP="009744B2">
            <w:pPr>
              <w:rPr>
                <w:sz w:val="18"/>
                <w:szCs w:val="24"/>
                <w:lang w:val="en-US"/>
              </w:rPr>
            </w:pPr>
            <w:r w:rsidRPr="00C97EA9">
              <w:rPr>
                <w:sz w:val="18"/>
                <w:lang w:val="en-US"/>
              </w:rPr>
              <w:t>Cell cycle</w:t>
            </w:r>
          </w:p>
        </w:tc>
        <w:tc>
          <w:tcPr>
            <w:tcW w:w="1418" w:type="dxa"/>
            <w:tcBorders>
              <w:top w:val="nil"/>
              <w:left w:val="nil"/>
              <w:bottom w:val="nil"/>
              <w:right w:val="nil"/>
            </w:tcBorders>
            <w:hideMark/>
          </w:tcPr>
          <w:p w14:paraId="6AC59954" w14:textId="77777777" w:rsidR="009744B2" w:rsidRPr="00C97EA9" w:rsidRDefault="009744B2" w:rsidP="009744B2">
            <w:pPr>
              <w:rPr>
                <w:sz w:val="18"/>
                <w:szCs w:val="24"/>
                <w:lang w:val="en-US"/>
              </w:rPr>
            </w:pPr>
            <w:r w:rsidRPr="00C97EA9">
              <w:rPr>
                <w:sz w:val="18"/>
                <w:lang w:val="en-US"/>
              </w:rPr>
              <w:t>Wikipathways</w:t>
            </w:r>
          </w:p>
        </w:tc>
        <w:tc>
          <w:tcPr>
            <w:tcW w:w="3685" w:type="dxa"/>
            <w:tcBorders>
              <w:top w:val="nil"/>
              <w:left w:val="nil"/>
              <w:bottom w:val="nil"/>
              <w:right w:val="nil"/>
            </w:tcBorders>
            <w:hideMark/>
          </w:tcPr>
          <w:p w14:paraId="39981DA2" w14:textId="58D7375B" w:rsidR="009744B2" w:rsidRPr="00C97EA9" w:rsidRDefault="009744B2" w:rsidP="009744B2">
            <w:pPr>
              <w:rPr>
                <w:sz w:val="18"/>
                <w:szCs w:val="24"/>
                <w:lang w:val="en-US"/>
              </w:rPr>
            </w:pPr>
            <w:r w:rsidRPr="00C97EA9">
              <w:rPr>
                <w:sz w:val="18"/>
                <w:lang w:val="en-US"/>
              </w:rPr>
              <w:t>YWHAZ, YWHAG, YWHAE</w:t>
            </w:r>
          </w:p>
        </w:tc>
      </w:tr>
      <w:tr w:rsidR="005351AF" w:rsidRPr="00C97EA9" w14:paraId="2AF60A16" w14:textId="77777777" w:rsidTr="007F329F">
        <w:tc>
          <w:tcPr>
            <w:tcW w:w="1242" w:type="dxa"/>
            <w:tcBorders>
              <w:top w:val="nil"/>
              <w:left w:val="nil"/>
              <w:bottom w:val="nil"/>
              <w:right w:val="nil"/>
            </w:tcBorders>
            <w:hideMark/>
          </w:tcPr>
          <w:p w14:paraId="212AD4C5" w14:textId="77777777" w:rsidR="009744B2" w:rsidRPr="00C97EA9" w:rsidRDefault="009744B2" w:rsidP="009744B2">
            <w:pPr>
              <w:rPr>
                <w:sz w:val="18"/>
                <w:szCs w:val="24"/>
                <w:lang w:val="en-US"/>
              </w:rPr>
            </w:pPr>
            <w:r w:rsidRPr="00C97EA9">
              <w:rPr>
                <w:sz w:val="18"/>
                <w:lang w:val="en-US"/>
              </w:rPr>
              <w:t>0.032</w:t>
            </w:r>
          </w:p>
        </w:tc>
        <w:tc>
          <w:tcPr>
            <w:tcW w:w="2835" w:type="dxa"/>
            <w:tcBorders>
              <w:top w:val="nil"/>
              <w:left w:val="nil"/>
              <w:bottom w:val="nil"/>
              <w:right w:val="nil"/>
            </w:tcBorders>
            <w:hideMark/>
          </w:tcPr>
          <w:p w14:paraId="033159F8" w14:textId="77777777" w:rsidR="009744B2" w:rsidRPr="00C97EA9" w:rsidRDefault="009744B2" w:rsidP="009744B2">
            <w:pPr>
              <w:rPr>
                <w:sz w:val="18"/>
                <w:szCs w:val="24"/>
                <w:lang w:val="en-US"/>
              </w:rPr>
            </w:pPr>
            <w:r w:rsidRPr="00C97EA9">
              <w:rPr>
                <w:sz w:val="18"/>
                <w:lang w:val="en-US"/>
              </w:rPr>
              <w:t>Aurora B signaling</w:t>
            </w:r>
          </w:p>
        </w:tc>
        <w:tc>
          <w:tcPr>
            <w:tcW w:w="1418" w:type="dxa"/>
            <w:tcBorders>
              <w:top w:val="nil"/>
              <w:left w:val="nil"/>
              <w:bottom w:val="nil"/>
              <w:right w:val="nil"/>
            </w:tcBorders>
            <w:hideMark/>
          </w:tcPr>
          <w:p w14:paraId="17552EC0" w14:textId="77777777" w:rsidR="009744B2" w:rsidRPr="00C97EA9" w:rsidRDefault="009744B2" w:rsidP="009744B2">
            <w:pPr>
              <w:rPr>
                <w:sz w:val="18"/>
                <w:szCs w:val="24"/>
                <w:lang w:val="en-US"/>
              </w:rPr>
            </w:pPr>
            <w:r w:rsidRPr="00C97EA9">
              <w:rPr>
                <w:sz w:val="18"/>
                <w:lang w:val="en-US"/>
              </w:rPr>
              <w:t>PID</w:t>
            </w:r>
          </w:p>
        </w:tc>
        <w:tc>
          <w:tcPr>
            <w:tcW w:w="3685" w:type="dxa"/>
            <w:tcBorders>
              <w:top w:val="nil"/>
              <w:left w:val="nil"/>
              <w:bottom w:val="nil"/>
              <w:right w:val="nil"/>
            </w:tcBorders>
            <w:hideMark/>
          </w:tcPr>
          <w:p w14:paraId="39EF434F" w14:textId="671083FA" w:rsidR="009744B2" w:rsidRPr="00C97EA9" w:rsidRDefault="009744B2" w:rsidP="009744B2">
            <w:pPr>
              <w:rPr>
                <w:sz w:val="18"/>
                <w:szCs w:val="24"/>
                <w:lang w:val="en-US"/>
              </w:rPr>
            </w:pPr>
            <w:r w:rsidRPr="00C97EA9">
              <w:rPr>
                <w:sz w:val="18"/>
                <w:lang w:val="en-US"/>
              </w:rPr>
              <w:t>NCL, RASA1, VIM</w:t>
            </w:r>
          </w:p>
        </w:tc>
      </w:tr>
      <w:tr w:rsidR="005351AF" w:rsidRPr="00C97EA9" w14:paraId="180B2A96" w14:textId="77777777" w:rsidTr="007F329F">
        <w:tc>
          <w:tcPr>
            <w:tcW w:w="1242" w:type="dxa"/>
            <w:tcBorders>
              <w:top w:val="nil"/>
              <w:left w:val="nil"/>
              <w:bottom w:val="nil"/>
              <w:right w:val="nil"/>
            </w:tcBorders>
            <w:hideMark/>
          </w:tcPr>
          <w:p w14:paraId="3BEDC668" w14:textId="77777777" w:rsidR="009744B2" w:rsidRPr="00C97EA9" w:rsidRDefault="009744B2" w:rsidP="009744B2">
            <w:pPr>
              <w:rPr>
                <w:sz w:val="18"/>
                <w:szCs w:val="24"/>
                <w:lang w:val="en-US"/>
              </w:rPr>
            </w:pPr>
            <w:r w:rsidRPr="00C97EA9">
              <w:rPr>
                <w:sz w:val="18"/>
                <w:lang w:val="en-US"/>
              </w:rPr>
              <w:t>0.032</w:t>
            </w:r>
          </w:p>
        </w:tc>
        <w:tc>
          <w:tcPr>
            <w:tcW w:w="2835" w:type="dxa"/>
            <w:tcBorders>
              <w:top w:val="nil"/>
              <w:left w:val="nil"/>
              <w:bottom w:val="nil"/>
              <w:right w:val="nil"/>
            </w:tcBorders>
            <w:hideMark/>
          </w:tcPr>
          <w:p w14:paraId="2BE16A82" w14:textId="77777777" w:rsidR="009744B2" w:rsidRPr="00C97EA9" w:rsidRDefault="009744B2" w:rsidP="009744B2">
            <w:pPr>
              <w:rPr>
                <w:sz w:val="18"/>
                <w:szCs w:val="24"/>
                <w:lang w:val="en-US"/>
              </w:rPr>
            </w:pPr>
            <w:r w:rsidRPr="00C97EA9">
              <w:rPr>
                <w:sz w:val="18"/>
                <w:lang w:val="en-US"/>
              </w:rPr>
              <w:t>Cell cycle - Homo sapiens (human)</w:t>
            </w:r>
          </w:p>
        </w:tc>
        <w:tc>
          <w:tcPr>
            <w:tcW w:w="1418" w:type="dxa"/>
            <w:tcBorders>
              <w:top w:val="nil"/>
              <w:left w:val="nil"/>
              <w:bottom w:val="nil"/>
              <w:right w:val="nil"/>
            </w:tcBorders>
            <w:hideMark/>
          </w:tcPr>
          <w:p w14:paraId="01BFD832" w14:textId="77777777" w:rsidR="009744B2" w:rsidRPr="00C97EA9" w:rsidRDefault="009744B2" w:rsidP="009744B2">
            <w:pPr>
              <w:rPr>
                <w:sz w:val="18"/>
                <w:szCs w:val="24"/>
                <w:lang w:val="en-US"/>
              </w:rPr>
            </w:pPr>
            <w:r w:rsidRPr="00C97EA9">
              <w:rPr>
                <w:sz w:val="18"/>
                <w:lang w:val="en-US"/>
              </w:rPr>
              <w:t>KEGG</w:t>
            </w:r>
          </w:p>
        </w:tc>
        <w:tc>
          <w:tcPr>
            <w:tcW w:w="3685" w:type="dxa"/>
            <w:tcBorders>
              <w:top w:val="nil"/>
              <w:left w:val="nil"/>
              <w:bottom w:val="nil"/>
              <w:right w:val="nil"/>
            </w:tcBorders>
            <w:hideMark/>
          </w:tcPr>
          <w:p w14:paraId="37D596E9" w14:textId="710124AA" w:rsidR="009744B2" w:rsidRPr="00C97EA9" w:rsidRDefault="009744B2" w:rsidP="009744B2">
            <w:pPr>
              <w:rPr>
                <w:sz w:val="18"/>
                <w:szCs w:val="24"/>
                <w:lang w:val="en-US"/>
              </w:rPr>
            </w:pPr>
            <w:r w:rsidRPr="00C97EA9">
              <w:rPr>
                <w:sz w:val="18"/>
                <w:lang w:val="en-US"/>
              </w:rPr>
              <w:t>YWHAZ, YWHAG, YWHAE</w:t>
            </w:r>
          </w:p>
        </w:tc>
      </w:tr>
      <w:tr w:rsidR="005351AF" w:rsidRPr="00C97EA9" w14:paraId="3A9EE2D2" w14:textId="77777777" w:rsidTr="007F329F">
        <w:tc>
          <w:tcPr>
            <w:tcW w:w="1242" w:type="dxa"/>
            <w:tcBorders>
              <w:top w:val="nil"/>
              <w:left w:val="nil"/>
              <w:bottom w:val="nil"/>
              <w:right w:val="nil"/>
            </w:tcBorders>
            <w:hideMark/>
          </w:tcPr>
          <w:p w14:paraId="7F6D80F9" w14:textId="77777777" w:rsidR="009744B2" w:rsidRPr="00C97EA9" w:rsidRDefault="009744B2" w:rsidP="009744B2">
            <w:pPr>
              <w:rPr>
                <w:sz w:val="18"/>
                <w:szCs w:val="24"/>
                <w:lang w:val="en-US"/>
              </w:rPr>
            </w:pPr>
            <w:r w:rsidRPr="00C97EA9">
              <w:rPr>
                <w:sz w:val="18"/>
                <w:lang w:val="en-US"/>
              </w:rPr>
              <w:t>0.032</w:t>
            </w:r>
          </w:p>
        </w:tc>
        <w:tc>
          <w:tcPr>
            <w:tcW w:w="2835" w:type="dxa"/>
            <w:tcBorders>
              <w:top w:val="nil"/>
              <w:left w:val="nil"/>
              <w:bottom w:val="nil"/>
              <w:right w:val="nil"/>
            </w:tcBorders>
            <w:hideMark/>
          </w:tcPr>
          <w:p w14:paraId="26F9D169" w14:textId="77777777" w:rsidR="009744B2" w:rsidRPr="00C97EA9" w:rsidRDefault="009744B2" w:rsidP="009744B2">
            <w:pPr>
              <w:rPr>
                <w:sz w:val="18"/>
                <w:szCs w:val="24"/>
                <w:lang w:val="en-US"/>
              </w:rPr>
            </w:pPr>
            <w:r w:rsidRPr="00C97EA9">
              <w:rPr>
                <w:sz w:val="18"/>
                <w:lang w:val="en-US"/>
              </w:rPr>
              <w:t>Activation of BH3-only proteins</w:t>
            </w:r>
          </w:p>
        </w:tc>
        <w:tc>
          <w:tcPr>
            <w:tcW w:w="1418" w:type="dxa"/>
            <w:tcBorders>
              <w:top w:val="nil"/>
              <w:left w:val="nil"/>
              <w:bottom w:val="nil"/>
              <w:right w:val="nil"/>
            </w:tcBorders>
            <w:hideMark/>
          </w:tcPr>
          <w:p w14:paraId="58E373D9"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nil"/>
              <w:right w:val="nil"/>
            </w:tcBorders>
            <w:hideMark/>
          </w:tcPr>
          <w:p w14:paraId="28E02958" w14:textId="6EBAE902" w:rsidR="009744B2" w:rsidRPr="00C97EA9" w:rsidRDefault="009744B2" w:rsidP="009744B2">
            <w:pPr>
              <w:rPr>
                <w:sz w:val="18"/>
                <w:szCs w:val="24"/>
                <w:lang w:val="en-US"/>
              </w:rPr>
            </w:pPr>
            <w:r w:rsidRPr="00C97EA9">
              <w:rPr>
                <w:sz w:val="18"/>
                <w:lang w:val="en-US"/>
              </w:rPr>
              <w:t>YWHAZ, YWHAG, YWHAE</w:t>
            </w:r>
          </w:p>
        </w:tc>
      </w:tr>
      <w:tr w:rsidR="005351AF" w:rsidRPr="00C97EA9" w14:paraId="67F0875F" w14:textId="77777777" w:rsidTr="007F329F">
        <w:tc>
          <w:tcPr>
            <w:tcW w:w="1242" w:type="dxa"/>
            <w:tcBorders>
              <w:top w:val="nil"/>
              <w:left w:val="nil"/>
              <w:bottom w:val="nil"/>
              <w:right w:val="nil"/>
            </w:tcBorders>
            <w:hideMark/>
          </w:tcPr>
          <w:p w14:paraId="7C70618F" w14:textId="77777777" w:rsidR="009744B2" w:rsidRPr="00C97EA9" w:rsidRDefault="009744B2" w:rsidP="009744B2">
            <w:pPr>
              <w:rPr>
                <w:sz w:val="18"/>
                <w:szCs w:val="24"/>
                <w:lang w:val="en-US"/>
              </w:rPr>
            </w:pPr>
            <w:r w:rsidRPr="00C97EA9">
              <w:rPr>
                <w:sz w:val="18"/>
                <w:lang w:val="en-US"/>
              </w:rPr>
              <w:t>0.032</w:t>
            </w:r>
          </w:p>
        </w:tc>
        <w:tc>
          <w:tcPr>
            <w:tcW w:w="2835" w:type="dxa"/>
            <w:tcBorders>
              <w:top w:val="nil"/>
              <w:left w:val="nil"/>
              <w:bottom w:val="nil"/>
              <w:right w:val="nil"/>
            </w:tcBorders>
            <w:hideMark/>
          </w:tcPr>
          <w:p w14:paraId="7E5BB1E4" w14:textId="77777777" w:rsidR="009744B2" w:rsidRPr="00C97EA9" w:rsidRDefault="009744B2" w:rsidP="009744B2">
            <w:pPr>
              <w:rPr>
                <w:sz w:val="18"/>
                <w:szCs w:val="24"/>
                <w:lang w:val="en-US"/>
              </w:rPr>
            </w:pPr>
            <w:r w:rsidRPr="00C97EA9">
              <w:rPr>
                <w:sz w:val="18"/>
                <w:lang w:val="en-US"/>
              </w:rPr>
              <w:t>Intrinsic pathway for apoptosis</w:t>
            </w:r>
          </w:p>
        </w:tc>
        <w:tc>
          <w:tcPr>
            <w:tcW w:w="1418" w:type="dxa"/>
            <w:tcBorders>
              <w:top w:val="nil"/>
              <w:left w:val="nil"/>
              <w:bottom w:val="nil"/>
              <w:right w:val="nil"/>
            </w:tcBorders>
            <w:hideMark/>
          </w:tcPr>
          <w:p w14:paraId="1EC47D47"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nil"/>
              <w:right w:val="nil"/>
            </w:tcBorders>
            <w:hideMark/>
          </w:tcPr>
          <w:p w14:paraId="7306D399" w14:textId="24B7F7D0" w:rsidR="009744B2" w:rsidRPr="00C97EA9" w:rsidRDefault="009744B2" w:rsidP="009744B2">
            <w:pPr>
              <w:rPr>
                <w:sz w:val="18"/>
                <w:szCs w:val="24"/>
                <w:lang w:val="en-US"/>
              </w:rPr>
            </w:pPr>
            <w:r w:rsidRPr="00C97EA9">
              <w:rPr>
                <w:sz w:val="18"/>
                <w:lang w:val="en-US"/>
              </w:rPr>
              <w:t>YWHAZ, YWHAG, YWHAE</w:t>
            </w:r>
          </w:p>
        </w:tc>
      </w:tr>
      <w:tr w:rsidR="005351AF" w:rsidRPr="00C97EA9" w14:paraId="4E7686D5" w14:textId="77777777" w:rsidTr="007F329F">
        <w:tc>
          <w:tcPr>
            <w:tcW w:w="1242" w:type="dxa"/>
            <w:tcBorders>
              <w:top w:val="nil"/>
              <w:left w:val="nil"/>
              <w:bottom w:val="nil"/>
              <w:right w:val="nil"/>
            </w:tcBorders>
            <w:hideMark/>
          </w:tcPr>
          <w:p w14:paraId="11862BD8" w14:textId="77777777" w:rsidR="009744B2" w:rsidRPr="00C97EA9" w:rsidRDefault="009744B2" w:rsidP="009744B2">
            <w:pPr>
              <w:rPr>
                <w:sz w:val="18"/>
                <w:szCs w:val="24"/>
                <w:lang w:val="en-US"/>
              </w:rPr>
            </w:pPr>
            <w:r w:rsidRPr="00C97EA9">
              <w:rPr>
                <w:sz w:val="18"/>
                <w:lang w:val="en-US"/>
              </w:rPr>
              <w:t>0.036</w:t>
            </w:r>
          </w:p>
        </w:tc>
        <w:tc>
          <w:tcPr>
            <w:tcW w:w="2835" w:type="dxa"/>
            <w:tcBorders>
              <w:top w:val="nil"/>
              <w:left w:val="nil"/>
              <w:bottom w:val="nil"/>
              <w:right w:val="nil"/>
            </w:tcBorders>
            <w:hideMark/>
          </w:tcPr>
          <w:p w14:paraId="634CB942" w14:textId="77777777" w:rsidR="009744B2" w:rsidRPr="00C97EA9" w:rsidRDefault="009744B2" w:rsidP="009744B2">
            <w:pPr>
              <w:rPr>
                <w:sz w:val="18"/>
                <w:szCs w:val="24"/>
                <w:lang w:val="en-US"/>
              </w:rPr>
            </w:pPr>
            <w:r w:rsidRPr="00C97EA9">
              <w:rPr>
                <w:sz w:val="18"/>
                <w:lang w:val="en-US"/>
              </w:rPr>
              <w:t>Hypoxia-inducible factor in the cardivascular system</w:t>
            </w:r>
          </w:p>
        </w:tc>
        <w:tc>
          <w:tcPr>
            <w:tcW w:w="1418" w:type="dxa"/>
            <w:tcBorders>
              <w:top w:val="nil"/>
              <w:left w:val="nil"/>
              <w:bottom w:val="nil"/>
              <w:right w:val="nil"/>
            </w:tcBorders>
            <w:hideMark/>
          </w:tcPr>
          <w:p w14:paraId="116C173C" w14:textId="77777777" w:rsidR="009744B2" w:rsidRPr="00C97EA9" w:rsidRDefault="009744B2" w:rsidP="009744B2">
            <w:pPr>
              <w:rPr>
                <w:sz w:val="18"/>
                <w:szCs w:val="24"/>
                <w:lang w:val="en-US"/>
              </w:rPr>
            </w:pPr>
            <w:r w:rsidRPr="00C97EA9">
              <w:rPr>
                <w:sz w:val="18"/>
                <w:lang w:val="en-US"/>
              </w:rPr>
              <w:t>BioCarta</w:t>
            </w:r>
          </w:p>
        </w:tc>
        <w:tc>
          <w:tcPr>
            <w:tcW w:w="3685" w:type="dxa"/>
            <w:tcBorders>
              <w:top w:val="nil"/>
              <w:left w:val="nil"/>
              <w:bottom w:val="nil"/>
              <w:right w:val="nil"/>
            </w:tcBorders>
            <w:hideMark/>
          </w:tcPr>
          <w:p w14:paraId="7AC40EBE" w14:textId="6E7685B0" w:rsidR="009744B2" w:rsidRPr="00C97EA9" w:rsidRDefault="009744B2" w:rsidP="009744B2">
            <w:pPr>
              <w:rPr>
                <w:sz w:val="18"/>
                <w:szCs w:val="24"/>
                <w:lang w:val="en-US"/>
              </w:rPr>
            </w:pPr>
            <w:r w:rsidRPr="00C97EA9">
              <w:rPr>
                <w:sz w:val="18"/>
                <w:lang w:val="en-US"/>
              </w:rPr>
              <w:t>LDHA, COPS5</w:t>
            </w:r>
          </w:p>
        </w:tc>
      </w:tr>
      <w:tr w:rsidR="005351AF" w:rsidRPr="00C97EA9" w14:paraId="7F9CB78B" w14:textId="77777777" w:rsidTr="007F329F">
        <w:tc>
          <w:tcPr>
            <w:tcW w:w="1242" w:type="dxa"/>
            <w:tcBorders>
              <w:top w:val="nil"/>
              <w:left w:val="nil"/>
              <w:bottom w:val="nil"/>
              <w:right w:val="nil"/>
            </w:tcBorders>
            <w:hideMark/>
          </w:tcPr>
          <w:p w14:paraId="341F844D" w14:textId="77777777" w:rsidR="009744B2" w:rsidRPr="00C97EA9" w:rsidRDefault="009744B2" w:rsidP="009744B2">
            <w:pPr>
              <w:rPr>
                <w:sz w:val="18"/>
                <w:szCs w:val="24"/>
                <w:lang w:val="en-US"/>
              </w:rPr>
            </w:pPr>
            <w:r w:rsidRPr="00C97EA9">
              <w:rPr>
                <w:sz w:val="18"/>
                <w:lang w:val="en-US"/>
              </w:rPr>
              <w:t>0.036</w:t>
            </w:r>
          </w:p>
        </w:tc>
        <w:tc>
          <w:tcPr>
            <w:tcW w:w="2835" w:type="dxa"/>
            <w:tcBorders>
              <w:top w:val="nil"/>
              <w:left w:val="nil"/>
              <w:bottom w:val="nil"/>
              <w:right w:val="nil"/>
            </w:tcBorders>
            <w:hideMark/>
          </w:tcPr>
          <w:p w14:paraId="38235F88" w14:textId="77777777" w:rsidR="009744B2" w:rsidRPr="00C97EA9" w:rsidRDefault="009744B2" w:rsidP="009744B2">
            <w:pPr>
              <w:rPr>
                <w:sz w:val="18"/>
                <w:szCs w:val="24"/>
                <w:lang w:val="en-US"/>
              </w:rPr>
            </w:pPr>
            <w:r w:rsidRPr="00C97EA9">
              <w:rPr>
                <w:sz w:val="18"/>
                <w:lang w:val="en-US"/>
              </w:rPr>
              <w:t>Bile acid biosynthesis, neutral pathway</w:t>
            </w:r>
          </w:p>
        </w:tc>
        <w:tc>
          <w:tcPr>
            <w:tcW w:w="1418" w:type="dxa"/>
            <w:tcBorders>
              <w:top w:val="nil"/>
              <w:left w:val="nil"/>
              <w:bottom w:val="nil"/>
              <w:right w:val="nil"/>
            </w:tcBorders>
            <w:hideMark/>
          </w:tcPr>
          <w:p w14:paraId="4014AAEA" w14:textId="77777777" w:rsidR="009744B2" w:rsidRPr="00C97EA9" w:rsidRDefault="009744B2" w:rsidP="009744B2">
            <w:pPr>
              <w:rPr>
                <w:sz w:val="18"/>
                <w:szCs w:val="24"/>
                <w:lang w:val="en-US"/>
              </w:rPr>
            </w:pPr>
            <w:r w:rsidRPr="00C97EA9">
              <w:rPr>
                <w:sz w:val="18"/>
                <w:lang w:val="en-US"/>
              </w:rPr>
              <w:t>HumanCyc</w:t>
            </w:r>
          </w:p>
        </w:tc>
        <w:tc>
          <w:tcPr>
            <w:tcW w:w="3685" w:type="dxa"/>
            <w:tcBorders>
              <w:top w:val="nil"/>
              <w:left w:val="nil"/>
              <w:bottom w:val="nil"/>
              <w:right w:val="nil"/>
            </w:tcBorders>
            <w:hideMark/>
          </w:tcPr>
          <w:p w14:paraId="73EDA9EC" w14:textId="435BCC3B" w:rsidR="009744B2" w:rsidRPr="00C97EA9" w:rsidRDefault="009744B2" w:rsidP="009744B2">
            <w:pPr>
              <w:rPr>
                <w:sz w:val="18"/>
                <w:szCs w:val="24"/>
                <w:lang w:val="en-US"/>
              </w:rPr>
            </w:pPr>
            <w:r w:rsidRPr="00C97EA9">
              <w:rPr>
                <w:sz w:val="18"/>
                <w:lang w:val="en-US"/>
              </w:rPr>
              <w:t>ACAA2, POR</w:t>
            </w:r>
          </w:p>
        </w:tc>
      </w:tr>
      <w:tr w:rsidR="005351AF" w:rsidRPr="00C97EA9" w14:paraId="1CFA1AFD" w14:textId="77777777" w:rsidTr="007F329F">
        <w:tc>
          <w:tcPr>
            <w:tcW w:w="1242" w:type="dxa"/>
            <w:tcBorders>
              <w:top w:val="nil"/>
              <w:left w:val="nil"/>
              <w:bottom w:val="nil"/>
              <w:right w:val="nil"/>
            </w:tcBorders>
            <w:hideMark/>
          </w:tcPr>
          <w:p w14:paraId="3A3A5698" w14:textId="77777777" w:rsidR="009744B2" w:rsidRPr="00C97EA9" w:rsidRDefault="009744B2" w:rsidP="009744B2">
            <w:pPr>
              <w:rPr>
                <w:sz w:val="18"/>
                <w:szCs w:val="24"/>
                <w:lang w:val="en-US"/>
              </w:rPr>
            </w:pPr>
            <w:r w:rsidRPr="00C97EA9">
              <w:rPr>
                <w:sz w:val="18"/>
                <w:lang w:val="en-US"/>
              </w:rPr>
              <w:t>0.036</w:t>
            </w:r>
          </w:p>
        </w:tc>
        <w:tc>
          <w:tcPr>
            <w:tcW w:w="2835" w:type="dxa"/>
            <w:tcBorders>
              <w:top w:val="nil"/>
              <w:left w:val="nil"/>
              <w:bottom w:val="nil"/>
              <w:right w:val="nil"/>
            </w:tcBorders>
            <w:hideMark/>
          </w:tcPr>
          <w:p w14:paraId="6B18CBE0" w14:textId="77777777" w:rsidR="009744B2" w:rsidRPr="00C97EA9" w:rsidRDefault="009744B2" w:rsidP="009744B2">
            <w:pPr>
              <w:rPr>
                <w:sz w:val="18"/>
                <w:szCs w:val="24"/>
                <w:lang w:val="en-US"/>
              </w:rPr>
            </w:pPr>
            <w:r w:rsidRPr="00C97EA9">
              <w:rPr>
                <w:sz w:val="18"/>
                <w:lang w:val="en-US"/>
              </w:rPr>
              <w:t>Metabolism of polyamines</w:t>
            </w:r>
          </w:p>
        </w:tc>
        <w:tc>
          <w:tcPr>
            <w:tcW w:w="1418" w:type="dxa"/>
            <w:tcBorders>
              <w:top w:val="nil"/>
              <w:left w:val="nil"/>
              <w:bottom w:val="nil"/>
              <w:right w:val="nil"/>
            </w:tcBorders>
            <w:hideMark/>
          </w:tcPr>
          <w:p w14:paraId="3152353B"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nil"/>
              <w:right w:val="nil"/>
            </w:tcBorders>
            <w:hideMark/>
          </w:tcPr>
          <w:p w14:paraId="39D0DEA4" w14:textId="04B1C1D7" w:rsidR="009744B2" w:rsidRPr="00C97EA9" w:rsidRDefault="009744B2" w:rsidP="009744B2">
            <w:pPr>
              <w:rPr>
                <w:sz w:val="18"/>
                <w:szCs w:val="24"/>
                <w:lang w:val="en-US"/>
              </w:rPr>
            </w:pPr>
            <w:r w:rsidRPr="00C97EA9">
              <w:rPr>
                <w:sz w:val="18"/>
                <w:lang w:val="en-US"/>
              </w:rPr>
              <w:t>SMS, SRM</w:t>
            </w:r>
          </w:p>
        </w:tc>
      </w:tr>
      <w:tr w:rsidR="005351AF" w:rsidRPr="00C97EA9" w14:paraId="4534E89D" w14:textId="77777777" w:rsidTr="007F329F">
        <w:tc>
          <w:tcPr>
            <w:tcW w:w="1242" w:type="dxa"/>
            <w:tcBorders>
              <w:top w:val="nil"/>
              <w:left w:val="nil"/>
              <w:bottom w:val="nil"/>
              <w:right w:val="nil"/>
            </w:tcBorders>
          </w:tcPr>
          <w:p w14:paraId="41EA147B" w14:textId="77777777" w:rsidR="009744B2" w:rsidRPr="00C97EA9" w:rsidRDefault="009744B2" w:rsidP="009744B2">
            <w:pPr>
              <w:rPr>
                <w:rFonts w:cstheme="minorHAnsi"/>
                <w:sz w:val="18"/>
                <w:szCs w:val="18"/>
                <w:lang w:val="en-US"/>
              </w:rPr>
            </w:pPr>
          </w:p>
        </w:tc>
        <w:tc>
          <w:tcPr>
            <w:tcW w:w="2835" w:type="dxa"/>
            <w:tcBorders>
              <w:top w:val="nil"/>
              <w:left w:val="nil"/>
              <w:bottom w:val="nil"/>
              <w:right w:val="nil"/>
            </w:tcBorders>
          </w:tcPr>
          <w:p w14:paraId="4C2091D8" w14:textId="77777777" w:rsidR="009744B2" w:rsidRPr="00C97EA9" w:rsidRDefault="009744B2" w:rsidP="009744B2">
            <w:pPr>
              <w:rPr>
                <w:rFonts w:cstheme="minorHAnsi"/>
                <w:sz w:val="18"/>
                <w:szCs w:val="18"/>
                <w:lang w:val="en-US"/>
              </w:rPr>
            </w:pPr>
          </w:p>
        </w:tc>
        <w:tc>
          <w:tcPr>
            <w:tcW w:w="1418" w:type="dxa"/>
            <w:tcBorders>
              <w:top w:val="nil"/>
              <w:left w:val="nil"/>
              <w:bottom w:val="nil"/>
              <w:right w:val="nil"/>
            </w:tcBorders>
          </w:tcPr>
          <w:p w14:paraId="1887D92C" w14:textId="77777777" w:rsidR="009744B2" w:rsidRPr="00C97EA9" w:rsidRDefault="009744B2" w:rsidP="009744B2">
            <w:pPr>
              <w:rPr>
                <w:rFonts w:cstheme="minorHAnsi"/>
                <w:sz w:val="18"/>
                <w:szCs w:val="18"/>
                <w:lang w:val="en-US"/>
              </w:rPr>
            </w:pPr>
          </w:p>
        </w:tc>
        <w:tc>
          <w:tcPr>
            <w:tcW w:w="3685" w:type="dxa"/>
            <w:tcBorders>
              <w:top w:val="nil"/>
              <w:left w:val="nil"/>
              <w:bottom w:val="nil"/>
              <w:right w:val="nil"/>
            </w:tcBorders>
          </w:tcPr>
          <w:p w14:paraId="2EA32E53" w14:textId="77777777" w:rsidR="009744B2" w:rsidRPr="00C97EA9" w:rsidRDefault="009744B2" w:rsidP="009744B2">
            <w:pPr>
              <w:rPr>
                <w:rFonts w:cstheme="minorHAnsi"/>
                <w:sz w:val="18"/>
                <w:szCs w:val="18"/>
                <w:lang w:val="en-US"/>
              </w:rPr>
            </w:pPr>
          </w:p>
        </w:tc>
      </w:tr>
      <w:tr w:rsidR="005351AF" w:rsidRPr="00C97EA9" w14:paraId="5C21036A" w14:textId="77777777" w:rsidTr="007F329F">
        <w:trPr>
          <w:trHeight w:val="284"/>
        </w:trPr>
        <w:tc>
          <w:tcPr>
            <w:tcW w:w="9180" w:type="dxa"/>
            <w:gridSpan w:val="4"/>
            <w:tcBorders>
              <w:top w:val="nil"/>
              <w:left w:val="nil"/>
              <w:bottom w:val="nil"/>
              <w:right w:val="nil"/>
            </w:tcBorders>
            <w:hideMark/>
          </w:tcPr>
          <w:p w14:paraId="19CCAD4C" w14:textId="77777777" w:rsidR="009744B2" w:rsidRPr="00C97EA9" w:rsidRDefault="009744B2" w:rsidP="009744B2">
            <w:pPr>
              <w:jc w:val="center"/>
              <w:rPr>
                <w:rFonts w:cstheme="minorHAnsi"/>
                <w:sz w:val="18"/>
                <w:szCs w:val="18"/>
                <w:lang w:val="en-US"/>
              </w:rPr>
            </w:pPr>
            <w:r w:rsidRPr="00C97EA9">
              <w:rPr>
                <w:rFonts w:cstheme="minorHAnsi"/>
                <w:i/>
                <w:sz w:val="18"/>
                <w:szCs w:val="18"/>
                <w:lang w:val="en-US"/>
              </w:rPr>
              <w:t>10 days after SE</w:t>
            </w:r>
          </w:p>
        </w:tc>
      </w:tr>
      <w:tr w:rsidR="005351AF" w:rsidRPr="00C97EA9" w14:paraId="02743921" w14:textId="77777777" w:rsidTr="007F329F">
        <w:tc>
          <w:tcPr>
            <w:tcW w:w="1242" w:type="dxa"/>
            <w:tcBorders>
              <w:top w:val="nil"/>
              <w:left w:val="nil"/>
              <w:bottom w:val="nil"/>
              <w:right w:val="nil"/>
            </w:tcBorders>
            <w:hideMark/>
          </w:tcPr>
          <w:p w14:paraId="798CEC4B" w14:textId="77777777" w:rsidR="009744B2" w:rsidRPr="00C97EA9" w:rsidRDefault="009744B2" w:rsidP="009744B2">
            <w:pPr>
              <w:rPr>
                <w:sz w:val="18"/>
                <w:szCs w:val="24"/>
                <w:lang w:val="en-US"/>
              </w:rPr>
            </w:pPr>
            <w:r w:rsidRPr="00C97EA9">
              <w:rPr>
                <w:sz w:val="18"/>
                <w:lang w:val="en-US"/>
              </w:rPr>
              <w:t>0.000</w:t>
            </w:r>
          </w:p>
        </w:tc>
        <w:tc>
          <w:tcPr>
            <w:tcW w:w="2835" w:type="dxa"/>
            <w:tcBorders>
              <w:top w:val="nil"/>
              <w:left w:val="nil"/>
              <w:bottom w:val="nil"/>
              <w:right w:val="nil"/>
            </w:tcBorders>
            <w:hideMark/>
          </w:tcPr>
          <w:p w14:paraId="2E5203F1" w14:textId="77777777" w:rsidR="009744B2" w:rsidRPr="00C97EA9" w:rsidRDefault="009744B2" w:rsidP="009744B2">
            <w:pPr>
              <w:rPr>
                <w:sz w:val="18"/>
                <w:szCs w:val="24"/>
                <w:lang w:val="en-US"/>
              </w:rPr>
            </w:pPr>
            <w:r w:rsidRPr="00C97EA9">
              <w:rPr>
                <w:sz w:val="18"/>
                <w:lang w:val="en-US"/>
              </w:rPr>
              <w:t>L13a-mediated translational silencing of Ceruloplasmin expression</w:t>
            </w:r>
          </w:p>
        </w:tc>
        <w:tc>
          <w:tcPr>
            <w:tcW w:w="1418" w:type="dxa"/>
            <w:tcBorders>
              <w:top w:val="nil"/>
              <w:left w:val="nil"/>
              <w:bottom w:val="nil"/>
              <w:right w:val="nil"/>
            </w:tcBorders>
            <w:hideMark/>
          </w:tcPr>
          <w:p w14:paraId="1B6DF06C"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nil"/>
              <w:right w:val="nil"/>
            </w:tcBorders>
            <w:hideMark/>
          </w:tcPr>
          <w:p w14:paraId="63AD17BA" w14:textId="58724AD3" w:rsidR="009744B2" w:rsidRPr="00C97EA9" w:rsidRDefault="009744B2" w:rsidP="009744B2">
            <w:pPr>
              <w:rPr>
                <w:sz w:val="18"/>
                <w:szCs w:val="24"/>
                <w:lang w:val="en-US"/>
              </w:rPr>
            </w:pPr>
            <w:r w:rsidRPr="00C97EA9">
              <w:rPr>
                <w:sz w:val="18"/>
                <w:lang w:val="en-US"/>
              </w:rPr>
              <w:t>RPL8, RPL6, RPL7, RPL4, RPL5, RPL18A, RPL35A, RPS15A, RPS6, RPS5, EIF2S1, RPS9, EIF2S2, RPS18, RPL7A, EIF3C, RPS19, RPS26, RPS25, RPL3, RPL14, RPL15, RPL10, RPL11, RPSA, RPL36, RPL10A</w:t>
            </w:r>
          </w:p>
        </w:tc>
      </w:tr>
      <w:tr w:rsidR="005351AF" w:rsidRPr="00C97EA9" w14:paraId="3C5B02CD" w14:textId="77777777" w:rsidTr="007F329F">
        <w:tc>
          <w:tcPr>
            <w:tcW w:w="1242" w:type="dxa"/>
            <w:tcBorders>
              <w:top w:val="nil"/>
              <w:left w:val="nil"/>
              <w:bottom w:val="nil"/>
              <w:right w:val="nil"/>
            </w:tcBorders>
            <w:hideMark/>
          </w:tcPr>
          <w:p w14:paraId="3FC05272" w14:textId="77777777" w:rsidR="009744B2" w:rsidRPr="00C97EA9" w:rsidRDefault="009744B2" w:rsidP="009744B2">
            <w:pPr>
              <w:rPr>
                <w:sz w:val="18"/>
                <w:szCs w:val="24"/>
                <w:lang w:val="en-US"/>
              </w:rPr>
            </w:pPr>
            <w:r w:rsidRPr="00C97EA9">
              <w:rPr>
                <w:sz w:val="18"/>
                <w:lang w:val="en-US"/>
              </w:rPr>
              <w:t>0.018</w:t>
            </w:r>
          </w:p>
        </w:tc>
        <w:tc>
          <w:tcPr>
            <w:tcW w:w="2835" w:type="dxa"/>
            <w:tcBorders>
              <w:top w:val="nil"/>
              <w:left w:val="nil"/>
              <w:bottom w:val="nil"/>
              <w:right w:val="nil"/>
            </w:tcBorders>
            <w:hideMark/>
          </w:tcPr>
          <w:p w14:paraId="5027C6BE" w14:textId="77777777" w:rsidR="009744B2" w:rsidRPr="00C97EA9" w:rsidRDefault="009744B2" w:rsidP="009744B2">
            <w:pPr>
              <w:rPr>
                <w:sz w:val="18"/>
                <w:szCs w:val="24"/>
                <w:lang w:val="en-US"/>
              </w:rPr>
            </w:pPr>
            <w:r w:rsidRPr="00C97EA9">
              <w:rPr>
                <w:sz w:val="18"/>
                <w:lang w:val="en-US"/>
              </w:rPr>
              <w:t>Caspase cascade in apoptosis</w:t>
            </w:r>
          </w:p>
        </w:tc>
        <w:tc>
          <w:tcPr>
            <w:tcW w:w="1418" w:type="dxa"/>
            <w:tcBorders>
              <w:top w:val="nil"/>
              <w:left w:val="nil"/>
              <w:bottom w:val="nil"/>
              <w:right w:val="nil"/>
            </w:tcBorders>
            <w:hideMark/>
          </w:tcPr>
          <w:p w14:paraId="21004403" w14:textId="77777777" w:rsidR="009744B2" w:rsidRPr="00C97EA9" w:rsidRDefault="009744B2" w:rsidP="009744B2">
            <w:pPr>
              <w:rPr>
                <w:sz w:val="18"/>
                <w:szCs w:val="24"/>
                <w:lang w:val="en-US"/>
              </w:rPr>
            </w:pPr>
            <w:r w:rsidRPr="00C97EA9">
              <w:rPr>
                <w:sz w:val="18"/>
                <w:lang w:val="en-US"/>
              </w:rPr>
              <w:t>BioCarta</w:t>
            </w:r>
          </w:p>
        </w:tc>
        <w:tc>
          <w:tcPr>
            <w:tcW w:w="3685" w:type="dxa"/>
            <w:tcBorders>
              <w:top w:val="nil"/>
              <w:left w:val="nil"/>
              <w:bottom w:val="nil"/>
              <w:right w:val="nil"/>
            </w:tcBorders>
            <w:hideMark/>
          </w:tcPr>
          <w:p w14:paraId="223DEA87" w14:textId="5AF231AA" w:rsidR="009744B2" w:rsidRPr="00C97EA9" w:rsidRDefault="009744B2" w:rsidP="009744B2">
            <w:pPr>
              <w:rPr>
                <w:sz w:val="18"/>
                <w:szCs w:val="24"/>
                <w:lang w:val="en-US"/>
              </w:rPr>
            </w:pPr>
            <w:r w:rsidRPr="00C97EA9">
              <w:rPr>
                <w:sz w:val="18"/>
                <w:lang w:val="en-US"/>
              </w:rPr>
              <w:t>LMNA, LMNB1, PARP1</w:t>
            </w:r>
          </w:p>
        </w:tc>
      </w:tr>
      <w:tr w:rsidR="005351AF" w:rsidRPr="00C97EA9" w14:paraId="470C114E" w14:textId="77777777" w:rsidTr="007F329F">
        <w:tc>
          <w:tcPr>
            <w:tcW w:w="1242" w:type="dxa"/>
            <w:tcBorders>
              <w:top w:val="nil"/>
              <w:left w:val="nil"/>
              <w:bottom w:val="nil"/>
              <w:right w:val="nil"/>
            </w:tcBorders>
            <w:hideMark/>
          </w:tcPr>
          <w:p w14:paraId="0A875070" w14:textId="77777777" w:rsidR="009744B2" w:rsidRPr="00C97EA9" w:rsidRDefault="009744B2" w:rsidP="009744B2">
            <w:pPr>
              <w:rPr>
                <w:sz w:val="18"/>
                <w:szCs w:val="24"/>
                <w:lang w:val="en-US"/>
              </w:rPr>
            </w:pPr>
            <w:r w:rsidRPr="00C97EA9">
              <w:rPr>
                <w:sz w:val="18"/>
                <w:lang w:val="en-US"/>
              </w:rPr>
              <w:t>0.022</w:t>
            </w:r>
          </w:p>
        </w:tc>
        <w:tc>
          <w:tcPr>
            <w:tcW w:w="2835" w:type="dxa"/>
            <w:tcBorders>
              <w:top w:val="nil"/>
              <w:left w:val="nil"/>
              <w:bottom w:val="nil"/>
              <w:right w:val="nil"/>
            </w:tcBorders>
            <w:hideMark/>
          </w:tcPr>
          <w:p w14:paraId="042583A0" w14:textId="77777777" w:rsidR="009744B2" w:rsidRPr="00C97EA9" w:rsidRDefault="009744B2" w:rsidP="009744B2">
            <w:pPr>
              <w:rPr>
                <w:sz w:val="18"/>
                <w:szCs w:val="24"/>
                <w:lang w:val="en-US"/>
              </w:rPr>
            </w:pPr>
            <w:r w:rsidRPr="00C97EA9">
              <w:rPr>
                <w:sz w:val="18"/>
                <w:lang w:val="en-US"/>
              </w:rPr>
              <w:t>Apoptosis-related network due to altered Notch3 in ovarian cancer</w:t>
            </w:r>
          </w:p>
        </w:tc>
        <w:tc>
          <w:tcPr>
            <w:tcW w:w="1418" w:type="dxa"/>
            <w:tcBorders>
              <w:top w:val="nil"/>
              <w:left w:val="nil"/>
              <w:bottom w:val="nil"/>
              <w:right w:val="nil"/>
            </w:tcBorders>
            <w:hideMark/>
          </w:tcPr>
          <w:p w14:paraId="2E3747AD" w14:textId="77777777" w:rsidR="009744B2" w:rsidRPr="00C97EA9" w:rsidRDefault="009744B2" w:rsidP="009744B2">
            <w:pPr>
              <w:rPr>
                <w:sz w:val="18"/>
                <w:szCs w:val="24"/>
                <w:lang w:val="en-US"/>
              </w:rPr>
            </w:pPr>
            <w:r w:rsidRPr="00C97EA9">
              <w:rPr>
                <w:sz w:val="18"/>
                <w:lang w:val="en-US"/>
              </w:rPr>
              <w:t>Wikipathways</w:t>
            </w:r>
          </w:p>
        </w:tc>
        <w:tc>
          <w:tcPr>
            <w:tcW w:w="3685" w:type="dxa"/>
            <w:tcBorders>
              <w:top w:val="nil"/>
              <w:left w:val="nil"/>
              <w:bottom w:val="nil"/>
              <w:right w:val="nil"/>
            </w:tcBorders>
            <w:hideMark/>
          </w:tcPr>
          <w:p w14:paraId="19C57451" w14:textId="1FC097FE" w:rsidR="009744B2" w:rsidRPr="00C97EA9" w:rsidRDefault="009744B2" w:rsidP="009744B2">
            <w:pPr>
              <w:rPr>
                <w:sz w:val="18"/>
                <w:szCs w:val="24"/>
                <w:lang w:val="en-US"/>
              </w:rPr>
            </w:pPr>
            <w:r w:rsidRPr="00C97EA9">
              <w:rPr>
                <w:sz w:val="18"/>
                <w:lang w:val="en-US"/>
              </w:rPr>
              <w:t>APOE, ANXA5, HSPB1, VIM, PTK2B, CTNNA1</w:t>
            </w:r>
          </w:p>
        </w:tc>
      </w:tr>
      <w:tr w:rsidR="005351AF" w:rsidRPr="004D6753" w14:paraId="2F29E5C2" w14:textId="77777777" w:rsidTr="007F329F">
        <w:tc>
          <w:tcPr>
            <w:tcW w:w="1242" w:type="dxa"/>
            <w:tcBorders>
              <w:top w:val="nil"/>
              <w:left w:val="nil"/>
              <w:bottom w:val="nil"/>
              <w:right w:val="nil"/>
            </w:tcBorders>
            <w:hideMark/>
          </w:tcPr>
          <w:p w14:paraId="3500BAEC" w14:textId="77777777" w:rsidR="009744B2" w:rsidRPr="00C97EA9" w:rsidRDefault="009744B2" w:rsidP="009744B2">
            <w:pPr>
              <w:rPr>
                <w:sz w:val="18"/>
                <w:szCs w:val="24"/>
                <w:lang w:val="en-US"/>
              </w:rPr>
            </w:pPr>
            <w:r w:rsidRPr="00C97EA9">
              <w:rPr>
                <w:sz w:val="18"/>
                <w:lang w:val="en-US"/>
              </w:rPr>
              <w:t>0.028</w:t>
            </w:r>
          </w:p>
        </w:tc>
        <w:tc>
          <w:tcPr>
            <w:tcW w:w="2835" w:type="dxa"/>
            <w:tcBorders>
              <w:top w:val="nil"/>
              <w:left w:val="nil"/>
              <w:bottom w:val="nil"/>
              <w:right w:val="nil"/>
            </w:tcBorders>
            <w:hideMark/>
          </w:tcPr>
          <w:p w14:paraId="780FC48D" w14:textId="77777777" w:rsidR="009744B2" w:rsidRPr="00C97EA9" w:rsidRDefault="009744B2" w:rsidP="009744B2">
            <w:pPr>
              <w:rPr>
                <w:sz w:val="18"/>
                <w:szCs w:val="24"/>
                <w:lang w:val="en-US"/>
              </w:rPr>
            </w:pPr>
            <w:r w:rsidRPr="00C97EA9">
              <w:rPr>
                <w:sz w:val="18"/>
                <w:lang w:val="en-US"/>
              </w:rPr>
              <w:t>Caspase cascade in apoptosis</w:t>
            </w:r>
          </w:p>
        </w:tc>
        <w:tc>
          <w:tcPr>
            <w:tcW w:w="1418" w:type="dxa"/>
            <w:tcBorders>
              <w:top w:val="nil"/>
              <w:left w:val="nil"/>
              <w:bottom w:val="nil"/>
              <w:right w:val="nil"/>
            </w:tcBorders>
            <w:hideMark/>
          </w:tcPr>
          <w:p w14:paraId="0FF446BE" w14:textId="77777777" w:rsidR="009744B2" w:rsidRPr="00C97EA9" w:rsidRDefault="009744B2" w:rsidP="009744B2">
            <w:pPr>
              <w:rPr>
                <w:sz w:val="18"/>
                <w:szCs w:val="24"/>
                <w:lang w:val="en-US"/>
              </w:rPr>
            </w:pPr>
            <w:r w:rsidRPr="00C97EA9">
              <w:rPr>
                <w:sz w:val="18"/>
                <w:lang w:val="en-US"/>
              </w:rPr>
              <w:t>PID</w:t>
            </w:r>
          </w:p>
        </w:tc>
        <w:tc>
          <w:tcPr>
            <w:tcW w:w="3685" w:type="dxa"/>
            <w:tcBorders>
              <w:top w:val="nil"/>
              <w:left w:val="nil"/>
              <w:bottom w:val="nil"/>
              <w:right w:val="nil"/>
            </w:tcBorders>
            <w:hideMark/>
          </w:tcPr>
          <w:p w14:paraId="294AA1B2" w14:textId="1C4B526B" w:rsidR="009744B2" w:rsidRPr="004D6753" w:rsidRDefault="009744B2" w:rsidP="009744B2">
            <w:pPr>
              <w:rPr>
                <w:sz w:val="18"/>
                <w:lang w:val="de-DE"/>
              </w:rPr>
            </w:pPr>
            <w:r w:rsidRPr="004D6753">
              <w:rPr>
                <w:sz w:val="18"/>
                <w:lang w:val="de-DE"/>
              </w:rPr>
              <w:t>LMNA, LMNB1, PARP1, VIM, GSN</w:t>
            </w:r>
          </w:p>
        </w:tc>
      </w:tr>
      <w:tr w:rsidR="005351AF" w:rsidRPr="00C97EA9" w14:paraId="3DEC390A" w14:textId="77777777" w:rsidTr="007F329F">
        <w:tc>
          <w:tcPr>
            <w:tcW w:w="1242" w:type="dxa"/>
            <w:tcBorders>
              <w:top w:val="nil"/>
              <w:left w:val="nil"/>
              <w:bottom w:val="nil"/>
              <w:right w:val="nil"/>
            </w:tcBorders>
            <w:hideMark/>
          </w:tcPr>
          <w:p w14:paraId="756010E0" w14:textId="77777777" w:rsidR="009744B2" w:rsidRPr="00C97EA9" w:rsidRDefault="009744B2" w:rsidP="009744B2">
            <w:pPr>
              <w:rPr>
                <w:sz w:val="18"/>
                <w:szCs w:val="24"/>
                <w:lang w:val="en-US"/>
              </w:rPr>
            </w:pPr>
            <w:r w:rsidRPr="00C97EA9">
              <w:rPr>
                <w:sz w:val="18"/>
                <w:lang w:val="en-US"/>
              </w:rPr>
              <w:t>0.034</w:t>
            </w:r>
          </w:p>
        </w:tc>
        <w:tc>
          <w:tcPr>
            <w:tcW w:w="2835" w:type="dxa"/>
            <w:tcBorders>
              <w:top w:val="nil"/>
              <w:left w:val="nil"/>
              <w:bottom w:val="nil"/>
              <w:right w:val="nil"/>
            </w:tcBorders>
            <w:hideMark/>
          </w:tcPr>
          <w:p w14:paraId="01745392" w14:textId="77777777" w:rsidR="009744B2" w:rsidRPr="00C97EA9" w:rsidRDefault="009744B2" w:rsidP="009744B2">
            <w:pPr>
              <w:rPr>
                <w:sz w:val="18"/>
                <w:szCs w:val="24"/>
                <w:lang w:val="en-US"/>
              </w:rPr>
            </w:pPr>
            <w:r w:rsidRPr="00C97EA9">
              <w:rPr>
                <w:sz w:val="18"/>
                <w:lang w:val="en-US"/>
              </w:rPr>
              <w:t>FAS pathway and stress induction of HSP regulation</w:t>
            </w:r>
          </w:p>
        </w:tc>
        <w:tc>
          <w:tcPr>
            <w:tcW w:w="1418" w:type="dxa"/>
            <w:tcBorders>
              <w:top w:val="nil"/>
              <w:left w:val="nil"/>
              <w:bottom w:val="nil"/>
              <w:right w:val="nil"/>
            </w:tcBorders>
            <w:hideMark/>
          </w:tcPr>
          <w:p w14:paraId="66B6B49F" w14:textId="77777777" w:rsidR="009744B2" w:rsidRPr="00C97EA9" w:rsidRDefault="009744B2" w:rsidP="009744B2">
            <w:pPr>
              <w:rPr>
                <w:sz w:val="18"/>
                <w:szCs w:val="24"/>
                <w:lang w:val="en-US"/>
              </w:rPr>
            </w:pPr>
            <w:r w:rsidRPr="00C97EA9">
              <w:rPr>
                <w:sz w:val="18"/>
                <w:lang w:val="en-US"/>
              </w:rPr>
              <w:t>Wikipathways</w:t>
            </w:r>
          </w:p>
        </w:tc>
        <w:tc>
          <w:tcPr>
            <w:tcW w:w="3685" w:type="dxa"/>
            <w:tcBorders>
              <w:top w:val="nil"/>
              <w:left w:val="nil"/>
              <w:bottom w:val="nil"/>
              <w:right w:val="nil"/>
            </w:tcBorders>
            <w:hideMark/>
          </w:tcPr>
          <w:p w14:paraId="0A3C1487" w14:textId="35143CAD" w:rsidR="009744B2" w:rsidRPr="00C97EA9" w:rsidRDefault="009744B2" w:rsidP="009744B2">
            <w:pPr>
              <w:rPr>
                <w:sz w:val="18"/>
                <w:szCs w:val="24"/>
                <w:lang w:val="en-US"/>
              </w:rPr>
            </w:pPr>
            <w:r w:rsidRPr="00C97EA9">
              <w:rPr>
                <w:sz w:val="18"/>
                <w:lang w:val="en-US"/>
              </w:rPr>
              <w:t>LMNA, LMNB1, PARP1, HSPB1</w:t>
            </w:r>
          </w:p>
        </w:tc>
      </w:tr>
      <w:tr w:rsidR="008737B3" w:rsidRPr="00C97EA9" w14:paraId="5C4722FE" w14:textId="77777777" w:rsidTr="009744B2">
        <w:tc>
          <w:tcPr>
            <w:tcW w:w="1242" w:type="dxa"/>
            <w:tcBorders>
              <w:top w:val="nil"/>
              <w:left w:val="nil"/>
              <w:bottom w:val="single" w:sz="4" w:space="0" w:color="auto"/>
              <w:right w:val="nil"/>
            </w:tcBorders>
            <w:hideMark/>
          </w:tcPr>
          <w:p w14:paraId="2A54FEBD" w14:textId="77777777" w:rsidR="009744B2" w:rsidRPr="00C97EA9" w:rsidRDefault="009744B2" w:rsidP="009744B2">
            <w:pPr>
              <w:rPr>
                <w:sz w:val="18"/>
                <w:szCs w:val="24"/>
                <w:lang w:val="en-US"/>
              </w:rPr>
            </w:pPr>
            <w:r w:rsidRPr="00C97EA9">
              <w:rPr>
                <w:sz w:val="18"/>
                <w:lang w:val="en-US"/>
              </w:rPr>
              <w:t>0.034</w:t>
            </w:r>
          </w:p>
        </w:tc>
        <w:tc>
          <w:tcPr>
            <w:tcW w:w="2835" w:type="dxa"/>
            <w:tcBorders>
              <w:top w:val="nil"/>
              <w:left w:val="nil"/>
              <w:bottom w:val="single" w:sz="4" w:space="0" w:color="auto"/>
              <w:right w:val="nil"/>
            </w:tcBorders>
            <w:hideMark/>
          </w:tcPr>
          <w:p w14:paraId="19BD64CA" w14:textId="77777777" w:rsidR="009744B2" w:rsidRPr="00C97EA9" w:rsidRDefault="009744B2" w:rsidP="009744B2">
            <w:pPr>
              <w:rPr>
                <w:sz w:val="18"/>
                <w:szCs w:val="24"/>
                <w:lang w:val="en-US"/>
              </w:rPr>
            </w:pPr>
            <w:r w:rsidRPr="00C97EA9">
              <w:rPr>
                <w:sz w:val="18"/>
                <w:lang w:val="en-US"/>
              </w:rPr>
              <w:t>NRAGE signals death through JNK</w:t>
            </w:r>
          </w:p>
        </w:tc>
        <w:tc>
          <w:tcPr>
            <w:tcW w:w="1418" w:type="dxa"/>
            <w:tcBorders>
              <w:top w:val="nil"/>
              <w:left w:val="nil"/>
              <w:bottom w:val="single" w:sz="4" w:space="0" w:color="auto"/>
              <w:right w:val="nil"/>
            </w:tcBorders>
            <w:hideMark/>
          </w:tcPr>
          <w:p w14:paraId="11D061D7" w14:textId="77777777" w:rsidR="009744B2" w:rsidRPr="00C97EA9" w:rsidRDefault="009744B2" w:rsidP="009744B2">
            <w:pPr>
              <w:rPr>
                <w:sz w:val="18"/>
                <w:szCs w:val="24"/>
                <w:lang w:val="en-US"/>
              </w:rPr>
            </w:pPr>
            <w:r w:rsidRPr="00C97EA9">
              <w:rPr>
                <w:sz w:val="18"/>
                <w:lang w:val="en-US"/>
              </w:rPr>
              <w:t>Reactome</w:t>
            </w:r>
          </w:p>
        </w:tc>
        <w:tc>
          <w:tcPr>
            <w:tcW w:w="3685" w:type="dxa"/>
            <w:tcBorders>
              <w:top w:val="nil"/>
              <w:left w:val="nil"/>
              <w:bottom w:val="single" w:sz="4" w:space="0" w:color="auto"/>
              <w:right w:val="nil"/>
            </w:tcBorders>
            <w:hideMark/>
          </w:tcPr>
          <w:p w14:paraId="02464163" w14:textId="0D917C71" w:rsidR="009744B2" w:rsidRPr="00C97EA9" w:rsidRDefault="009744B2" w:rsidP="009744B2">
            <w:pPr>
              <w:rPr>
                <w:sz w:val="18"/>
                <w:szCs w:val="24"/>
                <w:lang w:val="en-US"/>
              </w:rPr>
            </w:pPr>
            <w:r w:rsidRPr="00C97EA9">
              <w:rPr>
                <w:sz w:val="18"/>
                <w:lang w:val="en-US"/>
              </w:rPr>
              <w:t>KALRN, TRIO, ARHGEF2, RASGRF2</w:t>
            </w:r>
          </w:p>
        </w:tc>
      </w:tr>
    </w:tbl>
    <w:p w14:paraId="57DE5875" w14:textId="77777777" w:rsidR="009744B2" w:rsidRPr="00C97EA9" w:rsidRDefault="009744B2" w:rsidP="009744B2">
      <w:pPr>
        <w:jc w:val="both"/>
        <w:rPr>
          <w:rFonts w:eastAsia="Calibri"/>
          <w:sz w:val="20"/>
          <w:lang w:val="en-US"/>
        </w:rPr>
      </w:pPr>
      <w:r w:rsidRPr="00C97EA9">
        <w:rPr>
          <w:rFonts w:eastAsia="Calibri"/>
          <w:sz w:val="20"/>
          <w:lang w:val="en-US"/>
        </w:rPr>
        <w:t xml:space="preserve">ConsensusPathDB overrepresentation tool was used for pathway enrichment analysis. All pathways with a </w:t>
      </w:r>
      <w:r w:rsidRPr="00C97EA9">
        <w:rPr>
          <w:rFonts w:eastAsia="Calibri"/>
          <w:i/>
          <w:sz w:val="20"/>
          <w:lang w:val="en-US"/>
        </w:rPr>
        <w:t>p</w:t>
      </w:r>
      <w:r w:rsidRPr="00C97EA9">
        <w:rPr>
          <w:rFonts w:eastAsia="Calibri"/>
          <w:sz w:val="20"/>
          <w:lang w:val="en-US"/>
        </w:rPr>
        <w:t>-value &lt; 0.05 and at least two overlap members were considered for further analysis.</w:t>
      </w:r>
    </w:p>
    <w:p w14:paraId="3A8149D4" w14:textId="77777777" w:rsidR="009744B2" w:rsidRPr="00C97EA9" w:rsidRDefault="009744B2" w:rsidP="009744B2">
      <w:pPr>
        <w:spacing w:line="480" w:lineRule="auto"/>
        <w:jc w:val="both"/>
        <w:rPr>
          <w:rFonts w:eastAsia="Calibri"/>
          <w:lang w:val="en-US"/>
        </w:rPr>
      </w:pPr>
    </w:p>
    <w:p w14:paraId="5E770301" w14:textId="07F45D7E" w:rsidR="009744B2" w:rsidRPr="00C97EA9" w:rsidRDefault="009744B2">
      <w:pPr>
        <w:rPr>
          <w:rFonts w:eastAsia="Calibri"/>
          <w:lang w:val="en-US"/>
        </w:rPr>
      </w:pPr>
      <w:r w:rsidRPr="00C97EA9">
        <w:rPr>
          <w:rFonts w:eastAsia="Calibri"/>
          <w:lang w:val="en-US"/>
        </w:rPr>
        <w:br w:type="page"/>
      </w:r>
    </w:p>
    <w:p w14:paraId="0594E7D7" w14:textId="6EBBC57B" w:rsidR="009744B2" w:rsidRPr="00C97EA9" w:rsidRDefault="009744B2" w:rsidP="009744B2">
      <w:pPr>
        <w:spacing w:line="480" w:lineRule="auto"/>
        <w:jc w:val="both"/>
        <w:rPr>
          <w:rFonts w:eastAsia="Calibri"/>
          <w:lang w:val="en-US"/>
        </w:rPr>
      </w:pPr>
      <w:r w:rsidRPr="00C97EA9">
        <w:rPr>
          <w:rFonts w:eastAsia="Calibri"/>
          <w:lang w:val="en-US"/>
        </w:rPr>
        <w:t xml:space="preserve">Table 3: </w:t>
      </w:r>
      <w:r w:rsidR="00C02A1A" w:rsidRPr="00C97EA9">
        <w:rPr>
          <w:color w:val="141314"/>
          <w:lang w:val="en-US"/>
        </w:rPr>
        <w:t xml:space="preserve">Overrepresented </w:t>
      </w:r>
      <w:r w:rsidRPr="00C97EA9">
        <w:rPr>
          <w:rFonts w:eastAsia="Calibri"/>
          <w:lang w:val="en-US"/>
        </w:rPr>
        <w:t xml:space="preserve">pathways linked with cell stress and cell death in the PHC – Genomatix </w:t>
      </w:r>
    </w:p>
    <w:tbl>
      <w:tblPr>
        <w:tblStyle w:val="Tabellenraster"/>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2799"/>
        <w:gridCol w:w="1410"/>
        <w:gridCol w:w="3631"/>
      </w:tblGrid>
      <w:tr w:rsidR="008737B3" w:rsidRPr="00C97EA9" w14:paraId="0108F5BC" w14:textId="77777777" w:rsidTr="009744B2">
        <w:trPr>
          <w:trHeight w:val="340"/>
        </w:trPr>
        <w:tc>
          <w:tcPr>
            <w:tcW w:w="1232" w:type="dxa"/>
            <w:tcBorders>
              <w:top w:val="single" w:sz="4" w:space="0" w:color="auto"/>
              <w:left w:val="nil"/>
              <w:bottom w:val="single" w:sz="4" w:space="0" w:color="auto"/>
              <w:right w:val="nil"/>
            </w:tcBorders>
            <w:vAlign w:val="center"/>
            <w:hideMark/>
          </w:tcPr>
          <w:p w14:paraId="15FBA80C" w14:textId="77777777" w:rsidR="009744B2" w:rsidRPr="00C97EA9" w:rsidRDefault="009744B2" w:rsidP="009744B2">
            <w:pPr>
              <w:rPr>
                <w:sz w:val="24"/>
                <w:szCs w:val="24"/>
                <w:lang w:val="en-US"/>
              </w:rPr>
            </w:pPr>
            <w:r w:rsidRPr="00C97EA9">
              <w:rPr>
                <w:i/>
                <w:lang w:val="en-US"/>
              </w:rPr>
              <w:t>P</w:t>
            </w:r>
            <w:r w:rsidRPr="00C97EA9">
              <w:rPr>
                <w:lang w:val="en-US"/>
              </w:rPr>
              <w:t>-Value</w:t>
            </w:r>
          </w:p>
        </w:tc>
        <w:tc>
          <w:tcPr>
            <w:tcW w:w="2799" w:type="dxa"/>
            <w:tcBorders>
              <w:top w:val="single" w:sz="4" w:space="0" w:color="auto"/>
              <w:left w:val="nil"/>
              <w:bottom w:val="single" w:sz="4" w:space="0" w:color="auto"/>
              <w:right w:val="nil"/>
            </w:tcBorders>
            <w:vAlign w:val="center"/>
            <w:hideMark/>
          </w:tcPr>
          <w:p w14:paraId="726A94B8" w14:textId="77777777" w:rsidR="009744B2" w:rsidRPr="00C97EA9" w:rsidRDefault="009744B2" w:rsidP="009744B2">
            <w:pPr>
              <w:rPr>
                <w:sz w:val="24"/>
                <w:szCs w:val="24"/>
                <w:lang w:val="en-US"/>
              </w:rPr>
            </w:pPr>
            <w:r w:rsidRPr="00C97EA9">
              <w:rPr>
                <w:lang w:val="en-US"/>
              </w:rPr>
              <w:t>Pathway</w:t>
            </w:r>
          </w:p>
        </w:tc>
        <w:tc>
          <w:tcPr>
            <w:tcW w:w="1410" w:type="dxa"/>
            <w:tcBorders>
              <w:top w:val="single" w:sz="4" w:space="0" w:color="auto"/>
              <w:left w:val="nil"/>
              <w:bottom w:val="single" w:sz="4" w:space="0" w:color="auto"/>
              <w:right w:val="nil"/>
            </w:tcBorders>
            <w:vAlign w:val="center"/>
            <w:hideMark/>
          </w:tcPr>
          <w:p w14:paraId="7DD8582B" w14:textId="77777777" w:rsidR="009744B2" w:rsidRPr="00C97EA9" w:rsidRDefault="009744B2" w:rsidP="009744B2">
            <w:pPr>
              <w:rPr>
                <w:sz w:val="24"/>
                <w:szCs w:val="24"/>
                <w:lang w:val="en-US"/>
              </w:rPr>
            </w:pPr>
            <w:r w:rsidRPr="00C97EA9">
              <w:rPr>
                <w:lang w:val="en-US"/>
              </w:rPr>
              <w:t>Source</w:t>
            </w:r>
          </w:p>
        </w:tc>
        <w:tc>
          <w:tcPr>
            <w:tcW w:w="3631" w:type="dxa"/>
            <w:tcBorders>
              <w:top w:val="single" w:sz="4" w:space="0" w:color="auto"/>
              <w:left w:val="nil"/>
              <w:bottom w:val="single" w:sz="4" w:space="0" w:color="auto"/>
              <w:right w:val="nil"/>
            </w:tcBorders>
            <w:vAlign w:val="center"/>
            <w:hideMark/>
          </w:tcPr>
          <w:p w14:paraId="6FBB5717" w14:textId="77777777" w:rsidR="009744B2" w:rsidRPr="00C97EA9" w:rsidRDefault="009744B2" w:rsidP="009744B2">
            <w:pPr>
              <w:rPr>
                <w:sz w:val="24"/>
                <w:szCs w:val="24"/>
                <w:lang w:val="en-US"/>
              </w:rPr>
            </w:pPr>
            <w:r w:rsidRPr="00C97EA9">
              <w:rPr>
                <w:lang w:val="en-US"/>
              </w:rPr>
              <w:t>Overlap members</w:t>
            </w:r>
          </w:p>
        </w:tc>
      </w:tr>
      <w:tr w:rsidR="008737B3" w:rsidRPr="00C97EA9" w14:paraId="422F1BCB" w14:textId="77777777" w:rsidTr="009744B2">
        <w:trPr>
          <w:trHeight w:val="284"/>
        </w:trPr>
        <w:tc>
          <w:tcPr>
            <w:tcW w:w="9072" w:type="dxa"/>
            <w:gridSpan w:val="4"/>
            <w:tcBorders>
              <w:top w:val="single" w:sz="4" w:space="0" w:color="auto"/>
              <w:left w:val="nil"/>
              <w:bottom w:val="nil"/>
              <w:right w:val="nil"/>
            </w:tcBorders>
            <w:hideMark/>
          </w:tcPr>
          <w:p w14:paraId="4FC7E1D2" w14:textId="77777777" w:rsidR="009744B2" w:rsidRPr="00C97EA9" w:rsidRDefault="009744B2" w:rsidP="009744B2">
            <w:pPr>
              <w:jc w:val="center"/>
              <w:rPr>
                <w:i/>
                <w:sz w:val="18"/>
                <w:szCs w:val="18"/>
                <w:lang w:val="en-US"/>
              </w:rPr>
            </w:pPr>
            <w:r w:rsidRPr="00C97EA9">
              <w:rPr>
                <w:i/>
                <w:sz w:val="18"/>
                <w:szCs w:val="18"/>
                <w:lang w:val="en-US"/>
              </w:rPr>
              <w:t>2 days after SE</w:t>
            </w:r>
          </w:p>
        </w:tc>
      </w:tr>
      <w:tr w:rsidR="005351AF" w:rsidRPr="00C97EA9" w14:paraId="1D1A1547" w14:textId="77777777" w:rsidTr="007F329F">
        <w:tc>
          <w:tcPr>
            <w:tcW w:w="1232" w:type="dxa"/>
            <w:tcBorders>
              <w:top w:val="nil"/>
              <w:left w:val="nil"/>
              <w:bottom w:val="nil"/>
              <w:right w:val="nil"/>
            </w:tcBorders>
            <w:hideMark/>
          </w:tcPr>
          <w:p w14:paraId="244A0C45" w14:textId="77777777" w:rsidR="009744B2" w:rsidRPr="00C97EA9" w:rsidRDefault="009744B2" w:rsidP="009744B2">
            <w:pPr>
              <w:rPr>
                <w:rFonts w:cstheme="minorHAnsi"/>
                <w:sz w:val="18"/>
                <w:szCs w:val="18"/>
                <w:lang w:val="en-US"/>
              </w:rPr>
            </w:pPr>
            <w:r w:rsidRPr="00C97EA9">
              <w:rPr>
                <w:rFonts w:cstheme="minorHAnsi"/>
                <w:sz w:val="18"/>
                <w:szCs w:val="18"/>
                <w:lang w:val="en-US"/>
              </w:rPr>
              <w:t>0.023</w:t>
            </w:r>
          </w:p>
        </w:tc>
        <w:tc>
          <w:tcPr>
            <w:tcW w:w="2799" w:type="dxa"/>
            <w:tcBorders>
              <w:top w:val="nil"/>
              <w:left w:val="nil"/>
              <w:bottom w:val="nil"/>
              <w:right w:val="nil"/>
            </w:tcBorders>
            <w:hideMark/>
          </w:tcPr>
          <w:p w14:paraId="47C57E85" w14:textId="77777777" w:rsidR="009744B2" w:rsidRPr="00C97EA9" w:rsidRDefault="009744B2" w:rsidP="009744B2">
            <w:pPr>
              <w:rPr>
                <w:rFonts w:cstheme="minorHAnsi"/>
                <w:sz w:val="18"/>
                <w:szCs w:val="18"/>
                <w:lang w:val="en-US"/>
              </w:rPr>
            </w:pPr>
            <w:r w:rsidRPr="00C97EA9">
              <w:rPr>
                <w:rFonts w:cstheme="minorHAnsi"/>
                <w:sz w:val="18"/>
                <w:szCs w:val="18"/>
                <w:lang w:val="en-US"/>
              </w:rPr>
              <w:t>Aurora B signaling</w:t>
            </w:r>
          </w:p>
        </w:tc>
        <w:tc>
          <w:tcPr>
            <w:tcW w:w="1410" w:type="dxa"/>
            <w:tcBorders>
              <w:top w:val="nil"/>
              <w:left w:val="nil"/>
              <w:bottom w:val="nil"/>
              <w:right w:val="nil"/>
            </w:tcBorders>
            <w:hideMark/>
          </w:tcPr>
          <w:p w14:paraId="7E938AC8" w14:textId="77777777" w:rsidR="009744B2" w:rsidRPr="00C97EA9" w:rsidRDefault="009744B2" w:rsidP="009744B2">
            <w:pPr>
              <w:rPr>
                <w:rFonts w:cstheme="minorHAnsi"/>
                <w:sz w:val="18"/>
                <w:szCs w:val="18"/>
                <w:lang w:val="en-US"/>
              </w:rPr>
            </w:pPr>
            <w:r w:rsidRPr="00C97EA9">
              <w:rPr>
                <w:rFonts w:cstheme="minorHAnsi"/>
                <w:sz w:val="18"/>
                <w:szCs w:val="18"/>
                <w:lang w:val="en-US"/>
              </w:rPr>
              <w:t xml:space="preserve">NCI-nature  </w:t>
            </w:r>
          </w:p>
        </w:tc>
        <w:tc>
          <w:tcPr>
            <w:tcW w:w="3631" w:type="dxa"/>
            <w:tcBorders>
              <w:top w:val="nil"/>
              <w:left w:val="nil"/>
              <w:bottom w:val="nil"/>
              <w:right w:val="nil"/>
            </w:tcBorders>
            <w:hideMark/>
          </w:tcPr>
          <w:p w14:paraId="7D400C05" w14:textId="77777777" w:rsidR="009744B2" w:rsidRPr="00C97EA9" w:rsidRDefault="009744B2" w:rsidP="009744B2">
            <w:pPr>
              <w:rPr>
                <w:rFonts w:cstheme="minorHAnsi"/>
                <w:sz w:val="18"/>
                <w:szCs w:val="18"/>
                <w:lang w:val="en-US"/>
              </w:rPr>
            </w:pPr>
            <w:r w:rsidRPr="00C97EA9">
              <w:rPr>
                <w:rFonts w:cstheme="minorHAnsi"/>
                <w:sz w:val="18"/>
                <w:szCs w:val="18"/>
                <w:lang w:val="en-US"/>
              </w:rPr>
              <w:t>PSMA3, RASA1, VIM, NCL L</w:t>
            </w:r>
          </w:p>
        </w:tc>
      </w:tr>
      <w:tr w:rsidR="005351AF" w:rsidRPr="00C97EA9" w14:paraId="5E2EE36C" w14:textId="77777777" w:rsidTr="007F329F">
        <w:tc>
          <w:tcPr>
            <w:tcW w:w="1232" w:type="dxa"/>
            <w:tcBorders>
              <w:top w:val="nil"/>
              <w:left w:val="nil"/>
              <w:bottom w:val="nil"/>
              <w:right w:val="nil"/>
            </w:tcBorders>
            <w:hideMark/>
          </w:tcPr>
          <w:p w14:paraId="0CAF0935" w14:textId="77777777" w:rsidR="009744B2" w:rsidRPr="00C97EA9" w:rsidRDefault="009744B2" w:rsidP="009744B2">
            <w:pPr>
              <w:rPr>
                <w:rFonts w:cstheme="minorHAnsi"/>
                <w:sz w:val="18"/>
                <w:szCs w:val="18"/>
                <w:lang w:val="en-US"/>
              </w:rPr>
            </w:pPr>
            <w:r w:rsidRPr="00C97EA9">
              <w:rPr>
                <w:rFonts w:cstheme="minorHAnsi"/>
                <w:sz w:val="18"/>
                <w:szCs w:val="18"/>
                <w:lang w:val="en-US"/>
              </w:rPr>
              <w:t>0.037</w:t>
            </w:r>
          </w:p>
        </w:tc>
        <w:tc>
          <w:tcPr>
            <w:tcW w:w="2799" w:type="dxa"/>
            <w:tcBorders>
              <w:top w:val="nil"/>
              <w:left w:val="nil"/>
              <w:bottom w:val="nil"/>
              <w:right w:val="nil"/>
            </w:tcBorders>
            <w:hideMark/>
          </w:tcPr>
          <w:p w14:paraId="3200E383" w14:textId="77777777" w:rsidR="009744B2" w:rsidRPr="00C97EA9" w:rsidRDefault="009744B2" w:rsidP="009744B2">
            <w:pPr>
              <w:rPr>
                <w:rFonts w:cstheme="minorHAnsi"/>
                <w:sz w:val="18"/>
                <w:szCs w:val="18"/>
                <w:lang w:val="en-US"/>
              </w:rPr>
            </w:pPr>
            <w:r w:rsidRPr="00C97EA9">
              <w:rPr>
                <w:rFonts w:cstheme="minorHAnsi"/>
                <w:sz w:val="18"/>
                <w:szCs w:val="18"/>
                <w:lang w:val="en-US"/>
              </w:rPr>
              <w:t>14 3 3 protein</w:t>
            </w:r>
          </w:p>
        </w:tc>
        <w:tc>
          <w:tcPr>
            <w:tcW w:w="1410" w:type="dxa"/>
            <w:tcBorders>
              <w:top w:val="nil"/>
              <w:left w:val="nil"/>
              <w:bottom w:val="nil"/>
              <w:right w:val="nil"/>
            </w:tcBorders>
            <w:hideMark/>
          </w:tcPr>
          <w:p w14:paraId="6724E756" w14:textId="77777777" w:rsidR="009744B2" w:rsidRPr="00C97EA9" w:rsidRDefault="009744B2" w:rsidP="009744B2">
            <w:pPr>
              <w:rPr>
                <w:rFonts w:cstheme="minorHAnsi"/>
                <w:sz w:val="18"/>
                <w:szCs w:val="18"/>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0DCBCAC7" w14:textId="77777777" w:rsidR="009744B2" w:rsidRPr="00C97EA9" w:rsidRDefault="009744B2" w:rsidP="009744B2">
            <w:pPr>
              <w:rPr>
                <w:rFonts w:cstheme="minorHAnsi"/>
                <w:sz w:val="20"/>
                <w:szCs w:val="20"/>
                <w:lang w:val="en-US"/>
              </w:rPr>
            </w:pPr>
            <w:r w:rsidRPr="00C97EA9">
              <w:rPr>
                <w:rFonts w:cstheme="minorHAnsi"/>
                <w:sz w:val="18"/>
                <w:szCs w:val="20"/>
                <w:lang w:val="en-US"/>
              </w:rPr>
              <w:t>NF1, FLNA, BSN, ITGB2, GFAP, MVP, YWHAZ, VIM, KPNA3, NEFL, PPP1R9B, YWHAB</w:t>
            </w:r>
          </w:p>
        </w:tc>
      </w:tr>
      <w:tr w:rsidR="005351AF" w:rsidRPr="00C97EA9" w14:paraId="26B809D0" w14:textId="77777777" w:rsidTr="007F329F">
        <w:tc>
          <w:tcPr>
            <w:tcW w:w="1232" w:type="dxa"/>
            <w:tcBorders>
              <w:top w:val="nil"/>
              <w:left w:val="nil"/>
              <w:bottom w:val="nil"/>
              <w:right w:val="nil"/>
            </w:tcBorders>
          </w:tcPr>
          <w:p w14:paraId="47D789BD" w14:textId="77777777" w:rsidR="009744B2" w:rsidRPr="00C97EA9" w:rsidRDefault="009744B2" w:rsidP="009744B2">
            <w:pPr>
              <w:rPr>
                <w:rFonts w:cstheme="minorHAnsi"/>
                <w:sz w:val="18"/>
                <w:szCs w:val="18"/>
                <w:lang w:val="en-US"/>
              </w:rPr>
            </w:pPr>
          </w:p>
        </w:tc>
        <w:tc>
          <w:tcPr>
            <w:tcW w:w="2799" w:type="dxa"/>
            <w:tcBorders>
              <w:top w:val="nil"/>
              <w:left w:val="nil"/>
              <w:bottom w:val="nil"/>
              <w:right w:val="nil"/>
            </w:tcBorders>
          </w:tcPr>
          <w:p w14:paraId="32CBF9E4" w14:textId="77777777" w:rsidR="009744B2" w:rsidRPr="00C97EA9" w:rsidRDefault="009744B2" w:rsidP="009744B2">
            <w:pPr>
              <w:rPr>
                <w:rFonts w:cstheme="minorHAnsi"/>
                <w:sz w:val="18"/>
                <w:szCs w:val="18"/>
                <w:lang w:val="en-US"/>
              </w:rPr>
            </w:pPr>
          </w:p>
        </w:tc>
        <w:tc>
          <w:tcPr>
            <w:tcW w:w="1410" w:type="dxa"/>
            <w:tcBorders>
              <w:top w:val="nil"/>
              <w:left w:val="nil"/>
              <w:bottom w:val="nil"/>
              <w:right w:val="nil"/>
            </w:tcBorders>
          </w:tcPr>
          <w:p w14:paraId="563E7EB0" w14:textId="77777777" w:rsidR="009744B2" w:rsidRPr="00C97EA9" w:rsidRDefault="009744B2" w:rsidP="009744B2">
            <w:pPr>
              <w:rPr>
                <w:rFonts w:cstheme="minorHAnsi"/>
                <w:sz w:val="18"/>
                <w:szCs w:val="18"/>
                <w:lang w:val="en-US"/>
              </w:rPr>
            </w:pPr>
          </w:p>
        </w:tc>
        <w:tc>
          <w:tcPr>
            <w:tcW w:w="3631" w:type="dxa"/>
            <w:tcBorders>
              <w:top w:val="nil"/>
              <w:left w:val="nil"/>
              <w:bottom w:val="nil"/>
              <w:right w:val="nil"/>
            </w:tcBorders>
          </w:tcPr>
          <w:p w14:paraId="368EFE21" w14:textId="77777777" w:rsidR="009744B2" w:rsidRPr="00C97EA9" w:rsidRDefault="009744B2" w:rsidP="009744B2">
            <w:pPr>
              <w:rPr>
                <w:rFonts w:cstheme="minorHAnsi"/>
                <w:sz w:val="18"/>
                <w:szCs w:val="18"/>
                <w:lang w:val="en-US"/>
              </w:rPr>
            </w:pPr>
          </w:p>
        </w:tc>
      </w:tr>
      <w:tr w:rsidR="005351AF" w:rsidRPr="00C97EA9" w14:paraId="7B41CE06" w14:textId="77777777" w:rsidTr="007F329F">
        <w:trPr>
          <w:trHeight w:val="284"/>
        </w:trPr>
        <w:tc>
          <w:tcPr>
            <w:tcW w:w="9072" w:type="dxa"/>
            <w:gridSpan w:val="4"/>
            <w:tcBorders>
              <w:top w:val="nil"/>
              <w:left w:val="nil"/>
              <w:bottom w:val="nil"/>
              <w:right w:val="nil"/>
            </w:tcBorders>
            <w:hideMark/>
          </w:tcPr>
          <w:p w14:paraId="7D5D3186" w14:textId="77777777" w:rsidR="009744B2" w:rsidRPr="00C97EA9" w:rsidRDefault="009744B2" w:rsidP="009744B2">
            <w:pPr>
              <w:jc w:val="center"/>
              <w:rPr>
                <w:rFonts w:cstheme="minorHAnsi"/>
                <w:sz w:val="18"/>
                <w:szCs w:val="18"/>
                <w:lang w:val="en-US"/>
              </w:rPr>
            </w:pPr>
            <w:r w:rsidRPr="00C97EA9">
              <w:rPr>
                <w:rFonts w:cstheme="minorHAnsi"/>
                <w:i/>
                <w:sz w:val="18"/>
                <w:szCs w:val="18"/>
                <w:lang w:val="en-US"/>
              </w:rPr>
              <w:t>10 days after SE</w:t>
            </w:r>
          </w:p>
        </w:tc>
      </w:tr>
      <w:tr w:rsidR="005351AF" w:rsidRPr="00C97EA9" w14:paraId="5649193A" w14:textId="77777777" w:rsidTr="007F329F">
        <w:tc>
          <w:tcPr>
            <w:tcW w:w="1232" w:type="dxa"/>
            <w:tcBorders>
              <w:top w:val="nil"/>
              <w:left w:val="nil"/>
              <w:bottom w:val="nil"/>
              <w:right w:val="nil"/>
            </w:tcBorders>
            <w:hideMark/>
          </w:tcPr>
          <w:p w14:paraId="2689AF0C" w14:textId="77777777" w:rsidR="009744B2" w:rsidRPr="00C97EA9" w:rsidRDefault="009744B2" w:rsidP="009744B2">
            <w:pPr>
              <w:rPr>
                <w:sz w:val="18"/>
                <w:szCs w:val="24"/>
                <w:lang w:val="en-US"/>
              </w:rPr>
            </w:pPr>
            <w:r w:rsidRPr="00C97EA9">
              <w:rPr>
                <w:sz w:val="18"/>
                <w:lang w:val="en-US"/>
              </w:rPr>
              <w:t>0.006</w:t>
            </w:r>
          </w:p>
        </w:tc>
        <w:tc>
          <w:tcPr>
            <w:tcW w:w="2799" w:type="dxa"/>
            <w:tcBorders>
              <w:top w:val="nil"/>
              <w:left w:val="nil"/>
              <w:bottom w:val="nil"/>
              <w:right w:val="nil"/>
            </w:tcBorders>
            <w:hideMark/>
          </w:tcPr>
          <w:p w14:paraId="0B0D245F" w14:textId="77777777" w:rsidR="009744B2" w:rsidRPr="00C97EA9" w:rsidRDefault="009744B2" w:rsidP="009744B2">
            <w:pPr>
              <w:rPr>
                <w:sz w:val="18"/>
                <w:szCs w:val="24"/>
                <w:lang w:val="en-US"/>
              </w:rPr>
            </w:pPr>
            <w:r w:rsidRPr="00C97EA9">
              <w:rPr>
                <w:sz w:val="18"/>
                <w:lang w:val="en-US"/>
              </w:rPr>
              <w:t>Mixed lineage kinase</w:t>
            </w:r>
          </w:p>
        </w:tc>
        <w:tc>
          <w:tcPr>
            <w:tcW w:w="1410" w:type="dxa"/>
            <w:tcBorders>
              <w:top w:val="nil"/>
              <w:left w:val="nil"/>
              <w:bottom w:val="nil"/>
              <w:right w:val="nil"/>
            </w:tcBorders>
            <w:hideMark/>
          </w:tcPr>
          <w:p w14:paraId="12390F28" w14:textId="77777777" w:rsidR="009744B2" w:rsidRPr="00C97EA9" w:rsidRDefault="009744B2" w:rsidP="009744B2">
            <w:pPr>
              <w:rPr>
                <w:rFonts w:cstheme="minorHAnsi"/>
                <w:sz w:val="18"/>
                <w:szCs w:val="18"/>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32071F50" w14:textId="77777777" w:rsidR="009744B2" w:rsidRPr="00C97EA9" w:rsidRDefault="009744B2" w:rsidP="009744B2">
            <w:pPr>
              <w:rPr>
                <w:sz w:val="18"/>
                <w:szCs w:val="24"/>
                <w:lang w:val="en-US"/>
              </w:rPr>
            </w:pPr>
            <w:r w:rsidRPr="00C97EA9">
              <w:rPr>
                <w:sz w:val="18"/>
                <w:lang w:val="en-US"/>
              </w:rPr>
              <w:t>PSME1, PARK7, HSPB1, SLK, PSMC3, NEFH, ANXA2, SH3KBP1, CDC42, FLNA, MAPK8IP3, WNK2, PRDX2, RPS5, YWHAQ, COPS2</w:t>
            </w:r>
          </w:p>
        </w:tc>
      </w:tr>
      <w:tr w:rsidR="005351AF" w:rsidRPr="00C97EA9" w14:paraId="247850B5" w14:textId="77777777" w:rsidTr="007F329F">
        <w:tc>
          <w:tcPr>
            <w:tcW w:w="1232" w:type="dxa"/>
            <w:tcBorders>
              <w:top w:val="nil"/>
              <w:left w:val="nil"/>
              <w:bottom w:val="nil"/>
              <w:right w:val="nil"/>
            </w:tcBorders>
            <w:hideMark/>
          </w:tcPr>
          <w:p w14:paraId="4D59A5C1" w14:textId="77777777" w:rsidR="009744B2" w:rsidRPr="00C97EA9" w:rsidRDefault="009744B2" w:rsidP="009744B2">
            <w:pPr>
              <w:rPr>
                <w:sz w:val="18"/>
                <w:szCs w:val="24"/>
                <w:lang w:val="en-US"/>
              </w:rPr>
            </w:pPr>
            <w:r w:rsidRPr="00C97EA9">
              <w:rPr>
                <w:sz w:val="18"/>
                <w:lang w:val="en-US"/>
              </w:rPr>
              <w:t>0.013</w:t>
            </w:r>
          </w:p>
        </w:tc>
        <w:tc>
          <w:tcPr>
            <w:tcW w:w="2799" w:type="dxa"/>
            <w:tcBorders>
              <w:top w:val="nil"/>
              <w:left w:val="nil"/>
              <w:bottom w:val="nil"/>
              <w:right w:val="nil"/>
            </w:tcBorders>
            <w:hideMark/>
          </w:tcPr>
          <w:p w14:paraId="0338B53C" w14:textId="77777777" w:rsidR="009744B2" w:rsidRPr="00C97EA9" w:rsidRDefault="009744B2" w:rsidP="009744B2">
            <w:pPr>
              <w:rPr>
                <w:sz w:val="18"/>
                <w:szCs w:val="24"/>
                <w:lang w:val="en-US"/>
              </w:rPr>
            </w:pPr>
            <w:r w:rsidRPr="00C97EA9">
              <w:rPr>
                <w:sz w:val="18"/>
                <w:lang w:val="en-US"/>
              </w:rPr>
              <w:t>Glial cell line derived neurotrophic factor</w:t>
            </w:r>
          </w:p>
        </w:tc>
        <w:tc>
          <w:tcPr>
            <w:tcW w:w="1410" w:type="dxa"/>
            <w:tcBorders>
              <w:top w:val="nil"/>
              <w:left w:val="nil"/>
              <w:bottom w:val="nil"/>
              <w:right w:val="nil"/>
            </w:tcBorders>
            <w:hideMark/>
          </w:tcPr>
          <w:p w14:paraId="318D634A" w14:textId="77777777" w:rsidR="009744B2" w:rsidRPr="00C97EA9" w:rsidRDefault="009744B2" w:rsidP="009744B2">
            <w:pPr>
              <w:rPr>
                <w:rFonts w:cstheme="minorHAnsi"/>
                <w:sz w:val="18"/>
                <w:szCs w:val="18"/>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1826D2F9" w14:textId="77777777" w:rsidR="009744B2" w:rsidRPr="00C97EA9" w:rsidRDefault="009744B2" w:rsidP="009744B2">
            <w:pPr>
              <w:rPr>
                <w:sz w:val="18"/>
                <w:szCs w:val="24"/>
                <w:lang w:val="en-US"/>
              </w:rPr>
            </w:pPr>
            <w:r w:rsidRPr="00C97EA9">
              <w:rPr>
                <w:sz w:val="18"/>
                <w:lang w:val="en-US"/>
              </w:rPr>
              <w:t>GFAP, ITGB1, HSPB1, GAP43, SNCA, ENO2, CALB1, ITGA5</w:t>
            </w:r>
          </w:p>
        </w:tc>
      </w:tr>
      <w:tr w:rsidR="005351AF" w:rsidRPr="00C97EA9" w14:paraId="18314ACF" w14:textId="77777777" w:rsidTr="007F329F">
        <w:tc>
          <w:tcPr>
            <w:tcW w:w="1232" w:type="dxa"/>
            <w:tcBorders>
              <w:top w:val="nil"/>
              <w:left w:val="nil"/>
              <w:bottom w:val="nil"/>
              <w:right w:val="nil"/>
            </w:tcBorders>
            <w:hideMark/>
          </w:tcPr>
          <w:p w14:paraId="36BCF6B6" w14:textId="77777777" w:rsidR="009744B2" w:rsidRPr="00C97EA9" w:rsidRDefault="009744B2" w:rsidP="009744B2">
            <w:pPr>
              <w:rPr>
                <w:sz w:val="18"/>
                <w:szCs w:val="24"/>
                <w:lang w:val="en-US"/>
              </w:rPr>
            </w:pPr>
            <w:r w:rsidRPr="00C97EA9">
              <w:rPr>
                <w:sz w:val="18"/>
                <w:lang w:val="en-US"/>
              </w:rPr>
              <w:t>0.017</w:t>
            </w:r>
          </w:p>
        </w:tc>
        <w:tc>
          <w:tcPr>
            <w:tcW w:w="2799" w:type="dxa"/>
            <w:tcBorders>
              <w:top w:val="nil"/>
              <w:left w:val="nil"/>
              <w:bottom w:val="nil"/>
              <w:right w:val="nil"/>
            </w:tcBorders>
            <w:hideMark/>
          </w:tcPr>
          <w:p w14:paraId="0A517E7C" w14:textId="77777777" w:rsidR="009744B2" w:rsidRPr="00C97EA9" w:rsidRDefault="009744B2" w:rsidP="009744B2">
            <w:pPr>
              <w:rPr>
                <w:sz w:val="18"/>
                <w:szCs w:val="24"/>
                <w:lang w:val="en-US"/>
              </w:rPr>
            </w:pPr>
            <w:r w:rsidRPr="00C97EA9">
              <w:rPr>
                <w:sz w:val="18"/>
                <w:lang w:val="en-US"/>
              </w:rPr>
              <w:t>Aurora B signaling</w:t>
            </w:r>
          </w:p>
        </w:tc>
        <w:tc>
          <w:tcPr>
            <w:tcW w:w="1410" w:type="dxa"/>
            <w:tcBorders>
              <w:top w:val="nil"/>
              <w:left w:val="nil"/>
              <w:bottom w:val="nil"/>
              <w:right w:val="nil"/>
            </w:tcBorders>
            <w:hideMark/>
          </w:tcPr>
          <w:p w14:paraId="736E10C5" w14:textId="77777777" w:rsidR="009744B2" w:rsidRPr="00C97EA9" w:rsidRDefault="009744B2" w:rsidP="009744B2">
            <w:pPr>
              <w:rPr>
                <w:rFonts w:cstheme="minorHAnsi"/>
                <w:sz w:val="18"/>
                <w:szCs w:val="18"/>
                <w:lang w:val="en-US"/>
              </w:rPr>
            </w:pPr>
            <w:r w:rsidRPr="00C97EA9">
              <w:rPr>
                <w:rFonts w:cstheme="minorHAnsi"/>
                <w:sz w:val="18"/>
                <w:szCs w:val="18"/>
                <w:lang w:val="en-US"/>
              </w:rPr>
              <w:t>NCI-nature</w:t>
            </w:r>
          </w:p>
        </w:tc>
        <w:tc>
          <w:tcPr>
            <w:tcW w:w="3631" w:type="dxa"/>
            <w:tcBorders>
              <w:top w:val="nil"/>
              <w:left w:val="nil"/>
              <w:bottom w:val="nil"/>
              <w:right w:val="nil"/>
            </w:tcBorders>
            <w:hideMark/>
          </w:tcPr>
          <w:p w14:paraId="60863878" w14:textId="77777777" w:rsidR="009744B2" w:rsidRPr="00C97EA9" w:rsidRDefault="009744B2" w:rsidP="009744B2">
            <w:pPr>
              <w:rPr>
                <w:sz w:val="18"/>
                <w:szCs w:val="24"/>
                <w:lang w:val="en-US"/>
              </w:rPr>
            </w:pPr>
            <w:r w:rsidRPr="00C97EA9">
              <w:rPr>
                <w:sz w:val="18"/>
                <w:lang w:val="en-US"/>
              </w:rPr>
              <w:t>PSMA3, RASA1, PEBP1, STMN1, VIM, NCL</w:t>
            </w:r>
          </w:p>
        </w:tc>
      </w:tr>
      <w:tr w:rsidR="005351AF" w:rsidRPr="00C97EA9" w14:paraId="4D48FC2A" w14:textId="77777777" w:rsidTr="007F329F">
        <w:tc>
          <w:tcPr>
            <w:tcW w:w="1232" w:type="dxa"/>
            <w:tcBorders>
              <w:top w:val="nil"/>
              <w:left w:val="nil"/>
              <w:bottom w:val="nil"/>
              <w:right w:val="nil"/>
            </w:tcBorders>
            <w:hideMark/>
          </w:tcPr>
          <w:p w14:paraId="360F9A4D" w14:textId="77777777" w:rsidR="009744B2" w:rsidRPr="00C97EA9" w:rsidRDefault="009744B2" w:rsidP="009744B2">
            <w:pPr>
              <w:rPr>
                <w:sz w:val="18"/>
                <w:szCs w:val="24"/>
                <w:lang w:val="en-US"/>
              </w:rPr>
            </w:pPr>
            <w:r w:rsidRPr="00C97EA9">
              <w:rPr>
                <w:sz w:val="18"/>
                <w:lang w:val="en-US"/>
              </w:rPr>
              <w:t>0.022</w:t>
            </w:r>
          </w:p>
        </w:tc>
        <w:tc>
          <w:tcPr>
            <w:tcW w:w="2799" w:type="dxa"/>
            <w:tcBorders>
              <w:top w:val="nil"/>
              <w:left w:val="nil"/>
              <w:bottom w:val="nil"/>
              <w:right w:val="nil"/>
            </w:tcBorders>
            <w:hideMark/>
          </w:tcPr>
          <w:p w14:paraId="0F9F512B" w14:textId="77777777" w:rsidR="009744B2" w:rsidRPr="00C97EA9" w:rsidRDefault="009744B2" w:rsidP="009744B2">
            <w:pPr>
              <w:rPr>
                <w:sz w:val="18"/>
                <w:szCs w:val="24"/>
                <w:lang w:val="en-US"/>
              </w:rPr>
            </w:pPr>
            <w:r w:rsidRPr="00C97EA9">
              <w:rPr>
                <w:sz w:val="18"/>
                <w:lang w:val="en-US"/>
              </w:rPr>
              <w:t>il 3 signaling pathway</w:t>
            </w:r>
          </w:p>
        </w:tc>
        <w:tc>
          <w:tcPr>
            <w:tcW w:w="1410" w:type="dxa"/>
            <w:tcBorders>
              <w:top w:val="nil"/>
              <w:left w:val="nil"/>
              <w:bottom w:val="nil"/>
              <w:right w:val="nil"/>
            </w:tcBorders>
            <w:hideMark/>
          </w:tcPr>
          <w:p w14:paraId="6DF9A640" w14:textId="77777777" w:rsidR="009744B2" w:rsidRPr="00C97EA9" w:rsidRDefault="009744B2" w:rsidP="009744B2">
            <w:pPr>
              <w:rPr>
                <w:rFonts w:cstheme="minorHAnsi"/>
                <w:sz w:val="18"/>
                <w:szCs w:val="18"/>
                <w:lang w:val="en-US"/>
              </w:rPr>
            </w:pPr>
            <w:r w:rsidRPr="00C97EA9">
              <w:rPr>
                <w:rFonts w:cstheme="minorHAnsi"/>
                <w:sz w:val="18"/>
                <w:szCs w:val="18"/>
                <w:lang w:val="en-US"/>
              </w:rPr>
              <w:t>BioCarta</w:t>
            </w:r>
          </w:p>
        </w:tc>
        <w:tc>
          <w:tcPr>
            <w:tcW w:w="3631" w:type="dxa"/>
            <w:tcBorders>
              <w:top w:val="nil"/>
              <w:left w:val="nil"/>
              <w:bottom w:val="nil"/>
              <w:right w:val="nil"/>
            </w:tcBorders>
            <w:hideMark/>
          </w:tcPr>
          <w:p w14:paraId="1D6BD7F8" w14:textId="77777777" w:rsidR="009744B2" w:rsidRPr="00C97EA9" w:rsidRDefault="009744B2" w:rsidP="009744B2">
            <w:pPr>
              <w:rPr>
                <w:sz w:val="18"/>
                <w:szCs w:val="24"/>
                <w:lang w:val="en-US"/>
              </w:rPr>
            </w:pPr>
            <w:r w:rsidRPr="00C97EA9">
              <w:rPr>
                <w:sz w:val="18"/>
                <w:lang w:val="en-US"/>
              </w:rPr>
              <w:t>PTPN6, GRB2, HRAS</w:t>
            </w:r>
          </w:p>
        </w:tc>
      </w:tr>
      <w:tr w:rsidR="005351AF" w:rsidRPr="00C97EA9" w14:paraId="18DDD7AE" w14:textId="77777777" w:rsidTr="007F329F">
        <w:tc>
          <w:tcPr>
            <w:tcW w:w="1232" w:type="dxa"/>
            <w:tcBorders>
              <w:top w:val="nil"/>
              <w:left w:val="nil"/>
              <w:bottom w:val="nil"/>
              <w:right w:val="nil"/>
            </w:tcBorders>
          </w:tcPr>
          <w:p w14:paraId="03FEC482" w14:textId="77777777" w:rsidR="009744B2" w:rsidRPr="00C97EA9" w:rsidRDefault="009744B2" w:rsidP="009744B2">
            <w:pPr>
              <w:rPr>
                <w:rFonts w:cstheme="minorHAnsi"/>
                <w:sz w:val="18"/>
                <w:szCs w:val="18"/>
                <w:lang w:val="en-US"/>
              </w:rPr>
            </w:pPr>
          </w:p>
        </w:tc>
        <w:tc>
          <w:tcPr>
            <w:tcW w:w="2799" w:type="dxa"/>
            <w:tcBorders>
              <w:top w:val="nil"/>
              <w:left w:val="nil"/>
              <w:bottom w:val="nil"/>
              <w:right w:val="nil"/>
            </w:tcBorders>
          </w:tcPr>
          <w:p w14:paraId="5FC55C42" w14:textId="77777777" w:rsidR="009744B2" w:rsidRPr="00C97EA9" w:rsidRDefault="009744B2" w:rsidP="009744B2">
            <w:pPr>
              <w:rPr>
                <w:rFonts w:cstheme="minorHAnsi"/>
                <w:sz w:val="18"/>
                <w:szCs w:val="18"/>
                <w:lang w:val="en-US"/>
              </w:rPr>
            </w:pPr>
          </w:p>
        </w:tc>
        <w:tc>
          <w:tcPr>
            <w:tcW w:w="1410" w:type="dxa"/>
            <w:tcBorders>
              <w:top w:val="nil"/>
              <w:left w:val="nil"/>
              <w:bottom w:val="nil"/>
              <w:right w:val="nil"/>
            </w:tcBorders>
          </w:tcPr>
          <w:p w14:paraId="31713030" w14:textId="77777777" w:rsidR="009744B2" w:rsidRPr="00C97EA9" w:rsidRDefault="009744B2" w:rsidP="009744B2">
            <w:pPr>
              <w:rPr>
                <w:rFonts w:cstheme="minorHAnsi"/>
                <w:sz w:val="18"/>
                <w:szCs w:val="18"/>
                <w:lang w:val="en-US"/>
              </w:rPr>
            </w:pPr>
          </w:p>
        </w:tc>
        <w:tc>
          <w:tcPr>
            <w:tcW w:w="3631" w:type="dxa"/>
            <w:tcBorders>
              <w:top w:val="nil"/>
              <w:left w:val="nil"/>
              <w:bottom w:val="nil"/>
              <w:right w:val="nil"/>
            </w:tcBorders>
          </w:tcPr>
          <w:p w14:paraId="5E525D9A" w14:textId="77777777" w:rsidR="009744B2" w:rsidRPr="00C97EA9" w:rsidRDefault="009744B2" w:rsidP="009744B2">
            <w:pPr>
              <w:rPr>
                <w:rFonts w:cstheme="minorHAnsi"/>
                <w:sz w:val="18"/>
                <w:szCs w:val="18"/>
                <w:lang w:val="en-US"/>
              </w:rPr>
            </w:pPr>
          </w:p>
        </w:tc>
      </w:tr>
      <w:tr w:rsidR="005351AF" w:rsidRPr="00C97EA9" w14:paraId="73920BB0" w14:textId="77777777" w:rsidTr="007F329F">
        <w:trPr>
          <w:trHeight w:val="284"/>
        </w:trPr>
        <w:tc>
          <w:tcPr>
            <w:tcW w:w="9072" w:type="dxa"/>
            <w:gridSpan w:val="4"/>
            <w:tcBorders>
              <w:top w:val="nil"/>
              <w:left w:val="nil"/>
              <w:bottom w:val="nil"/>
              <w:right w:val="nil"/>
            </w:tcBorders>
            <w:hideMark/>
          </w:tcPr>
          <w:p w14:paraId="11A7F5EC" w14:textId="77777777" w:rsidR="009744B2" w:rsidRPr="00C97EA9" w:rsidRDefault="009744B2" w:rsidP="009744B2">
            <w:pPr>
              <w:jc w:val="center"/>
              <w:rPr>
                <w:rFonts w:cstheme="minorHAnsi"/>
                <w:sz w:val="18"/>
                <w:szCs w:val="18"/>
                <w:lang w:val="en-US"/>
              </w:rPr>
            </w:pPr>
            <w:r w:rsidRPr="00C97EA9">
              <w:rPr>
                <w:rFonts w:cstheme="minorHAnsi"/>
                <w:i/>
                <w:sz w:val="18"/>
                <w:szCs w:val="18"/>
                <w:lang w:val="en-US"/>
              </w:rPr>
              <w:t>8 weeks after SE</w:t>
            </w:r>
          </w:p>
        </w:tc>
      </w:tr>
      <w:tr w:rsidR="005351AF" w:rsidRPr="00C97EA9" w14:paraId="20360C57" w14:textId="77777777" w:rsidTr="007F329F">
        <w:tc>
          <w:tcPr>
            <w:tcW w:w="1232" w:type="dxa"/>
            <w:tcBorders>
              <w:top w:val="nil"/>
              <w:left w:val="nil"/>
              <w:bottom w:val="nil"/>
              <w:right w:val="nil"/>
            </w:tcBorders>
            <w:hideMark/>
          </w:tcPr>
          <w:p w14:paraId="44D75E8A" w14:textId="77777777" w:rsidR="009744B2" w:rsidRPr="00C97EA9" w:rsidRDefault="009744B2" w:rsidP="009744B2">
            <w:pPr>
              <w:rPr>
                <w:sz w:val="18"/>
                <w:szCs w:val="24"/>
                <w:lang w:val="en-US"/>
              </w:rPr>
            </w:pPr>
            <w:r w:rsidRPr="00C97EA9">
              <w:rPr>
                <w:sz w:val="18"/>
                <w:lang w:val="en-US"/>
              </w:rPr>
              <w:t>0.001</w:t>
            </w:r>
          </w:p>
        </w:tc>
        <w:tc>
          <w:tcPr>
            <w:tcW w:w="2799" w:type="dxa"/>
            <w:tcBorders>
              <w:top w:val="nil"/>
              <w:left w:val="nil"/>
              <w:bottom w:val="nil"/>
              <w:right w:val="nil"/>
            </w:tcBorders>
            <w:hideMark/>
          </w:tcPr>
          <w:p w14:paraId="1552BADD" w14:textId="77777777" w:rsidR="009744B2" w:rsidRPr="00C97EA9" w:rsidRDefault="009744B2" w:rsidP="009744B2">
            <w:pPr>
              <w:rPr>
                <w:sz w:val="18"/>
                <w:szCs w:val="24"/>
                <w:lang w:val="en-US"/>
              </w:rPr>
            </w:pPr>
            <w:r w:rsidRPr="00C97EA9">
              <w:rPr>
                <w:sz w:val="18"/>
                <w:lang w:val="en-US"/>
              </w:rPr>
              <w:t>Caspase cascade in apoptosis</w:t>
            </w:r>
          </w:p>
        </w:tc>
        <w:tc>
          <w:tcPr>
            <w:tcW w:w="1410" w:type="dxa"/>
            <w:tcBorders>
              <w:top w:val="nil"/>
              <w:left w:val="nil"/>
              <w:bottom w:val="nil"/>
              <w:right w:val="nil"/>
            </w:tcBorders>
            <w:hideMark/>
          </w:tcPr>
          <w:p w14:paraId="21D764E3" w14:textId="77777777" w:rsidR="009744B2" w:rsidRPr="00C97EA9" w:rsidRDefault="009744B2" w:rsidP="009744B2">
            <w:pPr>
              <w:rPr>
                <w:rFonts w:cstheme="minorHAnsi"/>
                <w:sz w:val="18"/>
                <w:szCs w:val="18"/>
                <w:lang w:val="en-US"/>
              </w:rPr>
            </w:pPr>
            <w:r w:rsidRPr="00C97EA9">
              <w:rPr>
                <w:rFonts w:cstheme="minorHAnsi"/>
                <w:sz w:val="18"/>
                <w:szCs w:val="18"/>
                <w:lang w:val="en-US"/>
              </w:rPr>
              <w:t>BioCarta</w:t>
            </w:r>
          </w:p>
        </w:tc>
        <w:tc>
          <w:tcPr>
            <w:tcW w:w="3631" w:type="dxa"/>
            <w:tcBorders>
              <w:top w:val="nil"/>
              <w:left w:val="nil"/>
              <w:bottom w:val="nil"/>
              <w:right w:val="nil"/>
            </w:tcBorders>
            <w:hideMark/>
          </w:tcPr>
          <w:p w14:paraId="5F461F92" w14:textId="77777777" w:rsidR="009744B2" w:rsidRPr="00C97EA9" w:rsidRDefault="009744B2" w:rsidP="009744B2">
            <w:pPr>
              <w:rPr>
                <w:sz w:val="18"/>
                <w:szCs w:val="24"/>
                <w:lang w:val="en-US"/>
              </w:rPr>
            </w:pPr>
            <w:r w:rsidRPr="00C97EA9">
              <w:rPr>
                <w:sz w:val="18"/>
                <w:lang w:val="en-US"/>
              </w:rPr>
              <w:t>LMNA, LMNB1, PARP1, LMNB2</w:t>
            </w:r>
          </w:p>
        </w:tc>
      </w:tr>
      <w:tr w:rsidR="005351AF" w:rsidRPr="00C97EA9" w14:paraId="1AD28B32" w14:textId="77777777" w:rsidTr="007F329F">
        <w:tc>
          <w:tcPr>
            <w:tcW w:w="1232" w:type="dxa"/>
            <w:tcBorders>
              <w:top w:val="nil"/>
              <w:left w:val="nil"/>
              <w:bottom w:val="nil"/>
              <w:right w:val="nil"/>
            </w:tcBorders>
            <w:hideMark/>
          </w:tcPr>
          <w:p w14:paraId="54843973" w14:textId="77777777" w:rsidR="009744B2" w:rsidRPr="00C97EA9" w:rsidRDefault="009744B2" w:rsidP="009744B2">
            <w:pPr>
              <w:rPr>
                <w:sz w:val="18"/>
                <w:szCs w:val="24"/>
                <w:lang w:val="en-US"/>
              </w:rPr>
            </w:pPr>
            <w:r w:rsidRPr="00C97EA9">
              <w:rPr>
                <w:sz w:val="18"/>
                <w:lang w:val="en-US"/>
              </w:rPr>
              <w:t>0.003</w:t>
            </w:r>
          </w:p>
        </w:tc>
        <w:tc>
          <w:tcPr>
            <w:tcW w:w="2799" w:type="dxa"/>
            <w:tcBorders>
              <w:top w:val="nil"/>
              <w:left w:val="nil"/>
              <w:bottom w:val="nil"/>
              <w:right w:val="nil"/>
            </w:tcBorders>
            <w:hideMark/>
          </w:tcPr>
          <w:p w14:paraId="6F9CD46E" w14:textId="77777777" w:rsidR="009744B2" w:rsidRPr="00C97EA9" w:rsidRDefault="009744B2" w:rsidP="009744B2">
            <w:pPr>
              <w:rPr>
                <w:sz w:val="18"/>
                <w:szCs w:val="24"/>
                <w:lang w:val="en-US"/>
              </w:rPr>
            </w:pPr>
            <w:r w:rsidRPr="00C97EA9">
              <w:rPr>
                <w:sz w:val="18"/>
                <w:lang w:val="en-US"/>
              </w:rPr>
              <w:t>Caspase cascade in apoptosis</w:t>
            </w:r>
          </w:p>
        </w:tc>
        <w:tc>
          <w:tcPr>
            <w:tcW w:w="1410" w:type="dxa"/>
            <w:tcBorders>
              <w:top w:val="nil"/>
              <w:left w:val="nil"/>
              <w:bottom w:val="nil"/>
              <w:right w:val="nil"/>
            </w:tcBorders>
            <w:hideMark/>
          </w:tcPr>
          <w:p w14:paraId="6E8E7020" w14:textId="77777777" w:rsidR="009744B2" w:rsidRPr="00C97EA9" w:rsidRDefault="009744B2" w:rsidP="009744B2">
            <w:pPr>
              <w:rPr>
                <w:rFonts w:cstheme="minorHAnsi"/>
                <w:sz w:val="18"/>
                <w:szCs w:val="18"/>
                <w:lang w:val="en-US"/>
              </w:rPr>
            </w:pPr>
            <w:r w:rsidRPr="00C97EA9">
              <w:rPr>
                <w:rFonts w:cstheme="minorHAnsi"/>
                <w:sz w:val="18"/>
                <w:szCs w:val="18"/>
                <w:lang w:val="en-US"/>
              </w:rPr>
              <w:t>NCI-nature</w:t>
            </w:r>
          </w:p>
        </w:tc>
        <w:tc>
          <w:tcPr>
            <w:tcW w:w="3631" w:type="dxa"/>
            <w:tcBorders>
              <w:top w:val="nil"/>
              <w:left w:val="nil"/>
              <w:bottom w:val="nil"/>
              <w:right w:val="nil"/>
            </w:tcBorders>
            <w:hideMark/>
          </w:tcPr>
          <w:p w14:paraId="697078AE" w14:textId="77777777" w:rsidR="009744B2" w:rsidRPr="00C97EA9" w:rsidRDefault="009744B2" w:rsidP="009744B2">
            <w:pPr>
              <w:rPr>
                <w:sz w:val="18"/>
                <w:szCs w:val="24"/>
                <w:lang w:val="en-US"/>
              </w:rPr>
            </w:pPr>
            <w:r w:rsidRPr="00C97EA9">
              <w:rPr>
                <w:sz w:val="18"/>
                <w:lang w:val="en-US"/>
              </w:rPr>
              <w:t>LMNA, APP, LMNB1, GSN, PARP1, VIM, LMNB2</w:t>
            </w:r>
          </w:p>
        </w:tc>
      </w:tr>
      <w:tr w:rsidR="008737B3" w:rsidRPr="00C97EA9" w14:paraId="388E1C5E" w14:textId="77777777" w:rsidTr="009744B2">
        <w:tc>
          <w:tcPr>
            <w:tcW w:w="1232" w:type="dxa"/>
            <w:tcBorders>
              <w:top w:val="nil"/>
              <w:left w:val="nil"/>
              <w:bottom w:val="single" w:sz="4" w:space="0" w:color="auto"/>
              <w:right w:val="nil"/>
            </w:tcBorders>
            <w:hideMark/>
          </w:tcPr>
          <w:p w14:paraId="1A32CACB" w14:textId="77777777" w:rsidR="009744B2" w:rsidRPr="00C97EA9" w:rsidRDefault="009744B2" w:rsidP="009744B2">
            <w:pPr>
              <w:rPr>
                <w:sz w:val="18"/>
                <w:szCs w:val="24"/>
                <w:lang w:val="en-US"/>
              </w:rPr>
            </w:pPr>
            <w:r w:rsidRPr="00C97EA9">
              <w:rPr>
                <w:sz w:val="18"/>
                <w:lang w:val="en-US"/>
              </w:rPr>
              <w:t>0.018</w:t>
            </w:r>
          </w:p>
        </w:tc>
        <w:tc>
          <w:tcPr>
            <w:tcW w:w="2799" w:type="dxa"/>
            <w:tcBorders>
              <w:top w:val="nil"/>
              <w:left w:val="nil"/>
              <w:bottom w:val="single" w:sz="4" w:space="0" w:color="auto"/>
              <w:right w:val="nil"/>
            </w:tcBorders>
            <w:hideMark/>
          </w:tcPr>
          <w:p w14:paraId="299A881E" w14:textId="77777777" w:rsidR="009744B2" w:rsidRPr="00C97EA9" w:rsidRDefault="009744B2" w:rsidP="009744B2">
            <w:pPr>
              <w:rPr>
                <w:sz w:val="18"/>
                <w:szCs w:val="24"/>
                <w:lang w:val="en-US"/>
              </w:rPr>
            </w:pPr>
            <w:r w:rsidRPr="00C97EA9">
              <w:rPr>
                <w:sz w:val="18"/>
                <w:lang w:val="en-US"/>
              </w:rPr>
              <w:t>Glial cell line derived neurotrophic factor</w:t>
            </w:r>
          </w:p>
        </w:tc>
        <w:tc>
          <w:tcPr>
            <w:tcW w:w="1410" w:type="dxa"/>
            <w:tcBorders>
              <w:top w:val="nil"/>
              <w:left w:val="nil"/>
              <w:bottom w:val="single" w:sz="4" w:space="0" w:color="auto"/>
              <w:right w:val="nil"/>
            </w:tcBorders>
            <w:hideMark/>
          </w:tcPr>
          <w:p w14:paraId="2864AD7C" w14:textId="77777777" w:rsidR="009744B2" w:rsidRPr="00C97EA9" w:rsidRDefault="009744B2" w:rsidP="009744B2">
            <w:pPr>
              <w:rPr>
                <w:rFonts w:cstheme="minorHAnsi"/>
                <w:sz w:val="18"/>
                <w:szCs w:val="18"/>
                <w:lang w:val="en-US"/>
              </w:rPr>
            </w:pPr>
            <w:r w:rsidRPr="00C97EA9">
              <w:rPr>
                <w:rFonts w:cstheme="minorHAnsi"/>
                <w:sz w:val="18"/>
                <w:szCs w:val="18"/>
                <w:lang w:val="en-US"/>
              </w:rPr>
              <w:t>Genomatix</w:t>
            </w:r>
          </w:p>
        </w:tc>
        <w:tc>
          <w:tcPr>
            <w:tcW w:w="3631" w:type="dxa"/>
            <w:tcBorders>
              <w:top w:val="nil"/>
              <w:left w:val="nil"/>
              <w:bottom w:val="single" w:sz="4" w:space="0" w:color="auto"/>
              <w:right w:val="nil"/>
            </w:tcBorders>
            <w:hideMark/>
          </w:tcPr>
          <w:p w14:paraId="39602592" w14:textId="77777777" w:rsidR="009744B2" w:rsidRPr="00C97EA9" w:rsidRDefault="009744B2" w:rsidP="009744B2">
            <w:pPr>
              <w:rPr>
                <w:sz w:val="18"/>
                <w:szCs w:val="24"/>
                <w:lang w:val="en-US"/>
              </w:rPr>
            </w:pPr>
            <w:r w:rsidRPr="00C97EA9">
              <w:rPr>
                <w:sz w:val="18"/>
                <w:lang w:val="en-US"/>
              </w:rPr>
              <w:t>MAOB, GFAP, ITGB1, HSPB1, SLC1A3</w:t>
            </w:r>
          </w:p>
        </w:tc>
      </w:tr>
    </w:tbl>
    <w:p w14:paraId="2AC97E2B" w14:textId="77777777" w:rsidR="009744B2" w:rsidRPr="00C97EA9" w:rsidRDefault="009744B2" w:rsidP="009744B2">
      <w:pPr>
        <w:jc w:val="both"/>
        <w:rPr>
          <w:rFonts w:eastAsia="Calibri"/>
          <w:sz w:val="20"/>
          <w:lang w:val="en-US"/>
        </w:rPr>
      </w:pPr>
      <w:r w:rsidRPr="00C97EA9">
        <w:rPr>
          <w:rFonts w:eastAsia="Calibri"/>
          <w:sz w:val="20"/>
          <w:lang w:val="en-US"/>
        </w:rPr>
        <w:t xml:space="preserve">Genomatix Pathway System was used for pathway enrichment analysis. All pathways with a </w:t>
      </w:r>
      <w:r w:rsidRPr="00C97EA9">
        <w:rPr>
          <w:rFonts w:eastAsia="Calibri"/>
          <w:i/>
          <w:sz w:val="20"/>
          <w:lang w:val="en-US"/>
        </w:rPr>
        <w:t>p</w:t>
      </w:r>
      <w:r w:rsidRPr="00C97EA9">
        <w:rPr>
          <w:rFonts w:eastAsia="Calibri"/>
          <w:sz w:val="20"/>
          <w:lang w:val="en-US"/>
        </w:rPr>
        <w:t xml:space="preserve">-value &lt; 0.05 and at least two overlap members were considered for further analysis. </w:t>
      </w:r>
    </w:p>
    <w:p w14:paraId="59A867E9" w14:textId="2CA74E95" w:rsidR="009744B2" w:rsidRPr="00C97EA9" w:rsidRDefault="009744B2" w:rsidP="009744B2">
      <w:pPr>
        <w:rPr>
          <w:rFonts w:eastAsia="Calibri"/>
          <w:lang w:val="en-US"/>
        </w:rPr>
      </w:pPr>
      <w:r w:rsidRPr="00C97EA9">
        <w:rPr>
          <w:rFonts w:eastAsia="Calibri"/>
          <w:lang w:val="en-US"/>
        </w:rPr>
        <w:br w:type="page"/>
      </w:r>
    </w:p>
    <w:p w14:paraId="11670B83" w14:textId="750455F4" w:rsidR="009744B2" w:rsidRPr="00C97EA9" w:rsidRDefault="009744B2" w:rsidP="009744B2">
      <w:pPr>
        <w:spacing w:line="480" w:lineRule="auto"/>
        <w:jc w:val="both"/>
        <w:rPr>
          <w:rFonts w:eastAsia="Calibri"/>
          <w:lang w:val="en-US"/>
        </w:rPr>
      </w:pPr>
      <w:r w:rsidRPr="00C97EA9">
        <w:rPr>
          <w:rFonts w:eastAsia="Calibri"/>
          <w:lang w:val="en-US"/>
        </w:rPr>
        <w:t xml:space="preserve">Table 4: </w:t>
      </w:r>
      <w:r w:rsidR="00C02A1A" w:rsidRPr="00C97EA9">
        <w:rPr>
          <w:color w:val="141314"/>
          <w:lang w:val="en-US"/>
        </w:rPr>
        <w:t xml:space="preserve">Overrepresented </w:t>
      </w:r>
      <w:r w:rsidRPr="00C97EA9">
        <w:rPr>
          <w:rFonts w:eastAsia="Calibri"/>
          <w:lang w:val="en-US"/>
        </w:rPr>
        <w:t xml:space="preserve">pathways linked with cell stress and cell death in the PHC – ConsensusPathDB </w:t>
      </w:r>
    </w:p>
    <w:tbl>
      <w:tblPr>
        <w:tblStyle w:val="Tabellenraster"/>
        <w:tblW w:w="9072"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2803"/>
        <w:gridCol w:w="1414"/>
        <w:gridCol w:w="3625"/>
      </w:tblGrid>
      <w:tr w:rsidR="008737B3" w:rsidRPr="00C97EA9" w14:paraId="51C74FFA" w14:textId="77777777" w:rsidTr="009744B2">
        <w:trPr>
          <w:trHeight w:val="340"/>
        </w:trPr>
        <w:tc>
          <w:tcPr>
            <w:tcW w:w="1230" w:type="dxa"/>
            <w:tcBorders>
              <w:top w:val="single" w:sz="4" w:space="0" w:color="auto"/>
              <w:left w:val="nil"/>
              <w:bottom w:val="single" w:sz="4" w:space="0" w:color="auto"/>
              <w:right w:val="nil"/>
            </w:tcBorders>
            <w:vAlign w:val="center"/>
            <w:hideMark/>
          </w:tcPr>
          <w:p w14:paraId="27BBE19A" w14:textId="77777777" w:rsidR="009744B2" w:rsidRPr="00C97EA9" w:rsidRDefault="009744B2">
            <w:pPr>
              <w:rPr>
                <w:sz w:val="24"/>
                <w:szCs w:val="24"/>
                <w:lang w:val="en-US"/>
              </w:rPr>
            </w:pPr>
            <w:r w:rsidRPr="00C97EA9">
              <w:rPr>
                <w:i/>
                <w:lang w:val="en-US"/>
              </w:rPr>
              <w:t>p</w:t>
            </w:r>
            <w:r w:rsidRPr="00C97EA9">
              <w:rPr>
                <w:lang w:val="en-US"/>
              </w:rPr>
              <w:t>-Value</w:t>
            </w:r>
          </w:p>
        </w:tc>
        <w:tc>
          <w:tcPr>
            <w:tcW w:w="2803" w:type="dxa"/>
            <w:tcBorders>
              <w:top w:val="single" w:sz="4" w:space="0" w:color="auto"/>
              <w:left w:val="nil"/>
              <w:bottom w:val="single" w:sz="4" w:space="0" w:color="auto"/>
              <w:right w:val="nil"/>
            </w:tcBorders>
            <w:vAlign w:val="center"/>
            <w:hideMark/>
          </w:tcPr>
          <w:p w14:paraId="6DCA89BD" w14:textId="77777777" w:rsidR="009744B2" w:rsidRPr="00C97EA9" w:rsidRDefault="009744B2">
            <w:pPr>
              <w:rPr>
                <w:sz w:val="24"/>
                <w:szCs w:val="24"/>
                <w:lang w:val="en-US"/>
              </w:rPr>
            </w:pPr>
            <w:r w:rsidRPr="00C97EA9">
              <w:rPr>
                <w:lang w:val="en-US"/>
              </w:rPr>
              <w:t>Pathway</w:t>
            </w:r>
          </w:p>
        </w:tc>
        <w:tc>
          <w:tcPr>
            <w:tcW w:w="1414" w:type="dxa"/>
            <w:tcBorders>
              <w:top w:val="single" w:sz="4" w:space="0" w:color="auto"/>
              <w:left w:val="nil"/>
              <w:bottom w:val="single" w:sz="4" w:space="0" w:color="auto"/>
              <w:right w:val="nil"/>
            </w:tcBorders>
            <w:vAlign w:val="center"/>
            <w:hideMark/>
          </w:tcPr>
          <w:p w14:paraId="0E130BBA" w14:textId="77777777" w:rsidR="009744B2" w:rsidRPr="00C97EA9" w:rsidRDefault="009744B2">
            <w:pPr>
              <w:rPr>
                <w:sz w:val="24"/>
                <w:szCs w:val="24"/>
                <w:lang w:val="en-US"/>
              </w:rPr>
            </w:pPr>
            <w:r w:rsidRPr="00C97EA9">
              <w:rPr>
                <w:lang w:val="en-US"/>
              </w:rPr>
              <w:t>Source</w:t>
            </w:r>
          </w:p>
        </w:tc>
        <w:tc>
          <w:tcPr>
            <w:tcW w:w="3625" w:type="dxa"/>
            <w:tcBorders>
              <w:top w:val="single" w:sz="4" w:space="0" w:color="auto"/>
              <w:left w:val="nil"/>
              <w:bottom w:val="single" w:sz="4" w:space="0" w:color="auto"/>
              <w:right w:val="nil"/>
            </w:tcBorders>
            <w:vAlign w:val="center"/>
            <w:hideMark/>
          </w:tcPr>
          <w:p w14:paraId="0BB59FFC" w14:textId="77777777" w:rsidR="009744B2" w:rsidRPr="00C97EA9" w:rsidRDefault="009744B2">
            <w:pPr>
              <w:rPr>
                <w:sz w:val="24"/>
                <w:szCs w:val="24"/>
                <w:lang w:val="en-US"/>
              </w:rPr>
            </w:pPr>
            <w:r w:rsidRPr="00C97EA9">
              <w:rPr>
                <w:lang w:val="en-US"/>
              </w:rPr>
              <w:t>Overlap members</w:t>
            </w:r>
          </w:p>
        </w:tc>
      </w:tr>
      <w:tr w:rsidR="008737B3" w:rsidRPr="00C97EA9" w14:paraId="4028BB8D" w14:textId="77777777" w:rsidTr="009744B2">
        <w:trPr>
          <w:trHeight w:val="284"/>
        </w:trPr>
        <w:tc>
          <w:tcPr>
            <w:tcW w:w="9072" w:type="dxa"/>
            <w:gridSpan w:val="4"/>
            <w:tcBorders>
              <w:top w:val="single" w:sz="4" w:space="0" w:color="auto"/>
              <w:left w:val="nil"/>
              <w:bottom w:val="nil"/>
              <w:right w:val="nil"/>
            </w:tcBorders>
            <w:hideMark/>
          </w:tcPr>
          <w:p w14:paraId="665403F5" w14:textId="77777777" w:rsidR="009744B2" w:rsidRPr="00C97EA9" w:rsidRDefault="009744B2">
            <w:pPr>
              <w:jc w:val="center"/>
              <w:rPr>
                <w:i/>
                <w:sz w:val="18"/>
                <w:szCs w:val="18"/>
                <w:lang w:val="en-US"/>
              </w:rPr>
            </w:pPr>
            <w:r w:rsidRPr="00C97EA9">
              <w:rPr>
                <w:i/>
                <w:sz w:val="18"/>
                <w:szCs w:val="18"/>
                <w:lang w:val="en-US"/>
              </w:rPr>
              <w:t>2 days after SE</w:t>
            </w:r>
          </w:p>
        </w:tc>
      </w:tr>
      <w:tr w:rsidR="008D1166" w:rsidRPr="00C97EA9" w14:paraId="6C23943C" w14:textId="77777777" w:rsidTr="007F329F">
        <w:tc>
          <w:tcPr>
            <w:tcW w:w="1230" w:type="dxa"/>
            <w:tcBorders>
              <w:top w:val="nil"/>
              <w:left w:val="nil"/>
              <w:bottom w:val="nil"/>
              <w:right w:val="nil"/>
            </w:tcBorders>
            <w:hideMark/>
          </w:tcPr>
          <w:p w14:paraId="75AFD920" w14:textId="77777777" w:rsidR="009744B2" w:rsidRPr="00C97EA9" w:rsidRDefault="009744B2">
            <w:pPr>
              <w:rPr>
                <w:sz w:val="18"/>
                <w:szCs w:val="24"/>
                <w:lang w:val="en-US"/>
              </w:rPr>
            </w:pPr>
            <w:r w:rsidRPr="00C97EA9">
              <w:rPr>
                <w:sz w:val="18"/>
                <w:lang w:val="en-US"/>
              </w:rPr>
              <w:t>0.010</w:t>
            </w:r>
          </w:p>
        </w:tc>
        <w:tc>
          <w:tcPr>
            <w:tcW w:w="2803" w:type="dxa"/>
            <w:tcBorders>
              <w:top w:val="nil"/>
              <w:left w:val="nil"/>
              <w:bottom w:val="nil"/>
              <w:right w:val="nil"/>
            </w:tcBorders>
            <w:hideMark/>
          </w:tcPr>
          <w:p w14:paraId="762996B6" w14:textId="77777777" w:rsidR="009744B2" w:rsidRPr="00C97EA9" w:rsidRDefault="009744B2">
            <w:pPr>
              <w:rPr>
                <w:sz w:val="18"/>
                <w:szCs w:val="24"/>
                <w:lang w:val="en-US"/>
              </w:rPr>
            </w:pPr>
            <w:r w:rsidRPr="00C97EA9">
              <w:rPr>
                <w:sz w:val="18"/>
                <w:lang w:val="en-US"/>
              </w:rPr>
              <w:t>Regulation of Ras family activation</w:t>
            </w:r>
          </w:p>
        </w:tc>
        <w:tc>
          <w:tcPr>
            <w:tcW w:w="1414" w:type="dxa"/>
            <w:tcBorders>
              <w:top w:val="nil"/>
              <w:left w:val="nil"/>
              <w:bottom w:val="nil"/>
              <w:right w:val="nil"/>
            </w:tcBorders>
            <w:hideMark/>
          </w:tcPr>
          <w:p w14:paraId="3487A826" w14:textId="77777777" w:rsidR="009744B2" w:rsidRPr="00C97EA9" w:rsidRDefault="009744B2">
            <w:pPr>
              <w:rPr>
                <w:sz w:val="18"/>
                <w:szCs w:val="24"/>
                <w:lang w:val="en-US"/>
              </w:rPr>
            </w:pPr>
            <w:r w:rsidRPr="00C97EA9">
              <w:rPr>
                <w:sz w:val="18"/>
                <w:lang w:val="en-US"/>
              </w:rPr>
              <w:t>PID</w:t>
            </w:r>
          </w:p>
        </w:tc>
        <w:tc>
          <w:tcPr>
            <w:tcW w:w="3625" w:type="dxa"/>
            <w:tcBorders>
              <w:top w:val="nil"/>
              <w:left w:val="nil"/>
              <w:bottom w:val="nil"/>
              <w:right w:val="nil"/>
            </w:tcBorders>
            <w:hideMark/>
          </w:tcPr>
          <w:p w14:paraId="534A8029" w14:textId="076E64B3" w:rsidR="009744B2" w:rsidRPr="00C97EA9" w:rsidRDefault="009744B2">
            <w:pPr>
              <w:rPr>
                <w:sz w:val="18"/>
                <w:szCs w:val="24"/>
                <w:lang w:val="en-US"/>
              </w:rPr>
            </w:pPr>
            <w:r w:rsidRPr="00C97EA9">
              <w:rPr>
                <w:sz w:val="18"/>
                <w:lang w:val="en-US"/>
              </w:rPr>
              <w:t>PRKCA, SYNGAP1, PRKCE, RASA1, NF1</w:t>
            </w:r>
          </w:p>
        </w:tc>
      </w:tr>
      <w:tr w:rsidR="008D1166" w:rsidRPr="00C97EA9" w14:paraId="1903AB68" w14:textId="77777777" w:rsidTr="007F329F">
        <w:tc>
          <w:tcPr>
            <w:tcW w:w="1230" w:type="dxa"/>
            <w:tcBorders>
              <w:top w:val="nil"/>
              <w:left w:val="nil"/>
              <w:bottom w:val="nil"/>
              <w:right w:val="nil"/>
            </w:tcBorders>
            <w:hideMark/>
          </w:tcPr>
          <w:p w14:paraId="2BFABEDB" w14:textId="77777777" w:rsidR="009744B2" w:rsidRPr="00C97EA9" w:rsidRDefault="009744B2">
            <w:pPr>
              <w:rPr>
                <w:sz w:val="18"/>
                <w:szCs w:val="24"/>
                <w:lang w:val="en-US"/>
              </w:rPr>
            </w:pPr>
            <w:r w:rsidRPr="00C97EA9">
              <w:rPr>
                <w:sz w:val="18"/>
                <w:lang w:val="en-US"/>
              </w:rPr>
              <w:t>0.025</w:t>
            </w:r>
          </w:p>
        </w:tc>
        <w:tc>
          <w:tcPr>
            <w:tcW w:w="2803" w:type="dxa"/>
            <w:tcBorders>
              <w:top w:val="nil"/>
              <w:left w:val="nil"/>
              <w:bottom w:val="nil"/>
              <w:right w:val="nil"/>
            </w:tcBorders>
            <w:hideMark/>
          </w:tcPr>
          <w:p w14:paraId="4D78912E" w14:textId="77777777" w:rsidR="009744B2" w:rsidRPr="00C97EA9" w:rsidRDefault="009744B2">
            <w:pPr>
              <w:rPr>
                <w:sz w:val="18"/>
                <w:szCs w:val="24"/>
                <w:lang w:val="en-US"/>
              </w:rPr>
            </w:pPr>
            <w:r w:rsidRPr="00C97EA9">
              <w:rPr>
                <w:sz w:val="18"/>
                <w:lang w:val="en-US"/>
              </w:rPr>
              <w:t>Aurora B signaling</w:t>
            </w:r>
          </w:p>
        </w:tc>
        <w:tc>
          <w:tcPr>
            <w:tcW w:w="1414" w:type="dxa"/>
            <w:tcBorders>
              <w:top w:val="nil"/>
              <w:left w:val="nil"/>
              <w:bottom w:val="nil"/>
              <w:right w:val="nil"/>
            </w:tcBorders>
            <w:hideMark/>
          </w:tcPr>
          <w:p w14:paraId="25665F57" w14:textId="77777777" w:rsidR="009744B2" w:rsidRPr="00C97EA9" w:rsidRDefault="009744B2">
            <w:pPr>
              <w:rPr>
                <w:sz w:val="18"/>
                <w:szCs w:val="24"/>
                <w:lang w:val="en-US"/>
              </w:rPr>
            </w:pPr>
            <w:r w:rsidRPr="00C97EA9">
              <w:rPr>
                <w:sz w:val="18"/>
                <w:lang w:val="en-US"/>
              </w:rPr>
              <w:t>PID</w:t>
            </w:r>
          </w:p>
        </w:tc>
        <w:tc>
          <w:tcPr>
            <w:tcW w:w="3625" w:type="dxa"/>
            <w:tcBorders>
              <w:top w:val="nil"/>
              <w:left w:val="nil"/>
              <w:bottom w:val="nil"/>
              <w:right w:val="nil"/>
            </w:tcBorders>
            <w:hideMark/>
          </w:tcPr>
          <w:p w14:paraId="636446F9" w14:textId="7566F759" w:rsidR="009744B2" w:rsidRPr="00C97EA9" w:rsidRDefault="009744B2">
            <w:pPr>
              <w:rPr>
                <w:sz w:val="18"/>
                <w:szCs w:val="24"/>
                <w:lang w:val="en-US"/>
              </w:rPr>
            </w:pPr>
            <w:r w:rsidRPr="00C97EA9">
              <w:rPr>
                <w:sz w:val="18"/>
                <w:lang w:val="en-US"/>
              </w:rPr>
              <w:t>PSMA3, NCL, RASA1, VIM</w:t>
            </w:r>
          </w:p>
        </w:tc>
      </w:tr>
      <w:tr w:rsidR="008D1166" w:rsidRPr="00C97EA9" w14:paraId="170C6883" w14:textId="77777777" w:rsidTr="007F329F">
        <w:tc>
          <w:tcPr>
            <w:tcW w:w="1230" w:type="dxa"/>
            <w:tcBorders>
              <w:top w:val="nil"/>
              <w:left w:val="nil"/>
              <w:bottom w:val="nil"/>
              <w:right w:val="nil"/>
            </w:tcBorders>
            <w:hideMark/>
          </w:tcPr>
          <w:p w14:paraId="3CD36C4E" w14:textId="77777777" w:rsidR="009744B2" w:rsidRPr="00C97EA9" w:rsidRDefault="009744B2">
            <w:pPr>
              <w:rPr>
                <w:sz w:val="18"/>
                <w:szCs w:val="24"/>
                <w:lang w:val="en-US"/>
              </w:rPr>
            </w:pPr>
            <w:r w:rsidRPr="00C97EA9">
              <w:rPr>
                <w:sz w:val="18"/>
                <w:lang w:val="en-US"/>
              </w:rPr>
              <w:t>0.034</w:t>
            </w:r>
          </w:p>
        </w:tc>
        <w:tc>
          <w:tcPr>
            <w:tcW w:w="2803" w:type="dxa"/>
            <w:tcBorders>
              <w:top w:val="nil"/>
              <w:left w:val="nil"/>
              <w:bottom w:val="nil"/>
              <w:right w:val="nil"/>
            </w:tcBorders>
            <w:hideMark/>
          </w:tcPr>
          <w:p w14:paraId="15EEB6AB" w14:textId="77777777" w:rsidR="009744B2" w:rsidRPr="00C97EA9" w:rsidRDefault="009744B2">
            <w:pPr>
              <w:rPr>
                <w:sz w:val="18"/>
                <w:szCs w:val="24"/>
                <w:lang w:val="en-US"/>
              </w:rPr>
            </w:pPr>
            <w:r w:rsidRPr="00C97EA9">
              <w:rPr>
                <w:sz w:val="18"/>
                <w:lang w:val="en-US"/>
              </w:rPr>
              <w:t>L13a-mediated translational silencing of Ceruloplasmin expression</w:t>
            </w:r>
          </w:p>
        </w:tc>
        <w:tc>
          <w:tcPr>
            <w:tcW w:w="1414" w:type="dxa"/>
            <w:tcBorders>
              <w:top w:val="nil"/>
              <w:left w:val="nil"/>
              <w:bottom w:val="nil"/>
              <w:right w:val="nil"/>
            </w:tcBorders>
            <w:hideMark/>
          </w:tcPr>
          <w:p w14:paraId="01E278CB"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6840BFD6" w14:textId="3C0401E4" w:rsidR="009744B2" w:rsidRPr="00C97EA9" w:rsidRDefault="009744B2">
            <w:pPr>
              <w:rPr>
                <w:sz w:val="18"/>
                <w:szCs w:val="24"/>
                <w:lang w:val="en-US"/>
              </w:rPr>
            </w:pPr>
            <w:r w:rsidRPr="00C97EA9">
              <w:rPr>
                <w:sz w:val="18"/>
                <w:lang w:val="en-US"/>
              </w:rPr>
              <w:t>RPS27A, RPL29, RPL23A, RPL27, EIF3C, RPL30, RPL31, RPL11, RPL12, RPL22, RPS19</w:t>
            </w:r>
          </w:p>
        </w:tc>
      </w:tr>
      <w:tr w:rsidR="008D1166" w:rsidRPr="00C97EA9" w14:paraId="48D4D4DB" w14:textId="77777777" w:rsidTr="007F329F">
        <w:tc>
          <w:tcPr>
            <w:tcW w:w="1230" w:type="dxa"/>
            <w:tcBorders>
              <w:top w:val="nil"/>
              <w:left w:val="nil"/>
              <w:bottom w:val="nil"/>
              <w:right w:val="nil"/>
            </w:tcBorders>
          </w:tcPr>
          <w:p w14:paraId="5212260E" w14:textId="77777777" w:rsidR="009744B2" w:rsidRPr="00C97EA9" w:rsidRDefault="009744B2">
            <w:pPr>
              <w:rPr>
                <w:rFonts w:cstheme="minorHAnsi"/>
                <w:sz w:val="18"/>
                <w:szCs w:val="18"/>
                <w:lang w:val="en-US"/>
              </w:rPr>
            </w:pPr>
          </w:p>
        </w:tc>
        <w:tc>
          <w:tcPr>
            <w:tcW w:w="2803" w:type="dxa"/>
            <w:tcBorders>
              <w:top w:val="nil"/>
              <w:left w:val="nil"/>
              <w:bottom w:val="nil"/>
              <w:right w:val="nil"/>
            </w:tcBorders>
          </w:tcPr>
          <w:p w14:paraId="1D4AD755" w14:textId="77777777" w:rsidR="009744B2" w:rsidRPr="00C97EA9" w:rsidRDefault="009744B2">
            <w:pPr>
              <w:rPr>
                <w:rFonts w:cstheme="minorHAnsi"/>
                <w:sz w:val="18"/>
                <w:szCs w:val="18"/>
                <w:lang w:val="en-US"/>
              </w:rPr>
            </w:pPr>
          </w:p>
        </w:tc>
        <w:tc>
          <w:tcPr>
            <w:tcW w:w="1414" w:type="dxa"/>
            <w:tcBorders>
              <w:top w:val="nil"/>
              <w:left w:val="nil"/>
              <w:bottom w:val="nil"/>
              <w:right w:val="nil"/>
            </w:tcBorders>
          </w:tcPr>
          <w:p w14:paraId="5B338F1A" w14:textId="77777777" w:rsidR="009744B2" w:rsidRPr="00C97EA9" w:rsidRDefault="009744B2">
            <w:pPr>
              <w:rPr>
                <w:rFonts w:cstheme="minorHAnsi"/>
                <w:sz w:val="18"/>
                <w:szCs w:val="18"/>
                <w:lang w:val="en-US"/>
              </w:rPr>
            </w:pPr>
          </w:p>
        </w:tc>
        <w:tc>
          <w:tcPr>
            <w:tcW w:w="3625" w:type="dxa"/>
            <w:tcBorders>
              <w:top w:val="nil"/>
              <w:left w:val="nil"/>
              <w:bottom w:val="nil"/>
              <w:right w:val="nil"/>
            </w:tcBorders>
          </w:tcPr>
          <w:p w14:paraId="6405AD43" w14:textId="77777777" w:rsidR="009744B2" w:rsidRPr="00C97EA9" w:rsidRDefault="009744B2">
            <w:pPr>
              <w:rPr>
                <w:rFonts w:cstheme="minorHAnsi"/>
                <w:sz w:val="18"/>
                <w:szCs w:val="18"/>
                <w:lang w:val="en-US"/>
              </w:rPr>
            </w:pPr>
          </w:p>
        </w:tc>
      </w:tr>
      <w:tr w:rsidR="008D1166" w:rsidRPr="00C97EA9" w14:paraId="3EC4C171" w14:textId="77777777" w:rsidTr="007F329F">
        <w:trPr>
          <w:trHeight w:val="284"/>
        </w:trPr>
        <w:tc>
          <w:tcPr>
            <w:tcW w:w="9072" w:type="dxa"/>
            <w:gridSpan w:val="4"/>
            <w:tcBorders>
              <w:top w:val="nil"/>
              <w:left w:val="nil"/>
              <w:bottom w:val="nil"/>
              <w:right w:val="nil"/>
            </w:tcBorders>
            <w:hideMark/>
          </w:tcPr>
          <w:p w14:paraId="27F6B685" w14:textId="77777777" w:rsidR="009744B2" w:rsidRPr="00C97EA9" w:rsidRDefault="009744B2">
            <w:pPr>
              <w:jc w:val="center"/>
              <w:rPr>
                <w:rFonts w:cstheme="minorHAnsi"/>
                <w:sz w:val="18"/>
                <w:szCs w:val="18"/>
                <w:lang w:val="en-US"/>
              </w:rPr>
            </w:pPr>
            <w:r w:rsidRPr="00C97EA9">
              <w:rPr>
                <w:rFonts w:cstheme="minorHAnsi"/>
                <w:i/>
                <w:sz w:val="18"/>
                <w:szCs w:val="18"/>
                <w:lang w:val="en-US"/>
              </w:rPr>
              <w:t>10 days after SE</w:t>
            </w:r>
          </w:p>
        </w:tc>
      </w:tr>
      <w:tr w:rsidR="008D1166" w:rsidRPr="00C97EA9" w14:paraId="161E57E2" w14:textId="77777777" w:rsidTr="007F329F">
        <w:tc>
          <w:tcPr>
            <w:tcW w:w="1230" w:type="dxa"/>
            <w:tcBorders>
              <w:top w:val="nil"/>
              <w:left w:val="nil"/>
              <w:bottom w:val="nil"/>
              <w:right w:val="nil"/>
            </w:tcBorders>
            <w:hideMark/>
          </w:tcPr>
          <w:p w14:paraId="1D3DDD93" w14:textId="77777777" w:rsidR="009744B2" w:rsidRPr="00C97EA9" w:rsidRDefault="009744B2">
            <w:pPr>
              <w:rPr>
                <w:sz w:val="18"/>
                <w:szCs w:val="24"/>
                <w:lang w:val="en-US"/>
              </w:rPr>
            </w:pPr>
            <w:r w:rsidRPr="00C97EA9">
              <w:rPr>
                <w:sz w:val="18"/>
                <w:lang w:val="en-US"/>
              </w:rPr>
              <w:t>0.001</w:t>
            </w:r>
          </w:p>
        </w:tc>
        <w:tc>
          <w:tcPr>
            <w:tcW w:w="2803" w:type="dxa"/>
            <w:tcBorders>
              <w:top w:val="nil"/>
              <w:left w:val="nil"/>
              <w:bottom w:val="nil"/>
              <w:right w:val="nil"/>
            </w:tcBorders>
            <w:hideMark/>
          </w:tcPr>
          <w:p w14:paraId="696A1BDA" w14:textId="77777777" w:rsidR="009744B2" w:rsidRPr="00C97EA9" w:rsidRDefault="009744B2">
            <w:pPr>
              <w:rPr>
                <w:sz w:val="18"/>
                <w:szCs w:val="24"/>
                <w:lang w:val="en-US"/>
              </w:rPr>
            </w:pPr>
            <w:r w:rsidRPr="00C97EA9">
              <w:rPr>
                <w:sz w:val="18"/>
                <w:lang w:val="en-US"/>
              </w:rPr>
              <w:t>Apoptosis</w:t>
            </w:r>
          </w:p>
        </w:tc>
        <w:tc>
          <w:tcPr>
            <w:tcW w:w="1414" w:type="dxa"/>
            <w:tcBorders>
              <w:top w:val="nil"/>
              <w:left w:val="nil"/>
              <w:bottom w:val="nil"/>
              <w:right w:val="nil"/>
            </w:tcBorders>
            <w:hideMark/>
          </w:tcPr>
          <w:p w14:paraId="26BB7707"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00D2128D" w14:textId="7CABD3E3" w:rsidR="009744B2" w:rsidRPr="00C97EA9" w:rsidRDefault="009744B2">
            <w:pPr>
              <w:rPr>
                <w:sz w:val="18"/>
                <w:szCs w:val="24"/>
                <w:lang w:val="en-US"/>
              </w:rPr>
            </w:pPr>
            <w:r w:rsidRPr="00C97EA9">
              <w:rPr>
                <w:sz w:val="18"/>
                <w:lang w:val="en-US"/>
              </w:rPr>
              <w:t>YWHAZ, BCAP31, LMNB1, DBNL, PPP3R1, HIST1H1A, YWHAQ, VIM, SFN, HIST1H1B, MAPT, YWHAB, LMNA, YWHAG, PAK2, GSN</w:t>
            </w:r>
          </w:p>
        </w:tc>
      </w:tr>
      <w:tr w:rsidR="008D1166" w:rsidRPr="00C97EA9" w14:paraId="73976365" w14:textId="77777777" w:rsidTr="007F329F">
        <w:tc>
          <w:tcPr>
            <w:tcW w:w="1230" w:type="dxa"/>
            <w:tcBorders>
              <w:top w:val="nil"/>
              <w:left w:val="nil"/>
              <w:bottom w:val="nil"/>
              <w:right w:val="nil"/>
            </w:tcBorders>
            <w:hideMark/>
          </w:tcPr>
          <w:p w14:paraId="251E3679" w14:textId="77777777" w:rsidR="009744B2" w:rsidRPr="00C97EA9" w:rsidRDefault="009744B2">
            <w:pPr>
              <w:rPr>
                <w:sz w:val="18"/>
                <w:szCs w:val="24"/>
                <w:lang w:val="en-US"/>
              </w:rPr>
            </w:pPr>
            <w:r w:rsidRPr="00C97EA9">
              <w:rPr>
                <w:sz w:val="18"/>
                <w:lang w:val="en-US"/>
              </w:rPr>
              <w:t>0.001</w:t>
            </w:r>
          </w:p>
        </w:tc>
        <w:tc>
          <w:tcPr>
            <w:tcW w:w="2803" w:type="dxa"/>
            <w:tcBorders>
              <w:top w:val="nil"/>
              <w:left w:val="nil"/>
              <w:bottom w:val="nil"/>
              <w:right w:val="nil"/>
            </w:tcBorders>
            <w:hideMark/>
          </w:tcPr>
          <w:p w14:paraId="131C75DF" w14:textId="77777777" w:rsidR="009744B2" w:rsidRPr="00C97EA9" w:rsidRDefault="009744B2">
            <w:pPr>
              <w:rPr>
                <w:sz w:val="18"/>
                <w:szCs w:val="24"/>
                <w:lang w:val="en-US"/>
              </w:rPr>
            </w:pPr>
            <w:r w:rsidRPr="00C97EA9">
              <w:rPr>
                <w:sz w:val="18"/>
                <w:lang w:val="en-US"/>
              </w:rPr>
              <w:t>Programmed cell death</w:t>
            </w:r>
          </w:p>
        </w:tc>
        <w:tc>
          <w:tcPr>
            <w:tcW w:w="1414" w:type="dxa"/>
            <w:tcBorders>
              <w:top w:val="nil"/>
              <w:left w:val="nil"/>
              <w:bottom w:val="nil"/>
              <w:right w:val="nil"/>
            </w:tcBorders>
            <w:hideMark/>
          </w:tcPr>
          <w:p w14:paraId="45E2A6CB"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2325937A" w14:textId="53391479" w:rsidR="009744B2" w:rsidRPr="00C97EA9" w:rsidRDefault="009744B2">
            <w:pPr>
              <w:rPr>
                <w:sz w:val="18"/>
                <w:szCs w:val="24"/>
                <w:lang w:val="en-US"/>
              </w:rPr>
            </w:pPr>
            <w:r w:rsidRPr="00C97EA9">
              <w:rPr>
                <w:sz w:val="18"/>
                <w:lang w:val="en-US"/>
              </w:rPr>
              <w:t>YWHAZ, BCAP31, LMNB1, DBNL, PPP3R1, HIST1H1A, YWHAQ, VIM, SFN, HIST1H1B, MAPT, ADAM17, YWHAB, LMNA, YWHAG, PAK2, GSN</w:t>
            </w:r>
          </w:p>
        </w:tc>
      </w:tr>
      <w:tr w:rsidR="008D1166" w:rsidRPr="00C97EA9" w14:paraId="42EA60D4" w14:textId="77777777" w:rsidTr="007F329F">
        <w:tc>
          <w:tcPr>
            <w:tcW w:w="1230" w:type="dxa"/>
            <w:tcBorders>
              <w:top w:val="nil"/>
              <w:left w:val="nil"/>
              <w:bottom w:val="nil"/>
              <w:right w:val="nil"/>
            </w:tcBorders>
            <w:hideMark/>
          </w:tcPr>
          <w:p w14:paraId="11CCFCC0" w14:textId="77777777" w:rsidR="009744B2" w:rsidRPr="00C97EA9" w:rsidRDefault="009744B2">
            <w:pPr>
              <w:rPr>
                <w:sz w:val="18"/>
                <w:szCs w:val="24"/>
                <w:lang w:val="en-US"/>
              </w:rPr>
            </w:pPr>
            <w:r w:rsidRPr="00C97EA9">
              <w:rPr>
                <w:sz w:val="18"/>
                <w:lang w:val="en-US"/>
              </w:rPr>
              <w:t>0.004</w:t>
            </w:r>
          </w:p>
        </w:tc>
        <w:tc>
          <w:tcPr>
            <w:tcW w:w="2803" w:type="dxa"/>
            <w:tcBorders>
              <w:top w:val="nil"/>
              <w:left w:val="nil"/>
              <w:bottom w:val="nil"/>
              <w:right w:val="nil"/>
            </w:tcBorders>
            <w:hideMark/>
          </w:tcPr>
          <w:p w14:paraId="00090A2D" w14:textId="77777777" w:rsidR="009744B2" w:rsidRPr="00C97EA9" w:rsidRDefault="009744B2">
            <w:pPr>
              <w:rPr>
                <w:sz w:val="18"/>
                <w:szCs w:val="24"/>
                <w:lang w:val="en-US"/>
              </w:rPr>
            </w:pPr>
            <w:r w:rsidRPr="00C97EA9">
              <w:rPr>
                <w:sz w:val="18"/>
                <w:lang w:val="en-US"/>
              </w:rPr>
              <w:t>Aurora B signaling</w:t>
            </w:r>
          </w:p>
        </w:tc>
        <w:tc>
          <w:tcPr>
            <w:tcW w:w="1414" w:type="dxa"/>
            <w:tcBorders>
              <w:top w:val="nil"/>
              <w:left w:val="nil"/>
              <w:bottom w:val="nil"/>
              <w:right w:val="nil"/>
            </w:tcBorders>
            <w:hideMark/>
          </w:tcPr>
          <w:p w14:paraId="75D80B34" w14:textId="77777777" w:rsidR="009744B2" w:rsidRPr="00C97EA9" w:rsidRDefault="009744B2">
            <w:pPr>
              <w:rPr>
                <w:sz w:val="18"/>
                <w:szCs w:val="24"/>
                <w:lang w:val="en-US"/>
              </w:rPr>
            </w:pPr>
            <w:r w:rsidRPr="00C97EA9">
              <w:rPr>
                <w:sz w:val="18"/>
                <w:lang w:val="en-US"/>
              </w:rPr>
              <w:t>PID</w:t>
            </w:r>
          </w:p>
        </w:tc>
        <w:tc>
          <w:tcPr>
            <w:tcW w:w="3625" w:type="dxa"/>
            <w:tcBorders>
              <w:top w:val="nil"/>
              <w:left w:val="nil"/>
              <w:bottom w:val="nil"/>
              <w:right w:val="nil"/>
            </w:tcBorders>
            <w:hideMark/>
          </w:tcPr>
          <w:p w14:paraId="7C32C632" w14:textId="554EF0F2" w:rsidR="009744B2" w:rsidRPr="00C97EA9" w:rsidRDefault="009744B2">
            <w:pPr>
              <w:rPr>
                <w:sz w:val="18"/>
                <w:szCs w:val="24"/>
                <w:lang w:val="en-US"/>
              </w:rPr>
            </w:pPr>
            <w:r w:rsidRPr="00C97EA9">
              <w:rPr>
                <w:sz w:val="18"/>
                <w:lang w:val="en-US"/>
              </w:rPr>
              <w:t>PEBP1, STMN1, VIM, PSMA3, NCL, H3F3A, RASA1</w:t>
            </w:r>
          </w:p>
        </w:tc>
      </w:tr>
      <w:tr w:rsidR="008D1166" w:rsidRPr="00C97EA9" w14:paraId="76F7E7CD" w14:textId="77777777" w:rsidTr="007F329F">
        <w:tc>
          <w:tcPr>
            <w:tcW w:w="1230" w:type="dxa"/>
            <w:tcBorders>
              <w:top w:val="nil"/>
              <w:left w:val="nil"/>
              <w:bottom w:val="nil"/>
              <w:right w:val="nil"/>
            </w:tcBorders>
            <w:hideMark/>
          </w:tcPr>
          <w:p w14:paraId="349177D0" w14:textId="77777777" w:rsidR="009744B2" w:rsidRPr="00C97EA9" w:rsidRDefault="009744B2">
            <w:pPr>
              <w:rPr>
                <w:sz w:val="18"/>
                <w:szCs w:val="24"/>
                <w:lang w:val="en-US"/>
              </w:rPr>
            </w:pPr>
            <w:r w:rsidRPr="00C97EA9">
              <w:rPr>
                <w:sz w:val="18"/>
                <w:lang w:val="en-US"/>
              </w:rPr>
              <w:t>0.005</w:t>
            </w:r>
          </w:p>
        </w:tc>
        <w:tc>
          <w:tcPr>
            <w:tcW w:w="2803" w:type="dxa"/>
            <w:tcBorders>
              <w:top w:val="nil"/>
              <w:left w:val="nil"/>
              <w:bottom w:val="nil"/>
              <w:right w:val="nil"/>
            </w:tcBorders>
            <w:hideMark/>
          </w:tcPr>
          <w:p w14:paraId="4BAE3563" w14:textId="77777777" w:rsidR="009744B2" w:rsidRPr="00C97EA9" w:rsidRDefault="009744B2">
            <w:pPr>
              <w:rPr>
                <w:sz w:val="18"/>
                <w:szCs w:val="24"/>
                <w:lang w:val="en-US"/>
              </w:rPr>
            </w:pPr>
            <w:r w:rsidRPr="00C97EA9">
              <w:rPr>
                <w:sz w:val="18"/>
                <w:lang w:val="en-US"/>
              </w:rPr>
              <w:t xml:space="preserve">Activation of BAD and translocation to mitochondria </w:t>
            </w:r>
          </w:p>
        </w:tc>
        <w:tc>
          <w:tcPr>
            <w:tcW w:w="1414" w:type="dxa"/>
            <w:tcBorders>
              <w:top w:val="nil"/>
              <w:left w:val="nil"/>
              <w:bottom w:val="nil"/>
              <w:right w:val="nil"/>
            </w:tcBorders>
            <w:hideMark/>
          </w:tcPr>
          <w:p w14:paraId="7542F419"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249B5AD2" w14:textId="4BF196BD" w:rsidR="009744B2" w:rsidRPr="00C97EA9" w:rsidRDefault="009744B2">
            <w:pPr>
              <w:rPr>
                <w:sz w:val="18"/>
                <w:szCs w:val="24"/>
                <w:lang w:val="en-US"/>
              </w:rPr>
            </w:pPr>
            <w:r w:rsidRPr="00C97EA9">
              <w:rPr>
                <w:sz w:val="18"/>
                <w:lang w:val="en-US"/>
              </w:rPr>
              <w:t>YWHAZ, PPP3R1, YWHAQ, SFN, YWHAB, YWHAG</w:t>
            </w:r>
          </w:p>
        </w:tc>
      </w:tr>
      <w:tr w:rsidR="008D1166" w:rsidRPr="00C97EA9" w14:paraId="6C6F38EB" w14:textId="77777777" w:rsidTr="007F329F">
        <w:tc>
          <w:tcPr>
            <w:tcW w:w="1230" w:type="dxa"/>
            <w:tcBorders>
              <w:top w:val="nil"/>
              <w:left w:val="nil"/>
              <w:bottom w:val="nil"/>
              <w:right w:val="nil"/>
            </w:tcBorders>
            <w:hideMark/>
          </w:tcPr>
          <w:p w14:paraId="1F84A88C" w14:textId="77777777" w:rsidR="009744B2" w:rsidRPr="00C97EA9" w:rsidRDefault="009744B2">
            <w:pPr>
              <w:rPr>
                <w:sz w:val="18"/>
                <w:szCs w:val="24"/>
                <w:lang w:val="en-US"/>
              </w:rPr>
            </w:pPr>
            <w:r w:rsidRPr="00C97EA9">
              <w:rPr>
                <w:sz w:val="18"/>
                <w:lang w:val="en-US"/>
              </w:rPr>
              <w:t>0.010</w:t>
            </w:r>
          </w:p>
        </w:tc>
        <w:tc>
          <w:tcPr>
            <w:tcW w:w="2803" w:type="dxa"/>
            <w:tcBorders>
              <w:top w:val="nil"/>
              <w:left w:val="nil"/>
              <w:bottom w:val="nil"/>
              <w:right w:val="nil"/>
            </w:tcBorders>
            <w:hideMark/>
          </w:tcPr>
          <w:p w14:paraId="3F42CD1D" w14:textId="77777777" w:rsidR="009744B2" w:rsidRPr="00C97EA9" w:rsidRDefault="009744B2">
            <w:pPr>
              <w:rPr>
                <w:sz w:val="18"/>
                <w:szCs w:val="24"/>
                <w:lang w:val="en-US"/>
              </w:rPr>
            </w:pPr>
            <w:r w:rsidRPr="00C97EA9">
              <w:rPr>
                <w:sz w:val="18"/>
                <w:lang w:val="en-US"/>
              </w:rPr>
              <w:t>LKB1 signaling events</w:t>
            </w:r>
          </w:p>
        </w:tc>
        <w:tc>
          <w:tcPr>
            <w:tcW w:w="1414" w:type="dxa"/>
            <w:tcBorders>
              <w:top w:val="nil"/>
              <w:left w:val="nil"/>
              <w:bottom w:val="nil"/>
              <w:right w:val="nil"/>
            </w:tcBorders>
            <w:hideMark/>
          </w:tcPr>
          <w:p w14:paraId="00C3AB9A" w14:textId="77777777" w:rsidR="009744B2" w:rsidRPr="00C97EA9" w:rsidRDefault="009744B2">
            <w:pPr>
              <w:rPr>
                <w:sz w:val="18"/>
                <w:szCs w:val="24"/>
                <w:lang w:val="en-US"/>
              </w:rPr>
            </w:pPr>
            <w:r w:rsidRPr="00C97EA9">
              <w:rPr>
                <w:sz w:val="18"/>
                <w:lang w:val="en-US"/>
              </w:rPr>
              <w:t>PID</w:t>
            </w:r>
          </w:p>
        </w:tc>
        <w:tc>
          <w:tcPr>
            <w:tcW w:w="3625" w:type="dxa"/>
            <w:tcBorders>
              <w:top w:val="nil"/>
              <w:left w:val="nil"/>
              <w:bottom w:val="nil"/>
              <w:right w:val="nil"/>
            </w:tcBorders>
            <w:hideMark/>
          </w:tcPr>
          <w:p w14:paraId="6D9AF328" w14:textId="1605F430" w:rsidR="009744B2" w:rsidRPr="00C97EA9" w:rsidRDefault="009744B2">
            <w:pPr>
              <w:rPr>
                <w:sz w:val="18"/>
                <w:szCs w:val="24"/>
                <w:lang w:val="en-US"/>
              </w:rPr>
            </w:pPr>
            <w:r w:rsidRPr="00C97EA9">
              <w:rPr>
                <w:sz w:val="18"/>
                <w:lang w:val="en-US"/>
              </w:rPr>
              <w:t>YWHAZ, SFN, YWHAQ, CTSD, EZR, CDC37, MAP2, MAPT, YWHAB, YWHAG</w:t>
            </w:r>
          </w:p>
        </w:tc>
      </w:tr>
      <w:tr w:rsidR="008D1166" w:rsidRPr="00C97EA9" w14:paraId="408F3A60" w14:textId="77777777" w:rsidTr="007F329F">
        <w:tc>
          <w:tcPr>
            <w:tcW w:w="1230" w:type="dxa"/>
            <w:tcBorders>
              <w:top w:val="nil"/>
              <w:left w:val="nil"/>
              <w:bottom w:val="nil"/>
              <w:right w:val="nil"/>
            </w:tcBorders>
            <w:hideMark/>
          </w:tcPr>
          <w:p w14:paraId="01E790A0" w14:textId="77777777" w:rsidR="009744B2" w:rsidRPr="00C97EA9" w:rsidRDefault="009744B2">
            <w:pPr>
              <w:rPr>
                <w:sz w:val="18"/>
                <w:szCs w:val="24"/>
                <w:lang w:val="en-US"/>
              </w:rPr>
            </w:pPr>
            <w:r w:rsidRPr="00C97EA9">
              <w:rPr>
                <w:sz w:val="18"/>
                <w:lang w:val="en-US"/>
              </w:rPr>
              <w:t>0.015</w:t>
            </w:r>
          </w:p>
        </w:tc>
        <w:tc>
          <w:tcPr>
            <w:tcW w:w="2803" w:type="dxa"/>
            <w:tcBorders>
              <w:top w:val="nil"/>
              <w:left w:val="nil"/>
              <w:bottom w:val="nil"/>
              <w:right w:val="nil"/>
            </w:tcBorders>
            <w:hideMark/>
          </w:tcPr>
          <w:p w14:paraId="2BA40A57" w14:textId="77777777" w:rsidR="009744B2" w:rsidRPr="00C97EA9" w:rsidRDefault="009744B2">
            <w:pPr>
              <w:rPr>
                <w:sz w:val="18"/>
                <w:szCs w:val="24"/>
                <w:lang w:val="en-US"/>
              </w:rPr>
            </w:pPr>
            <w:r w:rsidRPr="00C97EA9">
              <w:rPr>
                <w:sz w:val="18"/>
                <w:lang w:val="en-US"/>
              </w:rPr>
              <w:t>Apoptotic execution  phase</w:t>
            </w:r>
          </w:p>
        </w:tc>
        <w:tc>
          <w:tcPr>
            <w:tcW w:w="1414" w:type="dxa"/>
            <w:tcBorders>
              <w:top w:val="nil"/>
              <w:left w:val="nil"/>
              <w:bottom w:val="nil"/>
              <w:right w:val="nil"/>
            </w:tcBorders>
            <w:hideMark/>
          </w:tcPr>
          <w:p w14:paraId="4F2D78A2"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1E79C535" w14:textId="04DEAC44" w:rsidR="009744B2" w:rsidRPr="00C97EA9" w:rsidRDefault="009744B2">
            <w:pPr>
              <w:rPr>
                <w:sz w:val="18"/>
                <w:szCs w:val="24"/>
                <w:lang w:val="en-US"/>
              </w:rPr>
            </w:pPr>
            <w:r w:rsidRPr="00C97EA9">
              <w:rPr>
                <w:sz w:val="18"/>
                <w:lang w:val="en-US"/>
              </w:rPr>
              <w:t>BCAP31, LMNB1, DBNL, VIM, PAK2, MAPT, LMNA, HIST1H1A, HIST1H1B, GSN</w:t>
            </w:r>
          </w:p>
        </w:tc>
      </w:tr>
      <w:tr w:rsidR="008D1166" w:rsidRPr="00C97EA9" w14:paraId="56443B53" w14:textId="77777777" w:rsidTr="007F329F">
        <w:tc>
          <w:tcPr>
            <w:tcW w:w="1230" w:type="dxa"/>
            <w:tcBorders>
              <w:top w:val="nil"/>
              <w:left w:val="nil"/>
              <w:bottom w:val="nil"/>
              <w:right w:val="nil"/>
            </w:tcBorders>
            <w:hideMark/>
          </w:tcPr>
          <w:p w14:paraId="51BF5096" w14:textId="77777777" w:rsidR="009744B2" w:rsidRPr="00C97EA9" w:rsidRDefault="009744B2">
            <w:pPr>
              <w:rPr>
                <w:sz w:val="18"/>
                <w:szCs w:val="24"/>
                <w:lang w:val="en-US"/>
              </w:rPr>
            </w:pPr>
            <w:r w:rsidRPr="00C97EA9">
              <w:rPr>
                <w:sz w:val="18"/>
                <w:lang w:val="en-US"/>
              </w:rPr>
              <w:t>0.016</w:t>
            </w:r>
          </w:p>
        </w:tc>
        <w:tc>
          <w:tcPr>
            <w:tcW w:w="2803" w:type="dxa"/>
            <w:tcBorders>
              <w:top w:val="nil"/>
              <w:left w:val="nil"/>
              <w:bottom w:val="nil"/>
              <w:right w:val="nil"/>
            </w:tcBorders>
            <w:hideMark/>
          </w:tcPr>
          <w:p w14:paraId="338370EC" w14:textId="77777777" w:rsidR="009744B2" w:rsidRPr="00C97EA9" w:rsidRDefault="009744B2">
            <w:pPr>
              <w:rPr>
                <w:sz w:val="18"/>
                <w:szCs w:val="24"/>
                <w:lang w:val="en-US"/>
              </w:rPr>
            </w:pPr>
            <w:r w:rsidRPr="00C97EA9">
              <w:rPr>
                <w:sz w:val="18"/>
                <w:lang w:val="en-US"/>
              </w:rPr>
              <w:t>Cellular responses to stress</w:t>
            </w:r>
          </w:p>
        </w:tc>
        <w:tc>
          <w:tcPr>
            <w:tcW w:w="1414" w:type="dxa"/>
            <w:tcBorders>
              <w:top w:val="nil"/>
              <w:left w:val="nil"/>
              <w:bottom w:val="nil"/>
              <w:right w:val="nil"/>
            </w:tcBorders>
            <w:hideMark/>
          </w:tcPr>
          <w:p w14:paraId="548FCCD3"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2BB1923F" w14:textId="26F1A07F" w:rsidR="009744B2" w:rsidRPr="00C97EA9" w:rsidRDefault="009744B2">
            <w:pPr>
              <w:rPr>
                <w:sz w:val="18"/>
                <w:szCs w:val="24"/>
                <w:lang w:val="en-US"/>
              </w:rPr>
            </w:pPr>
            <w:r w:rsidRPr="00C97EA9">
              <w:rPr>
                <w:sz w:val="18"/>
                <w:lang w:val="en-US"/>
              </w:rPr>
              <w:t>EHMT1, MINK1, HIST1H4A, LMNB1, DNAJB6, HIST1H1A, HSPB1, PTGES3, PRDX6, PRDX5, RPS27A, ERO1L, PRDX2, HSPA1A, H3F3A, SERPINH1, P4HB, HIST1H1B, TXNRD1</w:t>
            </w:r>
          </w:p>
        </w:tc>
      </w:tr>
      <w:tr w:rsidR="008D1166" w:rsidRPr="00C97EA9" w14:paraId="59D863EA" w14:textId="77777777" w:rsidTr="007F329F">
        <w:tc>
          <w:tcPr>
            <w:tcW w:w="1230" w:type="dxa"/>
            <w:tcBorders>
              <w:top w:val="nil"/>
              <w:left w:val="nil"/>
              <w:bottom w:val="nil"/>
              <w:right w:val="nil"/>
            </w:tcBorders>
            <w:hideMark/>
          </w:tcPr>
          <w:p w14:paraId="12A4C116" w14:textId="77777777" w:rsidR="009744B2" w:rsidRPr="00C97EA9" w:rsidRDefault="009744B2">
            <w:pPr>
              <w:rPr>
                <w:sz w:val="18"/>
                <w:szCs w:val="24"/>
                <w:lang w:val="en-US"/>
              </w:rPr>
            </w:pPr>
            <w:r w:rsidRPr="00C97EA9">
              <w:rPr>
                <w:sz w:val="18"/>
                <w:lang w:val="en-US"/>
              </w:rPr>
              <w:t>0.021</w:t>
            </w:r>
          </w:p>
        </w:tc>
        <w:tc>
          <w:tcPr>
            <w:tcW w:w="2803" w:type="dxa"/>
            <w:tcBorders>
              <w:top w:val="nil"/>
              <w:left w:val="nil"/>
              <w:bottom w:val="nil"/>
              <w:right w:val="nil"/>
            </w:tcBorders>
            <w:hideMark/>
          </w:tcPr>
          <w:p w14:paraId="55902BFA" w14:textId="77777777" w:rsidR="009744B2" w:rsidRPr="00C97EA9" w:rsidRDefault="009744B2">
            <w:pPr>
              <w:rPr>
                <w:sz w:val="18"/>
                <w:szCs w:val="24"/>
                <w:lang w:val="en-US"/>
              </w:rPr>
            </w:pPr>
            <w:r w:rsidRPr="00C97EA9">
              <w:rPr>
                <w:sz w:val="18"/>
                <w:lang w:val="en-US"/>
              </w:rPr>
              <w:t>Intrinsic pathway for apoptosis</w:t>
            </w:r>
          </w:p>
        </w:tc>
        <w:tc>
          <w:tcPr>
            <w:tcW w:w="1414" w:type="dxa"/>
            <w:tcBorders>
              <w:top w:val="nil"/>
              <w:left w:val="nil"/>
              <w:bottom w:val="nil"/>
              <w:right w:val="nil"/>
            </w:tcBorders>
            <w:hideMark/>
          </w:tcPr>
          <w:p w14:paraId="16F3FE7F"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29771E76" w14:textId="1393BC01" w:rsidR="009744B2" w:rsidRPr="00C97EA9" w:rsidRDefault="009744B2">
            <w:pPr>
              <w:rPr>
                <w:sz w:val="18"/>
                <w:szCs w:val="24"/>
                <w:lang w:val="en-US"/>
              </w:rPr>
            </w:pPr>
            <w:r w:rsidRPr="00C97EA9">
              <w:rPr>
                <w:sz w:val="18"/>
                <w:lang w:val="en-US"/>
              </w:rPr>
              <w:t>YWHAZ, PPP3R1, YWHAQ, SFN, YWHAB, YWHAG</w:t>
            </w:r>
          </w:p>
        </w:tc>
      </w:tr>
      <w:tr w:rsidR="008D1166" w:rsidRPr="00C97EA9" w14:paraId="7687BC0A" w14:textId="77777777" w:rsidTr="007F329F">
        <w:tc>
          <w:tcPr>
            <w:tcW w:w="1230" w:type="dxa"/>
            <w:tcBorders>
              <w:top w:val="nil"/>
              <w:left w:val="nil"/>
              <w:bottom w:val="nil"/>
              <w:right w:val="nil"/>
            </w:tcBorders>
            <w:hideMark/>
          </w:tcPr>
          <w:p w14:paraId="5D7DFA0C" w14:textId="77777777" w:rsidR="009744B2" w:rsidRPr="00C97EA9" w:rsidRDefault="009744B2">
            <w:pPr>
              <w:rPr>
                <w:sz w:val="18"/>
                <w:szCs w:val="24"/>
                <w:lang w:val="en-US"/>
              </w:rPr>
            </w:pPr>
            <w:r w:rsidRPr="00C97EA9">
              <w:rPr>
                <w:sz w:val="18"/>
                <w:lang w:val="en-US"/>
              </w:rPr>
              <w:t>0.041</w:t>
            </w:r>
          </w:p>
        </w:tc>
        <w:tc>
          <w:tcPr>
            <w:tcW w:w="2803" w:type="dxa"/>
            <w:tcBorders>
              <w:top w:val="nil"/>
              <w:left w:val="nil"/>
              <w:bottom w:val="nil"/>
              <w:right w:val="nil"/>
            </w:tcBorders>
            <w:hideMark/>
          </w:tcPr>
          <w:p w14:paraId="44EE89BB" w14:textId="77777777" w:rsidR="009744B2" w:rsidRPr="00C97EA9" w:rsidRDefault="009744B2">
            <w:pPr>
              <w:rPr>
                <w:sz w:val="18"/>
                <w:szCs w:val="24"/>
                <w:lang w:val="en-US"/>
              </w:rPr>
            </w:pPr>
            <w:r w:rsidRPr="00C97EA9">
              <w:rPr>
                <w:sz w:val="18"/>
                <w:lang w:val="en-US"/>
              </w:rPr>
              <w:t>Apoptotic cleavage of cellular proteins</w:t>
            </w:r>
          </w:p>
        </w:tc>
        <w:tc>
          <w:tcPr>
            <w:tcW w:w="1414" w:type="dxa"/>
            <w:tcBorders>
              <w:top w:val="nil"/>
              <w:left w:val="nil"/>
              <w:bottom w:val="nil"/>
              <w:right w:val="nil"/>
            </w:tcBorders>
            <w:hideMark/>
          </w:tcPr>
          <w:p w14:paraId="0E26AFF1"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7D385E54" w14:textId="796D7B05" w:rsidR="009744B2" w:rsidRPr="00C97EA9" w:rsidRDefault="009744B2">
            <w:pPr>
              <w:rPr>
                <w:sz w:val="18"/>
                <w:szCs w:val="24"/>
                <w:lang w:val="en-US"/>
              </w:rPr>
            </w:pPr>
            <w:r w:rsidRPr="00C97EA9">
              <w:rPr>
                <w:sz w:val="18"/>
                <w:lang w:val="en-US"/>
              </w:rPr>
              <w:t>BCAP31, LMNB1, DBNL, VIM, MAPT, LMNA, GSN</w:t>
            </w:r>
          </w:p>
        </w:tc>
      </w:tr>
      <w:tr w:rsidR="008D1166" w:rsidRPr="00C97EA9" w14:paraId="3C60C165" w14:textId="77777777" w:rsidTr="007F329F">
        <w:tc>
          <w:tcPr>
            <w:tcW w:w="1230" w:type="dxa"/>
            <w:tcBorders>
              <w:top w:val="nil"/>
              <w:left w:val="nil"/>
              <w:bottom w:val="nil"/>
              <w:right w:val="nil"/>
            </w:tcBorders>
            <w:hideMark/>
          </w:tcPr>
          <w:p w14:paraId="5045D1AE" w14:textId="77777777" w:rsidR="009744B2" w:rsidRPr="00C97EA9" w:rsidRDefault="009744B2">
            <w:pPr>
              <w:rPr>
                <w:sz w:val="18"/>
                <w:szCs w:val="24"/>
                <w:lang w:val="en-US"/>
              </w:rPr>
            </w:pPr>
            <w:r w:rsidRPr="00C97EA9">
              <w:rPr>
                <w:sz w:val="18"/>
                <w:lang w:val="en-US"/>
              </w:rPr>
              <w:t>0.041</w:t>
            </w:r>
          </w:p>
        </w:tc>
        <w:tc>
          <w:tcPr>
            <w:tcW w:w="2803" w:type="dxa"/>
            <w:tcBorders>
              <w:top w:val="nil"/>
              <w:left w:val="nil"/>
              <w:bottom w:val="nil"/>
              <w:right w:val="nil"/>
            </w:tcBorders>
            <w:hideMark/>
          </w:tcPr>
          <w:p w14:paraId="2189D867" w14:textId="77777777" w:rsidR="009744B2" w:rsidRPr="00C97EA9" w:rsidRDefault="009744B2">
            <w:pPr>
              <w:rPr>
                <w:sz w:val="18"/>
                <w:szCs w:val="24"/>
                <w:lang w:val="en-US"/>
              </w:rPr>
            </w:pPr>
            <w:r w:rsidRPr="00C97EA9">
              <w:rPr>
                <w:sz w:val="18"/>
                <w:lang w:val="en-US"/>
              </w:rPr>
              <w:t>RhoA signaling pathway</w:t>
            </w:r>
          </w:p>
        </w:tc>
        <w:tc>
          <w:tcPr>
            <w:tcW w:w="1414" w:type="dxa"/>
            <w:tcBorders>
              <w:top w:val="nil"/>
              <w:left w:val="nil"/>
              <w:bottom w:val="nil"/>
              <w:right w:val="nil"/>
            </w:tcBorders>
            <w:hideMark/>
          </w:tcPr>
          <w:p w14:paraId="403FB93D" w14:textId="77777777" w:rsidR="009744B2" w:rsidRPr="00C97EA9" w:rsidRDefault="009744B2">
            <w:pPr>
              <w:rPr>
                <w:sz w:val="18"/>
                <w:szCs w:val="24"/>
                <w:lang w:val="en-US"/>
              </w:rPr>
            </w:pPr>
            <w:r w:rsidRPr="00C97EA9">
              <w:rPr>
                <w:sz w:val="18"/>
                <w:lang w:val="en-US"/>
              </w:rPr>
              <w:t>PID</w:t>
            </w:r>
          </w:p>
        </w:tc>
        <w:tc>
          <w:tcPr>
            <w:tcW w:w="3625" w:type="dxa"/>
            <w:tcBorders>
              <w:top w:val="nil"/>
              <w:left w:val="nil"/>
              <w:bottom w:val="nil"/>
              <w:right w:val="nil"/>
            </w:tcBorders>
            <w:hideMark/>
          </w:tcPr>
          <w:p w14:paraId="67B2407C" w14:textId="61412646" w:rsidR="009744B2" w:rsidRPr="00C97EA9" w:rsidRDefault="009744B2">
            <w:pPr>
              <w:rPr>
                <w:sz w:val="18"/>
                <w:szCs w:val="24"/>
                <w:lang w:val="en-US"/>
              </w:rPr>
            </w:pPr>
            <w:r w:rsidRPr="00C97EA9">
              <w:rPr>
                <w:sz w:val="18"/>
                <w:lang w:val="en-US"/>
              </w:rPr>
              <w:t>ITGB1, EZR, TLN1, MSN, ROCK2, CDC42, SH3GL2</w:t>
            </w:r>
          </w:p>
        </w:tc>
      </w:tr>
      <w:tr w:rsidR="008D1166" w:rsidRPr="00C97EA9" w14:paraId="1F43FEEC" w14:textId="77777777" w:rsidTr="007F329F">
        <w:tc>
          <w:tcPr>
            <w:tcW w:w="1230" w:type="dxa"/>
            <w:tcBorders>
              <w:top w:val="nil"/>
              <w:left w:val="nil"/>
              <w:bottom w:val="nil"/>
              <w:right w:val="nil"/>
            </w:tcBorders>
          </w:tcPr>
          <w:p w14:paraId="66E80C31" w14:textId="77777777" w:rsidR="009744B2" w:rsidRPr="00C97EA9" w:rsidRDefault="009744B2">
            <w:pPr>
              <w:rPr>
                <w:rFonts w:cstheme="minorHAnsi"/>
                <w:sz w:val="18"/>
                <w:szCs w:val="18"/>
                <w:lang w:val="en-US"/>
              </w:rPr>
            </w:pPr>
          </w:p>
        </w:tc>
        <w:tc>
          <w:tcPr>
            <w:tcW w:w="2803" w:type="dxa"/>
            <w:tcBorders>
              <w:top w:val="nil"/>
              <w:left w:val="nil"/>
              <w:bottom w:val="nil"/>
              <w:right w:val="nil"/>
            </w:tcBorders>
          </w:tcPr>
          <w:p w14:paraId="6F289F18" w14:textId="77777777" w:rsidR="009744B2" w:rsidRPr="00C97EA9" w:rsidRDefault="009744B2">
            <w:pPr>
              <w:rPr>
                <w:rFonts w:cstheme="minorHAnsi"/>
                <w:sz w:val="18"/>
                <w:szCs w:val="18"/>
                <w:lang w:val="en-US"/>
              </w:rPr>
            </w:pPr>
          </w:p>
        </w:tc>
        <w:tc>
          <w:tcPr>
            <w:tcW w:w="1414" w:type="dxa"/>
            <w:tcBorders>
              <w:top w:val="nil"/>
              <w:left w:val="nil"/>
              <w:bottom w:val="nil"/>
              <w:right w:val="nil"/>
            </w:tcBorders>
          </w:tcPr>
          <w:p w14:paraId="046C601F" w14:textId="77777777" w:rsidR="009744B2" w:rsidRPr="00C97EA9" w:rsidRDefault="009744B2">
            <w:pPr>
              <w:rPr>
                <w:rFonts w:cstheme="minorHAnsi"/>
                <w:sz w:val="18"/>
                <w:szCs w:val="18"/>
                <w:lang w:val="en-US"/>
              </w:rPr>
            </w:pPr>
          </w:p>
        </w:tc>
        <w:tc>
          <w:tcPr>
            <w:tcW w:w="3625" w:type="dxa"/>
            <w:tcBorders>
              <w:top w:val="nil"/>
              <w:left w:val="nil"/>
              <w:bottom w:val="nil"/>
              <w:right w:val="nil"/>
            </w:tcBorders>
          </w:tcPr>
          <w:p w14:paraId="4CB0373D" w14:textId="77777777" w:rsidR="009744B2" w:rsidRPr="00C97EA9" w:rsidRDefault="009744B2">
            <w:pPr>
              <w:rPr>
                <w:rFonts w:cstheme="minorHAnsi"/>
                <w:sz w:val="18"/>
                <w:szCs w:val="18"/>
                <w:lang w:val="en-US"/>
              </w:rPr>
            </w:pPr>
          </w:p>
        </w:tc>
      </w:tr>
      <w:tr w:rsidR="008D1166" w:rsidRPr="00C97EA9" w14:paraId="5FC2BB3C" w14:textId="77777777" w:rsidTr="007F329F">
        <w:trPr>
          <w:trHeight w:val="284"/>
        </w:trPr>
        <w:tc>
          <w:tcPr>
            <w:tcW w:w="9072" w:type="dxa"/>
            <w:gridSpan w:val="4"/>
            <w:tcBorders>
              <w:top w:val="nil"/>
              <w:left w:val="nil"/>
              <w:bottom w:val="nil"/>
              <w:right w:val="nil"/>
            </w:tcBorders>
            <w:hideMark/>
          </w:tcPr>
          <w:p w14:paraId="0E975C75" w14:textId="77777777" w:rsidR="009744B2" w:rsidRPr="00C97EA9" w:rsidRDefault="009744B2">
            <w:pPr>
              <w:jc w:val="center"/>
              <w:rPr>
                <w:rFonts w:cstheme="minorHAnsi"/>
                <w:sz w:val="18"/>
                <w:szCs w:val="18"/>
                <w:lang w:val="en-US"/>
              </w:rPr>
            </w:pPr>
            <w:r w:rsidRPr="00C97EA9">
              <w:rPr>
                <w:rFonts w:cstheme="minorHAnsi"/>
                <w:i/>
                <w:sz w:val="18"/>
                <w:szCs w:val="18"/>
                <w:lang w:val="en-US"/>
              </w:rPr>
              <w:t>8 weeks after SE</w:t>
            </w:r>
          </w:p>
        </w:tc>
      </w:tr>
      <w:tr w:rsidR="008D1166" w:rsidRPr="00C97EA9" w14:paraId="0E30F756" w14:textId="77777777" w:rsidTr="007F329F">
        <w:tc>
          <w:tcPr>
            <w:tcW w:w="1230" w:type="dxa"/>
            <w:tcBorders>
              <w:top w:val="nil"/>
              <w:left w:val="nil"/>
              <w:bottom w:val="nil"/>
              <w:right w:val="nil"/>
            </w:tcBorders>
            <w:hideMark/>
          </w:tcPr>
          <w:p w14:paraId="4C95D89E" w14:textId="77777777" w:rsidR="009744B2" w:rsidRPr="00C97EA9" w:rsidRDefault="009744B2">
            <w:pPr>
              <w:rPr>
                <w:sz w:val="18"/>
                <w:szCs w:val="24"/>
                <w:lang w:val="en-US"/>
              </w:rPr>
            </w:pPr>
            <w:r w:rsidRPr="00C97EA9">
              <w:rPr>
                <w:sz w:val="18"/>
                <w:lang w:val="en-US"/>
              </w:rPr>
              <w:t>0.000</w:t>
            </w:r>
          </w:p>
        </w:tc>
        <w:tc>
          <w:tcPr>
            <w:tcW w:w="2803" w:type="dxa"/>
            <w:tcBorders>
              <w:top w:val="nil"/>
              <w:left w:val="nil"/>
              <w:bottom w:val="nil"/>
              <w:right w:val="nil"/>
            </w:tcBorders>
            <w:hideMark/>
          </w:tcPr>
          <w:p w14:paraId="2BA40DDA" w14:textId="77777777" w:rsidR="009744B2" w:rsidRPr="00C97EA9" w:rsidRDefault="009744B2">
            <w:pPr>
              <w:rPr>
                <w:sz w:val="18"/>
                <w:szCs w:val="24"/>
                <w:lang w:val="en-US"/>
              </w:rPr>
            </w:pPr>
            <w:r w:rsidRPr="00C97EA9">
              <w:rPr>
                <w:sz w:val="18"/>
                <w:lang w:val="en-US"/>
              </w:rPr>
              <w:t>Dna damage/telomere stress induced senescence</w:t>
            </w:r>
          </w:p>
        </w:tc>
        <w:tc>
          <w:tcPr>
            <w:tcW w:w="1414" w:type="dxa"/>
            <w:tcBorders>
              <w:top w:val="nil"/>
              <w:left w:val="nil"/>
              <w:bottom w:val="nil"/>
              <w:right w:val="nil"/>
            </w:tcBorders>
            <w:hideMark/>
          </w:tcPr>
          <w:p w14:paraId="4FB41F9D"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4C2DA572" w14:textId="70EEDFB0" w:rsidR="009744B2" w:rsidRPr="00C97EA9" w:rsidRDefault="009744B2">
            <w:pPr>
              <w:rPr>
                <w:sz w:val="18"/>
                <w:szCs w:val="24"/>
                <w:lang w:val="de-DE"/>
              </w:rPr>
            </w:pPr>
            <w:r w:rsidRPr="00C97EA9">
              <w:rPr>
                <w:sz w:val="18"/>
                <w:lang w:val="de-DE"/>
              </w:rPr>
              <w:t>HIST1H1D, H1F0, LMNB1, HIST1H1B, HMGA1</w:t>
            </w:r>
          </w:p>
        </w:tc>
      </w:tr>
      <w:tr w:rsidR="008D1166" w:rsidRPr="00C97EA9" w14:paraId="6D81CC5D" w14:textId="77777777" w:rsidTr="007F329F">
        <w:tc>
          <w:tcPr>
            <w:tcW w:w="1230" w:type="dxa"/>
            <w:tcBorders>
              <w:top w:val="nil"/>
              <w:left w:val="nil"/>
              <w:bottom w:val="nil"/>
              <w:right w:val="nil"/>
            </w:tcBorders>
            <w:hideMark/>
          </w:tcPr>
          <w:p w14:paraId="078D4775" w14:textId="77777777" w:rsidR="009744B2" w:rsidRPr="00C97EA9" w:rsidRDefault="009744B2">
            <w:pPr>
              <w:rPr>
                <w:sz w:val="18"/>
                <w:szCs w:val="24"/>
                <w:lang w:val="en-US"/>
              </w:rPr>
            </w:pPr>
            <w:r w:rsidRPr="00C97EA9">
              <w:rPr>
                <w:sz w:val="18"/>
                <w:lang w:val="en-US"/>
              </w:rPr>
              <w:t>0.001</w:t>
            </w:r>
          </w:p>
        </w:tc>
        <w:tc>
          <w:tcPr>
            <w:tcW w:w="2803" w:type="dxa"/>
            <w:tcBorders>
              <w:top w:val="nil"/>
              <w:left w:val="nil"/>
              <w:bottom w:val="nil"/>
              <w:right w:val="nil"/>
            </w:tcBorders>
            <w:hideMark/>
          </w:tcPr>
          <w:p w14:paraId="51FB033C" w14:textId="77777777" w:rsidR="009744B2" w:rsidRPr="00C97EA9" w:rsidRDefault="009744B2">
            <w:pPr>
              <w:rPr>
                <w:sz w:val="18"/>
                <w:szCs w:val="24"/>
                <w:lang w:val="en-US"/>
              </w:rPr>
            </w:pPr>
            <w:r w:rsidRPr="00C97EA9">
              <w:rPr>
                <w:sz w:val="18"/>
                <w:lang w:val="en-US"/>
              </w:rPr>
              <w:t>Caspase cascade in apoptosis</w:t>
            </w:r>
          </w:p>
        </w:tc>
        <w:tc>
          <w:tcPr>
            <w:tcW w:w="1414" w:type="dxa"/>
            <w:tcBorders>
              <w:top w:val="nil"/>
              <w:left w:val="nil"/>
              <w:bottom w:val="nil"/>
              <w:right w:val="nil"/>
            </w:tcBorders>
            <w:hideMark/>
          </w:tcPr>
          <w:p w14:paraId="25B7E353" w14:textId="77777777" w:rsidR="009744B2" w:rsidRPr="00C97EA9" w:rsidRDefault="009744B2">
            <w:pPr>
              <w:rPr>
                <w:sz w:val="18"/>
                <w:szCs w:val="24"/>
                <w:lang w:val="en-US"/>
              </w:rPr>
            </w:pPr>
            <w:r w:rsidRPr="00C97EA9">
              <w:rPr>
                <w:sz w:val="18"/>
                <w:lang w:val="en-US"/>
              </w:rPr>
              <w:t>BioCarta</w:t>
            </w:r>
          </w:p>
        </w:tc>
        <w:tc>
          <w:tcPr>
            <w:tcW w:w="3625" w:type="dxa"/>
            <w:tcBorders>
              <w:top w:val="nil"/>
              <w:left w:val="nil"/>
              <w:bottom w:val="nil"/>
              <w:right w:val="nil"/>
            </w:tcBorders>
            <w:hideMark/>
          </w:tcPr>
          <w:p w14:paraId="1A98A86B" w14:textId="3C920567" w:rsidR="009744B2" w:rsidRPr="00C97EA9" w:rsidRDefault="009744B2">
            <w:pPr>
              <w:rPr>
                <w:sz w:val="18"/>
                <w:szCs w:val="24"/>
                <w:lang w:val="en-US"/>
              </w:rPr>
            </w:pPr>
            <w:r w:rsidRPr="00C97EA9">
              <w:rPr>
                <w:sz w:val="18"/>
                <w:lang w:val="en-US"/>
              </w:rPr>
              <w:t>LMNB2, LMNA, LMNB1, PARP1</w:t>
            </w:r>
          </w:p>
        </w:tc>
      </w:tr>
      <w:tr w:rsidR="008D1166" w:rsidRPr="00C97EA9" w14:paraId="5E385E97" w14:textId="77777777" w:rsidTr="007F329F">
        <w:tc>
          <w:tcPr>
            <w:tcW w:w="1230" w:type="dxa"/>
            <w:tcBorders>
              <w:top w:val="nil"/>
              <w:left w:val="nil"/>
              <w:bottom w:val="nil"/>
              <w:right w:val="nil"/>
            </w:tcBorders>
            <w:hideMark/>
          </w:tcPr>
          <w:p w14:paraId="2789EE2B" w14:textId="77777777" w:rsidR="009744B2" w:rsidRPr="00C97EA9" w:rsidRDefault="009744B2">
            <w:pPr>
              <w:rPr>
                <w:sz w:val="18"/>
                <w:szCs w:val="24"/>
                <w:lang w:val="en-US"/>
              </w:rPr>
            </w:pPr>
            <w:r w:rsidRPr="00C97EA9">
              <w:rPr>
                <w:sz w:val="18"/>
                <w:lang w:val="en-US"/>
              </w:rPr>
              <w:t>0.001</w:t>
            </w:r>
          </w:p>
        </w:tc>
        <w:tc>
          <w:tcPr>
            <w:tcW w:w="2803" w:type="dxa"/>
            <w:tcBorders>
              <w:top w:val="nil"/>
              <w:left w:val="nil"/>
              <w:bottom w:val="nil"/>
              <w:right w:val="nil"/>
            </w:tcBorders>
            <w:hideMark/>
          </w:tcPr>
          <w:p w14:paraId="7182AE20" w14:textId="77777777" w:rsidR="009744B2" w:rsidRPr="00C97EA9" w:rsidRDefault="009744B2">
            <w:pPr>
              <w:rPr>
                <w:sz w:val="18"/>
                <w:szCs w:val="24"/>
                <w:lang w:val="en-US"/>
              </w:rPr>
            </w:pPr>
            <w:r w:rsidRPr="00C97EA9">
              <w:rPr>
                <w:sz w:val="18"/>
                <w:lang w:val="en-US"/>
              </w:rPr>
              <w:t>Caspase cascade in apoptosis</w:t>
            </w:r>
          </w:p>
        </w:tc>
        <w:tc>
          <w:tcPr>
            <w:tcW w:w="1414" w:type="dxa"/>
            <w:tcBorders>
              <w:top w:val="nil"/>
              <w:left w:val="nil"/>
              <w:bottom w:val="nil"/>
              <w:right w:val="nil"/>
            </w:tcBorders>
            <w:hideMark/>
          </w:tcPr>
          <w:p w14:paraId="3D5EFEE8" w14:textId="77777777" w:rsidR="009744B2" w:rsidRPr="00C97EA9" w:rsidRDefault="009744B2">
            <w:pPr>
              <w:rPr>
                <w:sz w:val="18"/>
                <w:szCs w:val="24"/>
                <w:lang w:val="en-US"/>
              </w:rPr>
            </w:pPr>
            <w:r w:rsidRPr="00C97EA9">
              <w:rPr>
                <w:sz w:val="18"/>
                <w:lang w:val="en-US"/>
              </w:rPr>
              <w:t>PID</w:t>
            </w:r>
          </w:p>
        </w:tc>
        <w:tc>
          <w:tcPr>
            <w:tcW w:w="3625" w:type="dxa"/>
            <w:tcBorders>
              <w:top w:val="nil"/>
              <w:left w:val="nil"/>
              <w:bottom w:val="nil"/>
              <w:right w:val="nil"/>
            </w:tcBorders>
            <w:hideMark/>
          </w:tcPr>
          <w:p w14:paraId="0065D8BC" w14:textId="3BCF1D28" w:rsidR="009744B2" w:rsidRPr="00C97EA9" w:rsidRDefault="009744B2">
            <w:pPr>
              <w:rPr>
                <w:sz w:val="18"/>
                <w:szCs w:val="24"/>
                <w:lang w:val="en-US"/>
              </w:rPr>
            </w:pPr>
            <w:r w:rsidRPr="00C97EA9">
              <w:rPr>
                <w:sz w:val="18"/>
                <w:lang w:val="en-US"/>
              </w:rPr>
              <w:t>LMNB2, LMNB1, APP, PARP1, VIM, LMNA, GSN</w:t>
            </w:r>
          </w:p>
        </w:tc>
      </w:tr>
      <w:tr w:rsidR="008D1166" w:rsidRPr="00C97EA9" w14:paraId="1C276E9A" w14:textId="77777777" w:rsidTr="007F329F">
        <w:tc>
          <w:tcPr>
            <w:tcW w:w="1230" w:type="dxa"/>
            <w:tcBorders>
              <w:top w:val="nil"/>
              <w:left w:val="nil"/>
              <w:bottom w:val="nil"/>
              <w:right w:val="nil"/>
            </w:tcBorders>
            <w:hideMark/>
          </w:tcPr>
          <w:p w14:paraId="3391ACD6" w14:textId="77777777" w:rsidR="009744B2" w:rsidRPr="00C97EA9" w:rsidRDefault="009744B2">
            <w:pPr>
              <w:rPr>
                <w:sz w:val="18"/>
                <w:szCs w:val="24"/>
                <w:lang w:val="en-US"/>
              </w:rPr>
            </w:pPr>
            <w:r w:rsidRPr="00C97EA9">
              <w:rPr>
                <w:sz w:val="18"/>
                <w:lang w:val="en-US"/>
              </w:rPr>
              <w:t>0.002</w:t>
            </w:r>
          </w:p>
        </w:tc>
        <w:tc>
          <w:tcPr>
            <w:tcW w:w="2803" w:type="dxa"/>
            <w:tcBorders>
              <w:top w:val="nil"/>
              <w:left w:val="nil"/>
              <w:bottom w:val="nil"/>
              <w:right w:val="nil"/>
            </w:tcBorders>
            <w:hideMark/>
          </w:tcPr>
          <w:p w14:paraId="76A057C5" w14:textId="77777777" w:rsidR="009744B2" w:rsidRPr="00C97EA9" w:rsidRDefault="009744B2">
            <w:pPr>
              <w:rPr>
                <w:sz w:val="18"/>
                <w:szCs w:val="24"/>
                <w:lang w:val="en-US"/>
              </w:rPr>
            </w:pPr>
            <w:r w:rsidRPr="00C97EA9">
              <w:rPr>
                <w:sz w:val="18"/>
                <w:lang w:val="en-US"/>
              </w:rPr>
              <w:t>Apoptotic execution  phase</w:t>
            </w:r>
          </w:p>
        </w:tc>
        <w:tc>
          <w:tcPr>
            <w:tcW w:w="1414" w:type="dxa"/>
            <w:tcBorders>
              <w:top w:val="nil"/>
              <w:left w:val="nil"/>
              <w:bottom w:val="nil"/>
              <w:right w:val="nil"/>
            </w:tcBorders>
            <w:hideMark/>
          </w:tcPr>
          <w:p w14:paraId="00540C18"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33609B02" w14:textId="413637E4" w:rsidR="009744B2" w:rsidRPr="00C97EA9" w:rsidRDefault="009744B2">
            <w:pPr>
              <w:rPr>
                <w:sz w:val="18"/>
                <w:szCs w:val="24"/>
                <w:lang w:val="en-US"/>
              </w:rPr>
            </w:pPr>
            <w:r w:rsidRPr="00C97EA9">
              <w:rPr>
                <w:sz w:val="18"/>
                <w:lang w:val="en-US"/>
              </w:rPr>
              <w:t>TJP2, LMNB1, DSP, VIM, H1F0, HIST1H1D, LMNA, TJP1, HIST1H1B, GSN</w:t>
            </w:r>
          </w:p>
        </w:tc>
      </w:tr>
      <w:tr w:rsidR="008D1166" w:rsidRPr="00C97EA9" w14:paraId="4D4380CA" w14:textId="77777777" w:rsidTr="007F329F">
        <w:tc>
          <w:tcPr>
            <w:tcW w:w="1230" w:type="dxa"/>
            <w:tcBorders>
              <w:top w:val="nil"/>
              <w:left w:val="nil"/>
              <w:bottom w:val="nil"/>
              <w:right w:val="nil"/>
            </w:tcBorders>
            <w:hideMark/>
          </w:tcPr>
          <w:p w14:paraId="2FCAC7C3" w14:textId="77777777" w:rsidR="009744B2" w:rsidRPr="00C97EA9" w:rsidRDefault="009744B2">
            <w:pPr>
              <w:rPr>
                <w:sz w:val="18"/>
                <w:szCs w:val="24"/>
                <w:lang w:val="en-US"/>
              </w:rPr>
            </w:pPr>
            <w:r w:rsidRPr="00C97EA9">
              <w:rPr>
                <w:sz w:val="18"/>
                <w:lang w:val="en-US"/>
              </w:rPr>
              <w:t>0.002</w:t>
            </w:r>
          </w:p>
        </w:tc>
        <w:tc>
          <w:tcPr>
            <w:tcW w:w="2803" w:type="dxa"/>
            <w:tcBorders>
              <w:top w:val="nil"/>
              <w:left w:val="nil"/>
              <w:bottom w:val="nil"/>
              <w:right w:val="nil"/>
            </w:tcBorders>
            <w:hideMark/>
          </w:tcPr>
          <w:p w14:paraId="115E5810" w14:textId="77777777" w:rsidR="009744B2" w:rsidRPr="00C97EA9" w:rsidRDefault="009744B2">
            <w:pPr>
              <w:rPr>
                <w:sz w:val="18"/>
                <w:szCs w:val="24"/>
                <w:lang w:val="en-US"/>
              </w:rPr>
            </w:pPr>
            <w:r w:rsidRPr="00C97EA9">
              <w:rPr>
                <w:sz w:val="18"/>
                <w:lang w:val="en-US"/>
              </w:rPr>
              <w:t>Apoptosis-related network due to altered Notch3 in ovarian cancer</w:t>
            </w:r>
          </w:p>
        </w:tc>
        <w:tc>
          <w:tcPr>
            <w:tcW w:w="1414" w:type="dxa"/>
            <w:tcBorders>
              <w:top w:val="nil"/>
              <w:left w:val="nil"/>
              <w:bottom w:val="nil"/>
              <w:right w:val="nil"/>
            </w:tcBorders>
            <w:hideMark/>
          </w:tcPr>
          <w:p w14:paraId="6B651794" w14:textId="77777777" w:rsidR="009744B2" w:rsidRPr="00C97EA9" w:rsidRDefault="009744B2">
            <w:pPr>
              <w:rPr>
                <w:sz w:val="18"/>
                <w:szCs w:val="24"/>
                <w:lang w:val="en-US"/>
              </w:rPr>
            </w:pPr>
            <w:r w:rsidRPr="00C97EA9">
              <w:rPr>
                <w:sz w:val="18"/>
                <w:lang w:val="en-US"/>
              </w:rPr>
              <w:t>Wikipathways</w:t>
            </w:r>
          </w:p>
        </w:tc>
        <w:tc>
          <w:tcPr>
            <w:tcW w:w="3625" w:type="dxa"/>
            <w:tcBorders>
              <w:top w:val="nil"/>
              <w:left w:val="nil"/>
              <w:bottom w:val="nil"/>
              <w:right w:val="nil"/>
            </w:tcBorders>
            <w:hideMark/>
          </w:tcPr>
          <w:p w14:paraId="20468AB2" w14:textId="36C3DBAA" w:rsidR="009744B2" w:rsidRPr="00C97EA9" w:rsidRDefault="009744B2">
            <w:pPr>
              <w:rPr>
                <w:sz w:val="18"/>
                <w:szCs w:val="24"/>
                <w:lang w:val="en-US"/>
              </w:rPr>
            </w:pPr>
            <w:r w:rsidRPr="00C97EA9">
              <w:rPr>
                <w:sz w:val="18"/>
                <w:lang w:val="en-US"/>
              </w:rPr>
              <w:t>APOE, ANXA5, HSPA5, HSPB1, APP, GCLC, VIM</w:t>
            </w:r>
          </w:p>
        </w:tc>
      </w:tr>
      <w:tr w:rsidR="008D1166" w:rsidRPr="00C97EA9" w14:paraId="79B52C03" w14:textId="77777777" w:rsidTr="007F329F">
        <w:tc>
          <w:tcPr>
            <w:tcW w:w="1230" w:type="dxa"/>
            <w:tcBorders>
              <w:top w:val="nil"/>
              <w:left w:val="nil"/>
              <w:bottom w:val="nil"/>
              <w:right w:val="nil"/>
            </w:tcBorders>
            <w:hideMark/>
          </w:tcPr>
          <w:p w14:paraId="31B0B314" w14:textId="77777777" w:rsidR="009744B2" w:rsidRPr="00C97EA9" w:rsidRDefault="009744B2">
            <w:pPr>
              <w:rPr>
                <w:sz w:val="18"/>
                <w:szCs w:val="24"/>
                <w:lang w:val="en-US"/>
              </w:rPr>
            </w:pPr>
            <w:r w:rsidRPr="00C97EA9">
              <w:rPr>
                <w:sz w:val="18"/>
                <w:lang w:val="en-US"/>
              </w:rPr>
              <w:t>0.008</w:t>
            </w:r>
          </w:p>
        </w:tc>
        <w:tc>
          <w:tcPr>
            <w:tcW w:w="2803" w:type="dxa"/>
            <w:tcBorders>
              <w:top w:val="nil"/>
              <w:left w:val="nil"/>
              <w:bottom w:val="nil"/>
              <w:right w:val="nil"/>
            </w:tcBorders>
            <w:hideMark/>
          </w:tcPr>
          <w:p w14:paraId="62D2DD1B" w14:textId="77777777" w:rsidR="009744B2" w:rsidRPr="00C97EA9" w:rsidRDefault="009744B2">
            <w:pPr>
              <w:rPr>
                <w:sz w:val="18"/>
                <w:szCs w:val="24"/>
                <w:lang w:val="en-US"/>
              </w:rPr>
            </w:pPr>
            <w:r w:rsidRPr="00C97EA9">
              <w:rPr>
                <w:sz w:val="18"/>
                <w:lang w:val="en-US"/>
              </w:rPr>
              <w:t>FAS pathway and Stress induction of HSP regulation</w:t>
            </w:r>
          </w:p>
        </w:tc>
        <w:tc>
          <w:tcPr>
            <w:tcW w:w="1414" w:type="dxa"/>
            <w:tcBorders>
              <w:top w:val="nil"/>
              <w:left w:val="nil"/>
              <w:bottom w:val="nil"/>
              <w:right w:val="nil"/>
            </w:tcBorders>
            <w:hideMark/>
          </w:tcPr>
          <w:p w14:paraId="4E7942A7" w14:textId="77777777" w:rsidR="009744B2" w:rsidRPr="00C97EA9" w:rsidRDefault="009744B2">
            <w:pPr>
              <w:rPr>
                <w:sz w:val="18"/>
                <w:szCs w:val="24"/>
                <w:lang w:val="en-US"/>
              </w:rPr>
            </w:pPr>
            <w:r w:rsidRPr="00C97EA9">
              <w:rPr>
                <w:sz w:val="18"/>
                <w:lang w:val="en-US"/>
              </w:rPr>
              <w:t>Wikipathways</w:t>
            </w:r>
          </w:p>
        </w:tc>
        <w:tc>
          <w:tcPr>
            <w:tcW w:w="3625" w:type="dxa"/>
            <w:tcBorders>
              <w:top w:val="nil"/>
              <w:left w:val="nil"/>
              <w:bottom w:val="nil"/>
              <w:right w:val="nil"/>
            </w:tcBorders>
            <w:hideMark/>
          </w:tcPr>
          <w:p w14:paraId="1CFEE573" w14:textId="6F7A8608" w:rsidR="009744B2" w:rsidRPr="00C97EA9" w:rsidRDefault="009744B2">
            <w:pPr>
              <w:rPr>
                <w:sz w:val="18"/>
                <w:szCs w:val="24"/>
                <w:lang w:val="en-US"/>
              </w:rPr>
            </w:pPr>
            <w:r w:rsidRPr="00C97EA9">
              <w:rPr>
                <w:sz w:val="18"/>
                <w:lang w:val="en-US"/>
              </w:rPr>
              <w:t>LMNB2, LMNA, LMNB1, PARP1, HSPB1</w:t>
            </w:r>
          </w:p>
        </w:tc>
      </w:tr>
      <w:tr w:rsidR="008D1166" w:rsidRPr="00C97EA9" w14:paraId="64EBE5B1" w14:textId="77777777" w:rsidTr="007F329F">
        <w:tc>
          <w:tcPr>
            <w:tcW w:w="1230" w:type="dxa"/>
            <w:tcBorders>
              <w:top w:val="nil"/>
              <w:left w:val="nil"/>
              <w:bottom w:val="nil"/>
              <w:right w:val="nil"/>
            </w:tcBorders>
            <w:hideMark/>
          </w:tcPr>
          <w:p w14:paraId="36667AFB" w14:textId="77777777" w:rsidR="009744B2" w:rsidRPr="00C97EA9" w:rsidRDefault="009744B2">
            <w:pPr>
              <w:rPr>
                <w:sz w:val="18"/>
                <w:szCs w:val="24"/>
                <w:lang w:val="en-US"/>
              </w:rPr>
            </w:pPr>
            <w:r w:rsidRPr="00C97EA9">
              <w:rPr>
                <w:sz w:val="18"/>
                <w:lang w:val="en-US"/>
              </w:rPr>
              <w:t>0.009</w:t>
            </w:r>
          </w:p>
        </w:tc>
        <w:tc>
          <w:tcPr>
            <w:tcW w:w="2803" w:type="dxa"/>
            <w:tcBorders>
              <w:top w:val="nil"/>
              <w:left w:val="nil"/>
              <w:bottom w:val="nil"/>
              <w:right w:val="nil"/>
            </w:tcBorders>
            <w:hideMark/>
          </w:tcPr>
          <w:p w14:paraId="1488CDD2" w14:textId="77777777" w:rsidR="009744B2" w:rsidRPr="00C97EA9" w:rsidRDefault="009744B2">
            <w:pPr>
              <w:rPr>
                <w:sz w:val="18"/>
                <w:szCs w:val="24"/>
                <w:lang w:val="en-US"/>
              </w:rPr>
            </w:pPr>
            <w:r w:rsidRPr="00C97EA9">
              <w:rPr>
                <w:sz w:val="18"/>
                <w:lang w:val="en-US"/>
              </w:rPr>
              <w:t>Apoptotic cleavage of cellular proteins</w:t>
            </w:r>
          </w:p>
        </w:tc>
        <w:tc>
          <w:tcPr>
            <w:tcW w:w="1414" w:type="dxa"/>
            <w:tcBorders>
              <w:top w:val="nil"/>
              <w:left w:val="nil"/>
              <w:bottom w:val="nil"/>
              <w:right w:val="nil"/>
            </w:tcBorders>
            <w:hideMark/>
          </w:tcPr>
          <w:p w14:paraId="5F4CB493"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1CB84997" w14:textId="3D8D8C8F" w:rsidR="009744B2" w:rsidRPr="00C97EA9" w:rsidRDefault="009744B2">
            <w:pPr>
              <w:rPr>
                <w:sz w:val="18"/>
                <w:szCs w:val="24"/>
                <w:lang w:val="en-US"/>
              </w:rPr>
            </w:pPr>
            <w:r w:rsidRPr="00C97EA9">
              <w:rPr>
                <w:sz w:val="18"/>
                <w:lang w:val="en-US"/>
              </w:rPr>
              <w:t>TJP2, LMNB1, DSP, VIM, TJP1, LMNA, GSN</w:t>
            </w:r>
          </w:p>
        </w:tc>
      </w:tr>
      <w:tr w:rsidR="008D1166" w:rsidRPr="00C97EA9" w14:paraId="75FDB441" w14:textId="77777777" w:rsidTr="007F329F">
        <w:tc>
          <w:tcPr>
            <w:tcW w:w="1230" w:type="dxa"/>
            <w:tcBorders>
              <w:top w:val="nil"/>
              <w:left w:val="nil"/>
              <w:bottom w:val="nil"/>
              <w:right w:val="nil"/>
            </w:tcBorders>
            <w:hideMark/>
          </w:tcPr>
          <w:p w14:paraId="48D7AE36" w14:textId="77777777" w:rsidR="009744B2" w:rsidRPr="00C97EA9" w:rsidRDefault="009744B2">
            <w:pPr>
              <w:rPr>
                <w:sz w:val="18"/>
                <w:szCs w:val="24"/>
                <w:lang w:val="en-US"/>
              </w:rPr>
            </w:pPr>
            <w:r w:rsidRPr="00C97EA9">
              <w:rPr>
                <w:sz w:val="18"/>
                <w:lang w:val="en-US"/>
              </w:rPr>
              <w:t>0.015</w:t>
            </w:r>
          </w:p>
        </w:tc>
        <w:tc>
          <w:tcPr>
            <w:tcW w:w="2803" w:type="dxa"/>
            <w:tcBorders>
              <w:top w:val="nil"/>
              <w:left w:val="nil"/>
              <w:bottom w:val="nil"/>
              <w:right w:val="nil"/>
            </w:tcBorders>
            <w:hideMark/>
          </w:tcPr>
          <w:p w14:paraId="15433193" w14:textId="77777777" w:rsidR="009744B2" w:rsidRPr="00C97EA9" w:rsidRDefault="009744B2">
            <w:pPr>
              <w:rPr>
                <w:sz w:val="18"/>
                <w:szCs w:val="24"/>
                <w:lang w:val="en-US"/>
              </w:rPr>
            </w:pPr>
            <w:r w:rsidRPr="00C97EA9">
              <w:rPr>
                <w:sz w:val="18"/>
                <w:lang w:val="en-US"/>
              </w:rPr>
              <w:t>Apoptotic cleavage of cell adhesion  proteins</w:t>
            </w:r>
          </w:p>
        </w:tc>
        <w:tc>
          <w:tcPr>
            <w:tcW w:w="1414" w:type="dxa"/>
            <w:tcBorders>
              <w:top w:val="nil"/>
              <w:left w:val="nil"/>
              <w:bottom w:val="nil"/>
              <w:right w:val="nil"/>
            </w:tcBorders>
            <w:hideMark/>
          </w:tcPr>
          <w:p w14:paraId="4DD193B7"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7C1CBFF9" w14:textId="44C96BDB" w:rsidR="009744B2" w:rsidRPr="00C97EA9" w:rsidRDefault="009744B2">
            <w:pPr>
              <w:rPr>
                <w:sz w:val="18"/>
                <w:szCs w:val="24"/>
                <w:lang w:val="en-US"/>
              </w:rPr>
            </w:pPr>
            <w:r w:rsidRPr="00C97EA9">
              <w:rPr>
                <w:sz w:val="18"/>
                <w:lang w:val="en-US"/>
              </w:rPr>
              <w:t>TJP2, TJP1, DSP</w:t>
            </w:r>
          </w:p>
        </w:tc>
      </w:tr>
      <w:tr w:rsidR="008D1166" w:rsidRPr="00C97EA9" w14:paraId="3C28A349" w14:textId="77777777" w:rsidTr="007F329F">
        <w:tc>
          <w:tcPr>
            <w:tcW w:w="1230" w:type="dxa"/>
            <w:tcBorders>
              <w:top w:val="nil"/>
              <w:left w:val="nil"/>
              <w:bottom w:val="nil"/>
              <w:right w:val="nil"/>
            </w:tcBorders>
            <w:hideMark/>
          </w:tcPr>
          <w:p w14:paraId="20F92B1C" w14:textId="77777777" w:rsidR="009744B2" w:rsidRPr="00C97EA9" w:rsidRDefault="009744B2">
            <w:pPr>
              <w:rPr>
                <w:sz w:val="18"/>
                <w:szCs w:val="24"/>
                <w:lang w:val="en-US"/>
              </w:rPr>
            </w:pPr>
            <w:r w:rsidRPr="00C97EA9">
              <w:rPr>
                <w:sz w:val="18"/>
                <w:lang w:val="en-US"/>
              </w:rPr>
              <w:t>0.027</w:t>
            </w:r>
          </w:p>
        </w:tc>
        <w:tc>
          <w:tcPr>
            <w:tcW w:w="2803" w:type="dxa"/>
            <w:tcBorders>
              <w:top w:val="nil"/>
              <w:left w:val="nil"/>
              <w:bottom w:val="nil"/>
              <w:right w:val="nil"/>
            </w:tcBorders>
            <w:hideMark/>
          </w:tcPr>
          <w:p w14:paraId="11F790A4" w14:textId="77777777" w:rsidR="009744B2" w:rsidRPr="00C97EA9" w:rsidRDefault="009744B2">
            <w:pPr>
              <w:rPr>
                <w:sz w:val="18"/>
                <w:szCs w:val="24"/>
                <w:lang w:val="en-US"/>
              </w:rPr>
            </w:pPr>
            <w:r w:rsidRPr="00C97EA9">
              <w:rPr>
                <w:sz w:val="18"/>
                <w:lang w:val="en-US"/>
              </w:rPr>
              <w:t>Breakdown of the nuclear lamina</w:t>
            </w:r>
          </w:p>
        </w:tc>
        <w:tc>
          <w:tcPr>
            <w:tcW w:w="1414" w:type="dxa"/>
            <w:tcBorders>
              <w:top w:val="nil"/>
              <w:left w:val="nil"/>
              <w:bottom w:val="nil"/>
              <w:right w:val="nil"/>
            </w:tcBorders>
            <w:hideMark/>
          </w:tcPr>
          <w:p w14:paraId="61749148"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4FF66FB7" w14:textId="4AD21867" w:rsidR="009744B2" w:rsidRPr="00C97EA9" w:rsidRDefault="009744B2">
            <w:pPr>
              <w:rPr>
                <w:sz w:val="18"/>
                <w:szCs w:val="24"/>
                <w:lang w:val="en-US"/>
              </w:rPr>
            </w:pPr>
            <w:r w:rsidRPr="00C97EA9">
              <w:rPr>
                <w:sz w:val="18"/>
                <w:lang w:val="en-US"/>
              </w:rPr>
              <w:t>LMNA, LMNB1</w:t>
            </w:r>
          </w:p>
        </w:tc>
      </w:tr>
      <w:tr w:rsidR="008D1166" w:rsidRPr="00C97EA9" w14:paraId="0466E07B" w14:textId="77777777" w:rsidTr="007F329F">
        <w:tc>
          <w:tcPr>
            <w:tcW w:w="1230" w:type="dxa"/>
            <w:tcBorders>
              <w:top w:val="nil"/>
              <w:left w:val="nil"/>
              <w:bottom w:val="nil"/>
              <w:right w:val="nil"/>
            </w:tcBorders>
            <w:hideMark/>
          </w:tcPr>
          <w:p w14:paraId="7E0CFF42" w14:textId="77777777" w:rsidR="009744B2" w:rsidRPr="00C97EA9" w:rsidRDefault="009744B2">
            <w:pPr>
              <w:rPr>
                <w:sz w:val="18"/>
                <w:szCs w:val="24"/>
                <w:lang w:val="en-US"/>
              </w:rPr>
            </w:pPr>
            <w:r w:rsidRPr="00C97EA9">
              <w:rPr>
                <w:sz w:val="18"/>
                <w:lang w:val="en-US"/>
              </w:rPr>
              <w:t>0.034</w:t>
            </w:r>
          </w:p>
        </w:tc>
        <w:tc>
          <w:tcPr>
            <w:tcW w:w="2803" w:type="dxa"/>
            <w:tcBorders>
              <w:top w:val="nil"/>
              <w:left w:val="nil"/>
              <w:bottom w:val="nil"/>
              <w:right w:val="nil"/>
            </w:tcBorders>
            <w:hideMark/>
          </w:tcPr>
          <w:p w14:paraId="53A97BB7" w14:textId="77777777" w:rsidR="009744B2" w:rsidRPr="00C97EA9" w:rsidRDefault="009744B2">
            <w:pPr>
              <w:rPr>
                <w:sz w:val="18"/>
                <w:szCs w:val="24"/>
                <w:lang w:val="en-US"/>
              </w:rPr>
            </w:pPr>
            <w:r w:rsidRPr="00C97EA9">
              <w:rPr>
                <w:sz w:val="18"/>
                <w:lang w:val="en-US"/>
              </w:rPr>
              <w:t>Activation of DNA fragmentation factor</w:t>
            </w:r>
          </w:p>
        </w:tc>
        <w:tc>
          <w:tcPr>
            <w:tcW w:w="1414" w:type="dxa"/>
            <w:tcBorders>
              <w:top w:val="nil"/>
              <w:left w:val="nil"/>
              <w:bottom w:val="nil"/>
              <w:right w:val="nil"/>
            </w:tcBorders>
            <w:hideMark/>
          </w:tcPr>
          <w:p w14:paraId="27FBF52C"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07F95CB9" w14:textId="65F60F74" w:rsidR="009744B2" w:rsidRPr="00C97EA9" w:rsidRDefault="009744B2">
            <w:pPr>
              <w:rPr>
                <w:sz w:val="18"/>
                <w:szCs w:val="24"/>
                <w:lang w:val="en-US"/>
              </w:rPr>
            </w:pPr>
            <w:r w:rsidRPr="00C97EA9">
              <w:rPr>
                <w:sz w:val="18"/>
                <w:lang w:val="en-US"/>
              </w:rPr>
              <w:t>HIST1H1D, H1F0, HIST1H1B</w:t>
            </w:r>
          </w:p>
        </w:tc>
      </w:tr>
      <w:tr w:rsidR="008D1166" w:rsidRPr="00C97EA9" w14:paraId="0576AB2E" w14:textId="77777777" w:rsidTr="007F329F">
        <w:tc>
          <w:tcPr>
            <w:tcW w:w="1230" w:type="dxa"/>
            <w:tcBorders>
              <w:top w:val="nil"/>
              <w:left w:val="nil"/>
              <w:bottom w:val="nil"/>
              <w:right w:val="nil"/>
            </w:tcBorders>
            <w:hideMark/>
          </w:tcPr>
          <w:p w14:paraId="79BE75CB" w14:textId="77777777" w:rsidR="009744B2" w:rsidRPr="00C97EA9" w:rsidRDefault="009744B2">
            <w:pPr>
              <w:rPr>
                <w:sz w:val="18"/>
                <w:szCs w:val="24"/>
                <w:lang w:val="en-US"/>
              </w:rPr>
            </w:pPr>
            <w:r w:rsidRPr="00C97EA9">
              <w:rPr>
                <w:sz w:val="18"/>
                <w:lang w:val="en-US"/>
              </w:rPr>
              <w:t>0.034</w:t>
            </w:r>
          </w:p>
        </w:tc>
        <w:tc>
          <w:tcPr>
            <w:tcW w:w="2803" w:type="dxa"/>
            <w:tcBorders>
              <w:top w:val="nil"/>
              <w:left w:val="nil"/>
              <w:bottom w:val="nil"/>
              <w:right w:val="nil"/>
            </w:tcBorders>
            <w:hideMark/>
          </w:tcPr>
          <w:p w14:paraId="1AB9E5E8" w14:textId="77777777" w:rsidR="009744B2" w:rsidRPr="00C97EA9" w:rsidRDefault="009744B2">
            <w:pPr>
              <w:rPr>
                <w:sz w:val="18"/>
                <w:szCs w:val="24"/>
                <w:lang w:val="en-US"/>
              </w:rPr>
            </w:pPr>
            <w:r w:rsidRPr="00C97EA9">
              <w:rPr>
                <w:sz w:val="18"/>
                <w:lang w:val="en-US"/>
              </w:rPr>
              <w:t>Apoptosis induced DNA fragmentation</w:t>
            </w:r>
          </w:p>
        </w:tc>
        <w:tc>
          <w:tcPr>
            <w:tcW w:w="1414" w:type="dxa"/>
            <w:tcBorders>
              <w:top w:val="nil"/>
              <w:left w:val="nil"/>
              <w:bottom w:val="nil"/>
              <w:right w:val="nil"/>
            </w:tcBorders>
            <w:hideMark/>
          </w:tcPr>
          <w:p w14:paraId="68B5C42E"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2033FCD1" w14:textId="26828ABF" w:rsidR="009744B2" w:rsidRPr="00C97EA9" w:rsidRDefault="009744B2">
            <w:pPr>
              <w:rPr>
                <w:sz w:val="18"/>
                <w:szCs w:val="24"/>
                <w:lang w:val="en-US"/>
              </w:rPr>
            </w:pPr>
            <w:r w:rsidRPr="00C97EA9">
              <w:rPr>
                <w:sz w:val="18"/>
                <w:lang w:val="en-US"/>
              </w:rPr>
              <w:t>HIST1H1D, H1F0, HIST1H1B</w:t>
            </w:r>
          </w:p>
        </w:tc>
      </w:tr>
      <w:tr w:rsidR="008D1166" w:rsidRPr="00C97EA9" w14:paraId="43541D2D" w14:textId="77777777" w:rsidTr="007F329F">
        <w:tc>
          <w:tcPr>
            <w:tcW w:w="1230" w:type="dxa"/>
            <w:tcBorders>
              <w:top w:val="nil"/>
              <w:left w:val="nil"/>
              <w:bottom w:val="nil"/>
              <w:right w:val="nil"/>
            </w:tcBorders>
            <w:hideMark/>
          </w:tcPr>
          <w:p w14:paraId="3491C19A" w14:textId="77777777" w:rsidR="009744B2" w:rsidRPr="00C97EA9" w:rsidRDefault="009744B2">
            <w:pPr>
              <w:rPr>
                <w:sz w:val="18"/>
                <w:szCs w:val="24"/>
                <w:lang w:val="en-US"/>
              </w:rPr>
            </w:pPr>
            <w:r w:rsidRPr="00C97EA9">
              <w:rPr>
                <w:sz w:val="18"/>
                <w:lang w:val="en-US"/>
              </w:rPr>
              <w:t>0.040</w:t>
            </w:r>
          </w:p>
        </w:tc>
        <w:tc>
          <w:tcPr>
            <w:tcW w:w="2803" w:type="dxa"/>
            <w:tcBorders>
              <w:top w:val="nil"/>
              <w:left w:val="nil"/>
              <w:bottom w:val="nil"/>
              <w:right w:val="nil"/>
            </w:tcBorders>
            <w:hideMark/>
          </w:tcPr>
          <w:p w14:paraId="56BD0C22" w14:textId="77777777" w:rsidR="009744B2" w:rsidRPr="00C97EA9" w:rsidRDefault="009744B2">
            <w:pPr>
              <w:rPr>
                <w:sz w:val="18"/>
                <w:szCs w:val="24"/>
                <w:lang w:val="en-US"/>
              </w:rPr>
            </w:pPr>
            <w:r w:rsidRPr="00C97EA9">
              <w:rPr>
                <w:sz w:val="18"/>
                <w:lang w:val="en-US"/>
              </w:rPr>
              <w:t>Apoptosis</w:t>
            </w:r>
          </w:p>
        </w:tc>
        <w:tc>
          <w:tcPr>
            <w:tcW w:w="1414" w:type="dxa"/>
            <w:tcBorders>
              <w:top w:val="nil"/>
              <w:left w:val="nil"/>
              <w:bottom w:val="nil"/>
              <w:right w:val="nil"/>
            </w:tcBorders>
            <w:hideMark/>
          </w:tcPr>
          <w:p w14:paraId="2D87505D"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nil"/>
              <w:right w:val="nil"/>
            </w:tcBorders>
            <w:hideMark/>
          </w:tcPr>
          <w:p w14:paraId="3B22DBB9" w14:textId="1444B9A9" w:rsidR="009744B2" w:rsidRPr="00C97EA9" w:rsidRDefault="009744B2">
            <w:pPr>
              <w:rPr>
                <w:sz w:val="18"/>
                <w:szCs w:val="24"/>
                <w:lang w:val="en-US"/>
              </w:rPr>
            </w:pPr>
            <w:r w:rsidRPr="00C97EA9">
              <w:rPr>
                <w:sz w:val="18"/>
                <w:lang w:val="en-US"/>
              </w:rPr>
              <w:t>TJP2, LMNB1, DSP, VIM, H1F0, HIST1H1D, LMNA, TJP1, HIST1H1B, GSN</w:t>
            </w:r>
          </w:p>
        </w:tc>
      </w:tr>
      <w:tr w:rsidR="008D1166" w:rsidRPr="00C97EA9" w14:paraId="49742D11" w14:textId="77777777" w:rsidTr="007F329F">
        <w:tc>
          <w:tcPr>
            <w:tcW w:w="1230" w:type="dxa"/>
            <w:tcBorders>
              <w:top w:val="nil"/>
              <w:left w:val="nil"/>
              <w:bottom w:val="nil"/>
              <w:right w:val="nil"/>
            </w:tcBorders>
            <w:hideMark/>
          </w:tcPr>
          <w:p w14:paraId="0CF02071" w14:textId="77777777" w:rsidR="009744B2" w:rsidRPr="00C97EA9" w:rsidRDefault="009744B2">
            <w:pPr>
              <w:rPr>
                <w:sz w:val="18"/>
                <w:szCs w:val="24"/>
                <w:lang w:val="en-US"/>
              </w:rPr>
            </w:pPr>
            <w:r w:rsidRPr="00C97EA9">
              <w:rPr>
                <w:sz w:val="18"/>
                <w:lang w:val="en-US"/>
              </w:rPr>
              <w:t>0.046</w:t>
            </w:r>
          </w:p>
        </w:tc>
        <w:tc>
          <w:tcPr>
            <w:tcW w:w="2803" w:type="dxa"/>
            <w:tcBorders>
              <w:top w:val="nil"/>
              <w:left w:val="nil"/>
              <w:bottom w:val="nil"/>
              <w:right w:val="nil"/>
            </w:tcBorders>
            <w:hideMark/>
          </w:tcPr>
          <w:p w14:paraId="73194166" w14:textId="77777777" w:rsidR="009744B2" w:rsidRPr="00C97EA9" w:rsidRDefault="009744B2">
            <w:pPr>
              <w:rPr>
                <w:sz w:val="18"/>
                <w:szCs w:val="24"/>
                <w:lang w:val="en-US"/>
              </w:rPr>
            </w:pPr>
            <w:r w:rsidRPr="00C97EA9">
              <w:rPr>
                <w:sz w:val="18"/>
                <w:lang w:val="en-US"/>
              </w:rPr>
              <w:t>RhoA signaling pathway</w:t>
            </w:r>
          </w:p>
        </w:tc>
        <w:tc>
          <w:tcPr>
            <w:tcW w:w="1414" w:type="dxa"/>
            <w:tcBorders>
              <w:top w:val="nil"/>
              <w:left w:val="nil"/>
              <w:bottom w:val="nil"/>
              <w:right w:val="nil"/>
            </w:tcBorders>
            <w:hideMark/>
          </w:tcPr>
          <w:p w14:paraId="2AEEE8A8" w14:textId="77777777" w:rsidR="009744B2" w:rsidRPr="00C97EA9" w:rsidRDefault="009744B2">
            <w:pPr>
              <w:rPr>
                <w:sz w:val="18"/>
                <w:szCs w:val="24"/>
                <w:lang w:val="en-US"/>
              </w:rPr>
            </w:pPr>
            <w:r w:rsidRPr="00C97EA9">
              <w:rPr>
                <w:sz w:val="18"/>
                <w:lang w:val="en-US"/>
              </w:rPr>
              <w:t>PID</w:t>
            </w:r>
          </w:p>
        </w:tc>
        <w:tc>
          <w:tcPr>
            <w:tcW w:w="3625" w:type="dxa"/>
            <w:tcBorders>
              <w:top w:val="nil"/>
              <w:left w:val="nil"/>
              <w:bottom w:val="nil"/>
              <w:right w:val="nil"/>
            </w:tcBorders>
            <w:hideMark/>
          </w:tcPr>
          <w:p w14:paraId="2A603F96" w14:textId="450C189D" w:rsidR="009744B2" w:rsidRPr="00C97EA9" w:rsidRDefault="009744B2">
            <w:pPr>
              <w:rPr>
                <w:sz w:val="18"/>
                <w:szCs w:val="24"/>
                <w:lang w:val="en-US"/>
              </w:rPr>
            </w:pPr>
            <w:r w:rsidRPr="00C97EA9">
              <w:rPr>
                <w:sz w:val="18"/>
                <w:lang w:val="en-US"/>
              </w:rPr>
              <w:t>ITGB1, VCL, RDX, EZR, TLN1, MSN</w:t>
            </w:r>
          </w:p>
        </w:tc>
      </w:tr>
      <w:tr w:rsidR="008737B3" w:rsidRPr="00C97EA9" w14:paraId="28A1CC84" w14:textId="77777777" w:rsidTr="009744B2">
        <w:tc>
          <w:tcPr>
            <w:tcW w:w="1230" w:type="dxa"/>
            <w:tcBorders>
              <w:top w:val="nil"/>
              <w:left w:val="nil"/>
              <w:bottom w:val="single" w:sz="4" w:space="0" w:color="auto"/>
              <w:right w:val="nil"/>
            </w:tcBorders>
            <w:hideMark/>
          </w:tcPr>
          <w:p w14:paraId="08F1BB46" w14:textId="77777777" w:rsidR="009744B2" w:rsidRPr="00C97EA9" w:rsidRDefault="009744B2">
            <w:pPr>
              <w:rPr>
                <w:sz w:val="18"/>
                <w:szCs w:val="24"/>
                <w:lang w:val="en-US"/>
              </w:rPr>
            </w:pPr>
            <w:r w:rsidRPr="00C97EA9">
              <w:rPr>
                <w:sz w:val="18"/>
                <w:lang w:val="en-US"/>
              </w:rPr>
              <w:t>0.048</w:t>
            </w:r>
          </w:p>
        </w:tc>
        <w:tc>
          <w:tcPr>
            <w:tcW w:w="2803" w:type="dxa"/>
            <w:tcBorders>
              <w:top w:val="nil"/>
              <w:left w:val="nil"/>
              <w:bottom w:val="single" w:sz="4" w:space="0" w:color="auto"/>
              <w:right w:val="nil"/>
            </w:tcBorders>
            <w:hideMark/>
          </w:tcPr>
          <w:p w14:paraId="3CAA1497" w14:textId="77777777" w:rsidR="009744B2" w:rsidRPr="00C97EA9" w:rsidRDefault="009744B2">
            <w:pPr>
              <w:rPr>
                <w:sz w:val="18"/>
                <w:szCs w:val="24"/>
                <w:lang w:val="en-US"/>
              </w:rPr>
            </w:pPr>
            <w:r w:rsidRPr="00C97EA9">
              <w:rPr>
                <w:sz w:val="18"/>
                <w:lang w:val="en-US"/>
              </w:rPr>
              <w:t>Programmed cell death</w:t>
            </w:r>
          </w:p>
        </w:tc>
        <w:tc>
          <w:tcPr>
            <w:tcW w:w="1414" w:type="dxa"/>
            <w:tcBorders>
              <w:top w:val="nil"/>
              <w:left w:val="nil"/>
              <w:bottom w:val="single" w:sz="4" w:space="0" w:color="auto"/>
              <w:right w:val="nil"/>
            </w:tcBorders>
            <w:hideMark/>
          </w:tcPr>
          <w:p w14:paraId="63E4CC7B" w14:textId="77777777" w:rsidR="009744B2" w:rsidRPr="00C97EA9" w:rsidRDefault="009744B2">
            <w:pPr>
              <w:rPr>
                <w:sz w:val="18"/>
                <w:szCs w:val="24"/>
                <w:lang w:val="en-US"/>
              </w:rPr>
            </w:pPr>
            <w:r w:rsidRPr="00C97EA9">
              <w:rPr>
                <w:sz w:val="18"/>
                <w:lang w:val="en-US"/>
              </w:rPr>
              <w:t>Reactome</w:t>
            </w:r>
          </w:p>
        </w:tc>
        <w:tc>
          <w:tcPr>
            <w:tcW w:w="3625" w:type="dxa"/>
            <w:tcBorders>
              <w:top w:val="nil"/>
              <w:left w:val="nil"/>
              <w:bottom w:val="single" w:sz="4" w:space="0" w:color="auto"/>
              <w:right w:val="nil"/>
            </w:tcBorders>
            <w:hideMark/>
          </w:tcPr>
          <w:p w14:paraId="5B856C8A" w14:textId="60DA2B27" w:rsidR="009744B2" w:rsidRPr="00C97EA9" w:rsidRDefault="009744B2">
            <w:pPr>
              <w:rPr>
                <w:sz w:val="18"/>
                <w:szCs w:val="24"/>
                <w:lang w:val="en-US"/>
              </w:rPr>
            </w:pPr>
            <w:r w:rsidRPr="00C97EA9">
              <w:rPr>
                <w:sz w:val="18"/>
                <w:lang w:val="en-US"/>
              </w:rPr>
              <w:t>TJP2, LMNB1, DSP, VIM, TJP1, HIST1H1D, LMNA, H1F0, HIST1H1B, GSN</w:t>
            </w:r>
          </w:p>
        </w:tc>
      </w:tr>
    </w:tbl>
    <w:p w14:paraId="7B6EB920" w14:textId="77777777" w:rsidR="009744B2" w:rsidRPr="00C97EA9" w:rsidRDefault="009744B2" w:rsidP="009744B2">
      <w:pPr>
        <w:jc w:val="both"/>
        <w:rPr>
          <w:rFonts w:eastAsia="Calibri"/>
          <w:sz w:val="20"/>
          <w:lang w:val="en-US"/>
        </w:rPr>
      </w:pPr>
      <w:r w:rsidRPr="00C97EA9">
        <w:rPr>
          <w:rFonts w:eastAsia="Calibri"/>
          <w:sz w:val="20"/>
          <w:lang w:val="en-US"/>
        </w:rPr>
        <w:t xml:space="preserve">ConsensusPathDB overrepresentation tool was used for pathway enrichment analysis. All pathways with a </w:t>
      </w:r>
      <w:r w:rsidRPr="00C97EA9">
        <w:rPr>
          <w:rFonts w:eastAsia="Calibri"/>
          <w:i/>
          <w:sz w:val="20"/>
          <w:lang w:val="en-US"/>
        </w:rPr>
        <w:t>p</w:t>
      </w:r>
      <w:r w:rsidRPr="00C97EA9">
        <w:rPr>
          <w:rFonts w:eastAsia="Calibri"/>
          <w:sz w:val="20"/>
          <w:lang w:val="en-US"/>
        </w:rPr>
        <w:t>-value &lt; 0.05 and at least two overlap members were considered for further analysis.</w:t>
      </w:r>
    </w:p>
    <w:p w14:paraId="407CD5A3" w14:textId="464B9E6B" w:rsidR="00B32438" w:rsidRPr="00C97EA9" w:rsidRDefault="00B32438" w:rsidP="000506F2">
      <w:pPr>
        <w:spacing w:line="480" w:lineRule="auto"/>
        <w:jc w:val="both"/>
        <w:rPr>
          <w:rFonts w:eastAsia="Calibri"/>
          <w:lang w:val="en-US"/>
        </w:rPr>
      </w:pPr>
    </w:p>
    <w:p w14:paraId="5E0939A6" w14:textId="5EF36215" w:rsidR="00B32438" w:rsidRPr="00C97EA9" w:rsidRDefault="00B32438" w:rsidP="00B32438">
      <w:pPr>
        <w:rPr>
          <w:rFonts w:eastAsia="Calibri"/>
          <w:lang w:val="en-US"/>
        </w:rPr>
      </w:pPr>
      <w:r w:rsidRPr="00C97EA9">
        <w:rPr>
          <w:rFonts w:eastAsia="Calibri"/>
          <w:lang w:val="en-US"/>
        </w:rPr>
        <w:br w:type="page"/>
      </w:r>
    </w:p>
    <w:p w14:paraId="2A896A7E" w14:textId="6FC44730" w:rsidR="007F6798" w:rsidRPr="00C97EA9" w:rsidRDefault="00932198" w:rsidP="000506F2">
      <w:pPr>
        <w:spacing w:line="480" w:lineRule="auto"/>
        <w:jc w:val="both"/>
        <w:rPr>
          <w:rFonts w:eastAsia="Calibri"/>
          <w:lang w:val="en-US"/>
        </w:rPr>
      </w:pPr>
      <w:r w:rsidRPr="00C97EA9">
        <w:rPr>
          <w:rFonts w:eastAsia="Calibri"/>
          <w:lang w:val="en-US"/>
        </w:rPr>
        <w:t>Table 5</w:t>
      </w:r>
      <w:r w:rsidR="00AD43CE" w:rsidRPr="00C97EA9">
        <w:rPr>
          <w:rFonts w:eastAsia="Calibri"/>
          <w:lang w:val="en-US"/>
        </w:rPr>
        <w:t xml:space="preserve">: </w:t>
      </w:r>
      <w:r w:rsidR="00C02A1A" w:rsidRPr="00C97EA9">
        <w:rPr>
          <w:color w:val="141314"/>
          <w:lang w:val="en-US"/>
        </w:rPr>
        <w:t xml:space="preserve">Overrepresented </w:t>
      </w:r>
      <w:r w:rsidR="00AD43CE" w:rsidRPr="00C97EA9">
        <w:rPr>
          <w:rFonts w:eastAsia="Calibri"/>
          <w:lang w:val="en-US"/>
        </w:rPr>
        <w:t xml:space="preserve">pathways linked with </w:t>
      </w:r>
      <w:r w:rsidR="00300251" w:rsidRPr="00C97EA9">
        <w:rPr>
          <w:rFonts w:eastAsia="Calibri"/>
          <w:lang w:val="en-US"/>
        </w:rPr>
        <w:t xml:space="preserve">ECM, cell-ECM and cell-cell interactions </w:t>
      </w:r>
      <w:r w:rsidR="00AD43CE" w:rsidRPr="00C97EA9">
        <w:rPr>
          <w:rFonts w:eastAsia="Calibri"/>
          <w:lang w:val="en-US"/>
        </w:rPr>
        <w:t xml:space="preserve">in the HC – Genomatix </w:t>
      </w:r>
    </w:p>
    <w:tbl>
      <w:tblPr>
        <w:tblStyle w:val="Tabellenraster"/>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2809"/>
        <w:gridCol w:w="1408"/>
        <w:gridCol w:w="3625"/>
      </w:tblGrid>
      <w:tr w:rsidR="008737B3" w:rsidRPr="00C97EA9" w14:paraId="6C8BDB73" w14:textId="77777777" w:rsidTr="007F6798">
        <w:trPr>
          <w:trHeight w:val="340"/>
        </w:trPr>
        <w:tc>
          <w:tcPr>
            <w:tcW w:w="1230" w:type="dxa"/>
            <w:tcBorders>
              <w:top w:val="single" w:sz="4" w:space="0" w:color="auto"/>
              <w:bottom w:val="single" w:sz="4" w:space="0" w:color="auto"/>
            </w:tcBorders>
            <w:vAlign w:val="center"/>
          </w:tcPr>
          <w:p w14:paraId="3C38E973" w14:textId="77777777" w:rsidR="007608E7" w:rsidRPr="00C97EA9" w:rsidRDefault="007608E7" w:rsidP="007F6798">
            <w:pPr>
              <w:rPr>
                <w:lang w:val="en-US"/>
              </w:rPr>
            </w:pPr>
            <w:r w:rsidRPr="00C97EA9">
              <w:rPr>
                <w:i/>
                <w:lang w:val="en-US"/>
              </w:rPr>
              <w:t>p</w:t>
            </w:r>
            <w:r w:rsidRPr="00C97EA9">
              <w:rPr>
                <w:lang w:val="en-US"/>
              </w:rPr>
              <w:t>-Value</w:t>
            </w:r>
          </w:p>
        </w:tc>
        <w:tc>
          <w:tcPr>
            <w:tcW w:w="2809" w:type="dxa"/>
            <w:tcBorders>
              <w:top w:val="single" w:sz="4" w:space="0" w:color="auto"/>
              <w:bottom w:val="single" w:sz="4" w:space="0" w:color="auto"/>
            </w:tcBorders>
            <w:vAlign w:val="center"/>
          </w:tcPr>
          <w:p w14:paraId="6E60ACE7" w14:textId="77777777" w:rsidR="007608E7" w:rsidRPr="00C97EA9" w:rsidRDefault="007608E7" w:rsidP="007F6798">
            <w:pPr>
              <w:rPr>
                <w:lang w:val="en-US"/>
              </w:rPr>
            </w:pPr>
            <w:r w:rsidRPr="00C97EA9">
              <w:rPr>
                <w:lang w:val="en-US"/>
              </w:rPr>
              <w:t>Pathway</w:t>
            </w:r>
          </w:p>
        </w:tc>
        <w:tc>
          <w:tcPr>
            <w:tcW w:w="1408" w:type="dxa"/>
            <w:tcBorders>
              <w:top w:val="single" w:sz="4" w:space="0" w:color="auto"/>
              <w:bottom w:val="single" w:sz="4" w:space="0" w:color="auto"/>
            </w:tcBorders>
            <w:vAlign w:val="center"/>
          </w:tcPr>
          <w:p w14:paraId="0DD608BE" w14:textId="77777777" w:rsidR="007608E7" w:rsidRPr="00C97EA9" w:rsidRDefault="007608E7" w:rsidP="007F6798">
            <w:pPr>
              <w:rPr>
                <w:lang w:val="en-US"/>
              </w:rPr>
            </w:pPr>
            <w:r w:rsidRPr="00C97EA9">
              <w:rPr>
                <w:lang w:val="en-US"/>
              </w:rPr>
              <w:t>Source</w:t>
            </w:r>
          </w:p>
        </w:tc>
        <w:tc>
          <w:tcPr>
            <w:tcW w:w="3625" w:type="dxa"/>
            <w:tcBorders>
              <w:top w:val="single" w:sz="4" w:space="0" w:color="auto"/>
              <w:bottom w:val="single" w:sz="4" w:space="0" w:color="auto"/>
            </w:tcBorders>
            <w:vAlign w:val="center"/>
          </w:tcPr>
          <w:p w14:paraId="671A0703" w14:textId="77777777" w:rsidR="007608E7" w:rsidRPr="00C97EA9" w:rsidRDefault="007608E7" w:rsidP="007F6798">
            <w:pPr>
              <w:rPr>
                <w:lang w:val="en-US"/>
              </w:rPr>
            </w:pPr>
            <w:r w:rsidRPr="00C97EA9">
              <w:rPr>
                <w:lang w:val="en-US"/>
              </w:rPr>
              <w:t>Overlap members</w:t>
            </w:r>
          </w:p>
        </w:tc>
      </w:tr>
      <w:tr w:rsidR="005351AF" w:rsidRPr="00C97EA9" w14:paraId="4D8B3DAD" w14:textId="77777777" w:rsidTr="007F329F">
        <w:trPr>
          <w:trHeight w:val="284"/>
        </w:trPr>
        <w:tc>
          <w:tcPr>
            <w:tcW w:w="9072" w:type="dxa"/>
            <w:gridSpan w:val="4"/>
            <w:tcBorders>
              <w:top w:val="single" w:sz="4" w:space="0" w:color="auto"/>
            </w:tcBorders>
          </w:tcPr>
          <w:p w14:paraId="4C6EB10E" w14:textId="77777777" w:rsidR="007608E7" w:rsidRPr="00C97EA9" w:rsidRDefault="007608E7" w:rsidP="007F6798">
            <w:pPr>
              <w:jc w:val="center"/>
              <w:rPr>
                <w:i/>
                <w:sz w:val="18"/>
                <w:szCs w:val="18"/>
                <w:lang w:val="en-US"/>
              </w:rPr>
            </w:pPr>
            <w:r w:rsidRPr="00C97EA9">
              <w:rPr>
                <w:i/>
                <w:sz w:val="18"/>
                <w:szCs w:val="18"/>
                <w:lang w:val="en-US"/>
              </w:rPr>
              <w:t>2 days after SE</w:t>
            </w:r>
          </w:p>
        </w:tc>
      </w:tr>
      <w:tr w:rsidR="008D1166" w:rsidRPr="00C97EA9" w14:paraId="7C9BA1FB" w14:textId="77777777" w:rsidTr="007F329F">
        <w:tc>
          <w:tcPr>
            <w:tcW w:w="1230" w:type="dxa"/>
          </w:tcPr>
          <w:p w14:paraId="71C9FCA6" w14:textId="77777777" w:rsidR="007608E7" w:rsidRPr="00C97EA9" w:rsidRDefault="007608E7" w:rsidP="007F6798">
            <w:pPr>
              <w:rPr>
                <w:sz w:val="18"/>
                <w:lang w:val="en-US"/>
              </w:rPr>
            </w:pPr>
            <w:r w:rsidRPr="00C97EA9">
              <w:rPr>
                <w:sz w:val="18"/>
                <w:lang w:val="en-US"/>
              </w:rPr>
              <w:t>0.027</w:t>
            </w:r>
          </w:p>
        </w:tc>
        <w:tc>
          <w:tcPr>
            <w:tcW w:w="2809" w:type="dxa"/>
          </w:tcPr>
          <w:p w14:paraId="6CEE4E3C" w14:textId="77777777" w:rsidR="007608E7" w:rsidRPr="00C97EA9" w:rsidRDefault="007608E7" w:rsidP="007F6798">
            <w:pPr>
              <w:rPr>
                <w:rFonts w:cstheme="minorHAnsi"/>
                <w:sz w:val="18"/>
                <w:szCs w:val="18"/>
                <w:lang w:val="en-US"/>
              </w:rPr>
            </w:pPr>
            <w:r w:rsidRPr="00C97EA9">
              <w:rPr>
                <w:rFonts w:cstheme="minorHAnsi"/>
                <w:sz w:val="18"/>
                <w:szCs w:val="18"/>
                <w:lang w:val="en-US"/>
              </w:rPr>
              <w:t>Focal adhesion kinase 1</w:t>
            </w:r>
          </w:p>
        </w:tc>
        <w:tc>
          <w:tcPr>
            <w:tcW w:w="1408" w:type="dxa"/>
          </w:tcPr>
          <w:p w14:paraId="0D3C3D39" w14:textId="77777777" w:rsidR="007608E7" w:rsidRPr="00C97EA9" w:rsidRDefault="007608E7" w:rsidP="007F6798">
            <w:pPr>
              <w:rPr>
                <w:rFonts w:cstheme="minorHAnsi"/>
                <w:sz w:val="18"/>
                <w:szCs w:val="18"/>
                <w:lang w:val="en-US"/>
              </w:rPr>
            </w:pPr>
            <w:r w:rsidRPr="00C97EA9">
              <w:rPr>
                <w:rFonts w:cstheme="minorHAnsi"/>
                <w:sz w:val="18"/>
                <w:szCs w:val="18"/>
                <w:lang w:val="en-US"/>
              </w:rPr>
              <w:t>Genomatix</w:t>
            </w:r>
          </w:p>
        </w:tc>
        <w:tc>
          <w:tcPr>
            <w:tcW w:w="3625" w:type="dxa"/>
          </w:tcPr>
          <w:p w14:paraId="5B057D0F" w14:textId="77777777" w:rsidR="007608E7" w:rsidRPr="00C97EA9" w:rsidRDefault="007608E7" w:rsidP="007F6798">
            <w:pPr>
              <w:rPr>
                <w:rFonts w:cstheme="minorHAnsi"/>
                <w:sz w:val="18"/>
                <w:szCs w:val="18"/>
                <w:lang w:val="en-US"/>
              </w:rPr>
            </w:pPr>
            <w:r w:rsidRPr="00C97EA9">
              <w:rPr>
                <w:rFonts w:cstheme="minorHAnsi"/>
                <w:sz w:val="18"/>
                <w:szCs w:val="18"/>
                <w:lang w:val="en-US"/>
              </w:rPr>
              <w:t>CDC42, TGM2, TLN1, TRIO, RASA1, CD151, ACTN1, CD44, LDHB</w:t>
            </w:r>
          </w:p>
        </w:tc>
      </w:tr>
      <w:tr w:rsidR="008D1166" w:rsidRPr="00C97EA9" w14:paraId="42878A61" w14:textId="77777777" w:rsidTr="007F329F">
        <w:tc>
          <w:tcPr>
            <w:tcW w:w="1230" w:type="dxa"/>
          </w:tcPr>
          <w:p w14:paraId="79A20BD9" w14:textId="77777777" w:rsidR="007608E7" w:rsidRPr="00C97EA9" w:rsidRDefault="007608E7" w:rsidP="007F6798">
            <w:pPr>
              <w:rPr>
                <w:sz w:val="18"/>
                <w:lang w:val="en-US"/>
              </w:rPr>
            </w:pPr>
            <w:r w:rsidRPr="00C97EA9">
              <w:rPr>
                <w:sz w:val="18"/>
                <w:lang w:val="en-US"/>
              </w:rPr>
              <w:t>0.040</w:t>
            </w:r>
          </w:p>
        </w:tc>
        <w:tc>
          <w:tcPr>
            <w:tcW w:w="2809" w:type="dxa"/>
          </w:tcPr>
          <w:p w14:paraId="58AD72CD" w14:textId="77777777" w:rsidR="007608E7" w:rsidRPr="00C97EA9" w:rsidRDefault="007608E7" w:rsidP="007F6798">
            <w:pPr>
              <w:rPr>
                <w:rFonts w:cstheme="minorHAnsi"/>
                <w:sz w:val="18"/>
                <w:szCs w:val="18"/>
                <w:lang w:val="en-US"/>
              </w:rPr>
            </w:pPr>
            <w:r w:rsidRPr="00C97EA9">
              <w:rPr>
                <w:rFonts w:cstheme="minorHAnsi"/>
                <w:sz w:val="18"/>
                <w:szCs w:val="18"/>
                <w:lang w:val="en-US"/>
              </w:rPr>
              <w:t>Beta catenin degradation signaling (Canonical) ( Canonical Wnt signaling pathway Diagram )</w:t>
            </w:r>
          </w:p>
        </w:tc>
        <w:tc>
          <w:tcPr>
            <w:tcW w:w="1408" w:type="dxa"/>
          </w:tcPr>
          <w:p w14:paraId="1119FCC4" w14:textId="77777777" w:rsidR="007608E7" w:rsidRPr="00C97EA9" w:rsidRDefault="007608E7" w:rsidP="007F6798">
            <w:pPr>
              <w:rPr>
                <w:rFonts w:cstheme="minorHAnsi"/>
                <w:sz w:val="18"/>
                <w:szCs w:val="18"/>
                <w:lang w:val="en-US"/>
              </w:rPr>
            </w:pPr>
            <w:r w:rsidRPr="00C97EA9">
              <w:rPr>
                <w:rFonts w:cstheme="minorHAnsi"/>
                <w:sz w:val="18"/>
                <w:szCs w:val="18"/>
                <w:lang w:val="en-US"/>
              </w:rPr>
              <w:t xml:space="preserve">INOH </w:t>
            </w:r>
          </w:p>
        </w:tc>
        <w:tc>
          <w:tcPr>
            <w:tcW w:w="3625" w:type="dxa"/>
          </w:tcPr>
          <w:p w14:paraId="2D0299F6" w14:textId="77777777" w:rsidR="007608E7" w:rsidRPr="00C97EA9" w:rsidRDefault="007608E7" w:rsidP="007F6798">
            <w:pPr>
              <w:rPr>
                <w:rFonts w:cstheme="minorHAnsi"/>
                <w:sz w:val="18"/>
                <w:szCs w:val="18"/>
                <w:lang w:val="en-US"/>
              </w:rPr>
            </w:pPr>
            <w:r w:rsidRPr="00C97EA9">
              <w:rPr>
                <w:rFonts w:cstheme="minorHAnsi"/>
                <w:sz w:val="18"/>
                <w:szCs w:val="18"/>
                <w:lang w:val="en-US"/>
              </w:rPr>
              <w:t>YWHAE, YWHAZ, YWHAG, CD44</w:t>
            </w:r>
          </w:p>
          <w:p w14:paraId="57D93307" w14:textId="77777777" w:rsidR="007608E7" w:rsidRPr="00C97EA9" w:rsidRDefault="007608E7" w:rsidP="007F6798">
            <w:pPr>
              <w:rPr>
                <w:rFonts w:cstheme="minorHAnsi"/>
                <w:sz w:val="18"/>
                <w:szCs w:val="18"/>
                <w:lang w:val="en-US"/>
              </w:rPr>
            </w:pPr>
          </w:p>
        </w:tc>
      </w:tr>
      <w:tr w:rsidR="008D1166" w:rsidRPr="00C97EA9" w14:paraId="3034D298" w14:textId="77777777" w:rsidTr="007F329F">
        <w:trPr>
          <w:trHeight w:val="74"/>
        </w:trPr>
        <w:tc>
          <w:tcPr>
            <w:tcW w:w="1230" w:type="dxa"/>
          </w:tcPr>
          <w:p w14:paraId="64D48839" w14:textId="77777777" w:rsidR="007608E7" w:rsidRPr="00C97EA9" w:rsidRDefault="007608E7" w:rsidP="007F6798">
            <w:pPr>
              <w:rPr>
                <w:sz w:val="18"/>
                <w:lang w:val="en-US"/>
              </w:rPr>
            </w:pPr>
            <w:r w:rsidRPr="00C97EA9">
              <w:rPr>
                <w:sz w:val="18"/>
                <w:lang w:val="en-US"/>
              </w:rPr>
              <w:t>0.042</w:t>
            </w:r>
          </w:p>
        </w:tc>
        <w:tc>
          <w:tcPr>
            <w:tcW w:w="2809" w:type="dxa"/>
          </w:tcPr>
          <w:p w14:paraId="487ADC81" w14:textId="77777777" w:rsidR="007608E7" w:rsidRPr="00C97EA9" w:rsidRDefault="007608E7" w:rsidP="007F6798">
            <w:pPr>
              <w:rPr>
                <w:rFonts w:cstheme="minorHAnsi"/>
                <w:sz w:val="18"/>
                <w:szCs w:val="18"/>
                <w:lang w:val="en-US"/>
              </w:rPr>
            </w:pPr>
            <w:r w:rsidRPr="00C97EA9">
              <w:rPr>
                <w:rFonts w:cstheme="minorHAnsi"/>
                <w:sz w:val="18"/>
                <w:szCs w:val="18"/>
                <w:lang w:val="en-US"/>
              </w:rPr>
              <w:t>Tissue inhibitor of metalloproteinase</w:t>
            </w:r>
          </w:p>
        </w:tc>
        <w:tc>
          <w:tcPr>
            <w:tcW w:w="1408" w:type="dxa"/>
          </w:tcPr>
          <w:p w14:paraId="2C6A2CFC" w14:textId="77777777" w:rsidR="007608E7" w:rsidRPr="00C97EA9" w:rsidRDefault="007608E7" w:rsidP="007F6798">
            <w:pPr>
              <w:rPr>
                <w:rFonts w:cstheme="minorHAnsi"/>
                <w:sz w:val="18"/>
                <w:szCs w:val="18"/>
                <w:lang w:val="en-US"/>
              </w:rPr>
            </w:pPr>
            <w:r w:rsidRPr="00C97EA9">
              <w:rPr>
                <w:rFonts w:cstheme="minorHAnsi"/>
                <w:sz w:val="18"/>
                <w:szCs w:val="18"/>
                <w:lang w:val="en-US"/>
              </w:rPr>
              <w:t>Genomatix</w:t>
            </w:r>
          </w:p>
        </w:tc>
        <w:tc>
          <w:tcPr>
            <w:tcW w:w="3625" w:type="dxa"/>
          </w:tcPr>
          <w:p w14:paraId="004C9D83" w14:textId="77777777" w:rsidR="007608E7" w:rsidRPr="00C97EA9" w:rsidRDefault="007608E7" w:rsidP="007F6798">
            <w:pPr>
              <w:rPr>
                <w:rFonts w:cstheme="minorHAnsi"/>
                <w:sz w:val="18"/>
                <w:szCs w:val="18"/>
                <w:lang w:val="en-US"/>
              </w:rPr>
            </w:pPr>
            <w:r w:rsidRPr="00C97EA9">
              <w:rPr>
                <w:rFonts w:cstheme="minorHAnsi"/>
                <w:sz w:val="18"/>
                <w:szCs w:val="18"/>
                <w:lang w:val="en-US"/>
              </w:rPr>
              <w:t>SERPINH1, CD63, CTSB, CD44</w:t>
            </w:r>
          </w:p>
          <w:p w14:paraId="16435587" w14:textId="77777777" w:rsidR="007608E7" w:rsidRPr="00C97EA9" w:rsidRDefault="007608E7" w:rsidP="007F6798">
            <w:pPr>
              <w:rPr>
                <w:rFonts w:cstheme="minorHAnsi"/>
                <w:sz w:val="18"/>
                <w:szCs w:val="18"/>
                <w:lang w:val="en-US"/>
              </w:rPr>
            </w:pPr>
          </w:p>
        </w:tc>
      </w:tr>
      <w:tr w:rsidR="008D1166" w:rsidRPr="00C97EA9" w14:paraId="767F453E" w14:textId="77777777" w:rsidTr="007F329F">
        <w:tc>
          <w:tcPr>
            <w:tcW w:w="1230" w:type="dxa"/>
          </w:tcPr>
          <w:p w14:paraId="757FDC0D" w14:textId="77777777" w:rsidR="007608E7" w:rsidRPr="00C97EA9" w:rsidRDefault="007608E7" w:rsidP="007F6798">
            <w:pPr>
              <w:rPr>
                <w:sz w:val="18"/>
                <w:lang w:val="en-US"/>
              </w:rPr>
            </w:pPr>
            <w:r w:rsidRPr="00C97EA9">
              <w:rPr>
                <w:sz w:val="18"/>
                <w:lang w:val="en-US"/>
              </w:rPr>
              <w:t>0.049</w:t>
            </w:r>
          </w:p>
        </w:tc>
        <w:tc>
          <w:tcPr>
            <w:tcW w:w="2809" w:type="dxa"/>
          </w:tcPr>
          <w:p w14:paraId="4529D20A" w14:textId="77777777" w:rsidR="007608E7" w:rsidRPr="00C97EA9" w:rsidRDefault="007608E7" w:rsidP="007F6798">
            <w:pPr>
              <w:rPr>
                <w:rFonts w:cstheme="minorHAnsi"/>
                <w:sz w:val="18"/>
                <w:szCs w:val="18"/>
                <w:lang w:val="en-US"/>
              </w:rPr>
            </w:pPr>
            <w:r w:rsidRPr="00C97EA9">
              <w:rPr>
                <w:rFonts w:cstheme="minorHAnsi"/>
                <w:sz w:val="18"/>
                <w:szCs w:val="18"/>
                <w:lang w:val="en-US"/>
              </w:rPr>
              <w:t>Alpha6Beta4Integrin</w:t>
            </w:r>
          </w:p>
        </w:tc>
        <w:tc>
          <w:tcPr>
            <w:tcW w:w="1408" w:type="dxa"/>
          </w:tcPr>
          <w:p w14:paraId="706B9216" w14:textId="77777777" w:rsidR="007608E7" w:rsidRPr="00C97EA9" w:rsidRDefault="007608E7" w:rsidP="007F6798">
            <w:pPr>
              <w:rPr>
                <w:rFonts w:cstheme="minorHAnsi"/>
                <w:sz w:val="18"/>
                <w:szCs w:val="18"/>
                <w:lang w:val="en-US"/>
              </w:rPr>
            </w:pPr>
            <w:r w:rsidRPr="00C97EA9">
              <w:rPr>
                <w:rFonts w:cstheme="minorHAnsi"/>
                <w:sz w:val="18"/>
                <w:szCs w:val="18"/>
                <w:lang w:val="en-US"/>
              </w:rPr>
              <w:t>CellMap</w:t>
            </w:r>
          </w:p>
        </w:tc>
        <w:tc>
          <w:tcPr>
            <w:tcW w:w="3625" w:type="dxa"/>
          </w:tcPr>
          <w:p w14:paraId="69D048A1" w14:textId="77777777" w:rsidR="007608E7" w:rsidRPr="00C97EA9" w:rsidRDefault="007608E7" w:rsidP="007F6798">
            <w:pPr>
              <w:rPr>
                <w:rFonts w:cstheme="minorHAnsi"/>
                <w:sz w:val="18"/>
                <w:szCs w:val="18"/>
                <w:lang w:val="en-US"/>
              </w:rPr>
            </w:pPr>
            <w:r w:rsidRPr="00C97EA9">
              <w:rPr>
                <w:rFonts w:cstheme="minorHAnsi"/>
                <w:sz w:val="18"/>
                <w:szCs w:val="18"/>
                <w:lang w:val="en-US"/>
              </w:rPr>
              <w:t>YWHAE, YWHAZ, CD151, VIM</w:t>
            </w:r>
          </w:p>
        </w:tc>
      </w:tr>
      <w:tr w:rsidR="008D1166" w:rsidRPr="00C97EA9" w14:paraId="6182372B" w14:textId="77777777" w:rsidTr="007F329F">
        <w:tc>
          <w:tcPr>
            <w:tcW w:w="1230" w:type="dxa"/>
          </w:tcPr>
          <w:p w14:paraId="0B9045ED" w14:textId="77777777" w:rsidR="007608E7" w:rsidRPr="00C97EA9" w:rsidRDefault="007608E7" w:rsidP="007F6798">
            <w:pPr>
              <w:rPr>
                <w:rFonts w:cstheme="minorHAnsi"/>
                <w:sz w:val="18"/>
                <w:szCs w:val="18"/>
                <w:lang w:val="en-US"/>
              </w:rPr>
            </w:pPr>
          </w:p>
        </w:tc>
        <w:tc>
          <w:tcPr>
            <w:tcW w:w="2809" w:type="dxa"/>
          </w:tcPr>
          <w:p w14:paraId="38D745E0" w14:textId="77777777" w:rsidR="007608E7" w:rsidRPr="00C97EA9" w:rsidRDefault="007608E7" w:rsidP="007F6798">
            <w:pPr>
              <w:rPr>
                <w:rFonts w:cstheme="minorHAnsi"/>
                <w:sz w:val="18"/>
                <w:szCs w:val="18"/>
                <w:lang w:val="en-US"/>
              </w:rPr>
            </w:pPr>
          </w:p>
        </w:tc>
        <w:tc>
          <w:tcPr>
            <w:tcW w:w="1408" w:type="dxa"/>
          </w:tcPr>
          <w:p w14:paraId="35A085BB" w14:textId="77777777" w:rsidR="007608E7" w:rsidRPr="00C97EA9" w:rsidRDefault="007608E7" w:rsidP="007F6798">
            <w:pPr>
              <w:rPr>
                <w:rFonts w:cstheme="minorHAnsi"/>
                <w:sz w:val="18"/>
                <w:szCs w:val="18"/>
                <w:lang w:val="en-US"/>
              </w:rPr>
            </w:pPr>
          </w:p>
        </w:tc>
        <w:tc>
          <w:tcPr>
            <w:tcW w:w="3625" w:type="dxa"/>
          </w:tcPr>
          <w:p w14:paraId="6A372B3A" w14:textId="77777777" w:rsidR="007608E7" w:rsidRPr="00C97EA9" w:rsidRDefault="007608E7" w:rsidP="007F6798">
            <w:pPr>
              <w:rPr>
                <w:rFonts w:cstheme="minorHAnsi"/>
                <w:sz w:val="18"/>
                <w:szCs w:val="18"/>
                <w:lang w:val="en-US"/>
              </w:rPr>
            </w:pPr>
          </w:p>
        </w:tc>
      </w:tr>
      <w:tr w:rsidR="008D1166" w:rsidRPr="00C97EA9" w14:paraId="0E7EB077" w14:textId="77777777" w:rsidTr="007F329F">
        <w:trPr>
          <w:trHeight w:val="284"/>
        </w:trPr>
        <w:tc>
          <w:tcPr>
            <w:tcW w:w="9072" w:type="dxa"/>
            <w:gridSpan w:val="4"/>
          </w:tcPr>
          <w:p w14:paraId="5B8B6A6D" w14:textId="77777777" w:rsidR="007608E7" w:rsidRPr="00C97EA9" w:rsidRDefault="007608E7" w:rsidP="007F6798">
            <w:pPr>
              <w:jc w:val="center"/>
              <w:rPr>
                <w:rFonts w:cstheme="minorHAnsi"/>
                <w:sz w:val="18"/>
                <w:szCs w:val="18"/>
                <w:lang w:val="en-US"/>
              </w:rPr>
            </w:pPr>
            <w:r w:rsidRPr="00C97EA9">
              <w:rPr>
                <w:rFonts w:cstheme="minorHAnsi"/>
                <w:i/>
                <w:sz w:val="18"/>
                <w:szCs w:val="18"/>
                <w:lang w:val="en-US"/>
              </w:rPr>
              <w:t>10 days after SE</w:t>
            </w:r>
          </w:p>
        </w:tc>
      </w:tr>
      <w:tr w:rsidR="008D1166" w:rsidRPr="00C97EA9" w14:paraId="2FE313E9" w14:textId="77777777" w:rsidTr="007F329F">
        <w:tc>
          <w:tcPr>
            <w:tcW w:w="1230" w:type="dxa"/>
          </w:tcPr>
          <w:p w14:paraId="2D44890B" w14:textId="77777777" w:rsidR="007608E7" w:rsidRPr="00C97EA9" w:rsidRDefault="007608E7" w:rsidP="007F6798">
            <w:pPr>
              <w:rPr>
                <w:sz w:val="18"/>
                <w:lang w:val="en-US"/>
              </w:rPr>
            </w:pPr>
            <w:r w:rsidRPr="00C97EA9">
              <w:rPr>
                <w:sz w:val="18"/>
                <w:lang w:val="en-US"/>
              </w:rPr>
              <w:t>0.015</w:t>
            </w:r>
          </w:p>
        </w:tc>
        <w:tc>
          <w:tcPr>
            <w:tcW w:w="2809" w:type="dxa"/>
          </w:tcPr>
          <w:p w14:paraId="394A2D3C" w14:textId="77777777" w:rsidR="007608E7" w:rsidRPr="00C97EA9" w:rsidRDefault="007608E7" w:rsidP="007F6798">
            <w:pPr>
              <w:rPr>
                <w:rFonts w:cstheme="minorHAnsi"/>
                <w:sz w:val="18"/>
                <w:szCs w:val="18"/>
                <w:lang w:val="en-US"/>
              </w:rPr>
            </w:pPr>
            <w:r w:rsidRPr="00C97EA9">
              <w:rPr>
                <w:rFonts w:cstheme="minorHAnsi"/>
                <w:sz w:val="18"/>
                <w:szCs w:val="18"/>
                <w:lang w:val="en-US"/>
              </w:rPr>
              <w:t>Integrin</w:t>
            </w:r>
          </w:p>
        </w:tc>
        <w:tc>
          <w:tcPr>
            <w:tcW w:w="1408" w:type="dxa"/>
          </w:tcPr>
          <w:p w14:paraId="6DB62026" w14:textId="77777777" w:rsidR="007608E7" w:rsidRPr="00C97EA9" w:rsidRDefault="007608E7" w:rsidP="007F6798">
            <w:pPr>
              <w:rPr>
                <w:rFonts w:cstheme="minorHAnsi"/>
                <w:sz w:val="18"/>
                <w:szCs w:val="18"/>
                <w:lang w:val="en-US"/>
              </w:rPr>
            </w:pPr>
            <w:r w:rsidRPr="00C97EA9">
              <w:rPr>
                <w:rFonts w:cstheme="minorHAnsi"/>
                <w:sz w:val="18"/>
                <w:szCs w:val="18"/>
                <w:lang w:val="en-US"/>
              </w:rPr>
              <w:t>Genomatix</w:t>
            </w:r>
          </w:p>
        </w:tc>
        <w:tc>
          <w:tcPr>
            <w:tcW w:w="3625" w:type="dxa"/>
          </w:tcPr>
          <w:p w14:paraId="7EFC4B56" w14:textId="77777777" w:rsidR="007608E7" w:rsidRPr="00C97EA9" w:rsidRDefault="007608E7" w:rsidP="007F6798">
            <w:pPr>
              <w:rPr>
                <w:rFonts w:cstheme="minorHAnsi"/>
                <w:sz w:val="18"/>
                <w:szCs w:val="18"/>
                <w:lang w:val="en-US"/>
              </w:rPr>
            </w:pPr>
            <w:r w:rsidRPr="00C97EA9">
              <w:rPr>
                <w:rFonts w:cstheme="minorHAnsi"/>
                <w:sz w:val="18"/>
                <w:szCs w:val="18"/>
                <w:lang w:val="en-US"/>
              </w:rPr>
              <w:t>LCP1, ITGAM, CD9, HNRNPU, ITGAL, FLNA, ITGB2, PTK2B, TLN1, VCL, JAM3, CD63, FERMT3, CD44, FERMT2</w:t>
            </w:r>
          </w:p>
        </w:tc>
      </w:tr>
      <w:tr w:rsidR="008D1166" w:rsidRPr="00C97EA9" w14:paraId="048F93F0" w14:textId="77777777" w:rsidTr="007F329F">
        <w:tc>
          <w:tcPr>
            <w:tcW w:w="1230" w:type="dxa"/>
          </w:tcPr>
          <w:p w14:paraId="357F9A40" w14:textId="77777777" w:rsidR="007608E7" w:rsidRPr="00C97EA9" w:rsidRDefault="007608E7" w:rsidP="007F6798">
            <w:pPr>
              <w:rPr>
                <w:sz w:val="18"/>
                <w:lang w:val="en-US"/>
              </w:rPr>
            </w:pPr>
            <w:r w:rsidRPr="00C97EA9">
              <w:rPr>
                <w:sz w:val="18"/>
                <w:lang w:val="en-US"/>
              </w:rPr>
              <w:t>0.018</w:t>
            </w:r>
          </w:p>
        </w:tc>
        <w:tc>
          <w:tcPr>
            <w:tcW w:w="2809" w:type="dxa"/>
          </w:tcPr>
          <w:p w14:paraId="7B4D6376" w14:textId="77777777" w:rsidR="007608E7" w:rsidRPr="00C97EA9" w:rsidRDefault="007608E7" w:rsidP="007F6798">
            <w:pPr>
              <w:rPr>
                <w:rFonts w:cstheme="minorHAnsi"/>
                <w:sz w:val="18"/>
                <w:szCs w:val="18"/>
                <w:lang w:val="en-US"/>
              </w:rPr>
            </w:pPr>
            <w:r w:rsidRPr="00C97EA9">
              <w:rPr>
                <w:rFonts w:cstheme="minorHAnsi"/>
                <w:sz w:val="18"/>
                <w:szCs w:val="18"/>
                <w:lang w:val="en-US"/>
              </w:rPr>
              <w:t>amb2 Integrin signaling</w:t>
            </w:r>
          </w:p>
        </w:tc>
        <w:tc>
          <w:tcPr>
            <w:tcW w:w="1408" w:type="dxa"/>
          </w:tcPr>
          <w:p w14:paraId="62ED9A61" w14:textId="77777777" w:rsidR="007608E7" w:rsidRPr="00C97EA9" w:rsidRDefault="007608E7" w:rsidP="007F6798">
            <w:pPr>
              <w:rPr>
                <w:rFonts w:cstheme="minorHAnsi"/>
                <w:sz w:val="18"/>
                <w:szCs w:val="18"/>
                <w:lang w:val="en-US"/>
              </w:rPr>
            </w:pPr>
            <w:r w:rsidRPr="00C97EA9">
              <w:rPr>
                <w:rFonts w:cstheme="minorHAnsi"/>
                <w:sz w:val="18"/>
                <w:szCs w:val="18"/>
                <w:lang w:val="en-US"/>
              </w:rPr>
              <w:t>NCI-nature</w:t>
            </w:r>
          </w:p>
        </w:tc>
        <w:tc>
          <w:tcPr>
            <w:tcW w:w="3625" w:type="dxa"/>
          </w:tcPr>
          <w:p w14:paraId="50486676" w14:textId="77777777" w:rsidR="007608E7" w:rsidRPr="00C97EA9" w:rsidRDefault="007608E7" w:rsidP="007F6798">
            <w:pPr>
              <w:rPr>
                <w:rFonts w:cstheme="minorHAnsi"/>
                <w:sz w:val="18"/>
                <w:szCs w:val="18"/>
                <w:lang w:val="en-US"/>
              </w:rPr>
            </w:pPr>
            <w:r w:rsidRPr="00C97EA9">
              <w:rPr>
                <w:rFonts w:cstheme="minorHAnsi"/>
                <w:sz w:val="18"/>
                <w:szCs w:val="18"/>
                <w:lang w:val="en-US"/>
              </w:rPr>
              <w:t>KNG1, LRP1, ITGAM, ITGB2, TLN1, JAM3</w:t>
            </w:r>
          </w:p>
        </w:tc>
      </w:tr>
      <w:tr w:rsidR="008D1166" w:rsidRPr="00C97EA9" w14:paraId="76389AE7" w14:textId="77777777" w:rsidTr="007F329F">
        <w:tc>
          <w:tcPr>
            <w:tcW w:w="1230" w:type="dxa"/>
          </w:tcPr>
          <w:p w14:paraId="132B1437" w14:textId="77777777" w:rsidR="007608E7" w:rsidRPr="00C97EA9" w:rsidRDefault="007608E7" w:rsidP="007F6798">
            <w:pPr>
              <w:rPr>
                <w:sz w:val="18"/>
                <w:lang w:val="en-US"/>
              </w:rPr>
            </w:pPr>
            <w:r w:rsidRPr="00C97EA9">
              <w:rPr>
                <w:sz w:val="18"/>
                <w:lang w:val="en-US"/>
              </w:rPr>
              <w:t>0.048</w:t>
            </w:r>
          </w:p>
        </w:tc>
        <w:tc>
          <w:tcPr>
            <w:tcW w:w="2809" w:type="dxa"/>
          </w:tcPr>
          <w:p w14:paraId="76B33408" w14:textId="77777777" w:rsidR="007608E7" w:rsidRPr="00C97EA9" w:rsidRDefault="007608E7" w:rsidP="007F6798">
            <w:pPr>
              <w:rPr>
                <w:rFonts w:cstheme="minorHAnsi"/>
                <w:sz w:val="18"/>
                <w:szCs w:val="18"/>
                <w:lang w:val="en-US"/>
              </w:rPr>
            </w:pPr>
            <w:r w:rsidRPr="00C97EA9">
              <w:rPr>
                <w:rFonts w:cstheme="minorHAnsi"/>
                <w:sz w:val="18"/>
                <w:szCs w:val="18"/>
                <w:lang w:val="en-US"/>
              </w:rPr>
              <w:t>Paxillin</w:t>
            </w:r>
          </w:p>
        </w:tc>
        <w:tc>
          <w:tcPr>
            <w:tcW w:w="1408" w:type="dxa"/>
          </w:tcPr>
          <w:p w14:paraId="53DFFDA2" w14:textId="77777777" w:rsidR="007608E7" w:rsidRPr="00C97EA9" w:rsidRDefault="007608E7" w:rsidP="007F6798">
            <w:pPr>
              <w:rPr>
                <w:rFonts w:cstheme="minorHAnsi"/>
                <w:sz w:val="18"/>
                <w:szCs w:val="18"/>
                <w:lang w:val="en-US"/>
              </w:rPr>
            </w:pPr>
            <w:r w:rsidRPr="00C97EA9">
              <w:rPr>
                <w:rFonts w:cstheme="minorHAnsi"/>
                <w:sz w:val="18"/>
                <w:szCs w:val="18"/>
                <w:lang w:val="en-US"/>
              </w:rPr>
              <w:t>Genomatix</w:t>
            </w:r>
          </w:p>
        </w:tc>
        <w:tc>
          <w:tcPr>
            <w:tcW w:w="3625" w:type="dxa"/>
          </w:tcPr>
          <w:p w14:paraId="53120AE3" w14:textId="77777777" w:rsidR="007608E7" w:rsidRPr="00C97EA9" w:rsidRDefault="007608E7" w:rsidP="007F6798">
            <w:pPr>
              <w:rPr>
                <w:rFonts w:cstheme="minorHAnsi"/>
                <w:sz w:val="18"/>
                <w:szCs w:val="18"/>
                <w:lang w:val="en-US"/>
              </w:rPr>
            </w:pPr>
            <w:r w:rsidRPr="00C97EA9">
              <w:rPr>
                <w:rFonts w:cstheme="minorHAnsi"/>
                <w:sz w:val="18"/>
                <w:szCs w:val="18"/>
                <w:lang w:val="en-US"/>
              </w:rPr>
              <w:t>KNG1, PLCG1, GNB2L1, FLNA, ITGB2, PTK2B, TLN1, VCL</w:t>
            </w:r>
          </w:p>
        </w:tc>
      </w:tr>
      <w:tr w:rsidR="008D1166" w:rsidRPr="00C97EA9" w14:paraId="28498719" w14:textId="77777777" w:rsidTr="007F329F">
        <w:tc>
          <w:tcPr>
            <w:tcW w:w="1230" w:type="dxa"/>
          </w:tcPr>
          <w:p w14:paraId="749B7418" w14:textId="77777777" w:rsidR="007608E7" w:rsidRPr="00C97EA9" w:rsidRDefault="007608E7" w:rsidP="007F6798">
            <w:pPr>
              <w:rPr>
                <w:rFonts w:cstheme="minorHAnsi"/>
                <w:sz w:val="18"/>
                <w:szCs w:val="18"/>
                <w:lang w:val="en-US"/>
              </w:rPr>
            </w:pPr>
          </w:p>
        </w:tc>
        <w:tc>
          <w:tcPr>
            <w:tcW w:w="2809" w:type="dxa"/>
          </w:tcPr>
          <w:p w14:paraId="0AC1B761" w14:textId="77777777" w:rsidR="007608E7" w:rsidRPr="00C97EA9" w:rsidRDefault="007608E7" w:rsidP="007F6798">
            <w:pPr>
              <w:rPr>
                <w:rFonts w:cstheme="minorHAnsi"/>
                <w:sz w:val="18"/>
                <w:szCs w:val="18"/>
                <w:lang w:val="en-US"/>
              </w:rPr>
            </w:pPr>
          </w:p>
        </w:tc>
        <w:tc>
          <w:tcPr>
            <w:tcW w:w="1408" w:type="dxa"/>
          </w:tcPr>
          <w:p w14:paraId="44A4C50D" w14:textId="77777777" w:rsidR="007608E7" w:rsidRPr="00C97EA9" w:rsidRDefault="007608E7" w:rsidP="007F6798">
            <w:pPr>
              <w:rPr>
                <w:rFonts w:cstheme="minorHAnsi"/>
                <w:sz w:val="18"/>
                <w:szCs w:val="18"/>
                <w:lang w:val="en-US"/>
              </w:rPr>
            </w:pPr>
          </w:p>
        </w:tc>
        <w:tc>
          <w:tcPr>
            <w:tcW w:w="3625" w:type="dxa"/>
          </w:tcPr>
          <w:p w14:paraId="00286223" w14:textId="77777777" w:rsidR="007608E7" w:rsidRPr="00C97EA9" w:rsidRDefault="007608E7" w:rsidP="007F6798">
            <w:pPr>
              <w:rPr>
                <w:rFonts w:cstheme="minorHAnsi"/>
                <w:sz w:val="18"/>
                <w:szCs w:val="18"/>
                <w:lang w:val="en-US"/>
              </w:rPr>
            </w:pPr>
          </w:p>
        </w:tc>
      </w:tr>
      <w:tr w:rsidR="008D1166" w:rsidRPr="00C97EA9" w14:paraId="06EEBA2C" w14:textId="77777777" w:rsidTr="007F329F">
        <w:trPr>
          <w:trHeight w:val="284"/>
        </w:trPr>
        <w:tc>
          <w:tcPr>
            <w:tcW w:w="9072" w:type="dxa"/>
            <w:gridSpan w:val="4"/>
          </w:tcPr>
          <w:p w14:paraId="27D08E45" w14:textId="77777777" w:rsidR="007608E7" w:rsidRPr="00C97EA9" w:rsidRDefault="007608E7" w:rsidP="007F6798">
            <w:pPr>
              <w:jc w:val="center"/>
              <w:rPr>
                <w:rFonts w:cstheme="minorHAnsi"/>
                <w:sz w:val="18"/>
                <w:szCs w:val="18"/>
                <w:lang w:val="en-US"/>
              </w:rPr>
            </w:pPr>
            <w:r w:rsidRPr="00C97EA9">
              <w:rPr>
                <w:rFonts w:cstheme="minorHAnsi"/>
                <w:i/>
                <w:sz w:val="18"/>
                <w:szCs w:val="18"/>
                <w:lang w:val="en-US"/>
              </w:rPr>
              <w:t>8 weeks after SE</w:t>
            </w:r>
          </w:p>
        </w:tc>
      </w:tr>
      <w:tr w:rsidR="008D1166" w:rsidRPr="00C97EA9" w14:paraId="28440BB1" w14:textId="77777777" w:rsidTr="007F329F">
        <w:tc>
          <w:tcPr>
            <w:tcW w:w="1230" w:type="dxa"/>
          </w:tcPr>
          <w:p w14:paraId="0F68D9F1" w14:textId="77777777" w:rsidR="007608E7" w:rsidRPr="00C97EA9" w:rsidRDefault="007608E7" w:rsidP="007F6798">
            <w:pPr>
              <w:rPr>
                <w:sz w:val="18"/>
                <w:lang w:val="en-US"/>
              </w:rPr>
            </w:pPr>
            <w:r w:rsidRPr="00C97EA9">
              <w:rPr>
                <w:sz w:val="18"/>
                <w:lang w:val="en-US"/>
              </w:rPr>
              <w:t>0.006</w:t>
            </w:r>
          </w:p>
        </w:tc>
        <w:tc>
          <w:tcPr>
            <w:tcW w:w="2809" w:type="dxa"/>
          </w:tcPr>
          <w:p w14:paraId="447DAF9E" w14:textId="77777777" w:rsidR="007608E7" w:rsidRPr="00C97EA9" w:rsidRDefault="007608E7" w:rsidP="007F6798">
            <w:pPr>
              <w:rPr>
                <w:rFonts w:cstheme="minorHAnsi"/>
                <w:sz w:val="18"/>
                <w:szCs w:val="18"/>
                <w:lang w:val="en-US"/>
              </w:rPr>
            </w:pPr>
            <w:r w:rsidRPr="00C97EA9">
              <w:rPr>
                <w:rFonts w:cstheme="minorHAnsi"/>
                <w:sz w:val="18"/>
                <w:szCs w:val="18"/>
                <w:lang w:val="en-US"/>
              </w:rPr>
              <w:t>Integrin linked kinase</w:t>
            </w:r>
          </w:p>
        </w:tc>
        <w:tc>
          <w:tcPr>
            <w:tcW w:w="1408" w:type="dxa"/>
          </w:tcPr>
          <w:p w14:paraId="24C71BAA" w14:textId="77777777" w:rsidR="007608E7" w:rsidRPr="00C97EA9" w:rsidRDefault="007608E7" w:rsidP="007F6798">
            <w:pPr>
              <w:rPr>
                <w:rFonts w:cstheme="minorHAnsi"/>
                <w:sz w:val="18"/>
                <w:szCs w:val="18"/>
                <w:lang w:val="en-US"/>
              </w:rPr>
            </w:pPr>
            <w:r w:rsidRPr="00C97EA9">
              <w:rPr>
                <w:rFonts w:cstheme="minorHAnsi"/>
                <w:sz w:val="18"/>
                <w:szCs w:val="18"/>
                <w:lang w:val="en-US"/>
              </w:rPr>
              <w:t>Genomatix</w:t>
            </w:r>
          </w:p>
        </w:tc>
        <w:tc>
          <w:tcPr>
            <w:tcW w:w="3625" w:type="dxa"/>
          </w:tcPr>
          <w:p w14:paraId="057D0561" w14:textId="77777777" w:rsidR="007608E7" w:rsidRPr="00C97EA9" w:rsidRDefault="007608E7" w:rsidP="007F6798">
            <w:pPr>
              <w:rPr>
                <w:rFonts w:cstheme="minorHAnsi"/>
                <w:sz w:val="18"/>
                <w:szCs w:val="18"/>
                <w:lang w:val="en-US"/>
              </w:rPr>
            </w:pPr>
            <w:r w:rsidRPr="00C97EA9">
              <w:rPr>
                <w:rFonts w:cstheme="minorHAnsi"/>
                <w:sz w:val="18"/>
                <w:szCs w:val="18"/>
                <w:lang w:val="en-US"/>
              </w:rPr>
              <w:t>ITGB1, ANXA2</w:t>
            </w:r>
          </w:p>
        </w:tc>
      </w:tr>
      <w:tr w:rsidR="008D1166" w:rsidRPr="00C97EA9" w14:paraId="4507FCF3" w14:textId="77777777" w:rsidTr="007F329F">
        <w:tc>
          <w:tcPr>
            <w:tcW w:w="1230" w:type="dxa"/>
          </w:tcPr>
          <w:p w14:paraId="55815AA5" w14:textId="77777777" w:rsidR="007608E7" w:rsidRPr="00C97EA9" w:rsidRDefault="007608E7" w:rsidP="007F6798">
            <w:pPr>
              <w:rPr>
                <w:sz w:val="18"/>
                <w:lang w:val="en-US"/>
              </w:rPr>
            </w:pPr>
            <w:r w:rsidRPr="00C97EA9">
              <w:rPr>
                <w:sz w:val="18"/>
                <w:lang w:val="en-US"/>
              </w:rPr>
              <w:t>0.008</w:t>
            </w:r>
          </w:p>
        </w:tc>
        <w:tc>
          <w:tcPr>
            <w:tcW w:w="2809" w:type="dxa"/>
          </w:tcPr>
          <w:p w14:paraId="5E7F4182" w14:textId="77777777" w:rsidR="007608E7" w:rsidRPr="00C97EA9" w:rsidRDefault="007608E7" w:rsidP="007F6798">
            <w:pPr>
              <w:rPr>
                <w:rFonts w:cstheme="minorHAnsi"/>
                <w:sz w:val="18"/>
                <w:szCs w:val="18"/>
                <w:lang w:val="en-US"/>
              </w:rPr>
            </w:pPr>
            <w:r w:rsidRPr="00C97EA9">
              <w:rPr>
                <w:rFonts w:cstheme="minorHAnsi"/>
                <w:sz w:val="18"/>
                <w:szCs w:val="18"/>
                <w:lang w:val="en-US"/>
              </w:rPr>
              <w:t>Paxillin</w:t>
            </w:r>
          </w:p>
        </w:tc>
        <w:tc>
          <w:tcPr>
            <w:tcW w:w="1408" w:type="dxa"/>
          </w:tcPr>
          <w:p w14:paraId="530102B3" w14:textId="77777777" w:rsidR="007608E7" w:rsidRPr="00C97EA9" w:rsidRDefault="007608E7" w:rsidP="007F6798">
            <w:pPr>
              <w:rPr>
                <w:rFonts w:cstheme="minorHAnsi"/>
                <w:sz w:val="18"/>
                <w:szCs w:val="18"/>
                <w:lang w:val="en-US"/>
              </w:rPr>
            </w:pPr>
            <w:r w:rsidRPr="00C97EA9">
              <w:rPr>
                <w:rFonts w:cstheme="minorHAnsi"/>
                <w:sz w:val="18"/>
                <w:szCs w:val="18"/>
                <w:lang w:val="en-US"/>
              </w:rPr>
              <w:t>Genomatix</w:t>
            </w:r>
          </w:p>
        </w:tc>
        <w:tc>
          <w:tcPr>
            <w:tcW w:w="3625" w:type="dxa"/>
          </w:tcPr>
          <w:p w14:paraId="68D16B23" w14:textId="77777777" w:rsidR="007608E7" w:rsidRPr="00C97EA9" w:rsidRDefault="007608E7" w:rsidP="007F6798">
            <w:pPr>
              <w:rPr>
                <w:rFonts w:cstheme="minorHAnsi"/>
                <w:sz w:val="18"/>
                <w:szCs w:val="18"/>
                <w:lang w:val="en-US"/>
              </w:rPr>
            </w:pPr>
            <w:r w:rsidRPr="00C97EA9">
              <w:rPr>
                <w:rFonts w:cstheme="minorHAnsi"/>
                <w:sz w:val="18"/>
                <w:szCs w:val="18"/>
                <w:lang w:val="en-US"/>
              </w:rPr>
              <w:t>ITGB1, MARCKSL1</w:t>
            </w:r>
          </w:p>
        </w:tc>
      </w:tr>
    </w:tbl>
    <w:p w14:paraId="63D8E79F" w14:textId="5136C61F" w:rsidR="007F6798" w:rsidRPr="00C97EA9" w:rsidRDefault="00932198" w:rsidP="009744B2">
      <w:pPr>
        <w:jc w:val="both"/>
        <w:rPr>
          <w:rFonts w:eastAsia="Calibri"/>
          <w:sz w:val="20"/>
          <w:lang w:val="en-US"/>
        </w:rPr>
      </w:pPr>
      <w:r w:rsidRPr="00C97EA9">
        <w:rPr>
          <w:rFonts w:eastAsia="Calibri"/>
          <w:sz w:val="20"/>
          <w:lang w:val="en-US"/>
        </w:rPr>
        <w:t>Genomatix Pathway System</w:t>
      </w:r>
      <w:r w:rsidR="007F6798" w:rsidRPr="00C97EA9">
        <w:rPr>
          <w:rFonts w:eastAsia="Calibri"/>
          <w:sz w:val="20"/>
          <w:lang w:val="en-US"/>
        </w:rPr>
        <w:t xml:space="preserve"> was used for pathway enrichment analysis. All pathways with a </w:t>
      </w:r>
      <w:r w:rsidR="007F6798" w:rsidRPr="00C97EA9">
        <w:rPr>
          <w:rFonts w:eastAsia="Calibri"/>
          <w:i/>
          <w:sz w:val="20"/>
          <w:lang w:val="en-US"/>
        </w:rPr>
        <w:t>p</w:t>
      </w:r>
      <w:r w:rsidR="007F6798" w:rsidRPr="00C97EA9">
        <w:rPr>
          <w:rFonts w:eastAsia="Calibri"/>
          <w:sz w:val="20"/>
          <w:lang w:val="en-US"/>
        </w:rPr>
        <w:t xml:space="preserve">-value &lt; 0.05 and at least two overlap members were considered for further analysis. </w:t>
      </w:r>
    </w:p>
    <w:p w14:paraId="07FB7D69" w14:textId="77777777" w:rsidR="00B32438" w:rsidRPr="00C97EA9" w:rsidRDefault="00B32438" w:rsidP="00B32438">
      <w:pPr>
        <w:rPr>
          <w:rFonts w:eastAsia="Calibri"/>
          <w:lang w:val="en-US"/>
        </w:rPr>
      </w:pPr>
      <w:r w:rsidRPr="00C97EA9">
        <w:rPr>
          <w:rFonts w:eastAsia="Calibri"/>
          <w:lang w:val="en-US"/>
        </w:rPr>
        <w:br w:type="page"/>
      </w:r>
    </w:p>
    <w:p w14:paraId="2C7C6348" w14:textId="291F9133" w:rsidR="007F6798" w:rsidRPr="00C97EA9" w:rsidRDefault="0048674C" w:rsidP="007F6798">
      <w:pPr>
        <w:spacing w:line="480" w:lineRule="auto"/>
        <w:jc w:val="both"/>
        <w:rPr>
          <w:rFonts w:eastAsia="Calibri"/>
          <w:lang w:val="en-US"/>
        </w:rPr>
      </w:pPr>
      <w:r w:rsidRPr="00C97EA9">
        <w:rPr>
          <w:rFonts w:eastAsia="Calibri"/>
          <w:lang w:val="en-US"/>
        </w:rPr>
        <w:t>Table 6</w:t>
      </w:r>
      <w:r w:rsidR="007F6798" w:rsidRPr="00C97EA9">
        <w:rPr>
          <w:rFonts w:eastAsia="Calibri"/>
          <w:lang w:val="en-US"/>
        </w:rPr>
        <w:t xml:space="preserve">: </w:t>
      </w:r>
      <w:r w:rsidR="00C02A1A" w:rsidRPr="00C97EA9">
        <w:rPr>
          <w:color w:val="141314"/>
          <w:lang w:val="en-US"/>
        </w:rPr>
        <w:t xml:space="preserve">Overrepresented </w:t>
      </w:r>
      <w:r w:rsidR="007F6798" w:rsidRPr="00C97EA9">
        <w:rPr>
          <w:rFonts w:eastAsia="Calibri"/>
          <w:lang w:val="en-US"/>
        </w:rPr>
        <w:t>pathways linked with</w:t>
      </w:r>
      <w:r w:rsidR="00300251" w:rsidRPr="00C97EA9">
        <w:rPr>
          <w:lang w:val="en-US"/>
        </w:rPr>
        <w:t xml:space="preserve"> </w:t>
      </w:r>
      <w:r w:rsidR="00300251" w:rsidRPr="00C97EA9">
        <w:rPr>
          <w:rFonts w:eastAsia="Calibri"/>
          <w:lang w:val="en-US"/>
        </w:rPr>
        <w:t xml:space="preserve">ECM, cell-ECM and cell-cell interactions </w:t>
      </w:r>
      <w:r w:rsidR="007F6798" w:rsidRPr="00C97EA9">
        <w:rPr>
          <w:rFonts w:eastAsia="Calibri"/>
          <w:lang w:val="en-US"/>
        </w:rPr>
        <w:t>in the HC – ConsensusPathDB</w:t>
      </w:r>
    </w:p>
    <w:tbl>
      <w:tblPr>
        <w:tblStyle w:val="Tabellenraster5"/>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8"/>
        <w:gridCol w:w="2801"/>
        <w:gridCol w:w="1403"/>
        <w:gridCol w:w="3640"/>
      </w:tblGrid>
      <w:tr w:rsidR="008737B3" w:rsidRPr="00C97EA9" w14:paraId="6E0A5E06" w14:textId="77777777" w:rsidTr="007F6798">
        <w:trPr>
          <w:trHeight w:val="340"/>
        </w:trPr>
        <w:tc>
          <w:tcPr>
            <w:tcW w:w="1228" w:type="dxa"/>
            <w:tcBorders>
              <w:top w:val="single" w:sz="4" w:space="0" w:color="auto"/>
              <w:bottom w:val="single" w:sz="4" w:space="0" w:color="auto"/>
            </w:tcBorders>
            <w:vAlign w:val="center"/>
          </w:tcPr>
          <w:p w14:paraId="7636FBA6" w14:textId="77777777" w:rsidR="007F6798" w:rsidRPr="00C97EA9" w:rsidRDefault="007F6798" w:rsidP="007F6798">
            <w:pPr>
              <w:rPr>
                <w:rFonts w:cs="Times New Roman"/>
                <w:sz w:val="18"/>
                <w:szCs w:val="18"/>
                <w:lang w:val="en-US"/>
              </w:rPr>
            </w:pPr>
            <w:r w:rsidRPr="00C97EA9">
              <w:rPr>
                <w:rFonts w:cs="Times New Roman"/>
                <w:i/>
                <w:sz w:val="18"/>
                <w:szCs w:val="18"/>
                <w:lang w:val="en-US"/>
              </w:rPr>
              <w:t>p</w:t>
            </w:r>
            <w:r w:rsidRPr="00C97EA9">
              <w:rPr>
                <w:rFonts w:cs="Times New Roman"/>
                <w:sz w:val="18"/>
                <w:szCs w:val="18"/>
                <w:lang w:val="en-US"/>
              </w:rPr>
              <w:t>-Value</w:t>
            </w:r>
          </w:p>
        </w:tc>
        <w:tc>
          <w:tcPr>
            <w:tcW w:w="2801" w:type="dxa"/>
            <w:tcBorders>
              <w:top w:val="single" w:sz="4" w:space="0" w:color="auto"/>
              <w:bottom w:val="single" w:sz="4" w:space="0" w:color="auto"/>
            </w:tcBorders>
            <w:vAlign w:val="center"/>
          </w:tcPr>
          <w:p w14:paraId="3661173A" w14:textId="77777777" w:rsidR="007F6798" w:rsidRPr="00C97EA9" w:rsidRDefault="007F6798" w:rsidP="007F6798">
            <w:pPr>
              <w:rPr>
                <w:rFonts w:cs="Times New Roman"/>
                <w:sz w:val="18"/>
                <w:szCs w:val="18"/>
                <w:lang w:val="en-US"/>
              </w:rPr>
            </w:pPr>
            <w:r w:rsidRPr="00C97EA9">
              <w:rPr>
                <w:rFonts w:cs="Times New Roman"/>
                <w:sz w:val="18"/>
                <w:szCs w:val="18"/>
                <w:lang w:val="en-US"/>
              </w:rPr>
              <w:t>Pathway</w:t>
            </w:r>
          </w:p>
        </w:tc>
        <w:tc>
          <w:tcPr>
            <w:tcW w:w="1403" w:type="dxa"/>
            <w:tcBorders>
              <w:top w:val="single" w:sz="4" w:space="0" w:color="auto"/>
              <w:bottom w:val="single" w:sz="4" w:space="0" w:color="auto"/>
            </w:tcBorders>
            <w:vAlign w:val="center"/>
          </w:tcPr>
          <w:p w14:paraId="45C4D294" w14:textId="77777777" w:rsidR="007F6798" w:rsidRPr="00C97EA9" w:rsidRDefault="007F6798" w:rsidP="007F6798">
            <w:pPr>
              <w:rPr>
                <w:rFonts w:cs="Times New Roman"/>
                <w:sz w:val="18"/>
                <w:szCs w:val="18"/>
                <w:lang w:val="en-US"/>
              </w:rPr>
            </w:pPr>
            <w:r w:rsidRPr="00C97EA9">
              <w:rPr>
                <w:rFonts w:cs="Times New Roman"/>
                <w:sz w:val="18"/>
                <w:szCs w:val="18"/>
                <w:lang w:val="en-US"/>
              </w:rPr>
              <w:t>Source</w:t>
            </w:r>
          </w:p>
        </w:tc>
        <w:tc>
          <w:tcPr>
            <w:tcW w:w="3640" w:type="dxa"/>
            <w:tcBorders>
              <w:top w:val="single" w:sz="4" w:space="0" w:color="auto"/>
              <w:bottom w:val="single" w:sz="4" w:space="0" w:color="auto"/>
            </w:tcBorders>
            <w:vAlign w:val="center"/>
          </w:tcPr>
          <w:p w14:paraId="2ACF4EAF" w14:textId="77777777" w:rsidR="007F6798" w:rsidRPr="00C97EA9" w:rsidRDefault="007F6798" w:rsidP="007F6798">
            <w:pPr>
              <w:rPr>
                <w:rFonts w:cs="Times New Roman"/>
                <w:sz w:val="18"/>
                <w:szCs w:val="18"/>
                <w:lang w:val="en-US"/>
              </w:rPr>
            </w:pPr>
            <w:r w:rsidRPr="00C97EA9">
              <w:rPr>
                <w:rFonts w:cs="Times New Roman"/>
                <w:sz w:val="18"/>
                <w:szCs w:val="18"/>
                <w:lang w:val="en-US"/>
              </w:rPr>
              <w:t>Overlap members</w:t>
            </w:r>
          </w:p>
        </w:tc>
      </w:tr>
      <w:tr w:rsidR="005351AF" w:rsidRPr="00C97EA9" w14:paraId="2A1BB3B9" w14:textId="77777777" w:rsidTr="007F329F">
        <w:trPr>
          <w:trHeight w:val="284"/>
        </w:trPr>
        <w:tc>
          <w:tcPr>
            <w:tcW w:w="9072" w:type="dxa"/>
            <w:gridSpan w:val="4"/>
            <w:tcBorders>
              <w:top w:val="single" w:sz="4" w:space="0" w:color="auto"/>
            </w:tcBorders>
          </w:tcPr>
          <w:p w14:paraId="1EC5ECD7" w14:textId="77777777" w:rsidR="007F6798" w:rsidRPr="00C97EA9" w:rsidRDefault="007F6798" w:rsidP="007F6798">
            <w:pPr>
              <w:jc w:val="center"/>
              <w:rPr>
                <w:rFonts w:cs="Times New Roman"/>
                <w:i/>
                <w:sz w:val="18"/>
                <w:szCs w:val="18"/>
                <w:lang w:val="en-US"/>
              </w:rPr>
            </w:pPr>
            <w:r w:rsidRPr="00C97EA9">
              <w:rPr>
                <w:rFonts w:cs="Times New Roman"/>
                <w:i/>
                <w:sz w:val="18"/>
                <w:szCs w:val="18"/>
                <w:lang w:val="en-US"/>
              </w:rPr>
              <w:t>2 days after SE</w:t>
            </w:r>
          </w:p>
        </w:tc>
      </w:tr>
      <w:tr w:rsidR="008D1166" w:rsidRPr="00C97EA9" w14:paraId="6AB355AF" w14:textId="77777777" w:rsidTr="007F329F">
        <w:tc>
          <w:tcPr>
            <w:tcW w:w="1228" w:type="dxa"/>
          </w:tcPr>
          <w:p w14:paraId="703CEEB0" w14:textId="071DE4FD" w:rsidR="007F6798" w:rsidRPr="00C97EA9" w:rsidRDefault="00FA5378" w:rsidP="007F6798">
            <w:pPr>
              <w:rPr>
                <w:rFonts w:cs="Times New Roman"/>
                <w:sz w:val="18"/>
                <w:szCs w:val="18"/>
                <w:lang w:val="en-US"/>
              </w:rPr>
            </w:pPr>
            <w:r w:rsidRPr="00C97EA9">
              <w:rPr>
                <w:rFonts w:cs="Times New Roman"/>
                <w:sz w:val="18"/>
                <w:szCs w:val="18"/>
                <w:lang w:val="en-US"/>
              </w:rPr>
              <w:t>0.015</w:t>
            </w:r>
          </w:p>
        </w:tc>
        <w:tc>
          <w:tcPr>
            <w:tcW w:w="2801" w:type="dxa"/>
          </w:tcPr>
          <w:p w14:paraId="6C9DBF0F" w14:textId="77777777" w:rsidR="007F6798" w:rsidRPr="00C97EA9" w:rsidRDefault="007F6798" w:rsidP="007F6798">
            <w:pPr>
              <w:rPr>
                <w:rFonts w:cs="Times New Roman"/>
                <w:sz w:val="18"/>
                <w:szCs w:val="18"/>
                <w:lang w:val="en-US"/>
              </w:rPr>
            </w:pPr>
            <w:r w:rsidRPr="00C97EA9">
              <w:rPr>
                <w:rFonts w:cs="Times New Roman"/>
                <w:sz w:val="18"/>
                <w:szCs w:val="18"/>
                <w:lang w:val="en-US"/>
              </w:rPr>
              <w:t>MAPK signaling pathway</w:t>
            </w:r>
          </w:p>
        </w:tc>
        <w:tc>
          <w:tcPr>
            <w:tcW w:w="1403" w:type="dxa"/>
          </w:tcPr>
          <w:p w14:paraId="7AB79CA7" w14:textId="77777777" w:rsidR="007F6798" w:rsidRPr="00C97EA9" w:rsidRDefault="007F6798" w:rsidP="007F6798">
            <w:pPr>
              <w:rPr>
                <w:rFonts w:cs="Times New Roman"/>
                <w:sz w:val="18"/>
                <w:szCs w:val="18"/>
                <w:lang w:val="en-US"/>
              </w:rPr>
            </w:pPr>
            <w:r w:rsidRPr="00C97EA9">
              <w:rPr>
                <w:rFonts w:cs="Times New Roman"/>
                <w:sz w:val="18"/>
                <w:szCs w:val="18"/>
                <w:lang w:val="en-US"/>
              </w:rPr>
              <w:t>Wikipathways</w:t>
            </w:r>
          </w:p>
        </w:tc>
        <w:tc>
          <w:tcPr>
            <w:tcW w:w="3640" w:type="dxa"/>
          </w:tcPr>
          <w:p w14:paraId="7101BCC2" w14:textId="5FE6099B" w:rsidR="007F6798" w:rsidRPr="00C97EA9" w:rsidRDefault="007F6798" w:rsidP="007F6798">
            <w:pPr>
              <w:rPr>
                <w:rFonts w:cs="Times New Roman"/>
                <w:sz w:val="18"/>
                <w:szCs w:val="18"/>
                <w:lang w:val="en-US"/>
              </w:rPr>
            </w:pPr>
            <w:r w:rsidRPr="00C97EA9">
              <w:rPr>
                <w:rFonts w:cs="Times New Roman"/>
                <w:sz w:val="18"/>
                <w:szCs w:val="18"/>
                <w:lang w:val="en-US"/>
              </w:rPr>
              <w:t>HSPA5</w:t>
            </w:r>
            <w:r w:rsidR="00932198" w:rsidRPr="00C97EA9">
              <w:rPr>
                <w:rFonts w:cs="Times New Roman"/>
                <w:sz w:val="18"/>
                <w:szCs w:val="18"/>
                <w:lang w:val="en-US"/>
              </w:rPr>
              <w:t>,</w:t>
            </w:r>
            <w:r w:rsidRPr="00C97EA9">
              <w:rPr>
                <w:rFonts w:cs="Times New Roman"/>
                <w:sz w:val="18"/>
                <w:szCs w:val="18"/>
                <w:lang w:val="en-US"/>
              </w:rPr>
              <w:t xml:space="preserve"> HSPB1</w:t>
            </w:r>
            <w:r w:rsidR="00932198" w:rsidRPr="00C97EA9">
              <w:rPr>
                <w:rFonts w:cs="Times New Roman"/>
                <w:sz w:val="18"/>
                <w:szCs w:val="18"/>
                <w:lang w:val="en-US"/>
              </w:rPr>
              <w:t>,</w:t>
            </w:r>
            <w:r w:rsidRPr="00C97EA9">
              <w:rPr>
                <w:rFonts w:cs="Times New Roman"/>
                <w:sz w:val="18"/>
                <w:szCs w:val="18"/>
                <w:lang w:val="en-US"/>
              </w:rPr>
              <w:t xml:space="preserve"> PPP5C</w:t>
            </w:r>
            <w:r w:rsidR="00932198" w:rsidRPr="00C97EA9">
              <w:rPr>
                <w:rFonts w:cs="Times New Roman"/>
                <w:sz w:val="18"/>
                <w:szCs w:val="18"/>
                <w:lang w:val="en-US"/>
              </w:rPr>
              <w:t>,</w:t>
            </w:r>
            <w:r w:rsidRPr="00C97EA9">
              <w:rPr>
                <w:rFonts w:cs="Times New Roman"/>
                <w:sz w:val="18"/>
                <w:szCs w:val="18"/>
                <w:lang w:val="en-US"/>
              </w:rPr>
              <w:t xml:space="preserve"> HSPA1A</w:t>
            </w:r>
            <w:r w:rsidR="00932198" w:rsidRPr="00C97EA9">
              <w:rPr>
                <w:rFonts w:cs="Times New Roman"/>
                <w:sz w:val="18"/>
                <w:szCs w:val="18"/>
                <w:lang w:val="en-US"/>
              </w:rPr>
              <w:t>,</w:t>
            </w:r>
            <w:r w:rsidRPr="00C97EA9">
              <w:rPr>
                <w:rFonts w:cs="Times New Roman"/>
                <w:sz w:val="18"/>
                <w:szCs w:val="18"/>
                <w:lang w:val="en-US"/>
              </w:rPr>
              <w:t xml:space="preserve"> RASA1</w:t>
            </w:r>
            <w:r w:rsidR="00932198" w:rsidRPr="00C97EA9">
              <w:rPr>
                <w:rFonts w:cs="Times New Roman"/>
                <w:sz w:val="18"/>
                <w:szCs w:val="18"/>
                <w:lang w:val="en-US"/>
              </w:rPr>
              <w:t>,</w:t>
            </w:r>
            <w:r w:rsidRPr="00C97EA9">
              <w:rPr>
                <w:rFonts w:cs="Times New Roman"/>
                <w:sz w:val="18"/>
                <w:szCs w:val="18"/>
                <w:lang w:val="en-US"/>
              </w:rPr>
              <w:t xml:space="preserve"> PAK2</w:t>
            </w:r>
            <w:r w:rsidR="00932198" w:rsidRPr="00C97EA9">
              <w:rPr>
                <w:rFonts w:cs="Times New Roman"/>
                <w:sz w:val="18"/>
                <w:szCs w:val="18"/>
                <w:lang w:val="en-US"/>
              </w:rPr>
              <w:t>,</w:t>
            </w:r>
            <w:r w:rsidRPr="00C97EA9">
              <w:rPr>
                <w:rFonts w:cs="Times New Roman"/>
                <w:sz w:val="18"/>
                <w:szCs w:val="18"/>
                <w:lang w:val="en-US"/>
              </w:rPr>
              <w:t xml:space="preserve"> CDC42</w:t>
            </w:r>
          </w:p>
        </w:tc>
      </w:tr>
      <w:tr w:rsidR="008D1166" w:rsidRPr="00C97EA9" w14:paraId="23EB2CFE" w14:textId="77777777" w:rsidTr="007F329F">
        <w:tc>
          <w:tcPr>
            <w:tcW w:w="1228" w:type="dxa"/>
          </w:tcPr>
          <w:p w14:paraId="5611B6C3" w14:textId="0AB1281D" w:rsidR="00FA5378" w:rsidRPr="00C97EA9" w:rsidRDefault="00FA5378" w:rsidP="00FA5378">
            <w:pPr>
              <w:rPr>
                <w:sz w:val="18"/>
                <w:szCs w:val="18"/>
                <w:lang w:val="en-US"/>
              </w:rPr>
            </w:pPr>
            <w:r w:rsidRPr="00C97EA9">
              <w:rPr>
                <w:rFonts w:cs="Times New Roman"/>
                <w:sz w:val="18"/>
                <w:szCs w:val="18"/>
                <w:lang w:val="en-US"/>
              </w:rPr>
              <w:t>0.043</w:t>
            </w:r>
          </w:p>
        </w:tc>
        <w:tc>
          <w:tcPr>
            <w:tcW w:w="2801" w:type="dxa"/>
          </w:tcPr>
          <w:p w14:paraId="009D4357" w14:textId="7E9A39CA" w:rsidR="00FA5378" w:rsidRPr="00C97EA9" w:rsidRDefault="00FA5378" w:rsidP="00FA5378">
            <w:pPr>
              <w:rPr>
                <w:sz w:val="18"/>
                <w:szCs w:val="18"/>
                <w:lang w:val="en-US"/>
              </w:rPr>
            </w:pPr>
            <w:r w:rsidRPr="00C97EA9">
              <w:rPr>
                <w:rFonts w:cs="Times New Roman"/>
                <w:sz w:val="18"/>
                <w:szCs w:val="18"/>
                <w:lang w:val="en-US"/>
              </w:rPr>
              <w:t>amb2 integrin signaling</w:t>
            </w:r>
          </w:p>
        </w:tc>
        <w:tc>
          <w:tcPr>
            <w:tcW w:w="1403" w:type="dxa"/>
          </w:tcPr>
          <w:p w14:paraId="2C2D14AF" w14:textId="7DA7FC61" w:rsidR="00FA5378" w:rsidRPr="00C97EA9" w:rsidRDefault="00FA5378" w:rsidP="00FA5378">
            <w:pPr>
              <w:rPr>
                <w:sz w:val="18"/>
                <w:szCs w:val="18"/>
                <w:lang w:val="en-US"/>
              </w:rPr>
            </w:pPr>
            <w:r w:rsidRPr="00C97EA9">
              <w:rPr>
                <w:rFonts w:cs="Times New Roman"/>
                <w:sz w:val="18"/>
                <w:szCs w:val="18"/>
                <w:lang w:val="en-US"/>
              </w:rPr>
              <w:t>PID</w:t>
            </w:r>
          </w:p>
        </w:tc>
        <w:tc>
          <w:tcPr>
            <w:tcW w:w="3640" w:type="dxa"/>
          </w:tcPr>
          <w:p w14:paraId="587F3A44" w14:textId="308A1B23" w:rsidR="00FA5378" w:rsidRPr="00C97EA9" w:rsidRDefault="00FA5378" w:rsidP="00FA5378">
            <w:pPr>
              <w:rPr>
                <w:sz w:val="18"/>
                <w:szCs w:val="18"/>
                <w:lang w:val="en-US"/>
              </w:rPr>
            </w:pPr>
            <w:r w:rsidRPr="00C97EA9">
              <w:rPr>
                <w:rFonts w:cs="Times New Roman"/>
                <w:sz w:val="18"/>
                <w:szCs w:val="18"/>
                <w:lang w:val="en-US"/>
              </w:rPr>
              <w:t>HMGB1, JAM3, TLN1</w:t>
            </w:r>
          </w:p>
        </w:tc>
      </w:tr>
      <w:tr w:rsidR="008D1166" w:rsidRPr="00C97EA9" w14:paraId="7DE7DEAF" w14:textId="77777777" w:rsidTr="007F329F">
        <w:tc>
          <w:tcPr>
            <w:tcW w:w="1228" w:type="dxa"/>
          </w:tcPr>
          <w:p w14:paraId="7CEB1A79" w14:textId="77777777" w:rsidR="00FA5378" w:rsidRPr="00C97EA9" w:rsidRDefault="00FA5378" w:rsidP="00FA5378">
            <w:pPr>
              <w:rPr>
                <w:rFonts w:cs="Times New Roman"/>
                <w:sz w:val="18"/>
                <w:szCs w:val="18"/>
                <w:lang w:val="en-US"/>
              </w:rPr>
            </w:pPr>
          </w:p>
        </w:tc>
        <w:tc>
          <w:tcPr>
            <w:tcW w:w="2801" w:type="dxa"/>
          </w:tcPr>
          <w:p w14:paraId="6263967B" w14:textId="77777777" w:rsidR="00FA5378" w:rsidRPr="00C97EA9" w:rsidRDefault="00FA5378" w:rsidP="00FA5378">
            <w:pPr>
              <w:rPr>
                <w:rFonts w:cs="Times New Roman"/>
                <w:sz w:val="18"/>
                <w:szCs w:val="18"/>
                <w:lang w:val="en-US"/>
              </w:rPr>
            </w:pPr>
          </w:p>
        </w:tc>
        <w:tc>
          <w:tcPr>
            <w:tcW w:w="1403" w:type="dxa"/>
          </w:tcPr>
          <w:p w14:paraId="2190D68F" w14:textId="77777777" w:rsidR="00FA5378" w:rsidRPr="00C97EA9" w:rsidRDefault="00FA5378" w:rsidP="00FA5378">
            <w:pPr>
              <w:rPr>
                <w:rFonts w:cs="Times New Roman"/>
                <w:sz w:val="18"/>
                <w:szCs w:val="18"/>
                <w:lang w:val="en-US"/>
              </w:rPr>
            </w:pPr>
          </w:p>
        </w:tc>
        <w:tc>
          <w:tcPr>
            <w:tcW w:w="3640" w:type="dxa"/>
          </w:tcPr>
          <w:p w14:paraId="4C83F8AD" w14:textId="77777777" w:rsidR="00FA5378" w:rsidRPr="00C97EA9" w:rsidRDefault="00FA5378" w:rsidP="00FA5378">
            <w:pPr>
              <w:rPr>
                <w:rFonts w:cs="Times New Roman"/>
                <w:sz w:val="18"/>
                <w:szCs w:val="18"/>
                <w:lang w:val="en-US"/>
              </w:rPr>
            </w:pPr>
          </w:p>
        </w:tc>
      </w:tr>
      <w:tr w:rsidR="008D1166" w:rsidRPr="00C97EA9" w14:paraId="759A550F" w14:textId="77777777" w:rsidTr="007F329F">
        <w:trPr>
          <w:trHeight w:val="284"/>
        </w:trPr>
        <w:tc>
          <w:tcPr>
            <w:tcW w:w="9072" w:type="dxa"/>
            <w:gridSpan w:val="4"/>
          </w:tcPr>
          <w:p w14:paraId="4356D79C" w14:textId="77777777" w:rsidR="00FA5378" w:rsidRPr="00C97EA9" w:rsidRDefault="00FA5378" w:rsidP="00FA5378">
            <w:pPr>
              <w:jc w:val="center"/>
              <w:rPr>
                <w:rFonts w:cs="Times New Roman"/>
                <w:sz w:val="18"/>
                <w:szCs w:val="18"/>
                <w:lang w:val="en-US"/>
              </w:rPr>
            </w:pPr>
            <w:r w:rsidRPr="00C97EA9">
              <w:rPr>
                <w:rFonts w:cs="Times New Roman"/>
                <w:i/>
                <w:sz w:val="18"/>
                <w:szCs w:val="18"/>
                <w:lang w:val="en-US"/>
              </w:rPr>
              <w:t>10 days after SE</w:t>
            </w:r>
          </w:p>
        </w:tc>
      </w:tr>
      <w:tr w:rsidR="008D1166" w:rsidRPr="00C97EA9" w14:paraId="43ADC1D8" w14:textId="77777777" w:rsidTr="007F329F">
        <w:tc>
          <w:tcPr>
            <w:tcW w:w="1228" w:type="dxa"/>
          </w:tcPr>
          <w:p w14:paraId="3CBE150A" w14:textId="77777777" w:rsidR="00FA5378" w:rsidRPr="00C97EA9" w:rsidRDefault="00FA5378" w:rsidP="00FA5378">
            <w:pPr>
              <w:rPr>
                <w:rFonts w:cs="Times New Roman"/>
                <w:sz w:val="18"/>
                <w:szCs w:val="18"/>
                <w:lang w:val="en-US"/>
              </w:rPr>
            </w:pPr>
            <w:r w:rsidRPr="00C97EA9">
              <w:rPr>
                <w:rFonts w:cs="Times New Roman"/>
                <w:sz w:val="18"/>
                <w:szCs w:val="18"/>
                <w:lang w:val="en-US"/>
              </w:rPr>
              <w:t>0.010</w:t>
            </w:r>
          </w:p>
        </w:tc>
        <w:tc>
          <w:tcPr>
            <w:tcW w:w="2801" w:type="dxa"/>
          </w:tcPr>
          <w:p w14:paraId="6339EC62" w14:textId="77777777" w:rsidR="00FA5378" w:rsidRPr="00C97EA9" w:rsidRDefault="00FA5378" w:rsidP="00FA5378">
            <w:pPr>
              <w:rPr>
                <w:rFonts w:cs="Times New Roman"/>
                <w:sz w:val="18"/>
                <w:szCs w:val="18"/>
                <w:lang w:val="en-US"/>
              </w:rPr>
            </w:pPr>
            <w:r w:rsidRPr="00C97EA9">
              <w:rPr>
                <w:rFonts w:cs="Times New Roman"/>
                <w:sz w:val="18"/>
                <w:szCs w:val="18"/>
                <w:lang w:val="en-US"/>
              </w:rPr>
              <w:t>Rho cell motility signaling pathway</w:t>
            </w:r>
          </w:p>
        </w:tc>
        <w:tc>
          <w:tcPr>
            <w:tcW w:w="1403" w:type="dxa"/>
          </w:tcPr>
          <w:p w14:paraId="402E5DF1" w14:textId="77777777" w:rsidR="00FA5378" w:rsidRPr="00C97EA9" w:rsidRDefault="00FA5378" w:rsidP="00FA5378">
            <w:pPr>
              <w:rPr>
                <w:rFonts w:cs="Times New Roman"/>
                <w:sz w:val="18"/>
                <w:szCs w:val="18"/>
                <w:lang w:val="en-US"/>
              </w:rPr>
            </w:pPr>
            <w:r w:rsidRPr="00C97EA9">
              <w:rPr>
                <w:rFonts w:cs="Times New Roman"/>
                <w:sz w:val="18"/>
                <w:szCs w:val="18"/>
                <w:lang w:val="en-US"/>
              </w:rPr>
              <w:t>BioCarta</w:t>
            </w:r>
          </w:p>
        </w:tc>
        <w:tc>
          <w:tcPr>
            <w:tcW w:w="3640" w:type="dxa"/>
          </w:tcPr>
          <w:p w14:paraId="4DD6C76F" w14:textId="1E4E52BD" w:rsidR="00FA5378" w:rsidRPr="00C97EA9" w:rsidRDefault="00FA5378" w:rsidP="00FA5378">
            <w:pPr>
              <w:rPr>
                <w:rFonts w:cs="Times New Roman"/>
                <w:sz w:val="18"/>
                <w:szCs w:val="18"/>
                <w:lang w:val="de-DE"/>
              </w:rPr>
            </w:pPr>
            <w:r w:rsidRPr="00C97EA9">
              <w:rPr>
                <w:rFonts w:cs="Times New Roman"/>
                <w:sz w:val="18"/>
                <w:szCs w:val="18"/>
                <w:lang w:val="de-DE"/>
              </w:rPr>
              <w:t>PFN1, TRIO, GSN, VCL, TLN1</w:t>
            </w:r>
          </w:p>
        </w:tc>
      </w:tr>
      <w:tr w:rsidR="008D1166" w:rsidRPr="00C97EA9" w14:paraId="17AFA088" w14:textId="77777777" w:rsidTr="007F329F">
        <w:tc>
          <w:tcPr>
            <w:tcW w:w="1228" w:type="dxa"/>
          </w:tcPr>
          <w:p w14:paraId="7BF2511C" w14:textId="77777777" w:rsidR="00FA5378" w:rsidRPr="00C97EA9" w:rsidRDefault="00FA5378" w:rsidP="00FA5378">
            <w:pPr>
              <w:rPr>
                <w:rFonts w:cs="Times New Roman"/>
                <w:sz w:val="18"/>
                <w:szCs w:val="18"/>
                <w:lang w:val="en-US"/>
              </w:rPr>
            </w:pPr>
            <w:r w:rsidRPr="00C97EA9">
              <w:rPr>
                <w:rFonts w:cs="Times New Roman"/>
                <w:sz w:val="18"/>
                <w:szCs w:val="18"/>
                <w:lang w:val="en-US"/>
              </w:rPr>
              <w:t>0.013</w:t>
            </w:r>
          </w:p>
        </w:tc>
        <w:tc>
          <w:tcPr>
            <w:tcW w:w="2801" w:type="dxa"/>
          </w:tcPr>
          <w:p w14:paraId="1A1E909E" w14:textId="77777777" w:rsidR="00FA5378" w:rsidRPr="00C97EA9" w:rsidRDefault="00FA5378" w:rsidP="00FA5378">
            <w:pPr>
              <w:rPr>
                <w:rFonts w:cs="Times New Roman"/>
                <w:sz w:val="18"/>
                <w:szCs w:val="18"/>
                <w:lang w:val="en-US"/>
              </w:rPr>
            </w:pPr>
            <w:r w:rsidRPr="00C97EA9">
              <w:rPr>
                <w:rFonts w:cs="Times New Roman"/>
                <w:sz w:val="18"/>
                <w:szCs w:val="18"/>
                <w:lang w:val="en-US"/>
              </w:rPr>
              <w:t>Amoebiasis - Homo sapiens (human)</w:t>
            </w:r>
          </w:p>
        </w:tc>
        <w:tc>
          <w:tcPr>
            <w:tcW w:w="1403" w:type="dxa"/>
          </w:tcPr>
          <w:p w14:paraId="219EB107" w14:textId="77777777" w:rsidR="00FA5378" w:rsidRPr="00C97EA9" w:rsidRDefault="00FA5378" w:rsidP="00FA5378">
            <w:pPr>
              <w:rPr>
                <w:rFonts w:cs="Times New Roman"/>
                <w:sz w:val="18"/>
                <w:szCs w:val="18"/>
                <w:lang w:val="en-US"/>
              </w:rPr>
            </w:pPr>
            <w:r w:rsidRPr="00C97EA9">
              <w:rPr>
                <w:rFonts w:cs="Times New Roman"/>
                <w:sz w:val="18"/>
                <w:szCs w:val="18"/>
                <w:lang w:val="en-US"/>
              </w:rPr>
              <w:t>KEGG</w:t>
            </w:r>
          </w:p>
        </w:tc>
        <w:tc>
          <w:tcPr>
            <w:tcW w:w="3640" w:type="dxa"/>
          </w:tcPr>
          <w:p w14:paraId="5FFA12C9" w14:textId="02631582" w:rsidR="00FA5378" w:rsidRPr="00C97EA9" w:rsidRDefault="00FA5378" w:rsidP="00FA5378">
            <w:pPr>
              <w:rPr>
                <w:rFonts w:cs="Times New Roman"/>
                <w:sz w:val="18"/>
                <w:szCs w:val="18"/>
                <w:lang w:val="en-US"/>
              </w:rPr>
            </w:pPr>
            <w:r w:rsidRPr="00C97EA9">
              <w:rPr>
                <w:rFonts w:cs="Times New Roman"/>
                <w:sz w:val="18"/>
                <w:szCs w:val="18"/>
                <w:lang w:val="en-US"/>
              </w:rPr>
              <w:t>RAB7A, ITGB2, HSPB1, PRKCB, VCL, ACTN1, PRKCG, ITGAM</w:t>
            </w:r>
          </w:p>
        </w:tc>
      </w:tr>
      <w:tr w:rsidR="008D1166" w:rsidRPr="00C97EA9" w14:paraId="7AA929A0" w14:textId="77777777" w:rsidTr="007F329F">
        <w:tc>
          <w:tcPr>
            <w:tcW w:w="1228" w:type="dxa"/>
          </w:tcPr>
          <w:p w14:paraId="47AE5061" w14:textId="77777777" w:rsidR="00FA5378" w:rsidRPr="00C97EA9" w:rsidRDefault="00FA5378" w:rsidP="00FA5378">
            <w:pPr>
              <w:rPr>
                <w:rFonts w:cs="Times New Roman"/>
                <w:sz w:val="18"/>
                <w:szCs w:val="18"/>
                <w:lang w:val="en-US"/>
              </w:rPr>
            </w:pPr>
            <w:r w:rsidRPr="00C97EA9">
              <w:rPr>
                <w:rFonts w:cs="Times New Roman"/>
                <w:sz w:val="18"/>
                <w:szCs w:val="18"/>
                <w:lang w:val="en-US"/>
              </w:rPr>
              <w:t>0.017</w:t>
            </w:r>
          </w:p>
        </w:tc>
        <w:tc>
          <w:tcPr>
            <w:tcW w:w="2801" w:type="dxa"/>
          </w:tcPr>
          <w:p w14:paraId="054E8451" w14:textId="77777777" w:rsidR="00FA5378" w:rsidRPr="00C97EA9" w:rsidRDefault="00FA5378" w:rsidP="00FA5378">
            <w:pPr>
              <w:rPr>
                <w:rFonts w:cs="Times New Roman"/>
                <w:sz w:val="18"/>
                <w:szCs w:val="18"/>
                <w:lang w:val="en-US"/>
              </w:rPr>
            </w:pPr>
            <w:r w:rsidRPr="00C97EA9">
              <w:rPr>
                <w:rFonts w:cs="Times New Roman"/>
                <w:sz w:val="18"/>
                <w:szCs w:val="18"/>
                <w:lang w:val="en-US"/>
              </w:rPr>
              <w:t>amb2 integrin signaling</w:t>
            </w:r>
          </w:p>
        </w:tc>
        <w:tc>
          <w:tcPr>
            <w:tcW w:w="1403" w:type="dxa"/>
          </w:tcPr>
          <w:p w14:paraId="3036BA32" w14:textId="77777777" w:rsidR="00FA5378" w:rsidRPr="00C97EA9" w:rsidRDefault="00FA5378" w:rsidP="00FA5378">
            <w:pPr>
              <w:rPr>
                <w:rFonts w:cs="Times New Roman"/>
                <w:sz w:val="18"/>
                <w:szCs w:val="18"/>
                <w:lang w:val="en-US"/>
              </w:rPr>
            </w:pPr>
            <w:r w:rsidRPr="00C97EA9">
              <w:rPr>
                <w:rFonts w:cs="Times New Roman"/>
                <w:sz w:val="18"/>
                <w:szCs w:val="18"/>
                <w:lang w:val="en-US"/>
              </w:rPr>
              <w:t>PID</w:t>
            </w:r>
          </w:p>
        </w:tc>
        <w:tc>
          <w:tcPr>
            <w:tcW w:w="3640" w:type="dxa"/>
          </w:tcPr>
          <w:p w14:paraId="3E91CE6E" w14:textId="488341E8" w:rsidR="00FA5378" w:rsidRPr="00C97EA9" w:rsidRDefault="00FA5378" w:rsidP="00FA5378">
            <w:pPr>
              <w:rPr>
                <w:rFonts w:cs="Times New Roman"/>
                <w:sz w:val="18"/>
                <w:szCs w:val="18"/>
                <w:lang w:val="en-US"/>
              </w:rPr>
            </w:pPr>
            <w:r w:rsidRPr="00C97EA9">
              <w:rPr>
                <w:rFonts w:cs="Times New Roman"/>
                <w:sz w:val="18"/>
                <w:szCs w:val="18"/>
                <w:lang w:val="en-US"/>
              </w:rPr>
              <w:t>JAM3, LRP1, ITGAM, ITGB2, TLN1</w:t>
            </w:r>
          </w:p>
        </w:tc>
      </w:tr>
      <w:tr w:rsidR="008D1166" w:rsidRPr="00C97EA9" w14:paraId="4A30C9B5" w14:textId="77777777" w:rsidTr="007F329F">
        <w:tc>
          <w:tcPr>
            <w:tcW w:w="1228" w:type="dxa"/>
          </w:tcPr>
          <w:p w14:paraId="46AECCE5" w14:textId="77777777" w:rsidR="00FA5378" w:rsidRPr="00C97EA9" w:rsidRDefault="00FA5378" w:rsidP="00FA5378">
            <w:pPr>
              <w:rPr>
                <w:rFonts w:cs="Times New Roman"/>
                <w:sz w:val="18"/>
                <w:szCs w:val="18"/>
                <w:lang w:val="en-US"/>
              </w:rPr>
            </w:pPr>
            <w:r w:rsidRPr="00C97EA9">
              <w:rPr>
                <w:rFonts w:cs="Times New Roman"/>
                <w:sz w:val="18"/>
                <w:szCs w:val="18"/>
                <w:lang w:val="en-US"/>
              </w:rPr>
              <w:t>0.018</w:t>
            </w:r>
          </w:p>
        </w:tc>
        <w:tc>
          <w:tcPr>
            <w:tcW w:w="2801" w:type="dxa"/>
          </w:tcPr>
          <w:p w14:paraId="3AF74B14" w14:textId="77777777" w:rsidR="00FA5378" w:rsidRPr="00C97EA9" w:rsidRDefault="00FA5378" w:rsidP="00FA5378">
            <w:pPr>
              <w:rPr>
                <w:rFonts w:cs="Times New Roman"/>
                <w:sz w:val="18"/>
                <w:szCs w:val="18"/>
                <w:lang w:val="en-US"/>
              </w:rPr>
            </w:pPr>
            <w:r w:rsidRPr="00C97EA9">
              <w:rPr>
                <w:rFonts w:cs="Times New Roman"/>
                <w:sz w:val="18"/>
                <w:szCs w:val="18"/>
                <w:lang w:val="en-US"/>
              </w:rPr>
              <w:t>Cell-extracellular matrix interactions</w:t>
            </w:r>
          </w:p>
        </w:tc>
        <w:tc>
          <w:tcPr>
            <w:tcW w:w="1403" w:type="dxa"/>
          </w:tcPr>
          <w:p w14:paraId="3C080898" w14:textId="77777777" w:rsidR="00FA5378" w:rsidRPr="00C97EA9" w:rsidRDefault="00FA5378" w:rsidP="00FA5378">
            <w:pPr>
              <w:rPr>
                <w:rFonts w:cs="Times New Roman"/>
                <w:sz w:val="18"/>
                <w:szCs w:val="18"/>
                <w:lang w:val="en-US"/>
              </w:rPr>
            </w:pPr>
            <w:r w:rsidRPr="00C97EA9">
              <w:rPr>
                <w:rFonts w:cs="Times New Roman"/>
                <w:sz w:val="18"/>
                <w:szCs w:val="18"/>
                <w:lang w:val="en-US"/>
              </w:rPr>
              <w:t>Reactome</w:t>
            </w:r>
          </w:p>
        </w:tc>
        <w:tc>
          <w:tcPr>
            <w:tcW w:w="3640" w:type="dxa"/>
          </w:tcPr>
          <w:p w14:paraId="1B3E9041" w14:textId="77D3C4EF" w:rsidR="00FA5378" w:rsidRPr="00C97EA9" w:rsidRDefault="00FA5378" w:rsidP="00FA5378">
            <w:pPr>
              <w:rPr>
                <w:rFonts w:cs="Times New Roman"/>
                <w:sz w:val="18"/>
                <w:szCs w:val="18"/>
                <w:lang w:val="en-US"/>
              </w:rPr>
            </w:pPr>
            <w:r w:rsidRPr="00C97EA9">
              <w:rPr>
                <w:rFonts w:cs="Times New Roman"/>
                <w:sz w:val="18"/>
                <w:szCs w:val="18"/>
                <w:lang w:val="en-US"/>
              </w:rPr>
              <w:t>FERMT2, ACTN1, RSU1</w:t>
            </w:r>
          </w:p>
        </w:tc>
      </w:tr>
      <w:tr w:rsidR="008D1166" w:rsidRPr="00C97EA9" w14:paraId="74DDA989" w14:textId="77777777" w:rsidTr="007F329F">
        <w:tc>
          <w:tcPr>
            <w:tcW w:w="1228" w:type="dxa"/>
          </w:tcPr>
          <w:p w14:paraId="4CB6F228" w14:textId="77777777" w:rsidR="00FA5378" w:rsidRPr="00C97EA9" w:rsidRDefault="00FA5378" w:rsidP="00FA5378">
            <w:pPr>
              <w:rPr>
                <w:rFonts w:cs="Times New Roman"/>
                <w:sz w:val="18"/>
                <w:szCs w:val="18"/>
                <w:lang w:val="en-US"/>
              </w:rPr>
            </w:pPr>
          </w:p>
        </w:tc>
        <w:tc>
          <w:tcPr>
            <w:tcW w:w="2801" w:type="dxa"/>
          </w:tcPr>
          <w:p w14:paraId="2174B45C" w14:textId="77777777" w:rsidR="00FA5378" w:rsidRPr="00C97EA9" w:rsidRDefault="00FA5378" w:rsidP="00FA5378">
            <w:pPr>
              <w:rPr>
                <w:rFonts w:cs="Times New Roman"/>
                <w:sz w:val="18"/>
                <w:szCs w:val="18"/>
                <w:lang w:val="en-US"/>
              </w:rPr>
            </w:pPr>
          </w:p>
        </w:tc>
        <w:tc>
          <w:tcPr>
            <w:tcW w:w="1403" w:type="dxa"/>
          </w:tcPr>
          <w:p w14:paraId="1538005F" w14:textId="77777777" w:rsidR="00FA5378" w:rsidRPr="00C97EA9" w:rsidRDefault="00FA5378" w:rsidP="00FA5378">
            <w:pPr>
              <w:rPr>
                <w:rFonts w:cs="Times New Roman"/>
                <w:sz w:val="18"/>
                <w:szCs w:val="18"/>
                <w:lang w:val="en-US"/>
              </w:rPr>
            </w:pPr>
          </w:p>
        </w:tc>
        <w:tc>
          <w:tcPr>
            <w:tcW w:w="3640" w:type="dxa"/>
          </w:tcPr>
          <w:p w14:paraId="2072F2E9" w14:textId="77777777" w:rsidR="00FA5378" w:rsidRPr="00C97EA9" w:rsidRDefault="00FA5378" w:rsidP="00FA5378">
            <w:pPr>
              <w:rPr>
                <w:rFonts w:cs="Times New Roman"/>
                <w:sz w:val="18"/>
                <w:szCs w:val="18"/>
                <w:lang w:val="en-US"/>
              </w:rPr>
            </w:pPr>
          </w:p>
        </w:tc>
      </w:tr>
      <w:tr w:rsidR="008D1166" w:rsidRPr="00C97EA9" w14:paraId="6E10CB72" w14:textId="77777777" w:rsidTr="007F329F">
        <w:trPr>
          <w:trHeight w:val="284"/>
        </w:trPr>
        <w:tc>
          <w:tcPr>
            <w:tcW w:w="9072" w:type="dxa"/>
            <w:gridSpan w:val="4"/>
          </w:tcPr>
          <w:p w14:paraId="76BDE540" w14:textId="77777777" w:rsidR="00FA5378" w:rsidRPr="00C97EA9" w:rsidRDefault="00FA5378" w:rsidP="00FA5378">
            <w:pPr>
              <w:jc w:val="center"/>
              <w:rPr>
                <w:rFonts w:cs="Times New Roman"/>
                <w:sz w:val="18"/>
                <w:szCs w:val="18"/>
                <w:lang w:val="en-US"/>
              </w:rPr>
            </w:pPr>
            <w:r w:rsidRPr="00C97EA9">
              <w:rPr>
                <w:rFonts w:cs="Times New Roman"/>
                <w:i/>
                <w:sz w:val="18"/>
                <w:szCs w:val="18"/>
                <w:lang w:val="en-US"/>
              </w:rPr>
              <w:t>8 weeks after SE</w:t>
            </w:r>
          </w:p>
        </w:tc>
      </w:tr>
      <w:tr w:rsidR="008D1166" w:rsidRPr="00C97EA9" w14:paraId="22DA543A" w14:textId="77777777" w:rsidTr="007F329F">
        <w:tc>
          <w:tcPr>
            <w:tcW w:w="1228" w:type="dxa"/>
          </w:tcPr>
          <w:p w14:paraId="1559D6B8" w14:textId="77777777" w:rsidR="00FA5378" w:rsidRPr="00C97EA9" w:rsidRDefault="00FA5378" w:rsidP="00FA5378">
            <w:pPr>
              <w:rPr>
                <w:rFonts w:cs="Times New Roman"/>
                <w:sz w:val="18"/>
                <w:szCs w:val="18"/>
                <w:lang w:val="en-US"/>
              </w:rPr>
            </w:pPr>
            <w:r w:rsidRPr="00C97EA9">
              <w:rPr>
                <w:rFonts w:cs="Times New Roman"/>
                <w:sz w:val="18"/>
                <w:szCs w:val="18"/>
                <w:lang w:val="en-US"/>
              </w:rPr>
              <w:t>0.006</w:t>
            </w:r>
          </w:p>
        </w:tc>
        <w:tc>
          <w:tcPr>
            <w:tcW w:w="2801" w:type="dxa"/>
          </w:tcPr>
          <w:p w14:paraId="328EFF86" w14:textId="77777777" w:rsidR="00FA5378" w:rsidRPr="00C97EA9" w:rsidRDefault="00FA5378" w:rsidP="00FA5378">
            <w:pPr>
              <w:rPr>
                <w:rFonts w:cs="Times New Roman"/>
                <w:sz w:val="18"/>
                <w:szCs w:val="18"/>
                <w:lang w:val="en-US"/>
              </w:rPr>
            </w:pPr>
            <w:r w:rsidRPr="00C97EA9">
              <w:rPr>
                <w:rFonts w:cs="Times New Roman"/>
                <w:sz w:val="18"/>
                <w:szCs w:val="18"/>
                <w:lang w:val="en-US"/>
              </w:rPr>
              <w:t>Cell junction organization</w:t>
            </w:r>
          </w:p>
        </w:tc>
        <w:tc>
          <w:tcPr>
            <w:tcW w:w="1403" w:type="dxa"/>
          </w:tcPr>
          <w:p w14:paraId="32ED97BD" w14:textId="77777777" w:rsidR="00FA5378" w:rsidRPr="00C97EA9" w:rsidRDefault="00FA5378" w:rsidP="00FA5378">
            <w:pPr>
              <w:rPr>
                <w:rFonts w:cs="Times New Roman"/>
                <w:sz w:val="18"/>
                <w:szCs w:val="18"/>
                <w:lang w:val="en-US"/>
              </w:rPr>
            </w:pPr>
            <w:r w:rsidRPr="00C97EA9">
              <w:rPr>
                <w:rFonts w:cs="Times New Roman"/>
                <w:sz w:val="18"/>
                <w:szCs w:val="18"/>
                <w:lang w:val="en-US"/>
              </w:rPr>
              <w:t>Reactome</w:t>
            </w:r>
          </w:p>
        </w:tc>
        <w:tc>
          <w:tcPr>
            <w:tcW w:w="3640" w:type="dxa"/>
          </w:tcPr>
          <w:p w14:paraId="5FE30241" w14:textId="64DCA2DF" w:rsidR="00FA5378" w:rsidRPr="00C97EA9" w:rsidRDefault="00FA5378" w:rsidP="00FA5378">
            <w:pPr>
              <w:rPr>
                <w:rFonts w:cs="Times New Roman"/>
                <w:sz w:val="18"/>
                <w:szCs w:val="18"/>
                <w:lang w:val="en-US"/>
              </w:rPr>
            </w:pPr>
            <w:r w:rsidRPr="00C97EA9">
              <w:rPr>
                <w:rFonts w:cs="Times New Roman"/>
                <w:sz w:val="18"/>
                <w:szCs w:val="18"/>
                <w:lang w:val="en-US"/>
              </w:rPr>
              <w:t>ITGB1, CDH4</w:t>
            </w:r>
          </w:p>
        </w:tc>
      </w:tr>
      <w:tr w:rsidR="008D1166" w:rsidRPr="00C97EA9" w14:paraId="3CEA38EF" w14:textId="77777777" w:rsidTr="007F329F">
        <w:tc>
          <w:tcPr>
            <w:tcW w:w="1228" w:type="dxa"/>
          </w:tcPr>
          <w:p w14:paraId="2CDDFC07" w14:textId="77777777" w:rsidR="00FA5378" w:rsidRPr="00C97EA9" w:rsidRDefault="00FA5378" w:rsidP="00FA5378">
            <w:pPr>
              <w:rPr>
                <w:rFonts w:cs="Times New Roman"/>
                <w:sz w:val="18"/>
                <w:szCs w:val="18"/>
                <w:lang w:val="en-US"/>
              </w:rPr>
            </w:pPr>
            <w:r w:rsidRPr="00C97EA9">
              <w:rPr>
                <w:rFonts w:cs="Times New Roman"/>
                <w:sz w:val="18"/>
                <w:szCs w:val="18"/>
                <w:lang w:val="en-US"/>
              </w:rPr>
              <w:t>0.016</w:t>
            </w:r>
          </w:p>
        </w:tc>
        <w:tc>
          <w:tcPr>
            <w:tcW w:w="2801" w:type="dxa"/>
          </w:tcPr>
          <w:p w14:paraId="5B1A72E8" w14:textId="77777777" w:rsidR="00FA5378" w:rsidRPr="00C97EA9" w:rsidRDefault="00FA5378" w:rsidP="00FA5378">
            <w:pPr>
              <w:rPr>
                <w:rFonts w:cs="Times New Roman"/>
                <w:sz w:val="18"/>
                <w:szCs w:val="18"/>
                <w:lang w:val="en-US"/>
              </w:rPr>
            </w:pPr>
            <w:r w:rsidRPr="00C97EA9">
              <w:rPr>
                <w:rFonts w:cs="Times New Roman"/>
                <w:sz w:val="18"/>
                <w:szCs w:val="18"/>
                <w:lang w:val="en-US"/>
              </w:rPr>
              <w:t>Cell adhesion molecules (CAMs) - Homo sapiens (human)</w:t>
            </w:r>
          </w:p>
        </w:tc>
        <w:tc>
          <w:tcPr>
            <w:tcW w:w="1403" w:type="dxa"/>
          </w:tcPr>
          <w:p w14:paraId="20B70A5F" w14:textId="77777777" w:rsidR="00FA5378" w:rsidRPr="00C97EA9" w:rsidRDefault="00FA5378" w:rsidP="00FA5378">
            <w:pPr>
              <w:rPr>
                <w:rFonts w:cs="Times New Roman"/>
                <w:sz w:val="18"/>
                <w:szCs w:val="18"/>
                <w:lang w:val="en-US"/>
              </w:rPr>
            </w:pPr>
            <w:r w:rsidRPr="00C97EA9">
              <w:rPr>
                <w:rFonts w:cs="Times New Roman"/>
                <w:sz w:val="18"/>
                <w:szCs w:val="18"/>
                <w:lang w:val="en-US"/>
              </w:rPr>
              <w:t>KEGG</w:t>
            </w:r>
          </w:p>
        </w:tc>
        <w:tc>
          <w:tcPr>
            <w:tcW w:w="3640" w:type="dxa"/>
          </w:tcPr>
          <w:p w14:paraId="29159B0E" w14:textId="2A2E2F8E" w:rsidR="00FA5378" w:rsidRPr="00C97EA9" w:rsidRDefault="00FA5378" w:rsidP="00FA5378">
            <w:pPr>
              <w:rPr>
                <w:rFonts w:cs="Times New Roman"/>
                <w:sz w:val="18"/>
                <w:szCs w:val="18"/>
                <w:lang w:val="en-US"/>
              </w:rPr>
            </w:pPr>
            <w:r w:rsidRPr="00C97EA9">
              <w:rPr>
                <w:rFonts w:cs="Times New Roman"/>
                <w:sz w:val="18"/>
                <w:szCs w:val="18"/>
                <w:lang w:val="en-US"/>
              </w:rPr>
              <w:t>ITGB1, CDH4</w:t>
            </w:r>
          </w:p>
        </w:tc>
      </w:tr>
      <w:tr w:rsidR="008D1166" w:rsidRPr="00C97EA9" w14:paraId="588378DB" w14:textId="77777777" w:rsidTr="007F329F">
        <w:tc>
          <w:tcPr>
            <w:tcW w:w="1228" w:type="dxa"/>
          </w:tcPr>
          <w:p w14:paraId="0097024B" w14:textId="77777777" w:rsidR="00FA5378" w:rsidRPr="00C97EA9" w:rsidRDefault="00FA5378" w:rsidP="00FA5378">
            <w:pPr>
              <w:rPr>
                <w:rFonts w:cs="Times New Roman"/>
                <w:sz w:val="18"/>
                <w:szCs w:val="18"/>
                <w:lang w:val="en-US"/>
              </w:rPr>
            </w:pPr>
            <w:r w:rsidRPr="00C97EA9">
              <w:rPr>
                <w:rFonts w:cs="Times New Roman"/>
                <w:sz w:val="18"/>
                <w:szCs w:val="18"/>
                <w:lang w:val="en-US"/>
              </w:rPr>
              <w:t>0.019</w:t>
            </w:r>
          </w:p>
        </w:tc>
        <w:tc>
          <w:tcPr>
            <w:tcW w:w="2801" w:type="dxa"/>
          </w:tcPr>
          <w:p w14:paraId="3C3FA614" w14:textId="77777777" w:rsidR="00FA5378" w:rsidRPr="00C97EA9" w:rsidRDefault="00FA5378" w:rsidP="00FA5378">
            <w:pPr>
              <w:rPr>
                <w:rFonts w:cs="Times New Roman"/>
                <w:sz w:val="18"/>
                <w:szCs w:val="18"/>
                <w:lang w:val="en-US"/>
              </w:rPr>
            </w:pPr>
            <w:r w:rsidRPr="00C97EA9">
              <w:rPr>
                <w:rFonts w:cs="Times New Roman"/>
                <w:sz w:val="18"/>
                <w:szCs w:val="18"/>
                <w:lang w:val="en-US"/>
              </w:rPr>
              <w:t>Cell-cell communication</w:t>
            </w:r>
          </w:p>
        </w:tc>
        <w:tc>
          <w:tcPr>
            <w:tcW w:w="1403" w:type="dxa"/>
          </w:tcPr>
          <w:p w14:paraId="70D314E5" w14:textId="77777777" w:rsidR="00FA5378" w:rsidRPr="00C97EA9" w:rsidRDefault="00FA5378" w:rsidP="00FA5378">
            <w:pPr>
              <w:rPr>
                <w:rFonts w:cs="Times New Roman"/>
                <w:sz w:val="18"/>
                <w:szCs w:val="18"/>
                <w:lang w:val="en-US"/>
              </w:rPr>
            </w:pPr>
            <w:r w:rsidRPr="00C97EA9">
              <w:rPr>
                <w:rFonts w:cs="Times New Roman"/>
                <w:sz w:val="18"/>
                <w:szCs w:val="18"/>
                <w:lang w:val="en-US"/>
              </w:rPr>
              <w:t>Reactome</w:t>
            </w:r>
          </w:p>
        </w:tc>
        <w:tc>
          <w:tcPr>
            <w:tcW w:w="3640" w:type="dxa"/>
          </w:tcPr>
          <w:p w14:paraId="6CD5935E" w14:textId="4CEF4755" w:rsidR="00FA5378" w:rsidRPr="00C97EA9" w:rsidRDefault="00FA5378" w:rsidP="00FA5378">
            <w:pPr>
              <w:rPr>
                <w:rFonts w:cs="Times New Roman"/>
                <w:sz w:val="18"/>
                <w:szCs w:val="18"/>
                <w:lang w:val="en-US"/>
              </w:rPr>
            </w:pPr>
            <w:r w:rsidRPr="00C97EA9">
              <w:rPr>
                <w:rFonts w:cs="Times New Roman"/>
                <w:sz w:val="18"/>
                <w:szCs w:val="18"/>
                <w:lang w:val="en-US"/>
              </w:rPr>
              <w:t>ITGB1, CDH4</w:t>
            </w:r>
          </w:p>
        </w:tc>
      </w:tr>
    </w:tbl>
    <w:p w14:paraId="571BF7A5" w14:textId="038EAE76" w:rsidR="007F6798" w:rsidRPr="00C97EA9" w:rsidRDefault="00932198" w:rsidP="009744B2">
      <w:pPr>
        <w:jc w:val="both"/>
        <w:rPr>
          <w:rFonts w:eastAsia="Calibri"/>
          <w:sz w:val="20"/>
          <w:lang w:val="en-US"/>
        </w:rPr>
      </w:pPr>
      <w:r w:rsidRPr="00C97EA9">
        <w:rPr>
          <w:rFonts w:eastAsia="Calibri"/>
          <w:sz w:val="20"/>
          <w:lang w:val="en-US"/>
        </w:rPr>
        <w:t xml:space="preserve">ConsensusPathDB overrepresentation tool was used for pathway enrichment analysis. All pathways with a </w:t>
      </w:r>
      <w:r w:rsidRPr="00C97EA9">
        <w:rPr>
          <w:rFonts w:eastAsia="Calibri"/>
          <w:i/>
          <w:sz w:val="20"/>
          <w:lang w:val="en-US"/>
        </w:rPr>
        <w:t>p</w:t>
      </w:r>
      <w:r w:rsidRPr="00C97EA9">
        <w:rPr>
          <w:rFonts w:eastAsia="Calibri"/>
          <w:sz w:val="20"/>
          <w:lang w:val="en-US"/>
        </w:rPr>
        <w:t>-value &lt; 0.05 and at least two overlap members were considered for further analysis.</w:t>
      </w:r>
    </w:p>
    <w:p w14:paraId="13C787B6" w14:textId="77777777" w:rsidR="00B32438" w:rsidRPr="00C97EA9" w:rsidRDefault="00B32438" w:rsidP="009744B2">
      <w:pPr>
        <w:jc w:val="both"/>
        <w:rPr>
          <w:rFonts w:eastAsia="Calibri"/>
          <w:sz w:val="20"/>
          <w:lang w:val="en-US"/>
        </w:rPr>
      </w:pPr>
    </w:p>
    <w:p w14:paraId="3CAD8EFD" w14:textId="69535B18" w:rsidR="00932198" w:rsidRPr="00C97EA9" w:rsidRDefault="00932198" w:rsidP="00932198">
      <w:pPr>
        <w:rPr>
          <w:rFonts w:eastAsia="Calibri"/>
          <w:sz w:val="20"/>
          <w:lang w:val="en-US"/>
        </w:rPr>
      </w:pPr>
      <w:r w:rsidRPr="00C97EA9">
        <w:rPr>
          <w:rFonts w:eastAsia="Calibri"/>
          <w:sz w:val="20"/>
          <w:lang w:val="en-US"/>
        </w:rPr>
        <w:br w:type="page"/>
      </w:r>
    </w:p>
    <w:p w14:paraId="537B2852" w14:textId="42D749AA" w:rsidR="00932198" w:rsidRPr="00C97EA9" w:rsidRDefault="0048674C" w:rsidP="00932198">
      <w:pPr>
        <w:spacing w:before="100" w:beforeAutospacing="1" w:line="480" w:lineRule="auto"/>
        <w:jc w:val="both"/>
        <w:rPr>
          <w:rFonts w:eastAsia="Calibri"/>
          <w:lang w:val="en-US"/>
        </w:rPr>
      </w:pPr>
      <w:r w:rsidRPr="00C97EA9">
        <w:rPr>
          <w:rFonts w:eastAsia="Calibri"/>
          <w:lang w:val="en-US"/>
        </w:rPr>
        <w:t>Table 7</w:t>
      </w:r>
      <w:r w:rsidR="00932198" w:rsidRPr="00C97EA9">
        <w:rPr>
          <w:rFonts w:eastAsia="Calibri"/>
          <w:lang w:val="en-US"/>
        </w:rPr>
        <w:t xml:space="preserve">: </w:t>
      </w:r>
      <w:r w:rsidR="00C02A1A" w:rsidRPr="00C97EA9">
        <w:rPr>
          <w:color w:val="141314"/>
          <w:lang w:val="en-US"/>
        </w:rPr>
        <w:t xml:space="preserve">Overrepresented </w:t>
      </w:r>
      <w:r w:rsidR="00932198" w:rsidRPr="00C97EA9">
        <w:rPr>
          <w:rFonts w:eastAsia="Calibri"/>
          <w:lang w:val="en-US"/>
        </w:rPr>
        <w:t xml:space="preserve">pathways linked with </w:t>
      </w:r>
      <w:r w:rsidR="00300251" w:rsidRPr="00C97EA9">
        <w:rPr>
          <w:rFonts w:eastAsia="Calibri"/>
          <w:lang w:val="en-US"/>
        </w:rPr>
        <w:t>ECM, cell-ECM and cell-cell interactions</w:t>
      </w:r>
      <w:r w:rsidR="00932198" w:rsidRPr="00C97EA9">
        <w:rPr>
          <w:rFonts w:eastAsia="Calibri"/>
          <w:lang w:val="en-US"/>
        </w:rPr>
        <w:t xml:space="preserve"> in the PHC – Genomatix</w:t>
      </w:r>
    </w:p>
    <w:tbl>
      <w:tblPr>
        <w:tblStyle w:val="Tabellenraster"/>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2808"/>
        <w:gridCol w:w="1408"/>
        <w:gridCol w:w="3625"/>
      </w:tblGrid>
      <w:tr w:rsidR="008737B3" w:rsidRPr="00C97EA9" w14:paraId="5B12FB09" w14:textId="77777777" w:rsidTr="00932198">
        <w:trPr>
          <w:trHeight w:val="340"/>
        </w:trPr>
        <w:tc>
          <w:tcPr>
            <w:tcW w:w="1231" w:type="dxa"/>
            <w:tcBorders>
              <w:top w:val="single" w:sz="4" w:space="0" w:color="auto"/>
              <w:bottom w:val="single" w:sz="4" w:space="0" w:color="auto"/>
            </w:tcBorders>
            <w:vAlign w:val="center"/>
          </w:tcPr>
          <w:p w14:paraId="61B569B1" w14:textId="77777777" w:rsidR="00932198" w:rsidRPr="00C97EA9" w:rsidRDefault="00932198" w:rsidP="00932198">
            <w:pPr>
              <w:rPr>
                <w:lang w:val="en-US"/>
              </w:rPr>
            </w:pPr>
            <w:r w:rsidRPr="00C97EA9">
              <w:rPr>
                <w:i/>
                <w:lang w:val="en-US"/>
              </w:rPr>
              <w:t>p</w:t>
            </w:r>
            <w:r w:rsidRPr="00C97EA9">
              <w:rPr>
                <w:lang w:val="en-US"/>
              </w:rPr>
              <w:t>-Value</w:t>
            </w:r>
          </w:p>
        </w:tc>
        <w:tc>
          <w:tcPr>
            <w:tcW w:w="2808" w:type="dxa"/>
            <w:tcBorders>
              <w:top w:val="single" w:sz="4" w:space="0" w:color="auto"/>
              <w:bottom w:val="single" w:sz="4" w:space="0" w:color="auto"/>
            </w:tcBorders>
            <w:vAlign w:val="center"/>
          </w:tcPr>
          <w:p w14:paraId="07A49900" w14:textId="77777777" w:rsidR="00932198" w:rsidRPr="00C97EA9" w:rsidRDefault="00932198" w:rsidP="00932198">
            <w:pPr>
              <w:rPr>
                <w:lang w:val="en-US"/>
              </w:rPr>
            </w:pPr>
            <w:r w:rsidRPr="00C97EA9">
              <w:rPr>
                <w:lang w:val="en-US"/>
              </w:rPr>
              <w:t>Pathway</w:t>
            </w:r>
          </w:p>
        </w:tc>
        <w:tc>
          <w:tcPr>
            <w:tcW w:w="1408" w:type="dxa"/>
            <w:tcBorders>
              <w:top w:val="single" w:sz="4" w:space="0" w:color="auto"/>
              <w:bottom w:val="single" w:sz="4" w:space="0" w:color="auto"/>
            </w:tcBorders>
            <w:vAlign w:val="center"/>
          </w:tcPr>
          <w:p w14:paraId="508E457A" w14:textId="77777777" w:rsidR="00932198" w:rsidRPr="00C97EA9" w:rsidRDefault="00932198" w:rsidP="00932198">
            <w:pPr>
              <w:rPr>
                <w:lang w:val="en-US"/>
              </w:rPr>
            </w:pPr>
            <w:r w:rsidRPr="00C97EA9">
              <w:rPr>
                <w:lang w:val="en-US"/>
              </w:rPr>
              <w:t>Source</w:t>
            </w:r>
          </w:p>
        </w:tc>
        <w:tc>
          <w:tcPr>
            <w:tcW w:w="3625" w:type="dxa"/>
            <w:tcBorders>
              <w:top w:val="single" w:sz="4" w:space="0" w:color="auto"/>
              <w:bottom w:val="single" w:sz="4" w:space="0" w:color="auto"/>
            </w:tcBorders>
            <w:vAlign w:val="center"/>
          </w:tcPr>
          <w:p w14:paraId="7D0C4729" w14:textId="77777777" w:rsidR="00932198" w:rsidRPr="00C97EA9" w:rsidRDefault="00932198" w:rsidP="00932198">
            <w:pPr>
              <w:rPr>
                <w:lang w:val="en-US"/>
              </w:rPr>
            </w:pPr>
            <w:r w:rsidRPr="00C97EA9">
              <w:rPr>
                <w:lang w:val="en-US"/>
              </w:rPr>
              <w:t>Overlap members</w:t>
            </w:r>
          </w:p>
        </w:tc>
      </w:tr>
      <w:tr w:rsidR="005351AF" w:rsidRPr="00C97EA9" w14:paraId="56C7C969" w14:textId="77777777" w:rsidTr="007F329F">
        <w:trPr>
          <w:trHeight w:val="284"/>
        </w:trPr>
        <w:tc>
          <w:tcPr>
            <w:tcW w:w="9072" w:type="dxa"/>
            <w:gridSpan w:val="4"/>
            <w:tcBorders>
              <w:top w:val="single" w:sz="4" w:space="0" w:color="auto"/>
            </w:tcBorders>
          </w:tcPr>
          <w:p w14:paraId="02356DF4" w14:textId="77777777" w:rsidR="00932198" w:rsidRPr="00C97EA9" w:rsidRDefault="00932198" w:rsidP="00932198">
            <w:pPr>
              <w:jc w:val="center"/>
              <w:rPr>
                <w:i/>
                <w:sz w:val="18"/>
                <w:szCs w:val="18"/>
                <w:lang w:val="en-US"/>
              </w:rPr>
            </w:pPr>
            <w:r w:rsidRPr="00C97EA9">
              <w:rPr>
                <w:i/>
                <w:sz w:val="18"/>
                <w:szCs w:val="18"/>
                <w:lang w:val="en-US"/>
              </w:rPr>
              <w:t>2 days after SE</w:t>
            </w:r>
          </w:p>
        </w:tc>
      </w:tr>
      <w:tr w:rsidR="008D1166" w:rsidRPr="00C97EA9" w14:paraId="769F23B5" w14:textId="77777777" w:rsidTr="007F329F">
        <w:tc>
          <w:tcPr>
            <w:tcW w:w="1231" w:type="dxa"/>
          </w:tcPr>
          <w:p w14:paraId="49869B96" w14:textId="77777777" w:rsidR="00932198" w:rsidRPr="00C97EA9" w:rsidRDefault="00932198" w:rsidP="00932198">
            <w:pPr>
              <w:rPr>
                <w:sz w:val="18"/>
                <w:lang w:val="en-US"/>
              </w:rPr>
            </w:pPr>
            <w:r w:rsidRPr="00C97EA9">
              <w:rPr>
                <w:sz w:val="18"/>
                <w:lang w:val="en-US"/>
              </w:rPr>
              <w:t>0.000</w:t>
            </w:r>
          </w:p>
        </w:tc>
        <w:tc>
          <w:tcPr>
            <w:tcW w:w="2808" w:type="dxa"/>
          </w:tcPr>
          <w:p w14:paraId="4C0B9D30" w14:textId="77777777" w:rsidR="00932198" w:rsidRPr="00C97EA9" w:rsidRDefault="00932198" w:rsidP="00932198">
            <w:pPr>
              <w:rPr>
                <w:rFonts w:cstheme="minorHAnsi"/>
                <w:sz w:val="18"/>
                <w:szCs w:val="18"/>
                <w:lang w:val="en-US"/>
              </w:rPr>
            </w:pPr>
            <w:r w:rsidRPr="00C97EA9">
              <w:rPr>
                <w:rFonts w:cstheme="minorHAnsi"/>
                <w:sz w:val="18"/>
                <w:szCs w:val="18"/>
                <w:lang w:val="en-US"/>
              </w:rPr>
              <w:t>Syndecan-2-mediated signaling events</w:t>
            </w:r>
          </w:p>
        </w:tc>
        <w:tc>
          <w:tcPr>
            <w:tcW w:w="1408" w:type="dxa"/>
          </w:tcPr>
          <w:p w14:paraId="749A1027" w14:textId="77777777" w:rsidR="00932198" w:rsidRPr="00C97EA9" w:rsidRDefault="00932198" w:rsidP="00932198">
            <w:pPr>
              <w:rPr>
                <w:rFonts w:cstheme="minorHAnsi"/>
                <w:sz w:val="18"/>
                <w:szCs w:val="18"/>
                <w:lang w:val="en-US"/>
              </w:rPr>
            </w:pPr>
            <w:r w:rsidRPr="00C97EA9">
              <w:rPr>
                <w:rFonts w:cstheme="minorHAnsi"/>
                <w:sz w:val="18"/>
                <w:szCs w:val="18"/>
                <w:lang w:val="en-US"/>
              </w:rPr>
              <w:t xml:space="preserve">NCI-nature  </w:t>
            </w:r>
          </w:p>
        </w:tc>
        <w:tc>
          <w:tcPr>
            <w:tcW w:w="3625" w:type="dxa"/>
          </w:tcPr>
          <w:p w14:paraId="556AA094" w14:textId="77777777" w:rsidR="00932198" w:rsidRPr="00C97EA9" w:rsidRDefault="00932198" w:rsidP="00932198">
            <w:pPr>
              <w:rPr>
                <w:rFonts w:cstheme="minorHAnsi"/>
                <w:sz w:val="18"/>
                <w:szCs w:val="18"/>
                <w:lang w:val="en-US"/>
              </w:rPr>
            </w:pPr>
            <w:r w:rsidRPr="00C97EA9">
              <w:rPr>
                <w:rFonts w:cstheme="minorHAnsi"/>
                <w:sz w:val="18"/>
                <w:szCs w:val="18"/>
                <w:lang w:val="en-US"/>
              </w:rPr>
              <w:t>NF1, PRRT2, CDC42, EZR, ITGB1, RASA1, ITGA5, GNB2L1</w:t>
            </w:r>
          </w:p>
        </w:tc>
      </w:tr>
      <w:tr w:rsidR="008D1166" w:rsidRPr="00C97EA9" w14:paraId="215DDC5E" w14:textId="77777777" w:rsidTr="007F329F">
        <w:tc>
          <w:tcPr>
            <w:tcW w:w="1231" w:type="dxa"/>
          </w:tcPr>
          <w:p w14:paraId="5229BDB4" w14:textId="77777777" w:rsidR="00932198" w:rsidRPr="00C97EA9" w:rsidRDefault="00932198" w:rsidP="00932198">
            <w:pPr>
              <w:rPr>
                <w:sz w:val="18"/>
                <w:lang w:val="en-US"/>
              </w:rPr>
            </w:pPr>
            <w:r w:rsidRPr="00C97EA9">
              <w:rPr>
                <w:sz w:val="18"/>
                <w:lang w:val="en-US"/>
              </w:rPr>
              <w:t>0.004</w:t>
            </w:r>
          </w:p>
        </w:tc>
        <w:tc>
          <w:tcPr>
            <w:tcW w:w="2808" w:type="dxa"/>
          </w:tcPr>
          <w:p w14:paraId="265F9243" w14:textId="77777777" w:rsidR="00932198" w:rsidRPr="00C97EA9" w:rsidRDefault="00932198" w:rsidP="00932198">
            <w:pPr>
              <w:rPr>
                <w:rFonts w:cstheme="minorHAnsi"/>
                <w:sz w:val="18"/>
                <w:szCs w:val="18"/>
                <w:lang w:val="en-US"/>
              </w:rPr>
            </w:pPr>
            <w:r w:rsidRPr="00C97EA9">
              <w:rPr>
                <w:rFonts w:cstheme="minorHAnsi"/>
                <w:sz w:val="18"/>
                <w:szCs w:val="18"/>
                <w:lang w:val="en-US"/>
              </w:rPr>
              <w:t>Syndecan-4-mediated signaling events</w:t>
            </w:r>
          </w:p>
        </w:tc>
        <w:tc>
          <w:tcPr>
            <w:tcW w:w="1408" w:type="dxa"/>
          </w:tcPr>
          <w:p w14:paraId="3B7ACF16" w14:textId="77777777" w:rsidR="00932198" w:rsidRPr="00C97EA9" w:rsidRDefault="00932198" w:rsidP="00932198">
            <w:pPr>
              <w:rPr>
                <w:rFonts w:cstheme="minorHAnsi"/>
                <w:sz w:val="18"/>
                <w:szCs w:val="18"/>
                <w:lang w:val="en-US"/>
              </w:rPr>
            </w:pPr>
            <w:r w:rsidRPr="00C97EA9">
              <w:rPr>
                <w:rFonts w:cstheme="minorHAnsi"/>
                <w:sz w:val="18"/>
                <w:szCs w:val="18"/>
                <w:lang w:val="en-US"/>
              </w:rPr>
              <w:t>NCI-nature</w:t>
            </w:r>
          </w:p>
        </w:tc>
        <w:tc>
          <w:tcPr>
            <w:tcW w:w="3625" w:type="dxa"/>
          </w:tcPr>
          <w:p w14:paraId="7167420D" w14:textId="77777777" w:rsidR="00932198" w:rsidRPr="00C97EA9" w:rsidRDefault="00932198" w:rsidP="00932198">
            <w:pPr>
              <w:rPr>
                <w:rFonts w:cstheme="minorHAnsi"/>
                <w:sz w:val="18"/>
                <w:szCs w:val="18"/>
                <w:lang w:val="en-US"/>
              </w:rPr>
            </w:pPr>
            <w:r w:rsidRPr="00C97EA9">
              <w:rPr>
                <w:rFonts w:cstheme="minorHAnsi"/>
                <w:sz w:val="18"/>
                <w:szCs w:val="18"/>
                <w:lang w:val="en-US"/>
              </w:rPr>
              <w:t>PRKCA, ITGB1, ACTN1, ITGA5</w:t>
            </w:r>
          </w:p>
        </w:tc>
      </w:tr>
      <w:tr w:rsidR="008D1166" w:rsidRPr="00C97EA9" w14:paraId="711C9617" w14:textId="77777777" w:rsidTr="007F329F">
        <w:tc>
          <w:tcPr>
            <w:tcW w:w="1231" w:type="dxa"/>
          </w:tcPr>
          <w:p w14:paraId="28DBCE5A" w14:textId="77777777" w:rsidR="00932198" w:rsidRPr="00C97EA9" w:rsidRDefault="00932198" w:rsidP="00932198">
            <w:pPr>
              <w:rPr>
                <w:sz w:val="18"/>
                <w:lang w:val="en-US"/>
              </w:rPr>
            </w:pPr>
            <w:r w:rsidRPr="00C97EA9">
              <w:rPr>
                <w:sz w:val="18"/>
                <w:lang w:val="en-US"/>
              </w:rPr>
              <w:t>0.010</w:t>
            </w:r>
          </w:p>
        </w:tc>
        <w:tc>
          <w:tcPr>
            <w:tcW w:w="2808" w:type="dxa"/>
          </w:tcPr>
          <w:p w14:paraId="1388221F" w14:textId="77777777" w:rsidR="00932198" w:rsidRPr="00C97EA9" w:rsidRDefault="00932198" w:rsidP="00932198">
            <w:pPr>
              <w:rPr>
                <w:rFonts w:cstheme="minorHAnsi"/>
                <w:sz w:val="18"/>
                <w:szCs w:val="18"/>
                <w:lang w:val="en-US"/>
              </w:rPr>
            </w:pPr>
            <w:r w:rsidRPr="00C97EA9">
              <w:rPr>
                <w:rFonts w:cstheme="minorHAnsi"/>
                <w:sz w:val="18"/>
                <w:szCs w:val="18"/>
                <w:lang w:val="en-US"/>
              </w:rPr>
              <w:t>Paxillin</w:t>
            </w:r>
          </w:p>
        </w:tc>
        <w:tc>
          <w:tcPr>
            <w:tcW w:w="1408" w:type="dxa"/>
          </w:tcPr>
          <w:p w14:paraId="6891C76A" w14:textId="77777777" w:rsidR="00932198" w:rsidRPr="00C97EA9" w:rsidRDefault="00932198" w:rsidP="00932198">
            <w:pPr>
              <w:rPr>
                <w:rFonts w:cstheme="minorHAnsi"/>
                <w:sz w:val="18"/>
                <w:szCs w:val="18"/>
                <w:lang w:val="en-US"/>
              </w:rPr>
            </w:pPr>
            <w:r w:rsidRPr="00C97EA9">
              <w:rPr>
                <w:rFonts w:cstheme="minorHAnsi"/>
                <w:sz w:val="18"/>
                <w:szCs w:val="18"/>
                <w:lang w:val="en-US"/>
              </w:rPr>
              <w:t>Genomatix</w:t>
            </w:r>
          </w:p>
        </w:tc>
        <w:tc>
          <w:tcPr>
            <w:tcW w:w="3625" w:type="dxa"/>
          </w:tcPr>
          <w:p w14:paraId="3B9C2AA3" w14:textId="77777777" w:rsidR="00932198" w:rsidRPr="00C97EA9" w:rsidRDefault="00932198" w:rsidP="00932198">
            <w:pPr>
              <w:rPr>
                <w:rFonts w:cstheme="minorHAnsi"/>
                <w:sz w:val="18"/>
                <w:szCs w:val="18"/>
                <w:lang w:val="en-US"/>
              </w:rPr>
            </w:pPr>
            <w:r w:rsidRPr="00C97EA9">
              <w:rPr>
                <w:rFonts w:cstheme="minorHAnsi"/>
                <w:sz w:val="18"/>
                <w:szCs w:val="18"/>
                <w:lang w:val="en-US"/>
              </w:rPr>
              <w:t>CDC42, CTTN, FLNA, ITGB2, ITGB1, PTK2B, MCAM, GNB2L1</w:t>
            </w:r>
          </w:p>
        </w:tc>
      </w:tr>
      <w:tr w:rsidR="008D1166" w:rsidRPr="00C97EA9" w14:paraId="62B90293" w14:textId="77777777" w:rsidTr="007F329F">
        <w:tc>
          <w:tcPr>
            <w:tcW w:w="1231" w:type="dxa"/>
          </w:tcPr>
          <w:p w14:paraId="70B6D941" w14:textId="77777777" w:rsidR="00932198" w:rsidRPr="00C97EA9" w:rsidRDefault="00932198" w:rsidP="00932198">
            <w:pPr>
              <w:rPr>
                <w:sz w:val="18"/>
                <w:lang w:val="en-US"/>
              </w:rPr>
            </w:pPr>
            <w:r w:rsidRPr="00C97EA9">
              <w:rPr>
                <w:sz w:val="18"/>
                <w:lang w:val="en-US"/>
              </w:rPr>
              <w:t>0.024</w:t>
            </w:r>
          </w:p>
        </w:tc>
        <w:tc>
          <w:tcPr>
            <w:tcW w:w="2808" w:type="dxa"/>
          </w:tcPr>
          <w:p w14:paraId="31B977D8" w14:textId="77777777" w:rsidR="00932198" w:rsidRPr="00C97EA9" w:rsidRDefault="00932198" w:rsidP="00932198">
            <w:pPr>
              <w:rPr>
                <w:rFonts w:cstheme="minorHAnsi"/>
                <w:sz w:val="18"/>
                <w:szCs w:val="18"/>
                <w:lang w:val="en-US"/>
              </w:rPr>
            </w:pPr>
            <w:r w:rsidRPr="00C97EA9">
              <w:rPr>
                <w:rFonts w:cstheme="minorHAnsi"/>
                <w:sz w:val="18"/>
                <w:szCs w:val="18"/>
                <w:lang w:val="en-US"/>
              </w:rPr>
              <w:t>Focal adhesion kinase 1</w:t>
            </w:r>
          </w:p>
        </w:tc>
        <w:tc>
          <w:tcPr>
            <w:tcW w:w="1408" w:type="dxa"/>
          </w:tcPr>
          <w:p w14:paraId="33375C3B" w14:textId="77777777" w:rsidR="00932198" w:rsidRPr="00C97EA9" w:rsidRDefault="00932198" w:rsidP="00932198">
            <w:pPr>
              <w:rPr>
                <w:rFonts w:cstheme="minorHAnsi"/>
                <w:sz w:val="18"/>
                <w:szCs w:val="18"/>
                <w:lang w:val="en-US"/>
              </w:rPr>
            </w:pPr>
            <w:r w:rsidRPr="00C97EA9">
              <w:rPr>
                <w:rFonts w:cstheme="minorHAnsi"/>
                <w:sz w:val="18"/>
                <w:szCs w:val="18"/>
                <w:lang w:val="en-US"/>
              </w:rPr>
              <w:t>Genomatix</w:t>
            </w:r>
          </w:p>
        </w:tc>
        <w:tc>
          <w:tcPr>
            <w:tcW w:w="3625" w:type="dxa"/>
          </w:tcPr>
          <w:p w14:paraId="6DDA1733" w14:textId="77777777" w:rsidR="00932198" w:rsidRPr="00C97EA9" w:rsidRDefault="00932198" w:rsidP="00932198">
            <w:pPr>
              <w:rPr>
                <w:rFonts w:cstheme="minorHAnsi"/>
                <w:sz w:val="18"/>
                <w:szCs w:val="18"/>
                <w:lang w:val="en-US"/>
              </w:rPr>
            </w:pPr>
            <w:r w:rsidRPr="00C97EA9">
              <w:rPr>
                <w:rFonts w:cstheme="minorHAnsi"/>
                <w:sz w:val="18"/>
                <w:szCs w:val="18"/>
                <w:lang w:val="en-US"/>
              </w:rPr>
              <w:t xml:space="preserve">CDC42, CTTN, TGM2, EZR, ITGB1, PTK2B, MCAM, RASA1, ACTN1, CD44, ITGA5, GNB2L1 </w:t>
            </w:r>
          </w:p>
        </w:tc>
      </w:tr>
      <w:tr w:rsidR="008D1166" w:rsidRPr="00C97EA9" w14:paraId="3056CEF1" w14:textId="77777777" w:rsidTr="007F329F">
        <w:tc>
          <w:tcPr>
            <w:tcW w:w="1231" w:type="dxa"/>
          </w:tcPr>
          <w:p w14:paraId="6EA4B5C3" w14:textId="77777777" w:rsidR="00932198" w:rsidRPr="00C97EA9" w:rsidRDefault="00932198" w:rsidP="00932198">
            <w:pPr>
              <w:rPr>
                <w:rFonts w:cstheme="minorHAnsi"/>
                <w:sz w:val="18"/>
                <w:szCs w:val="18"/>
                <w:lang w:val="en-US"/>
              </w:rPr>
            </w:pPr>
          </w:p>
        </w:tc>
        <w:tc>
          <w:tcPr>
            <w:tcW w:w="2808" w:type="dxa"/>
          </w:tcPr>
          <w:p w14:paraId="3FDDFD6A" w14:textId="77777777" w:rsidR="00932198" w:rsidRPr="00C97EA9" w:rsidRDefault="00932198" w:rsidP="00932198">
            <w:pPr>
              <w:rPr>
                <w:rFonts w:cstheme="minorHAnsi"/>
                <w:sz w:val="18"/>
                <w:szCs w:val="18"/>
                <w:lang w:val="en-US"/>
              </w:rPr>
            </w:pPr>
          </w:p>
        </w:tc>
        <w:tc>
          <w:tcPr>
            <w:tcW w:w="1408" w:type="dxa"/>
          </w:tcPr>
          <w:p w14:paraId="424FA3D9" w14:textId="77777777" w:rsidR="00932198" w:rsidRPr="00C97EA9" w:rsidRDefault="00932198" w:rsidP="00932198">
            <w:pPr>
              <w:rPr>
                <w:rFonts w:cstheme="minorHAnsi"/>
                <w:sz w:val="18"/>
                <w:szCs w:val="18"/>
                <w:lang w:val="en-US"/>
              </w:rPr>
            </w:pPr>
          </w:p>
        </w:tc>
        <w:tc>
          <w:tcPr>
            <w:tcW w:w="3625" w:type="dxa"/>
          </w:tcPr>
          <w:p w14:paraId="044D9B98" w14:textId="77777777" w:rsidR="00932198" w:rsidRPr="00C97EA9" w:rsidRDefault="00932198" w:rsidP="00932198">
            <w:pPr>
              <w:rPr>
                <w:rFonts w:cstheme="minorHAnsi"/>
                <w:sz w:val="18"/>
                <w:szCs w:val="18"/>
                <w:lang w:val="en-US"/>
              </w:rPr>
            </w:pPr>
          </w:p>
        </w:tc>
      </w:tr>
      <w:tr w:rsidR="008D1166" w:rsidRPr="00C97EA9" w14:paraId="79F047FA" w14:textId="77777777" w:rsidTr="007F329F">
        <w:trPr>
          <w:trHeight w:val="284"/>
        </w:trPr>
        <w:tc>
          <w:tcPr>
            <w:tcW w:w="9072" w:type="dxa"/>
            <w:gridSpan w:val="4"/>
          </w:tcPr>
          <w:p w14:paraId="0D4DBA49" w14:textId="77777777" w:rsidR="00932198" w:rsidRPr="00C97EA9" w:rsidRDefault="00932198" w:rsidP="00932198">
            <w:pPr>
              <w:jc w:val="center"/>
              <w:rPr>
                <w:rFonts w:cstheme="minorHAnsi"/>
                <w:sz w:val="18"/>
                <w:szCs w:val="18"/>
                <w:lang w:val="en-US"/>
              </w:rPr>
            </w:pPr>
            <w:r w:rsidRPr="00C97EA9">
              <w:rPr>
                <w:rFonts w:cstheme="minorHAnsi"/>
                <w:i/>
                <w:sz w:val="18"/>
                <w:szCs w:val="18"/>
                <w:lang w:val="en-US"/>
              </w:rPr>
              <w:t>10 days after SE</w:t>
            </w:r>
          </w:p>
        </w:tc>
      </w:tr>
      <w:tr w:rsidR="008D1166" w:rsidRPr="00C97EA9" w14:paraId="7A95EFB2" w14:textId="77777777" w:rsidTr="007F329F">
        <w:tc>
          <w:tcPr>
            <w:tcW w:w="1231" w:type="dxa"/>
          </w:tcPr>
          <w:p w14:paraId="12062A46" w14:textId="77777777" w:rsidR="00932198" w:rsidRPr="00C97EA9" w:rsidRDefault="00932198" w:rsidP="00932198">
            <w:pPr>
              <w:rPr>
                <w:sz w:val="18"/>
                <w:lang w:val="en-US"/>
              </w:rPr>
            </w:pPr>
            <w:r w:rsidRPr="00C97EA9">
              <w:rPr>
                <w:sz w:val="18"/>
                <w:lang w:val="en-US"/>
              </w:rPr>
              <w:t>0.000</w:t>
            </w:r>
          </w:p>
        </w:tc>
        <w:tc>
          <w:tcPr>
            <w:tcW w:w="2808" w:type="dxa"/>
          </w:tcPr>
          <w:p w14:paraId="11907ADA" w14:textId="77777777" w:rsidR="00932198" w:rsidRPr="00C97EA9" w:rsidRDefault="00932198" w:rsidP="00932198">
            <w:pPr>
              <w:rPr>
                <w:sz w:val="18"/>
                <w:lang w:val="en-US"/>
              </w:rPr>
            </w:pPr>
            <w:r w:rsidRPr="00C97EA9">
              <w:rPr>
                <w:sz w:val="18"/>
                <w:lang w:val="en-US"/>
              </w:rPr>
              <w:t>a6b1 and a6b4 integrin signaling</w:t>
            </w:r>
          </w:p>
        </w:tc>
        <w:tc>
          <w:tcPr>
            <w:tcW w:w="1408" w:type="dxa"/>
          </w:tcPr>
          <w:p w14:paraId="6EC5B23E" w14:textId="77777777" w:rsidR="00932198" w:rsidRPr="00C97EA9" w:rsidRDefault="00932198" w:rsidP="00932198">
            <w:pPr>
              <w:rPr>
                <w:rFonts w:cstheme="minorHAnsi"/>
                <w:sz w:val="18"/>
                <w:szCs w:val="18"/>
                <w:lang w:val="en-US"/>
              </w:rPr>
            </w:pPr>
            <w:r w:rsidRPr="00C97EA9">
              <w:rPr>
                <w:rFonts w:cstheme="minorHAnsi"/>
                <w:sz w:val="18"/>
                <w:szCs w:val="18"/>
                <w:lang w:val="en-US"/>
              </w:rPr>
              <w:t>NCI-nature</w:t>
            </w:r>
          </w:p>
        </w:tc>
        <w:tc>
          <w:tcPr>
            <w:tcW w:w="3625" w:type="dxa"/>
          </w:tcPr>
          <w:p w14:paraId="3153E571" w14:textId="77777777" w:rsidR="00932198" w:rsidRPr="00C97EA9" w:rsidRDefault="00932198" w:rsidP="00932198">
            <w:pPr>
              <w:rPr>
                <w:sz w:val="18"/>
                <w:lang w:val="en-US"/>
              </w:rPr>
            </w:pPr>
            <w:r w:rsidRPr="00C97EA9">
              <w:rPr>
                <w:sz w:val="18"/>
                <w:lang w:val="en-US"/>
              </w:rPr>
              <w:t>PRKCA, ITGB1, ITGA6, YWHAG, YWHAZ, SFN, YWHAQ, GRB2, HRAS, YWHAB</w:t>
            </w:r>
          </w:p>
        </w:tc>
      </w:tr>
      <w:tr w:rsidR="008D1166" w:rsidRPr="00C97EA9" w14:paraId="445C31CF" w14:textId="77777777" w:rsidTr="007F329F">
        <w:tc>
          <w:tcPr>
            <w:tcW w:w="1231" w:type="dxa"/>
          </w:tcPr>
          <w:p w14:paraId="65198316" w14:textId="77777777" w:rsidR="00932198" w:rsidRPr="00C97EA9" w:rsidRDefault="00932198" w:rsidP="00932198">
            <w:pPr>
              <w:rPr>
                <w:sz w:val="18"/>
                <w:lang w:val="en-US"/>
              </w:rPr>
            </w:pPr>
            <w:r w:rsidRPr="00C97EA9">
              <w:rPr>
                <w:sz w:val="18"/>
                <w:lang w:val="en-US"/>
              </w:rPr>
              <w:t>0.001</w:t>
            </w:r>
          </w:p>
        </w:tc>
        <w:tc>
          <w:tcPr>
            <w:tcW w:w="2808" w:type="dxa"/>
          </w:tcPr>
          <w:p w14:paraId="1EC6D3C3" w14:textId="77777777" w:rsidR="00932198" w:rsidRPr="00C97EA9" w:rsidRDefault="00932198" w:rsidP="00932198">
            <w:pPr>
              <w:rPr>
                <w:sz w:val="18"/>
                <w:lang w:val="en-US"/>
              </w:rPr>
            </w:pPr>
            <w:r w:rsidRPr="00C97EA9">
              <w:rPr>
                <w:sz w:val="18"/>
                <w:lang w:val="en-US"/>
              </w:rPr>
              <w:t>Integrin family cell surface interactions</w:t>
            </w:r>
          </w:p>
        </w:tc>
        <w:tc>
          <w:tcPr>
            <w:tcW w:w="1408" w:type="dxa"/>
          </w:tcPr>
          <w:p w14:paraId="4CB6A17A" w14:textId="77777777" w:rsidR="00932198" w:rsidRPr="00C97EA9" w:rsidRDefault="00932198" w:rsidP="00932198">
            <w:pPr>
              <w:rPr>
                <w:rFonts w:cstheme="minorHAnsi"/>
                <w:sz w:val="18"/>
                <w:szCs w:val="18"/>
                <w:lang w:val="en-US"/>
              </w:rPr>
            </w:pPr>
            <w:r w:rsidRPr="00C97EA9">
              <w:rPr>
                <w:rFonts w:cstheme="minorHAnsi"/>
                <w:sz w:val="18"/>
                <w:szCs w:val="18"/>
                <w:lang w:val="en-US"/>
              </w:rPr>
              <w:t>NCI-nature</w:t>
            </w:r>
          </w:p>
        </w:tc>
        <w:tc>
          <w:tcPr>
            <w:tcW w:w="3625" w:type="dxa"/>
          </w:tcPr>
          <w:p w14:paraId="155DA3A8" w14:textId="77777777" w:rsidR="00932198" w:rsidRPr="00C97EA9" w:rsidRDefault="00932198" w:rsidP="00932198">
            <w:pPr>
              <w:rPr>
                <w:sz w:val="18"/>
                <w:lang w:val="nl-NL"/>
              </w:rPr>
            </w:pPr>
            <w:r w:rsidRPr="00C97EA9">
              <w:rPr>
                <w:sz w:val="18"/>
                <w:lang w:val="nl-NL"/>
              </w:rPr>
              <w:t>ITGB1, ITGAM, ITGA6, ITGB8, ITGA1, ITGB2, ITGA5</w:t>
            </w:r>
          </w:p>
        </w:tc>
      </w:tr>
      <w:tr w:rsidR="008D1166" w:rsidRPr="00C97EA9" w14:paraId="0872EC85" w14:textId="77777777" w:rsidTr="007F329F">
        <w:tc>
          <w:tcPr>
            <w:tcW w:w="1231" w:type="dxa"/>
          </w:tcPr>
          <w:p w14:paraId="1FEF9A82" w14:textId="77777777" w:rsidR="00932198" w:rsidRPr="00C97EA9" w:rsidRDefault="00932198" w:rsidP="00932198">
            <w:pPr>
              <w:rPr>
                <w:sz w:val="18"/>
                <w:lang w:val="en-US"/>
              </w:rPr>
            </w:pPr>
            <w:r w:rsidRPr="00C97EA9">
              <w:rPr>
                <w:sz w:val="18"/>
                <w:lang w:val="en-US"/>
              </w:rPr>
              <w:t>0.007</w:t>
            </w:r>
          </w:p>
        </w:tc>
        <w:tc>
          <w:tcPr>
            <w:tcW w:w="2808" w:type="dxa"/>
          </w:tcPr>
          <w:p w14:paraId="46072B91" w14:textId="77777777" w:rsidR="00932198" w:rsidRPr="00C97EA9" w:rsidRDefault="00932198" w:rsidP="00932198">
            <w:pPr>
              <w:rPr>
                <w:sz w:val="18"/>
                <w:lang w:val="en-US"/>
              </w:rPr>
            </w:pPr>
            <w:r w:rsidRPr="00C97EA9">
              <w:rPr>
                <w:sz w:val="18"/>
                <w:lang w:val="en-US"/>
              </w:rPr>
              <w:t>Syndecan-4-mediated signaling events</w:t>
            </w:r>
          </w:p>
        </w:tc>
        <w:tc>
          <w:tcPr>
            <w:tcW w:w="1408" w:type="dxa"/>
          </w:tcPr>
          <w:p w14:paraId="1C1F3850" w14:textId="77777777" w:rsidR="00932198" w:rsidRPr="00C97EA9" w:rsidRDefault="00932198" w:rsidP="00932198">
            <w:pPr>
              <w:rPr>
                <w:rFonts w:cstheme="minorHAnsi"/>
                <w:sz w:val="18"/>
                <w:szCs w:val="18"/>
                <w:lang w:val="en-US"/>
              </w:rPr>
            </w:pPr>
            <w:r w:rsidRPr="00C97EA9">
              <w:rPr>
                <w:rFonts w:cstheme="minorHAnsi"/>
                <w:sz w:val="18"/>
                <w:szCs w:val="18"/>
                <w:lang w:val="en-US"/>
              </w:rPr>
              <w:t>NCI-nature</w:t>
            </w:r>
          </w:p>
        </w:tc>
        <w:tc>
          <w:tcPr>
            <w:tcW w:w="3625" w:type="dxa"/>
          </w:tcPr>
          <w:p w14:paraId="74C01858" w14:textId="77777777" w:rsidR="00932198" w:rsidRPr="00C97EA9" w:rsidRDefault="00932198" w:rsidP="00932198">
            <w:pPr>
              <w:rPr>
                <w:sz w:val="18"/>
                <w:lang w:val="en-US"/>
              </w:rPr>
            </w:pPr>
            <w:r w:rsidRPr="00C97EA9">
              <w:rPr>
                <w:sz w:val="18"/>
                <w:lang w:val="en-US"/>
              </w:rPr>
              <w:t>PRKCA, DNM2, ITGB1, ACTN1, ITGA5</w:t>
            </w:r>
          </w:p>
        </w:tc>
      </w:tr>
      <w:tr w:rsidR="008D1166" w:rsidRPr="00C97EA9" w14:paraId="79F135AE" w14:textId="77777777" w:rsidTr="007F329F">
        <w:tc>
          <w:tcPr>
            <w:tcW w:w="1231" w:type="dxa"/>
          </w:tcPr>
          <w:p w14:paraId="3BE86A3B" w14:textId="77777777" w:rsidR="00932198" w:rsidRPr="00C97EA9" w:rsidRDefault="00932198" w:rsidP="00932198">
            <w:pPr>
              <w:rPr>
                <w:sz w:val="18"/>
                <w:lang w:val="en-US"/>
              </w:rPr>
            </w:pPr>
            <w:r w:rsidRPr="00C97EA9">
              <w:rPr>
                <w:sz w:val="18"/>
                <w:lang w:val="en-US"/>
              </w:rPr>
              <w:t>0.012</w:t>
            </w:r>
          </w:p>
        </w:tc>
        <w:tc>
          <w:tcPr>
            <w:tcW w:w="2808" w:type="dxa"/>
          </w:tcPr>
          <w:p w14:paraId="5E4030F3" w14:textId="77777777" w:rsidR="00932198" w:rsidRPr="00C97EA9" w:rsidRDefault="00932198" w:rsidP="00932198">
            <w:pPr>
              <w:rPr>
                <w:sz w:val="18"/>
                <w:lang w:val="en-US"/>
              </w:rPr>
            </w:pPr>
            <w:r w:rsidRPr="00C97EA9">
              <w:rPr>
                <w:sz w:val="18"/>
                <w:lang w:val="en-US"/>
              </w:rPr>
              <w:t>Alpha6Beta4Integrin</w:t>
            </w:r>
          </w:p>
        </w:tc>
        <w:tc>
          <w:tcPr>
            <w:tcW w:w="1408" w:type="dxa"/>
          </w:tcPr>
          <w:p w14:paraId="5FA2BA1C" w14:textId="77777777" w:rsidR="00932198" w:rsidRPr="00C97EA9" w:rsidRDefault="00932198" w:rsidP="00932198">
            <w:pPr>
              <w:rPr>
                <w:rFonts w:cstheme="minorHAnsi"/>
                <w:sz w:val="18"/>
                <w:szCs w:val="18"/>
                <w:lang w:val="en-US"/>
              </w:rPr>
            </w:pPr>
            <w:r w:rsidRPr="00C97EA9">
              <w:rPr>
                <w:rFonts w:cstheme="minorHAnsi"/>
                <w:sz w:val="18"/>
                <w:szCs w:val="18"/>
                <w:lang w:val="en-US"/>
              </w:rPr>
              <w:t>CellMap</w:t>
            </w:r>
          </w:p>
        </w:tc>
        <w:tc>
          <w:tcPr>
            <w:tcW w:w="3625" w:type="dxa"/>
          </w:tcPr>
          <w:p w14:paraId="00CAAA3A" w14:textId="77777777" w:rsidR="00932198" w:rsidRPr="00C97EA9" w:rsidRDefault="00932198" w:rsidP="00932198">
            <w:pPr>
              <w:rPr>
                <w:sz w:val="18"/>
                <w:lang w:val="en-US"/>
              </w:rPr>
            </w:pPr>
            <w:r w:rsidRPr="00C97EA9">
              <w:rPr>
                <w:sz w:val="18"/>
                <w:lang w:val="en-US"/>
              </w:rPr>
              <w:t>PRKCA, ITGA6, YWHAZ, SFN, CD151, MBP, YWHAQ, VIM, GRB2, YWHAB</w:t>
            </w:r>
          </w:p>
        </w:tc>
      </w:tr>
      <w:tr w:rsidR="008D1166" w:rsidRPr="00C97EA9" w14:paraId="35AC7EF1" w14:textId="77777777" w:rsidTr="007F329F">
        <w:tc>
          <w:tcPr>
            <w:tcW w:w="1231" w:type="dxa"/>
          </w:tcPr>
          <w:p w14:paraId="35A54069" w14:textId="77777777" w:rsidR="00932198" w:rsidRPr="00C97EA9" w:rsidRDefault="00932198" w:rsidP="00932198">
            <w:pPr>
              <w:rPr>
                <w:sz w:val="18"/>
                <w:lang w:val="en-US"/>
              </w:rPr>
            </w:pPr>
            <w:r w:rsidRPr="00C97EA9">
              <w:rPr>
                <w:sz w:val="18"/>
                <w:lang w:val="en-US"/>
              </w:rPr>
              <w:t>0.012</w:t>
            </w:r>
          </w:p>
        </w:tc>
        <w:tc>
          <w:tcPr>
            <w:tcW w:w="2808" w:type="dxa"/>
          </w:tcPr>
          <w:p w14:paraId="1FA4C640" w14:textId="77777777" w:rsidR="00932198" w:rsidRPr="00C97EA9" w:rsidRDefault="00932198" w:rsidP="00932198">
            <w:pPr>
              <w:rPr>
                <w:sz w:val="18"/>
                <w:lang w:val="en-US"/>
              </w:rPr>
            </w:pPr>
            <w:r w:rsidRPr="00C97EA9">
              <w:rPr>
                <w:sz w:val="18"/>
                <w:lang w:val="en-US"/>
              </w:rPr>
              <w:t>Tyrosine protein kinase src</w:t>
            </w:r>
          </w:p>
        </w:tc>
        <w:tc>
          <w:tcPr>
            <w:tcW w:w="1408" w:type="dxa"/>
          </w:tcPr>
          <w:p w14:paraId="0F565161" w14:textId="77777777" w:rsidR="00932198" w:rsidRPr="00C97EA9" w:rsidRDefault="00932198" w:rsidP="00932198">
            <w:pPr>
              <w:rPr>
                <w:rFonts w:cstheme="minorHAnsi"/>
                <w:sz w:val="18"/>
                <w:szCs w:val="18"/>
                <w:lang w:val="en-US"/>
              </w:rPr>
            </w:pPr>
            <w:r w:rsidRPr="00C97EA9">
              <w:rPr>
                <w:rFonts w:cstheme="minorHAnsi"/>
                <w:sz w:val="18"/>
                <w:szCs w:val="18"/>
                <w:lang w:val="en-US"/>
              </w:rPr>
              <w:t>Genomatix</w:t>
            </w:r>
          </w:p>
        </w:tc>
        <w:tc>
          <w:tcPr>
            <w:tcW w:w="3625" w:type="dxa"/>
          </w:tcPr>
          <w:p w14:paraId="7D7CBEB1" w14:textId="77777777" w:rsidR="00932198" w:rsidRPr="00C97EA9" w:rsidRDefault="00932198" w:rsidP="00932198">
            <w:pPr>
              <w:rPr>
                <w:sz w:val="18"/>
                <w:lang w:val="en-US"/>
              </w:rPr>
            </w:pPr>
            <w:r w:rsidRPr="00C97EA9">
              <w:rPr>
                <w:sz w:val="18"/>
                <w:lang w:val="en-US"/>
              </w:rPr>
              <w:t>DNM2, CRK, ITGB1, PRKCE, ASAP1, RASA1, GPRIN1, ACTN1, ACP1, ANXA2, PTPRC, ALB, PRRT2, SH3KBP1, CDC42, EZR, GSN, TOM1L2, PTK2B, MAPK8IP3, KIFAP3, FHIT, PTPN6, ANPEP, MIF, ADRBK1, ADAM17, ITGA5, GRB2, ARRB1</w:t>
            </w:r>
          </w:p>
        </w:tc>
      </w:tr>
      <w:tr w:rsidR="008D1166" w:rsidRPr="00C97EA9" w14:paraId="55A9765D" w14:textId="77777777" w:rsidTr="007F329F">
        <w:tc>
          <w:tcPr>
            <w:tcW w:w="1231" w:type="dxa"/>
          </w:tcPr>
          <w:p w14:paraId="358EB9F2" w14:textId="77777777" w:rsidR="00932198" w:rsidRPr="00C97EA9" w:rsidRDefault="00932198" w:rsidP="00932198">
            <w:pPr>
              <w:rPr>
                <w:sz w:val="18"/>
                <w:lang w:val="en-US"/>
              </w:rPr>
            </w:pPr>
            <w:r w:rsidRPr="00C97EA9">
              <w:rPr>
                <w:sz w:val="18"/>
                <w:lang w:val="en-US"/>
              </w:rPr>
              <w:t>0.016</w:t>
            </w:r>
          </w:p>
        </w:tc>
        <w:tc>
          <w:tcPr>
            <w:tcW w:w="2808" w:type="dxa"/>
          </w:tcPr>
          <w:p w14:paraId="3F803CF3" w14:textId="77777777" w:rsidR="00932198" w:rsidRPr="00C97EA9" w:rsidRDefault="00932198" w:rsidP="00932198">
            <w:pPr>
              <w:rPr>
                <w:sz w:val="18"/>
                <w:lang w:val="en-US"/>
              </w:rPr>
            </w:pPr>
            <w:r w:rsidRPr="00C97EA9">
              <w:rPr>
                <w:sz w:val="18"/>
                <w:lang w:val="en-US"/>
              </w:rPr>
              <w:t>Focal adhesion kinase 1</w:t>
            </w:r>
          </w:p>
        </w:tc>
        <w:tc>
          <w:tcPr>
            <w:tcW w:w="1408" w:type="dxa"/>
          </w:tcPr>
          <w:p w14:paraId="35AF0D6B" w14:textId="77777777" w:rsidR="00932198" w:rsidRPr="00C97EA9" w:rsidRDefault="00932198" w:rsidP="00932198">
            <w:pPr>
              <w:rPr>
                <w:rFonts w:cstheme="minorHAnsi"/>
                <w:sz w:val="18"/>
                <w:szCs w:val="18"/>
                <w:lang w:val="en-US"/>
              </w:rPr>
            </w:pPr>
            <w:r w:rsidRPr="00C97EA9">
              <w:rPr>
                <w:rFonts w:cstheme="minorHAnsi"/>
                <w:sz w:val="18"/>
                <w:szCs w:val="18"/>
                <w:lang w:val="en-US"/>
              </w:rPr>
              <w:t>Genomatix</w:t>
            </w:r>
          </w:p>
        </w:tc>
        <w:tc>
          <w:tcPr>
            <w:tcW w:w="3625" w:type="dxa"/>
          </w:tcPr>
          <w:p w14:paraId="17A2A53B" w14:textId="77777777" w:rsidR="00932198" w:rsidRPr="00C97EA9" w:rsidRDefault="00932198" w:rsidP="00932198">
            <w:pPr>
              <w:rPr>
                <w:sz w:val="18"/>
                <w:lang w:val="en-US"/>
              </w:rPr>
            </w:pPr>
            <w:r w:rsidRPr="00C97EA9">
              <w:rPr>
                <w:sz w:val="18"/>
                <w:lang w:val="en-US"/>
              </w:rPr>
              <w:t>CRK, ITGB1, ITGA6, SLK, RASA1, ACTN1, NME1, CDC42, TGM2, EZR, PTK2B, TLN1, MAPK8IP3, MCAM, PPAP2B, SFN, CD151, CD44, ITGA5, GRB2</w:t>
            </w:r>
          </w:p>
        </w:tc>
      </w:tr>
      <w:tr w:rsidR="008D1166" w:rsidRPr="00C97EA9" w14:paraId="161170A3" w14:textId="77777777" w:rsidTr="007F329F">
        <w:tc>
          <w:tcPr>
            <w:tcW w:w="1231" w:type="dxa"/>
          </w:tcPr>
          <w:p w14:paraId="612EB4E3" w14:textId="77777777" w:rsidR="00932198" w:rsidRPr="00C97EA9" w:rsidRDefault="00932198" w:rsidP="00932198">
            <w:pPr>
              <w:rPr>
                <w:sz w:val="18"/>
                <w:lang w:val="en-US"/>
              </w:rPr>
            </w:pPr>
            <w:r w:rsidRPr="00C97EA9">
              <w:rPr>
                <w:sz w:val="18"/>
                <w:lang w:val="en-US"/>
              </w:rPr>
              <w:t>0.020</w:t>
            </w:r>
          </w:p>
        </w:tc>
        <w:tc>
          <w:tcPr>
            <w:tcW w:w="2808" w:type="dxa"/>
          </w:tcPr>
          <w:p w14:paraId="57DE3FE8" w14:textId="77777777" w:rsidR="00932198" w:rsidRPr="00C97EA9" w:rsidRDefault="00932198" w:rsidP="00932198">
            <w:pPr>
              <w:rPr>
                <w:sz w:val="18"/>
                <w:lang w:val="en-US"/>
              </w:rPr>
            </w:pPr>
            <w:r w:rsidRPr="00C97EA9">
              <w:rPr>
                <w:sz w:val="18"/>
                <w:lang w:val="en-US"/>
              </w:rPr>
              <w:t>Beta catenin degradation signaling (Canonical) ( Canonical Wnt signaling pathway Diagram )</w:t>
            </w:r>
          </w:p>
        </w:tc>
        <w:tc>
          <w:tcPr>
            <w:tcW w:w="1408" w:type="dxa"/>
          </w:tcPr>
          <w:p w14:paraId="04468026" w14:textId="77777777" w:rsidR="00932198" w:rsidRPr="00C97EA9" w:rsidRDefault="00932198" w:rsidP="00932198">
            <w:pPr>
              <w:rPr>
                <w:rFonts w:cstheme="minorHAnsi"/>
                <w:sz w:val="18"/>
                <w:szCs w:val="18"/>
                <w:lang w:val="en-US"/>
              </w:rPr>
            </w:pPr>
            <w:r w:rsidRPr="00C97EA9">
              <w:rPr>
                <w:rFonts w:cstheme="minorHAnsi"/>
                <w:sz w:val="18"/>
                <w:szCs w:val="18"/>
                <w:lang w:val="en-US"/>
              </w:rPr>
              <w:t>INOH</w:t>
            </w:r>
          </w:p>
        </w:tc>
        <w:tc>
          <w:tcPr>
            <w:tcW w:w="3625" w:type="dxa"/>
          </w:tcPr>
          <w:p w14:paraId="1FAEF59E" w14:textId="77777777" w:rsidR="00932198" w:rsidRPr="00C97EA9" w:rsidRDefault="00932198" w:rsidP="00932198">
            <w:pPr>
              <w:rPr>
                <w:sz w:val="18"/>
                <w:lang w:val="en-US"/>
              </w:rPr>
            </w:pPr>
            <w:r w:rsidRPr="00C97EA9">
              <w:rPr>
                <w:sz w:val="18"/>
                <w:lang w:val="en-US"/>
              </w:rPr>
              <w:t>YWHAG, SKP1, AGRN, YWHAZ, SFN, YWHAQ, CD44, YWHAB</w:t>
            </w:r>
          </w:p>
        </w:tc>
      </w:tr>
      <w:tr w:rsidR="008D1166" w:rsidRPr="00C97EA9" w14:paraId="2C458DF3" w14:textId="77777777" w:rsidTr="007F329F">
        <w:tc>
          <w:tcPr>
            <w:tcW w:w="1231" w:type="dxa"/>
          </w:tcPr>
          <w:p w14:paraId="361AE692" w14:textId="77777777" w:rsidR="00932198" w:rsidRPr="00C97EA9" w:rsidRDefault="00932198" w:rsidP="00932198">
            <w:pPr>
              <w:rPr>
                <w:sz w:val="18"/>
                <w:lang w:val="en-US"/>
              </w:rPr>
            </w:pPr>
            <w:r w:rsidRPr="00C97EA9">
              <w:rPr>
                <w:sz w:val="18"/>
                <w:lang w:val="en-US"/>
              </w:rPr>
              <w:t>0.027</w:t>
            </w:r>
          </w:p>
        </w:tc>
        <w:tc>
          <w:tcPr>
            <w:tcW w:w="2808" w:type="dxa"/>
          </w:tcPr>
          <w:p w14:paraId="410C4236" w14:textId="77777777" w:rsidR="00932198" w:rsidRPr="00C97EA9" w:rsidRDefault="00932198" w:rsidP="00932198">
            <w:pPr>
              <w:rPr>
                <w:sz w:val="18"/>
                <w:lang w:val="en-US"/>
              </w:rPr>
            </w:pPr>
            <w:r w:rsidRPr="00C97EA9">
              <w:rPr>
                <w:sz w:val="18"/>
                <w:lang w:val="en-US"/>
              </w:rPr>
              <w:t>Integrin</w:t>
            </w:r>
          </w:p>
        </w:tc>
        <w:tc>
          <w:tcPr>
            <w:tcW w:w="1408" w:type="dxa"/>
          </w:tcPr>
          <w:p w14:paraId="0E54DCEC" w14:textId="77777777" w:rsidR="00932198" w:rsidRPr="00C97EA9" w:rsidRDefault="00932198" w:rsidP="00932198">
            <w:pPr>
              <w:rPr>
                <w:rFonts w:cstheme="minorHAnsi"/>
                <w:sz w:val="18"/>
                <w:szCs w:val="18"/>
                <w:lang w:val="en-US"/>
              </w:rPr>
            </w:pPr>
            <w:r w:rsidRPr="00C97EA9">
              <w:rPr>
                <w:rFonts w:cstheme="minorHAnsi"/>
                <w:sz w:val="18"/>
                <w:szCs w:val="18"/>
                <w:lang w:val="en-US"/>
              </w:rPr>
              <w:t>Genomatix</w:t>
            </w:r>
          </w:p>
        </w:tc>
        <w:tc>
          <w:tcPr>
            <w:tcW w:w="3625" w:type="dxa"/>
          </w:tcPr>
          <w:p w14:paraId="68AC1243" w14:textId="77777777" w:rsidR="00932198" w:rsidRPr="00C97EA9" w:rsidRDefault="00932198" w:rsidP="00932198">
            <w:pPr>
              <w:rPr>
                <w:sz w:val="18"/>
                <w:lang w:val="en-US"/>
              </w:rPr>
            </w:pPr>
            <w:r w:rsidRPr="00C97EA9">
              <w:rPr>
                <w:sz w:val="18"/>
                <w:lang w:val="en-US"/>
              </w:rPr>
              <w:t>ITGB1, ITGAM, ITGA6, EDIL3, NME1, ITGB8, ITGA1, AGRN, MFGE8, CDC42, HNRNPU, FLNA, ITGB2, PTK2B, TLN1, CD151, ANXA7, CD44, ITGA5</w:t>
            </w:r>
          </w:p>
        </w:tc>
      </w:tr>
      <w:tr w:rsidR="008D1166" w:rsidRPr="00C97EA9" w14:paraId="512F8DEC" w14:textId="77777777" w:rsidTr="007F329F">
        <w:tc>
          <w:tcPr>
            <w:tcW w:w="1231" w:type="dxa"/>
          </w:tcPr>
          <w:p w14:paraId="0363758D" w14:textId="77777777" w:rsidR="00932198" w:rsidRPr="00C97EA9" w:rsidRDefault="00932198" w:rsidP="00932198">
            <w:pPr>
              <w:rPr>
                <w:sz w:val="18"/>
                <w:lang w:val="en-US"/>
              </w:rPr>
            </w:pPr>
            <w:r w:rsidRPr="00C97EA9">
              <w:rPr>
                <w:sz w:val="18"/>
                <w:lang w:val="en-US"/>
              </w:rPr>
              <w:t>0.028</w:t>
            </w:r>
          </w:p>
        </w:tc>
        <w:tc>
          <w:tcPr>
            <w:tcW w:w="2808" w:type="dxa"/>
          </w:tcPr>
          <w:p w14:paraId="19A166A3" w14:textId="77777777" w:rsidR="00932198" w:rsidRPr="00C97EA9" w:rsidRDefault="00932198" w:rsidP="00932198">
            <w:pPr>
              <w:rPr>
                <w:sz w:val="18"/>
                <w:lang w:val="en-US"/>
              </w:rPr>
            </w:pPr>
            <w:r w:rsidRPr="00C97EA9">
              <w:rPr>
                <w:sz w:val="18"/>
                <w:lang w:val="en-US"/>
              </w:rPr>
              <w:t>Paxillin</w:t>
            </w:r>
          </w:p>
        </w:tc>
        <w:tc>
          <w:tcPr>
            <w:tcW w:w="1408" w:type="dxa"/>
          </w:tcPr>
          <w:p w14:paraId="5FEB2878" w14:textId="77777777" w:rsidR="00932198" w:rsidRPr="00C97EA9" w:rsidRDefault="00932198" w:rsidP="00932198">
            <w:pPr>
              <w:rPr>
                <w:rFonts w:cstheme="minorHAnsi"/>
                <w:sz w:val="18"/>
                <w:szCs w:val="18"/>
                <w:lang w:val="en-US"/>
              </w:rPr>
            </w:pPr>
            <w:r w:rsidRPr="00C97EA9">
              <w:rPr>
                <w:rFonts w:cstheme="minorHAnsi"/>
                <w:sz w:val="18"/>
                <w:szCs w:val="18"/>
                <w:lang w:val="en-US"/>
              </w:rPr>
              <w:t>Genomatix</w:t>
            </w:r>
          </w:p>
        </w:tc>
        <w:tc>
          <w:tcPr>
            <w:tcW w:w="3625" w:type="dxa"/>
          </w:tcPr>
          <w:p w14:paraId="5B7C78B5" w14:textId="77777777" w:rsidR="00932198" w:rsidRPr="00C97EA9" w:rsidRDefault="00932198" w:rsidP="00932198">
            <w:pPr>
              <w:rPr>
                <w:sz w:val="18"/>
                <w:lang w:val="en-US"/>
              </w:rPr>
            </w:pPr>
            <w:r w:rsidRPr="00C97EA9">
              <w:rPr>
                <w:sz w:val="18"/>
                <w:lang w:val="en-US"/>
              </w:rPr>
              <w:t>CRK, ITGB1, SLK, CDC42, MARCKSL1, FLNA, ITGB2, PTK2B, TLN1, MCAM, PPAP2B</w:t>
            </w:r>
          </w:p>
        </w:tc>
      </w:tr>
      <w:tr w:rsidR="008D1166" w:rsidRPr="00C97EA9" w14:paraId="270E904F" w14:textId="77777777" w:rsidTr="007F329F">
        <w:tc>
          <w:tcPr>
            <w:tcW w:w="1231" w:type="dxa"/>
          </w:tcPr>
          <w:p w14:paraId="28646C3B" w14:textId="77777777" w:rsidR="00932198" w:rsidRPr="00C97EA9" w:rsidRDefault="00932198" w:rsidP="00932198">
            <w:pPr>
              <w:rPr>
                <w:sz w:val="18"/>
                <w:lang w:val="en-US"/>
              </w:rPr>
            </w:pPr>
            <w:r w:rsidRPr="00C97EA9">
              <w:rPr>
                <w:sz w:val="18"/>
                <w:lang w:val="en-US"/>
              </w:rPr>
              <w:t>0.033</w:t>
            </w:r>
          </w:p>
        </w:tc>
        <w:tc>
          <w:tcPr>
            <w:tcW w:w="2808" w:type="dxa"/>
          </w:tcPr>
          <w:p w14:paraId="2F98D094" w14:textId="77777777" w:rsidR="00932198" w:rsidRPr="00C97EA9" w:rsidRDefault="00932198" w:rsidP="00932198">
            <w:pPr>
              <w:rPr>
                <w:sz w:val="18"/>
                <w:lang w:val="en-US"/>
              </w:rPr>
            </w:pPr>
            <w:r w:rsidRPr="00C97EA9">
              <w:rPr>
                <w:sz w:val="18"/>
                <w:lang w:val="en-US"/>
              </w:rPr>
              <w:t>Integrin signaling pathway</w:t>
            </w:r>
          </w:p>
        </w:tc>
        <w:tc>
          <w:tcPr>
            <w:tcW w:w="1408" w:type="dxa"/>
          </w:tcPr>
          <w:p w14:paraId="148679A3" w14:textId="77777777" w:rsidR="00932198" w:rsidRPr="00C97EA9" w:rsidRDefault="00932198" w:rsidP="00932198">
            <w:pPr>
              <w:rPr>
                <w:rFonts w:cstheme="minorHAnsi"/>
                <w:sz w:val="18"/>
                <w:szCs w:val="18"/>
                <w:lang w:val="en-US"/>
              </w:rPr>
            </w:pPr>
            <w:r w:rsidRPr="00C97EA9">
              <w:rPr>
                <w:rFonts w:cstheme="minorHAnsi"/>
                <w:sz w:val="18"/>
                <w:szCs w:val="18"/>
                <w:lang w:val="en-US"/>
              </w:rPr>
              <w:t>BioCarta</w:t>
            </w:r>
          </w:p>
        </w:tc>
        <w:tc>
          <w:tcPr>
            <w:tcW w:w="3625" w:type="dxa"/>
          </w:tcPr>
          <w:p w14:paraId="05F51AB7" w14:textId="77777777" w:rsidR="00932198" w:rsidRPr="00C97EA9" w:rsidRDefault="00932198" w:rsidP="00932198">
            <w:pPr>
              <w:rPr>
                <w:sz w:val="18"/>
                <w:lang w:val="en-US"/>
              </w:rPr>
            </w:pPr>
            <w:r w:rsidRPr="00C97EA9">
              <w:rPr>
                <w:sz w:val="18"/>
                <w:lang w:val="en-US"/>
              </w:rPr>
              <w:t>ITGB1, ACTN1, ITGA1, TLN1, GRB2, HRAS</w:t>
            </w:r>
          </w:p>
        </w:tc>
      </w:tr>
      <w:tr w:rsidR="008D1166" w:rsidRPr="00C97EA9" w14:paraId="580E8AB7" w14:textId="77777777" w:rsidTr="007F329F">
        <w:tc>
          <w:tcPr>
            <w:tcW w:w="1231" w:type="dxa"/>
          </w:tcPr>
          <w:p w14:paraId="74C2F885" w14:textId="77777777" w:rsidR="00932198" w:rsidRPr="00C97EA9" w:rsidRDefault="00932198" w:rsidP="00932198">
            <w:pPr>
              <w:rPr>
                <w:sz w:val="18"/>
                <w:lang w:val="en-US"/>
              </w:rPr>
            </w:pPr>
            <w:r w:rsidRPr="00C97EA9">
              <w:rPr>
                <w:sz w:val="18"/>
                <w:lang w:val="en-US"/>
              </w:rPr>
              <w:t>0.048</w:t>
            </w:r>
          </w:p>
        </w:tc>
        <w:tc>
          <w:tcPr>
            <w:tcW w:w="2808" w:type="dxa"/>
          </w:tcPr>
          <w:p w14:paraId="76C4EDA4" w14:textId="77777777" w:rsidR="00932198" w:rsidRPr="00C97EA9" w:rsidRDefault="00932198" w:rsidP="00932198">
            <w:pPr>
              <w:rPr>
                <w:sz w:val="18"/>
                <w:lang w:val="en-US"/>
              </w:rPr>
            </w:pPr>
            <w:r w:rsidRPr="00C97EA9">
              <w:rPr>
                <w:sz w:val="18"/>
                <w:lang w:val="en-US"/>
              </w:rPr>
              <w:t xml:space="preserve">Filopodium formation ( Integrin signaling pathway ) </w:t>
            </w:r>
          </w:p>
        </w:tc>
        <w:tc>
          <w:tcPr>
            <w:tcW w:w="1408" w:type="dxa"/>
          </w:tcPr>
          <w:p w14:paraId="7BDD98FF" w14:textId="77777777" w:rsidR="00932198" w:rsidRPr="00C97EA9" w:rsidRDefault="00932198" w:rsidP="00932198">
            <w:pPr>
              <w:rPr>
                <w:rFonts w:cstheme="minorHAnsi"/>
                <w:sz w:val="18"/>
                <w:szCs w:val="18"/>
                <w:lang w:val="en-US"/>
              </w:rPr>
            </w:pPr>
            <w:r w:rsidRPr="00C97EA9">
              <w:rPr>
                <w:rFonts w:cstheme="minorHAnsi"/>
                <w:sz w:val="18"/>
                <w:szCs w:val="18"/>
                <w:lang w:val="en-US"/>
              </w:rPr>
              <w:t>INOH</w:t>
            </w:r>
          </w:p>
        </w:tc>
        <w:tc>
          <w:tcPr>
            <w:tcW w:w="3625" w:type="dxa"/>
          </w:tcPr>
          <w:p w14:paraId="7F43688B" w14:textId="77777777" w:rsidR="00932198" w:rsidRPr="00C97EA9" w:rsidRDefault="00932198" w:rsidP="00932198">
            <w:pPr>
              <w:rPr>
                <w:sz w:val="18"/>
                <w:lang w:val="en-US"/>
              </w:rPr>
            </w:pPr>
            <w:r w:rsidRPr="00C97EA9">
              <w:rPr>
                <w:sz w:val="18"/>
                <w:lang w:val="en-US"/>
              </w:rPr>
              <w:t>CRK, ITGB1, ITGAM, ITGA6, ITGB8, ITGA1, AGRN, CDC42, ITGB2, TLN1, CD44, ITGA5, GRB2, HRAS</w:t>
            </w:r>
          </w:p>
        </w:tc>
      </w:tr>
      <w:tr w:rsidR="008D1166" w:rsidRPr="00C97EA9" w14:paraId="3962988B" w14:textId="77777777" w:rsidTr="007F329F">
        <w:tc>
          <w:tcPr>
            <w:tcW w:w="1231" w:type="dxa"/>
          </w:tcPr>
          <w:p w14:paraId="40EC6FD0" w14:textId="77777777" w:rsidR="00932198" w:rsidRPr="00C97EA9" w:rsidRDefault="00932198" w:rsidP="00932198">
            <w:pPr>
              <w:rPr>
                <w:sz w:val="18"/>
                <w:lang w:val="en-US"/>
              </w:rPr>
            </w:pPr>
            <w:r w:rsidRPr="00C97EA9">
              <w:rPr>
                <w:sz w:val="18"/>
                <w:lang w:val="en-US"/>
              </w:rPr>
              <w:t>0.049</w:t>
            </w:r>
          </w:p>
        </w:tc>
        <w:tc>
          <w:tcPr>
            <w:tcW w:w="2808" w:type="dxa"/>
          </w:tcPr>
          <w:p w14:paraId="498A5687" w14:textId="77777777" w:rsidR="00932198" w:rsidRPr="00C97EA9" w:rsidRDefault="00932198" w:rsidP="00932198">
            <w:pPr>
              <w:rPr>
                <w:sz w:val="18"/>
                <w:lang w:val="en-US"/>
              </w:rPr>
            </w:pPr>
            <w:r w:rsidRPr="00C97EA9">
              <w:rPr>
                <w:sz w:val="18"/>
                <w:lang w:val="en-US"/>
              </w:rPr>
              <w:t>mcalpain and friends in cell motility</w:t>
            </w:r>
          </w:p>
        </w:tc>
        <w:tc>
          <w:tcPr>
            <w:tcW w:w="1408" w:type="dxa"/>
          </w:tcPr>
          <w:p w14:paraId="5B265C52" w14:textId="77777777" w:rsidR="00932198" w:rsidRPr="00C97EA9" w:rsidRDefault="00932198" w:rsidP="00932198">
            <w:pPr>
              <w:rPr>
                <w:rFonts w:cstheme="minorHAnsi"/>
                <w:sz w:val="18"/>
                <w:szCs w:val="18"/>
                <w:lang w:val="en-US"/>
              </w:rPr>
            </w:pPr>
            <w:r w:rsidRPr="00C97EA9">
              <w:rPr>
                <w:rFonts w:cstheme="minorHAnsi"/>
                <w:sz w:val="18"/>
                <w:szCs w:val="18"/>
                <w:lang w:val="en-US"/>
              </w:rPr>
              <w:t>BioCarta</w:t>
            </w:r>
          </w:p>
        </w:tc>
        <w:tc>
          <w:tcPr>
            <w:tcW w:w="3625" w:type="dxa"/>
          </w:tcPr>
          <w:p w14:paraId="69B0A97A" w14:textId="77777777" w:rsidR="00932198" w:rsidRPr="00C97EA9" w:rsidRDefault="00932198" w:rsidP="00932198">
            <w:pPr>
              <w:rPr>
                <w:sz w:val="18"/>
                <w:lang w:val="en-US"/>
              </w:rPr>
            </w:pPr>
            <w:r w:rsidRPr="00C97EA9">
              <w:rPr>
                <w:sz w:val="18"/>
                <w:lang w:val="en-US"/>
              </w:rPr>
              <w:t>ITGB1, ITGA1, EZR, TLN1, PRKAR2A, PRKAR1B, GRB2, HRAS</w:t>
            </w:r>
          </w:p>
        </w:tc>
      </w:tr>
      <w:tr w:rsidR="008D1166" w:rsidRPr="00C97EA9" w14:paraId="3C5FD442" w14:textId="77777777" w:rsidTr="007F329F">
        <w:trPr>
          <w:trHeight w:val="100"/>
        </w:trPr>
        <w:tc>
          <w:tcPr>
            <w:tcW w:w="1231" w:type="dxa"/>
          </w:tcPr>
          <w:p w14:paraId="1682E391" w14:textId="77777777" w:rsidR="00932198" w:rsidRPr="00C97EA9" w:rsidRDefault="00932198" w:rsidP="00932198">
            <w:pPr>
              <w:rPr>
                <w:rFonts w:cstheme="minorHAnsi"/>
                <w:sz w:val="18"/>
                <w:szCs w:val="18"/>
                <w:lang w:val="en-US"/>
              </w:rPr>
            </w:pPr>
          </w:p>
        </w:tc>
        <w:tc>
          <w:tcPr>
            <w:tcW w:w="2808" w:type="dxa"/>
          </w:tcPr>
          <w:p w14:paraId="3660E7B3" w14:textId="77777777" w:rsidR="00932198" w:rsidRPr="00C97EA9" w:rsidRDefault="00932198" w:rsidP="00932198">
            <w:pPr>
              <w:rPr>
                <w:rFonts w:cstheme="minorHAnsi"/>
                <w:sz w:val="18"/>
                <w:szCs w:val="18"/>
                <w:lang w:val="en-US"/>
              </w:rPr>
            </w:pPr>
          </w:p>
        </w:tc>
        <w:tc>
          <w:tcPr>
            <w:tcW w:w="1408" w:type="dxa"/>
          </w:tcPr>
          <w:p w14:paraId="3EA59671" w14:textId="77777777" w:rsidR="00932198" w:rsidRPr="00C97EA9" w:rsidRDefault="00932198" w:rsidP="00932198">
            <w:pPr>
              <w:rPr>
                <w:rFonts w:cstheme="minorHAnsi"/>
                <w:sz w:val="18"/>
                <w:szCs w:val="18"/>
                <w:lang w:val="en-US"/>
              </w:rPr>
            </w:pPr>
          </w:p>
        </w:tc>
        <w:tc>
          <w:tcPr>
            <w:tcW w:w="3625" w:type="dxa"/>
          </w:tcPr>
          <w:p w14:paraId="718953C6" w14:textId="77777777" w:rsidR="00932198" w:rsidRPr="00C97EA9" w:rsidRDefault="00932198" w:rsidP="00932198">
            <w:pPr>
              <w:rPr>
                <w:rFonts w:cstheme="minorHAnsi"/>
                <w:sz w:val="18"/>
                <w:szCs w:val="18"/>
                <w:lang w:val="en-US"/>
              </w:rPr>
            </w:pPr>
          </w:p>
        </w:tc>
      </w:tr>
      <w:tr w:rsidR="008D1166" w:rsidRPr="00C97EA9" w14:paraId="226FA0EE" w14:textId="77777777" w:rsidTr="007F329F">
        <w:trPr>
          <w:trHeight w:val="284"/>
        </w:trPr>
        <w:tc>
          <w:tcPr>
            <w:tcW w:w="9072" w:type="dxa"/>
            <w:gridSpan w:val="4"/>
          </w:tcPr>
          <w:p w14:paraId="435EAF15" w14:textId="77777777" w:rsidR="00932198" w:rsidRPr="00C97EA9" w:rsidRDefault="00932198" w:rsidP="00932198">
            <w:pPr>
              <w:jc w:val="center"/>
              <w:rPr>
                <w:rFonts w:cstheme="minorHAnsi"/>
                <w:sz w:val="18"/>
                <w:szCs w:val="18"/>
                <w:lang w:val="en-US"/>
              </w:rPr>
            </w:pPr>
            <w:r w:rsidRPr="00C97EA9">
              <w:rPr>
                <w:rFonts w:cstheme="minorHAnsi"/>
                <w:i/>
                <w:sz w:val="18"/>
                <w:szCs w:val="18"/>
                <w:lang w:val="en-US"/>
              </w:rPr>
              <w:t>8 weeks after SE</w:t>
            </w:r>
          </w:p>
        </w:tc>
      </w:tr>
      <w:tr w:rsidR="008D1166" w:rsidRPr="00C97EA9" w14:paraId="48DF2A8A" w14:textId="77777777" w:rsidTr="007F329F">
        <w:tc>
          <w:tcPr>
            <w:tcW w:w="1231" w:type="dxa"/>
          </w:tcPr>
          <w:p w14:paraId="2F7D9E4F" w14:textId="77777777" w:rsidR="00932198" w:rsidRPr="00C97EA9" w:rsidRDefault="00932198" w:rsidP="00932198">
            <w:pPr>
              <w:rPr>
                <w:sz w:val="18"/>
                <w:lang w:val="en-US"/>
              </w:rPr>
            </w:pPr>
            <w:r w:rsidRPr="00C97EA9">
              <w:rPr>
                <w:sz w:val="18"/>
                <w:lang w:val="en-US"/>
              </w:rPr>
              <w:t>0.000</w:t>
            </w:r>
          </w:p>
        </w:tc>
        <w:tc>
          <w:tcPr>
            <w:tcW w:w="2808" w:type="dxa"/>
          </w:tcPr>
          <w:p w14:paraId="012EF9FF" w14:textId="77777777" w:rsidR="00932198" w:rsidRPr="00C97EA9" w:rsidRDefault="00932198" w:rsidP="00932198">
            <w:pPr>
              <w:rPr>
                <w:sz w:val="18"/>
                <w:lang w:val="en-US"/>
              </w:rPr>
            </w:pPr>
            <w:r w:rsidRPr="00C97EA9">
              <w:rPr>
                <w:sz w:val="18"/>
                <w:lang w:val="en-US"/>
              </w:rPr>
              <w:t>Integrin</w:t>
            </w:r>
          </w:p>
        </w:tc>
        <w:tc>
          <w:tcPr>
            <w:tcW w:w="1408" w:type="dxa"/>
          </w:tcPr>
          <w:p w14:paraId="02394F15" w14:textId="77777777" w:rsidR="00932198" w:rsidRPr="00C97EA9" w:rsidRDefault="00932198" w:rsidP="00932198">
            <w:pPr>
              <w:rPr>
                <w:rFonts w:cstheme="minorHAnsi"/>
                <w:sz w:val="18"/>
                <w:szCs w:val="18"/>
                <w:lang w:val="en-US"/>
              </w:rPr>
            </w:pPr>
            <w:r w:rsidRPr="00C97EA9">
              <w:rPr>
                <w:rFonts w:cstheme="minorHAnsi"/>
                <w:sz w:val="18"/>
                <w:szCs w:val="18"/>
                <w:lang w:val="en-US"/>
              </w:rPr>
              <w:t>Genomatix</w:t>
            </w:r>
          </w:p>
        </w:tc>
        <w:tc>
          <w:tcPr>
            <w:tcW w:w="3625" w:type="dxa"/>
          </w:tcPr>
          <w:p w14:paraId="6B9B88E2" w14:textId="77777777" w:rsidR="00932198" w:rsidRPr="00C97EA9" w:rsidRDefault="00932198" w:rsidP="00932198">
            <w:pPr>
              <w:rPr>
                <w:sz w:val="18"/>
                <w:lang w:val="en-US"/>
              </w:rPr>
            </w:pPr>
            <w:r w:rsidRPr="00C97EA9">
              <w:rPr>
                <w:sz w:val="18"/>
                <w:lang w:val="en-US"/>
              </w:rPr>
              <w:t>LCP1, ITGB1, ITGA6, CD9, ITGAV, AGRN, RAP1A, HNRNPU, SLC3A2, FLNA, TLN1, SLC12A2, TNC, VCL, DAG1, JAM3</w:t>
            </w:r>
          </w:p>
        </w:tc>
      </w:tr>
      <w:tr w:rsidR="008D1166" w:rsidRPr="00C97EA9" w14:paraId="2B23A3C9" w14:textId="77777777" w:rsidTr="007F329F">
        <w:tc>
          <w:tcPr>
            <w:tcW w:w="1231" w:type="dxa"/>
          </w:tcPr>
          <w:p w14:paraId="346FD8F5" w14:textId="77777777" w:rsidR="00932198" w:rsidRPr="00C97EA9" w:rsidRDefault="00932198" w:rsidP="00932198">
            <w:pPr>
              <w:rPr>
                <w:sz w:val="18"/>
                <w:lang w:val="en-US"/>
              </w:rPr>
            </w:pPr>
            <w:r w:rsidRPr="00C97EA9">
              <w:rPr>
                <w:sz w:val="18"/>
                <w:lang w:val="en-US"/>
              </w:rPr>
              <w:t>0.000</w:t>
            </w:r>
          </w:p>
        </w:tc>
        <w:tc>
          <w:tcPr>
            <w:tcW w:w="2808" w:type="dxa"/>
          </w:tcPr>
          <w:p w14:paraId="41E30D44" w14:textId="77777777" w:rsidR="00932198" w:rsidRPr="00C97EA9" w:rsidRDefault="00932198" w:rsidP="00932198">
            <w:pPr>
              <w:rPr>
                <w:sz w:val="18"/>
                <w:lang w:val="en-US"/>
              </w:rPr>
            </w:pPr>
            <w:r w:rsidRPr="00C97EA9">
              <w:rPr>
                <w:sz w:val="18"/>
                <w:lang w:val="en-US"/>
              </w:rPr>
              <w:t>Beta1 integrin cell surface interactions</w:t>
            </w:r>
          </w:p>
        </w:tc>
        <w:tc>
          <w:tcPr>
            <w:tcW w:w="1408" w:type="dxa"/>
          </w:tcPr>
          <w:p w14:paraId="3E80B083" w14:textId="77777777" w:rsidR="00932198" w:rsidRPr="00C97EA9" w:rsidRDefault="00932198" w:rsidP="00932198">
            <w:pPr>
              <w:rPr>
                <w:rFonts w:cstheme="minorHAnsi"/>
                <w:sz w:val="18"/>
                <w:szCs w:val="18"/>
                <w:lang w:val="en-US"/>
              </w:rPr>
            </w:pPr>
            <w:r w:rsidRPr="00C97EA9">
              <w:rPr>
                <w:rFonts w:cstheme="minorHAnsi"/>
                <w:sz w:val="18"/>
                <w:szCs w:val="18"/>
                <w:lang w:val="en-US"/>
              </w:rPr>
              <w:t>NCI-nature</w:t>
            </w:r>
          </w:p>
        </w:tc>
        <w:tc>
          <w:tcPr>
            <w:tcW w:w="3625" w:type="dxa"/>
          </w:tcPr>
          <w:p w14:paraId="6A005E04" w14:textId="77777777" w:rsidR="00932198" w:rsidRPr="00C97EA9" w:rsidRDefault="00932198" w:rsidP="00932198">
            <w:pPr>
              <w:rPr>
                <w:sz w:val="18"/>
                <w:lang w:val="nl-NL"/>
              </w:rPr>
            </w:pPr>
            <w:r w:rsidRPr="00C97EA9">
              <w:rPr>
                <w:sz w:val="18"/>
                <w:lang w:val="nl-NL"/>
              </w:rPr>
              <w:t>ITGB1, ITGA6, ITGAV, CD81, TNC</w:t>
            </w:r>
          </w:p>
        </w:tc>
      </w:tr>
      <w:tr w:rsidR="008D1166" w:rsidRPr="00C97EA9" w14:paraId="45CA8A57" w14:textId="77777777" w:rsidTr="007F329F">
        <w:tc>
          <w:tcPr>
            <w:tcW w:w="1231" w:type="dxa"/>
          </w:tcPr>
          <w:p w14:paraId="114F11D1" w14:textId="77777777" w:rsidR="00932198" w:rsidRPr="00C97EA9" w:rsidRDefault="00932198" w:rsidP="00932198">
            <w:pPr>
              <w:rPr>
                <w:sz w:val="18"/>
                <w:lang w:val="en-US"/>
              </w:rPr>
            </w:pPr>
            <w:r w:rsidRPr="00C97EA9">
              <w:rPr>
                <w:sz w:val="18"/>
                <w:lang w:val="en-US"/>
              </w:rPr>
              <w:t>0.001</w:t>
            </w:r>
          </w:p>
        </w:tc>
        <w:tc>
          <w:tcPr>
            <w:tcW w:w="2808" w:type="dxa"/>
          </w:tcPr>
          <w:p w14:paraId="216B3075" w14:textId="77777777" w:rsidR="00932198" w:rsidRPr="00C97EA9" w:rsidRDefault="00932198" w:rsidP="00932198">
            <w:pPr>
              <w:rPr>
                <w:sz w:val="18"/>
                <w:lang w:val="en-US"/>
              </w:rPr>
            </w:pPr>
            <w:r w:rsidRPr="00C97EA9">
              <w:rPr>
                <w:sz w:val="18"/>
                <w:lang w:val="en-US"/>
              </w:rPr>
              <w:t>Matrix metalloproteinase</w:t>
            </w:r>
          </w:p>
        </w:tc>
        <w:tc>
          <w:tcPr>
            <w:tcW w:w="1408" w:type="dxa"/>
          </w:tcPr>
          <w:p w14:paraId="282EAE74" w14:textId="77777777" w:rsidR="00932198" w:rsidRPr="00C97EA9" w:rsidRDefault="00932198" w:rsidP="00932198">
            <w:pPr>
              <w:rPr>
                <w:rFonts w:cstheme="minorHAnsi"/>
                <w:sz w:val="18"/>
                <w:szCs w:val="18"/>
                <w:lang w:val="en-US"/>
              </w:rPr>
            </w:pPr>
            <w:r w:rsidRPr="00C97EA9">
              <w:rPr>
                <w:rFonts w:cstheme="minorHAnsi"/>
                <w:sz w:val="18"/>
                <w:szCs w:val="18"/>
                <w:lang w:val="en-US"/>
              </w:rPr>
              <w:t>Genomatix</w:t>
            </w:r>
          </w:p>
        </w:tc>
        <w:tc>
          <w:tcPr>
            <w:tcW w:w="3625" w:type="dxa"/>
          </w:tcPr>
          <w:p w14:paraId="21E76997" w14:textId="77777777" w:rsidR="00932198" w:rsidRPr="00C97EA9" w:rsidRDefault="00932198" w:rsidP="00932198">
            <w:pPr>
              <w:rPr>
                <w:sz w:val="18"/>
                <w:lang w:val="en-US"/>
              </w:rPr>
            </w:pPr>
            <w:r w:rsidRPr="00C97EA9">
              <w:rPr>
                <w:sz w:val="18"/>
                <w:lang w:val="en-US"/>
              </w:rPr>
              <w:t>LRP1, STOML2, ITGB1, CD9, ITGAV, HMGA1, NDRG2, CACNA2D3, SLC3A2, FLNA, CLU, JAM3, MIF</w:t>
            </w:r>
          </w:p>
        </w:tc>
      </w:tr>
      <w:tr w:rsidR="008D1166" w:rsidRPr="00C97EA9" w14:paraId="6A5C0875" w14:textId="77777777" w:rsidTr="007F329F">
        <w:tc>
          <w:tcPr>
            <w:tcW w:w="1231" w:type="dxa"/>
          </w:tcPr>
          <w:p w14:paraId="062A0633" w14:textId="77777777" w:rsidR="00932198" w:rsidRPr="00C97EA9" w:rsidRDefault="00932198" w:rsidP="00932198">
            <w:pPr>
              <w:rPr>
                <w:sz w:val="18"/>
                <w:lang w:val="en-US"/>
              </w:rPr>
            </w:pPr>
            <w:r w:rsidRPr="00C97EA9">
              <w:rPr>
                <w:sz w:val="18"/>
                <w:lang w:val="en-US"/>
              </w:rPr>
              <w:t>0.004</w:t>
            </w:r>
          </w:p>
        </w:tc>
        <w:tc>
          <w:tcPr>
            <w:tcW w:w="2808" w:type="dxa"/>
          </w:tcPr>
          <w:p w14:paraId="153C76CC" w14:textId="77777777" w:rsidR="00932198" w:rsidRPr="00C97EA9" w:rsidRDefault="00932198" w:rsidP="00932198">
            <w:pPr>
              <w:rPr>
                <w:sz w:val="18"/>
                <w:lang w:val="en-US"/>
              </w:rPr>
            </w:pPr>
            <w:r w:rsidRPr="00C97EA9">
              <w:rPr>
                <w:sz w:val="18"/>
                <w:lang w:val="en-US"/>
              </w:rPr>
              <w:t>Integrin family cell surface interactions</w:t>
            </w:r>
          </w:p>
        </w:tc>
        <w:tc>
          <w:tcPr>
            <w:tcW w:w="1408" w:type="dxa"/>
          </w:tcPr>
          <w:p w14:paraId="4BA6204A" w14:textId="77777777" w:rsidR="00932198" w:rsidRPr="00C97EA9" w:rsidRDefault="00932198" w:rsidP="00932198">
            <w:pPr>
              <w:rPr>
                <w:rFonts w:cstheme="minorHAnsi"/>
                <w:sz w:val="18"/>
                <w:szCs w:val="18"/>
                <w:lang w:val="en-US"/>
              </w:rPr>
            </w:pPr>
            <w:r w:rsidRPr="00C97EA9">
              <w:rPr>
                <w:rFonts w:cstheme="minorHAnsi"/>
                <w:sz w:val="18"/>
                <w:szCs w:val="18"/>
                <w:lang w:val="en-US"/>
              </w:rPr>
              <w:t>NCI-nature</w:t>
            </w:r>
          </w:p>
        </w:tc>
        <w:tc>
          <w:tcPr>
            <w:tcW w:w="3625" w:type="dxa"/>
          </w:tcPr>
          <w:p w14:paraId="3F3188DB" w14:textId="77777777" w:rsidR="00932198" w:rsidRPr="00C97EA9" w:rsidRDefault="00932198" w:rsidP="00932198">
            <w:pPr>
              <w:rPr>
                <w:sz w:val="18"/>
                <w:lang w:val="en-US"/>
              </w:rPr>
            </w:pPr>
            <w:r w:rsidRPr="00C97EA9">
              <w:rPr>
                <w:sz w:val="18"/>
                <w:lang w:val="en-US"/>
              </w:rPr>
              <w:t>ITGB1, ITGA6, ITGAV</w:t>
            </w:r>
          </w:p>
        </w:tc>
      </w:tr>
    </w:tbl>
    <w:p w14:paraId="7818D1BE" w14:textId="56BA4AB9" w:rsidR="00932198" w:rsidRPr="00C97EA9" w:rsidRDefault="00932198" w:rsidP="009744B2">
      <w:pPr>
        <w:jc w:val="both"/>
        <w:rPr>
          <w:rFonts w:eastAsia="Calibri"/>
          <w:sz w:val="20"/>
          <w:lang w:val="en-US"/>
        </w:rPr>
      </w:pPr>
      <w:r w:rsidRPr="00C97EA9">
        <w:rPr>
          <w:rFonts w:eastAsia="Calibri"/>
          <w:sz w:val="20"/>
          <w:lang w:val="en-US"/>
        </w:rPr>
        <w:t xml:space="preserve">Genomatix Pathway System was used for pathway enrichment analysis. All pathways with a </w:t>
      </w:r>
      <w:r w:rsidRPr="00C97EA9">
        <w:rPr>
          <w:rFonts w:eastAsia="Calibri"/>
          <w:i/>
          <w:sz w:val="20"/>
          <w:lang w:val="en-US"/>
        </w:rPr>
        <w:t>p</w:t>
      </w:r>
      <w:r w:rsidRPr="00C97EA9">
        <w:rPr>
          <w:rFonts w:eastAsia="Calibri"/>
          <w:sz w:val="20"/>
          <w:lang w:val="en-US"/>
        </w:rPr>
        <w:t xml:space="preserve">-value &lt; 0.05 and at least two overlap members were considered for further analysis. </w:t>
      </w:r>
    </w:p>
    <w:p w14:paraId="43D18621" w14:textId="77777777" w:rsidR="00932198" w:rsidRPr="00C97EA9" w:rsidRDefault="00932198">
      <w:pPr>
        <w:rPr>
          <w:rFonts w:eastAsia="Calibri"/>
          <w:sz w:val="20"/>
          <w:lang w:val="en-US"/>
        </w:rPr>
      </w:pPr>
      <w:r w:rsidRPr="00C97EA9">
        <w:rPr>
          <w:rFonts w:eastAsia="Calibri"/>
          <w:sz w:val="20"/>
          <w:lang w:val="en-US"/>
        </w:rPr>
        <w:br w:type="page"/>
      </w:r>
    </w:p>
    <w:p w14:paraId="26D017E4" w14:textId="0D549FFB" w:rsidR="00932198" w:rsidRPr="00C97EA9" w:rsidRDefault="00D702C3" w:rsidP="00932198">
      <w:pPr>
        <w:spacing w:line="480" w:lineRule="auto"/>
        <w:jc w:val="both"/>
        <w:rPr>
          <w:rFonts w:eastAsia="Calibri"/>
          <w:lang w:val="en-US"/>
        </w:rPr>
      </w:pPr>
      <w:r w:rsidRPr="00C97EA9">
        <w:rPr>
          <w:rFonts w:eastAsia="Calibri"/>
          <w:lang w:val="en-US"/>
        </w:rPr>
        <w:t xml:space="preserve">Table </w:t>
      </w:r>
      <w:r w:rsidR="0048674C" w:rsidRPr="00C97EA9">
        <w:rPr>
          <w:rFonts w:eastAsia="Calibri"/>
          <w:lang w:val="en-US"/>
        </w:rPr>
        <w:t>8</w:t>
      </w:r>
      <w:r w:rsidR="00932198" w:rsidRPr="00C97EA9">
        <w:rPr>
          <w:rFonts w:eastAsia="Calibri"/>
          <w:lang w:val="en-US"/>
        </w:rPr>
        <w:t xml:space="preserve">: </w:t>
      </w:r>
      <w:r w:rsidR="00C02A1A" w:rsidRPr="00C97EA9">
        <w:rPr>
          <w:color w:val="141314"/>
          <w:lang w:val="en-US"/>
        </w:rPr>
        <w:t xml:space="preserve">Overrepresented </w:t>
      </w:r>
      <w:r w:rsidR="00932198" w:rsidRPr="00C97EA9">
        <w:rPr>
          <w:rFonts w:eastAsia="Calibri"/>
          <w:lang w:val="en-US"/>
        </w:rPr>
        <w:t xml:space="preserve">pathways linked with </w:t>
      </w:r>
      <w:r w:rsidR="00300251" w:rsidRPr="00C97EA9">
        <w:rPr>
          <w:rFonts w:eastAsia="Calibri"/>
          <w:lang w:val="en-US"/>
        </w:rPr>
        <w:t>ECM, cell-ECM and cell-cell interactions</w:t>
      </w:r>
      <w:r w:rsidR="00932198" w:rsidRPr="00C97EA9">
        <w:rPr>
          <w:rFonts w:eastAsia="Calibri"/>
          <w:lang w:val="en-US"/>
        </w:rPr>
        <w:t xml:space="preserve"> in the PHC – ConsensusPathDB</w:t>
      </w:r>
    </w:p>
    <w:tbl>
      <w:tblPr>
        <w:tblStyle w:val="Tabellenraster"/>
        <w:tblW w:w="9072"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2799"/>
        <w:gridCol w:w="1414"/>
        <w:gridCol w:w="3627"/>
      </w:tblGrid>
      <w:tr w:rsidR="008737B3" w:rsidRPr="00C97EA9" w14:paraId="5C577636" w14:textId="77777777" w:rsidTr="00932198">
        <w:trPr>
          <w:trHeight w:val="340"/>
        </w:trPr>
        <w:tc>
          <w:tcPr>
            <w:tcW w:w="1232" w:type="dxa"/>
            <w:tcBorders>
              <w:top w:val="single" w:sz="4" w:space="0" w:color="auto"/>
              <w:bottom w:val="single" w:sz="4" w:space="0" w:color="auto"/>
            </w:tcBorders>
            <w:vAlign w:val="center"/>
          </w:tcPr>
          <w:p w14:paraId="10D1DF97" w14:textId="77777777" w:rsidR="00932198" w:rsidRPr="00C97EA9" w:rsidRDefault="00932198" w:rsidP="00932198">
            <w:pPr>
              <w:rPr>
                <w:lang w:val="en-US"/>
              </w:rPr>
            </w:pPr>
            <w:r w:rsidRPr="00C97EA9">
              <w:rPr>
                <w:i/>
                <w:lang w:val="en-US"/>
              </w:rPr>
              <w:t>p</w:t>
            </w:r>
            <w:r w:rsidRPr="00C97EA9">
              <w:rPr>
                <w:lang w:val="en-US"/>
              </w:rPr>
              <w:t>-Value</w:t>
            </w:r>
          </w:p>
        </w:tc>
        <w:tc>
          <w:tcPr>
            <w:tcW w:w="2799" w:type="dxa"/>
            <w:tcBorders>
              <w:top w:val="single" w:sz="4" w:space="0" w:color="auto"/>
              <w:bottom w:val="single" w:sz="4" w:space="0" w:color="auto"/>
            </w:tcBorders>
            <w:vAlign w:val="center"/>
          </w:tcPr>
          <w:p w14:paraId="5E7B50A9" w14:textId="77777777" w:rsidR="00932198" w:rsidRPr="00C97EA9" w:rsidRDefault="00932198" w:rsidP="00932198">
            <w:pPr>
              <w:rPr>
                <w:lang w:val="en-US"/>
              </w:rPr>
            </w:pPr>
            <w:r w:rsidRPr="00C97EA9">
              <w:rPr>
                <w:lang w:val="en-US"/>
              </w:rPr>
              <w:t>Pathway</w:t>
            </w:r>
          </w:p>
        </w:tc>
        <w:tc>
          <w:tcPr>
            <w:tcW w:w="1414" w:type="dxa"/>
            <w:tcBorders>
              <w:top w:val="single" w:sz="4" w:space="0" w:color="auto"/>
              <w:bottom w:val="single" w:sz="4" w:space="0" w:color="auto"/>
            </w:tcBorders>
            <w:vAlign w:val="center"/>
          </w:tcPr>
          <w:p w14:paraId="3BD25510" w14:textId="77777777" w:rsidR="00932198" w:rsidRPr="00C97EA9" w:rsidRDefault="00932198" w:rsidP="00932198">
            <w:pPr>
              <w:rPr>
                <w:lang w:val="en-US"/>
              </w:rPr>
            </w:pPr>
            <w:r w:rsidRPr="00C97EA9">
              <w:rPr>
                <w:lang w:val="en-US"/>
              </w:rPr>
              <w:t>Source</w:t>
            </w:r>
          </w:p>
        </w:tc>
        <w:tc>
          <w:tcPr>
            <w:tcW w:w="3627" w:type="dxa"/>
            <w:tcBorders>
              <w:top w:val="single" w:sz="4" w:space="0" w:color="auto"/>
              <w:bottom w:val="single" w:sz="4" w:space="0" w:color="auto"/>
            </w:tcBorders>
            <w:vAlign w:val="center"/>
          </w:tcPr>
          <w:p w14:paraId="0F160F59" w14:textId="77777777" w:rsidR="00932198" w:rsidRPr="00C97EA9" w:rsidRDefault="00932198" w:rsidP="00932198">
            <w:pPr>
              <w:rPr>
                <w:lang w:val="en-US"/>
              </w:rPr>
            </w:pPr>
            <w:r w:rsidRPr="00C97EA9">
              <w:rPr>
                <w:lang w:val="en-US"/>
              </w:rPr>
              <w:t>Overlap members</w:t>
            </w:r>
          </w:p>
        </w:tc>
      </w:tr>
      <w:tr w:rsidR="008D1166" w:rsidRPr="00C97EA9" w14:paraId="2EE6F806" w14:textId="77777777" w:rsidTr="007F329F">
        <w:trPr>
          <w:trHeight w:val="284"/>
        </w:trPr>
        <w:tc>
          <w:tcPr>
            <w:tcW w:w="9072" w:type="dxa"/>
            <w:gridSpan w:val="4"/>
            <w:tcBorders>
              <w:top w:val="single" w:sz="4" w:space="0" w:color="auto"/>
            </w:tcBorders>
          </w:tcPr>
          <w:p w14:paraId="225EEE41" w14:textId="77777777" w:rsidR="00932198" w:rsidRPr="00C97EA9" w:rsidRDefault="00932198" w:rsidP="00932198">
            <w:pPr>
              <w:jc w:val="center"/>
              <w:rPr>
                <w:i/>
                <w:sz w:val="18"/>
                <w:szCs w:val="18"/>
                <w:lang w:val="en-US"/>
              </w:rPr>
            </w:pPr>
            <w:r w:rsidRPr="00C97EA9">
              <w:rPr>
                <w:i/>
                <w:sz w:val="18"/>
                <w:szCs w:val="18"/>
                <w:lang w:val="en-US"/>
              </w:rPr>
              <w:t>2 days after SE</w:t>
            </w:r>
          </w:p>
        </w:tc>
      </w:tr>
      <w:tr w:rsidR="008D1166" w:rsidRPr="00C97EA9" w14:paraId="1C04440C" w14:textId="77777777" w:rsidTr="007F329F">
        <w:tc>
          <w:tcPr>
            <w:tcW w:w="1232" w:type="dxa"/>
          </w:tcPr>
          <w:p w14:paraId="6DC5D1CC" w14:textId="77777777" w:rsidR="00932198" w:rsidRPr="00C97EA9" w:rsidRDefault="00932198" w:rsidP="00932198">
            <w:pPr>
              <w:rPr>
                <w:sz w:val="18"/>
                <w:lang w:val="en-US"/>
              </w:rPr>
            </w:pPr>
            <w:r w:rsidRPr="00C97EA9">
              <w:rPr>
                <w:sz w:val="18"/>
                <w:lang w:val="en-US"/>
              </w:rPr>
              <w:t>0.003</w:t>
            </w:r>
          </w:p>
        </w:tc>
        <w:tc>
          <w:tcPr>
            <w:tcW w:w="2799" w:type="dxa"/>
          </w:tcPr>
          <w:p w14:paraId="590E7439" w14:textId="77777777" w:rsidR="00932198" w:rsidRPr="00C97EA9" w:rsidRDefault="00932198" w:rsidP="00932198">
            <w:pPr>
              <w:rPr>
                <w:sz w:val="18"/>
                <w:lang w:val="en-US"/>
              </w:rPr>
            </w:pPr>
            <w:r w:rsidRPr="00C97EA9">
              <w:rPr>
                <w:sz w:val="18"/>
                <w:lang w:val="en-US"/>
              </w:rPr>
              <w:t>Syndecan-4-mediated signaling events</w:t>
            </w:r>
          </w:p>
        </w:tc>
        <w:tc>
          <w:tcPr>
            <w:tcW w:w="1414" w:type="dxa"/>
          </w:tcPr>
          <w:p w14:paraId="1A8D84F4" w14:textId="77777777" w:rsidR="00932198" w:rsidRPr="00C97EA9" w:rsidRDefault="00932198" w:rsidP="00932198">
            <w:pPr>
              <w:rPr>
                <w:sz w:val="18"/>
                <w:lang w:val="en-US"/>
              </w:rPr>
            </w:pPr>
            <w:r w:rsidRPr="00C97EA9">
              <w:rPr>
                <w:sz w:val="18"/>
                <w:lang w:val="en-US"/>
              </w:rPr>
              <w:t>PID</w:t>
            </w:r>
          </w:p>
        </w:tc>
        <w:tc>
          <w:tcPr>
            <w:tcW w:w="3627" w:type="dxa"/>
          </w:tcPr>
          <w:p w14:paraId="42323ABD" w14:textId="49EC317A" w:rsidR="00932198" w:rsidRPr="00C97EA9" w:rsidRDefault="00932198" w:rsidP="00932198">
            <w:pPr>
              <w:rPr>
                <w:sz w:val="18"/>
                <w:lang w:val="en-US"/>
              </w:rPr>
            </w:pPr>
            <w:r w:rsidRPr="00C97EA9">
              <w:rPr>
                <w:sz w:val="18"/>
                <w:lang w:val="en-US"/>
              </w:rPr>
              <w:t>PRKCA, ITGB1, ACTN1, ITGA5</w:t>
            </w:r>
          </w:p>
        </w:tc>
      </w:tr>
      <w:tr w:rsidR="008D1166" w:rsidRPr="00C97EA9" w14:paraId="53BF2895" w14:textId="77777777" w:rsidTr="007F329F">
        <w:tc>
          <w:tcPr>
            <w:tcW w:w="1232" w:type="dxa"/>
          </w:tcPr>
          <w:p w14:paraId="6AB33C99" w14:textId="77777777" w:rsidR="00932198" w:rsidRPr="00C97EA9" w:rsidRDefault="00932198" w:rsidP="00932198">
            <w:pPr>
              <w:rPr>
                <w:sz w:val="18"/>
                <w:lang w:val="en-US"/>
              </w:rPr>
            </w:pPr>
            <w:r w:rsidRPr="00C97EA9">
              <w:rPr>
                <w:sz w:val="18"/>
                <w:lang w:val="en-US"/>
              </w:rPr>
              <w:t>0.010</w:t>
            </w:r>
          </w:p>
        </w:tc>
        <w:tc>
          <w:tcPr>
            <w:tcW w:w="2799" w:type="dxa"/>
          </w:tcPr>
          <w:p w14:paraId="7928BB48" w14:textId="77777777" w:rsidR="00932198" w:rsidRPr="00C97EA9" w:rsidRDefault="00932198" w:rsidP="00932198">
            <w:pPr>
              <w:rPr>
                <w:sz w:val="18"/>
                <w:lang w:val="en-US"/>
              </w:rPr>
            </w:pPr>
            <w:r w:rsidRPr="00C97EA9">
              <w:rPr>
                <w:sz w:val="18"/>
                <w:lang w:val="en-US"/>
              </w:rPr>
              <w:t>Syndecan-2-mediated signaling events</w:t>
            </w:r>
          </w:p>
        </w:tc>
        <w:tc>
          <w:tcPr>
            <w:tcW w:w="1414" w:type="dxa"/>
          </w:tcPr>
          <w:p w14:paraId="2AA5A31B" w14:textId="77777777" w:rsidR="00932198" w:rsidRPr="00C97EA9" w:rsidRDefault="00932198" w:rsidP="00932198">
            <w:pPr>
              <w:rPr>
                <w:sz w:val="18"/>
                <w:lang w:val="en-US"/>
              </w:rPr>
            </w:pPr>
            <w:r w:rsidRPr="00C97EA9">
              <w:rPr>
                <w:sz w:val="18"/>
                <w:lang w:val="en-US"/>
              </w:rPr>
              <w:t>PID</w:t>
            </w:r>
          </w:p>
        </w:tc>
        <w:tc>
          <w:tcPr>
            <w:tcW w:w="3627" w:type="dxa"/>
          </w:tcPr>
          <w:p w14:paraId="2F6F1681" w14:textId="34418400" w:rsidR="00932198" w:rsidRPr="00C97EA9" w:rsidRDefault="00932198" w:rsidP="00932198">
            <w:pPr>
              <w:rPr>
                <w:sz w:val="18"/>
                <w:lang w:val="de-DE"/>
              </w:rPr>
            </w:pPr>
            <w:r w:rsidRPr="00C97EA9">
              <w:rPr>
                <w:sz w:val="18"/>
                <w:lang w:val="de-DE"/>
              </w:rPr>
              <w:t>GNB2L1, ITGB1, RASA1, EZR, NF1</w:t>
            </w:r>
          </w:p>
        </w:tc>
      </w:tr>
      <w:tr w:rsidR="008D1166" w:rsidRPr="00C97EA9" w14:paraId="528C27CA" w14:textId="77777777" w:rsidTr="007F329F">
        <w:tc>
          <w:tcPr>
            <w:tcW w:w="1232" w:type="dxa"/>
          </w:tcPr>
          <w:p w14:paraId="6784AE2C" w14:textId="77777777" w:rsidR="00932198" w:rsidRPr="00C97EA9" w:rsidRDefault="00932198" w:rsidP="00932198">
            <w:pPr>
              <w:rPr>
                <w:sz w:val="18"/>
                <w:lang w:val="en-US"/>
              </w:rPr>
            </w:pPr>
            <w:r w:rsidRPr="00C97EA9">
              <w:rPr>
                <w:sz w:val="18"/>
                <w:lang w:val="en-US"/>
              </w:rPr>
              <w:t>0.015</w:t>
            </w:r>
          </w:p>
        </w:tc>
        <w:tc>
          <w:tcPr>
            <w:tcW w:w="2799" w:type="dxa"/>
          </w:tcPr>
          <w:p w14:paraId="681ACA37" w14:textId="77777777" w:rsidR="00932198" w:rsidRPr="00C97EA9" w:rsidRDefault="00932198" w:rsidP="00932198">
            <w:pPr>
              <w:rPr>
                <w:sz w:val="18"/>
                <w:lang w:val="en-US"/>
              </w:rPr>
            </w:pPr>
            <w:r w:rsidRPr="00C97EA9">
              <w:rPr>
                <w:sz w:val="18"/>
                <w:lang w:val="en-US"/>
              </w:rPr>
              <w:t>Fibronectin matrix formation</w:t>
            </w:r>
          </w:p>
        </w:tc>
        <w:tc>
          <w:tcPr>
            <w:tcW w:w="1414" w:type="dxa"/>
          </w:tcPr>
          <w:p w14:paraId="66CC7FF6" w14:textId="77777777" w:rsidR="00932198" w:rsidRPr="00C97EA9" w:rsidRDefault="00932198" w:rsidP="00932198">
            <w:pPr>
              <w:rPr>
                <w:sz w:val="18"/>
                <w:lang w:val="en-US"/>
              </w:rPr>
            </w:pPr>
            <w:r w:rsidRPr="00C97EA9">
              <w:rPr>
                <w:sz w:val="18"/>
                <w:lang w:val="en-US"/>
              </w:rPr>
              <w:t>Reactome</w:t>
            </w:r>
          </w:p>
        </w:tc>
        <w:tc>
          <w:tcPr>
            <w:tcW w:w="3627" w:type="dxa"/>
          </w:tcPr>
          <w:p w14:paraId="4E55F45B" w14:textId="361E235E" w:rsidR="00932198" w:rsidRPr="00C97EA9" w:rsidRDefault="00932198" w:rsidP="00932198">
            <w:pPr>
              <w:rPr>
                <w:sz w:val="18"/>
                <w:lang w:val="en-US"/>
              </w:rPr>
            </w:pPr>
            <w:r w:rsidRPr="00C97EA9">
              <w:rPr>
                <w:sz w:val="18"/>
                <w:lang w:val="en-US"/>
              </w:rPr>
              <w:t>ITGB1, ITGA5</w:t>
            </w:r>
          </w:p>
        </w:tc>
      </w:tr>
      <w:tr w:rsidR="008D1166" w:rsidRPr="00C97EA9" w14:paraId="78535D53" w14:textId="77777777" w:rsidTr="007F329F">
        <w:tc>
          <w:tcPr>
            <w:tcW w:w="1232" w:type="dxa"/>
          </w:tcPr>
          <w:p w14:paraId="65DF5D54" w14:textId="77777777" w:rsidR="00932198" w:rsidRPr="00C97EA9" w:rsidRDefault="00932198" w:rsidP="00932198">
            <w:pPr>
              <w:rPr>
                <w:sz w:val="18"/>
                <w:lang w:val="en-US"/>
              </w:rPr>
            </w:pPr>
            <w:r w:rsidRPr="00C97EA9">
              <w:rPr>
                <w:sz w:val="18"/>
                <w:lang w:val="en-US"/>
              </w:rPr>
              <w:t>0.015</w:t>
            </w:r>
          </w:p>
        </w:tc>
        <w:tc>
          <w:tcPr>
            <w:tcW w:w="2799" w:type="dxa"/>
          </w:tcPr>
          <w:p w14:paraId="450C3D67" w14:textId="77777777" w:rsidR="00932198" w:rsidRPr="00C97EA9" w:rsidRDefault="00932198" w:rsidP="00932198">
            <w:pPr>
              <w:rPr>
                <w:sz w:val="18"/>
                <w:lang w:val="en-US"/>
              </w:rPr>
            </w:pPr>
            <w:r w:rsidRPr="00C97EA9">
              <w:rPr>
                <w:sz w:val="18"/>
                <w:lang w:val="en-US"/>
              </w:rPr>
              <w:t>Phospholipase c delta in phospholipid associated cell signaling</w:t>
            </w:r>
          </w:p>
        </w:tc>
        <w:tc>
          <w:tcPr>
            <w:tcW w:w="1414" w:type="dxa"/>
          </w:tcPr>
          <w:p w14:paraId="019C62C0" w14:textId="77777777" w:rsidR="00932198" w:rsidRPr="00C97EA9" w:rsidRDefault="00932198" w:rsidP="00932198">
            <w:pPr>
              <w:rPr>
                <w:sz w:val="18"/>
                <w:lang w:val="en-US"/>
              </w:rPr>
            </w:pPr>
            <w:r w:rsidRPr="00C97EA9">
              <w:rPr>
                <w:sz w:val="18"/>
                <w:lang w:val="en-US"/>
              </w:rPr>
              <w:t>BioCarta</w:t>
            </w:r>
          </w:p>
        </w:tc>
        <w:tc>
          <w:tcPr>
            <w:tcW w:w="3627" w:type="dxa"/>
          </w:tcPr>
          <w:p w14:paraId="67851A6B" w14:textId="4E4C45B4" w:rsidR="00932198" w:rsidRPr="00C97EA9" w:rsidRDefault="00932198" w:rsidP="00932198">
            <w:pPr>
              <w:rPr>
                <w:sz w:val="18"/>
                <w:lang w:val="en-US"/>
              </w:rPr>
            </w:pPr>
            <w:r w:rsidRPr="00C97EA9">
              <w:rPr>
                <w:sz w:val="18"/>
                <w:lang w:val="en-US"/>
              </w:rPr>
              <w:t>TGM2, PLCD1</w:t>
            </w:r>
          </w:p>
        </w:tc>
      </w:tr>
      <w:tr w:rsidR="008D1166" w:rsidRPr="00C97EA9" w14:paraId="3A7BCF32" w14:textId="77777777" w:rsidTr="007F329F">
        <w:tc>
          <w:tcPr>
            <w:tcW w:w="1232" w:type="dxa"/>
          </w:tcPr>
          <w:p w14:paraId="31303862" w14:textId="77777777" w:rsidR="00932198" w:rsidRPr="00C97EA9" w:rsidRDefault="00932198" w:rsidP="00932198">
            <w:pPr>
              <w:rPr>
                <w:sz w:val="18"/>
                <w:lang w:val="en-US"/>
              </w:rPr>
            </w:pPr>
            <w:r w:rsidRPr="00C97EA9">
              <w:rPr>
                <w:sz w:val="18"/>
                <w:lang w:val="en-US"/>
              </w:rPr>
              <w:t>0.015</w:t>
            </w:r>
          </w:p>
        </w:tc>
        <w:tc>
          <w:tcPr>
            <w:tcW w:w="2799" w:type="dxa"/>
          </w:tcPr>
          <w:p w14:paraId="21EFCB6A" w14:textId="77777777" w:rsidR="00932198" w:rsidRPr="00C97EA9" w:rsidRDefault="00932198" w:rsidP="00932198">
            <w:pPr>
              <w:rPr>
                <w:sz w:val="18"/>
                <w:lang w:val="en-US"/>
              </w:rPr>
            </w:pPr>
            <w:r w:rsidRPr="00C97EA9">
              <w:rPr>
                <w:sz w:val="18"/>
                <w:lang w:val="en-US"/>
              </w:rPr>
              <w:t>Syndecan interactions</w:t>
            </w:r>
          </w:p>
        </w:tc>
        <w:tc>
          <w:tcPr>
            <w:tcW w:w="1414" w:type="dxa"/>
          </w:tcPr>
          <w:p w14:paraId="075B63C0" w14:textId="77777777" w:rsidR="00932198" w:rsidRPr="00C97EA9" w:rsidRDefault="00932198" w:rsidP="00932198">
            <w:pPr>
              <w:rPr>
                <w:sz w:val="18"/>
                <w:lang w:val="en-US"/>
              </w:rPr>
            </w:pPr>
            <w:r w:rsidRPr="00C97EA9">
              <w:rPr>
                <w:sz w:val="18"/>
                <w:lang w:val="en-US"/>
              </w:rPr>
              <w:t>Reactome</w:t>
            </w:r>
          </w:p>
        </w:tc>
        <w:tc>
          <w:tcPr>
            <w:tcW w:w="3627" w:type="dxa"/>
          </w:tcPr>
          <w:p w14:paraId="580E5FBE" w14:textId="08DD306D" w:rsidR="00932198" w:rsidRPr="00C97EA9" w:rsidRDefault="00932198" w:rsidP="00932198">
            <w:pPr>
              <w:rPr>
                <w:sz w:val="18"/>
                <w:lang w:val="en-US"/>
              </w:rPr>
            </w:pPr>
            <w:r w:rsidRPr="00C97EA9">
              <w:rPr>
                <w:sz w:val="18"/>
                <w:lang w:val="en-US"/>
              </w:rPr>
              <w:t>PRKCA, ITGB1, ACTN1</w:t>
            </w:r>
          </w:p>
        </w:tc>
      </w:tr>
      <w:tr w:rsidR="008D1166" w:rsidRPr="00C97EA9" w14:paraId="40B7FBEE" w14:textId="77777777" w:rsidTr="007F329F">
        <w:tc>
          <w:tcPr>
            <w:tcW w:w="1232" w:type="dxa"/>
          </w:tcPr>
          <w:p w14:paraId="3AC87C78" w14:textId="77777777" w:rsidR="00932198" w:rsidRPr="00C97EA9" w:rsidRDefault="00932198" w:rsidP="00932198">
            <w:pPr>
              <w:rPr>
                <w:sz w:val="18"/>
                <w:lang w:val="en-US"/>
              </w:rPr>
            </w:pPr>
            <w:r w:rsidRPr="00C97EA9">
              <w:rPr>
                <w:sz w:val="18"/>
                <w:lang w:val="en-US"/>
              </w:rPr>
              <w:t>0.021</w:t>
            </w:r>
          </w:p>
        </w:tc>
        <w:tc>
          <w:tcPr>
            <w:tcW w:w="2799" w:type="dxa"/>
          </w:tcPr>
          <w:p w14:paraId="385BD020" w14:textId="77777777" w:rsidR="00932198" w:rsidRPr="00C97EA9" w:rsidRDefault="00932198" w:rsidP="00932198">
            <w:pPr>
              <w:rPr>
                <w:sz w:val="18"/>
                <w:lang w:val="en-US"/>
              </w:rPr>
            </w:pPr>
            <w:r w:rsidRPr="00C97EA9">
              <w:rPr>
                <w:sz w:val="18"/>
                <w:lang w:val="en-US"/>
              </w:rPr>
              <w:t>Extracellular matrix organization</w:t>
            </w:r>
          </w:p>
        </w:tc>
        <w:tc>
          <w:tcPr>
            <w:tcW w:w="1414" w:type="dxa"/>
          </w:tcPr>
          <w:p w14:paraId="354C2EDF" w14:textId="77777777" w:rsidR="00932198" w:rsidRPr="00C97EA9" w:rsidRDefault="00932198" w:rsidP="00932198">
            <w:pPr>
              <w:rPr>
                <w:sz w:val="18"/>
                <w:lang w:val="en-US"/>
              </w:rPr>
            </w:pPr>
            <w:r w:rsidRPr="00C97EA9">
              <w:rPr>
                <w:sz w:val="18"/>
                <w:lang w:val="en-US"/>
              </w:rPr>
              <w:t>Reactome</w:t>
            </w:r>
          </w:p>
        </w:tc>
        <w:tc>
          <w:tcPr>
            <w:tcW w:w="3627" w:type="dxa"/>
          </w:tcPr>
          <w:p w14:paraId="46AEF348" w14:textId="723AA848" w:rsidR="00932198" w:rsidRPr="00C97EA9" w:rsidRDefault="00932198" w:rsidP="00932198">
            <w:pPr>
              <w:rPr>
                <w:sz w:val="18"/>
                <w:lang w:val="en-US"/>
              </w:rPr>
            </w:pPr>
            <w:r w:rsidRPr="00C97EA9">
              <w:rPr>
                <w:sz w:val="18"/>
                <w:lang w:val="en-US"/>
              </w:rPr>
              <w:t>ITGB1, ACTN1, ITGB2, PRKCA, CD44, P4HB, ITGA5, SERPINH1, PPIB</w:t>
            </w:r>
          </w:p>
        </w:tc>
      </w:tr>
      <w:tr w:rsidR="008D1166" w:rsidRPr="00C97EA9" w14:paraId="291341D4" w14:textId="77777777" w:rsidTr="007F329F">
        <w:tc>
          <w:tcPr>
            <w:tcW w:w="1232" w:type="dxa"/>
          </w:tcPr>
          <w:p w14:paraId="6D48AD14" w14:textId="77777777" w:rsidR="00932198" w:rsidRPr="00C97EA9" w:rsidRDefault="00932198" w:rsidP="00932198">
            <w:pPr>
              <w:rPr>
                <w:sz w:val="18"/>
                <w:lang w:val="en-US"/>
              </w:rPr>
            </w:pPr>
            <w:r w:rsidRPr="00C97EA9">
              <w:rPr>
                <w:sz w:val="18"/>
                <w:lang w:val="en-US"/>
              </w:rPr>
              <w:t>0.025</w:t>
            </w:r>
          </w:p>
        </w:tc>
        <w:tc>
          <w:tcPr>
            <w:tcW w:w="2799" w:type="dxa"/>
          </w:tcPr>
          <w:p w14:paraId="1824CD62" w14:textId="77777777" w:rsidR="00932198" w:rsidRPr="00C97EA9" w:rsidRDefault="00932198" w:rsidP="00932198">
            <w:pPr>
              <w:rPr>
                <w:sz w:val="18"/>
                <w:lang w:val="en-US"/>
              </w:rPr>
            </w:pPr>
            <w:r w:rsidRPr="00C97EA9">
              <w:rPr>
                <w:sz w:val="18"/>
                <w:lang w:val="en-US"/>
              </w:rPr>
              <w:t>Urokinase-type plasminogen activator (uPA) and uPAR-mediated signaling</w:t>
            </w:r>
          </w:p>
        </w:tc>
        <w:tc>
          <w:tcPr>
            <w:tcW w:w="1414" w:type="dxa"/>
          </w:tcPr>
          <w:p w14:paraId="56E7D87B" w14:textId="77777777" w:rsidR="00932198" w:rsidRPr="00C97EA9" w:rsidRDefault="00932198" w:rsidP="00932198">
            <w:pPr>
              <w:rPr>
                <w:sz w:val="18"/>
                <w:lang w:val="en-US"/>
              </w:rPr>
            </w:pPr>
            <w:r w:rsidRPr="00C97EA9">
              <w:rPr>
                <w:sz w:val="18"/>
                <w:lang w:val="en-US"/>
              </w:rPr>
              <w:t>PID</w:t>
            </w:r>
          </w:p>
        </w:tc>
        <w:tc>
          <w:tcPr>
            <w:tcW w:w="3627" w:type="dxa"/>
          </w:tcPr>
          <w:p w14:paraId="1768C326" w14:textId="05694191" w:rsidR="00932198" w:rsidRPr="00C97EA9" w:rsidRDefault="00932198" w:rsidP="00932198">
            <w:pPr>
              <w:rPr>
                <w:sz w:val="18"/>
                <w:lang w:val="en-US"/>
              </w:rPr>
            </w:pPr>
            <w:r w:rsidRPr="00C97EA9">
              <w:rPr>
                <w:sz w:val="18"/>
                <w:lang w:val="en-US"/>
              </w:rPr>
              <w:t>ITGB1, ITGB2, NCL, ITGA5</w:t>
            </w:r>
          </w:p>
        </w:tc>
      </w:tr>
      <w:tr w:rsidR="008D1166" w:rsidRPr="00C97EA9" w14:paraId="32EEFABD" w14:textId="77777777" w:rsidTr="007F329F">
        <w:tc>
          <w:tcPr>
            <w:tcW w:w="1232" w:type="dxa"/>
          </w:tcPr>
          <w:p w14:paraId="62D11E42" w14:textId="77777777" w:rsidR="00932198" w:rsidRPr="00C97EA9" w:rsidRDefault="00932198" w:rsidP="00932198">
            <w:pPr>
              <w:rPr>
                <w:sz w:val="18"/>
                <w:lang w:val="en-US"/>
              </w:rPr>
            </w:pPr>
            <w:r w:rsidRPr="00C97EA9">
              <w:rPr>
                <w:sz w:val="18"/>
                <w:lang w:val="en-US"/>
              </w:rPr>
              <w:t>0.036</w:t>
            </w:r>
          </w:p>
        </w:tc>
        <w:tc>
          <w:tcPr>
            <w:tcW w:w="2799" w:type="dxa"/>
          </w:tcPr>
          <w:p w14:paraId="0B82A551" w14:textId="77777777" w:rsidR="00932198" w:rsidRPr="00C97EA9" w:rsidRDefault="00932198" w:rsidP="00932198">
            <w:pPr>
              <w:rPr>
                <w:sz w:val="18"/>
                <w:lang w:val="en-US"/>
              </w:rPr>
            </w:pPr>
            <w:r w:rsidRPr="00C97EA9">
              <w:rPr>
                <w:sz w:val="18"/>
                <w:lang w:val="en-US"/>
              </w:rPr>
              <w:t>a6b1 and a6b4 Integrin signaling</w:t>
            </w:r>
          </w:p>
        </w:tc>
        <w:tc>
          <w:tcPr>
            <w:tcW w:w="1414" w:type="dxa"/>
          </w:tcPr>
          <w:p w14:paraId="2E0CD803" w14:textId="77777777" w:rsidR="00932198" w:rsidRPr="00C97EA9" w:rsidRDefault="00932198" w:rsidP="00932198">
            <w:pPr>
              <w:rPr>
                <w:sz w:val="18"/>
                <w:lang w:val="en-US"/>
              </w:rPr>
            </w:pPr>
            <w:r w:rsidRPr="00C97EA9">
              <w:rPr>
                <w:sz w:val="18"/>
                <w:lang w:val="en-US"/>
              </w:rPr>
              <w:t>PID</w:t>
            </w:r>
          </w:p>
        </w:tc>
        <w:tc>
          <w:tcPr>
            <w:tcW w:w="3627" w:type="dxa"/>
          </w:tcPr>
          <w:p w14:paraId="3DC7BEC9" w14:textId="23644C6F" w:rsidR="00932198" w:rsidRPr="00C97EA9" w:rsidRDefault="00932198" w:rsidP="00932198">
            <w:pPr>
              <w:rPr>
                <w:sz w:val="18"/>
                <w:lang w:val="en-US"/>
              </w:rPr>
            </w:pPr>
            <w:r w:rsidRPr="00C97EA9">
              <w:rPr>
                <w:sz w:val="18"/>
                <w:lang w:val="en-US"/>
              </w:rPr>
              <w:t>YWHAZ, PRKCA, YWHAB, ITGB1</w:t>
            </w:r>
          </w:p>
        </w:tc>
      </w:tr>
      <w:tr w:rsidR="008D1166" w:rsidRPr="00C97EA9" w14:paraId="0F5716D3" w14:textId="77777777" w:rsidTr="007F329F">
        <w:tc>
          <w:tcPr>
            <w:tcW w:w="1232" w:type="dxa"/>
          </w:tcPr>
          <w:p w14:paraId="1515F6B6" w14:textId="77777777" w:rsidR="00932198" w:rsidRPr="00C97EA9" w:rsidRDefault="00932198" w:rsidP="00932198">
            <w:pPr>
              <w:rPr>
                <w:sz w:val="18"/>
                <w:lang w:val="en-US"/>
              </w:rPr>
            </w:pPr>
            <w:r w:rsidRPr="00C97EA9">
              <w:rPr>
                <w:sz w:val="18"/>
                <w:lang w:val="en-US"/>
              </w:rPr>
              <w:t>0.041</w:t>
            </w:r>
          </w:p>
        </w:tc>
        <w:tc>
          <w:tcPr>
            <w:tcW w:w="2799" w:type="dxa"/>
          </w:tcPr>
          <w:p w14:paraId="06A653A0" w14:textId="77777777" w:rsidR="00932198" w:rsidRPr="00C97EA9" w:rsidRDefault="00932198" w:rsidP="00932198">
            <w:pPr>
              <w:rPr>
                <w:sz w:val="18"/>
                <w:lang w:val="en-US"/>
              </w:rPr>
            </w:pPr>
            <w:r w:rsidRPr="00C97EA9">
              <w:rPr>
                <w:sz w:val="18"/>
                <w:lang w:val="en-US"/>
              </w:rPr>
              <w:t>Cell-extracellular matrix interactions</w:t>
            </w:r>
          </w:p>
        </w:tc>
        <w:tc>
          <w:tcPr>
            <w:tcW w:w="1414" w:type="dxa"/>
          </w:tcPr>
          <w:p w14:paraId="35E2DABF" w14:textId="77777777" w:rsidR="00932198" w:rsidRPr="00C97EA9" w:rsidRDefault="00932198" w:rsidP="00932198">
            <w:pPr>
              <w:rPr>
                <w:sz w:val="18"/>
                <w:lang w:val="en-US"/>
              </w:rPr>
            </w:pPr>
            <w:r w:rsidRPr="00C97EA9">
              <w:rPr>
                <w:sz w:val="18"/>
                <w:lang w:val="en-US"/>
              </w:rPr>
              <w:t>Reactome</w:t>
            </w:r>
          </w:p>
        </w:tc>
        <w:tc>
          <w:tcPr>
            <w:tcW w:w="3627" w:type="dxa"/>
          </w:tcPr>
          <w:p w14:paraId="5AEE9F03" w14:textId="5AE544C7" w:rsidR="00932198" w:rsidRPr="00C97EA9" w:rsidRDefault="00932198" w:rsidP="00932198">
            <w:pPr>
              <w:rPr>
                <w:sz w:val="18"/>
                <w:lang w:val="en-US"/>
              </w:rPr>
            </w:pPr>
            <w:r w:rsidRPr="00C97EA9">
              <w:rPr>
                <w:sz w:val="18"/>
                <w:lang w:val="en-US"/>
              </w:rPr>
              <w:t>ITGB1, ACTN1</w:t>
            </w:r>
          </w:p>
        </w:tc>
      </w:tr>
      <w:tr w:rsidR="008D1166" w:rsidRPr="00C97EA9" w14:paraId="472C87BC" w14:textId="77777777" w:rsidTr="007F329F">
        <w:tc>
          <w:tcPr>
            <w:tcW w:w="1232" w:type="dxa"/>
          </w:tcPr>
          <w:p w14:paraId="1B13633D" w14:textId="77777777" w:rsidR="00932198" w:rsidRPr="00C97EA9" w:rsidRDefault="00932198" w:rsidP="00932198">
            <w:pPr>
              <w:rPr>
                <w:sz w:val="18"/>
                <w:lang w:val="en-US"/>
              </w:rPr>
            </w:pPr>
            <w:r w:rsidRPr="00C97EA9">
              <w:rPr>
                <w:sz w:val="18"/>
                <w:lang w:val="en-US"/>
              </w:rPr>
              <w:t>0.049</w:t>
            </w:r>
          </w:p>
        </w:tc>
        <w:tc>
          <w:tcPr>
            <w:tcW w:w="2799" w:type="dxa"/>
          </w:tcPr>
          <w:p w14:paraId="51D2D2AE" w14:textId="77777777" w:rsidR="00932198" w:rsidRPr="00C97EA9" w:rsidRDefault="00932198" w:rsidP="00932198">
            <w:pPr>
              <w:rPr>
                <w:sz w:val="18"/>
                <w:lang w:val="en-US"/>
              </w:rPr>
            </w:pPr>
            <w:r w:rsidRPr="00C97EA9">
              <w:rPr>
                <w:sz w:val="18"/>
                <w:lang w:val="en-US"/>
              </w:rPr>
              <w:t>Integrin-linked kinase signaling</w:t>
            </w:r>
          </w:p>
        </w:tc>
        <w:tc>
          <w:tcPr>
            <w:tcW w:w="1414" w:type="dxa"/>
          </w:tcPr>
          <w:p w14:paraId="1FE94DE8" w14:textId="77777777" w:rsidR="00932198" w:rsidRPr="00C97EA9" w:rsidRDefault="00932198" w:rsidP="00932198">
            <w:pPr>
              <w:rPr>
                <w:sz w:val="18"/>
                <w:lang w:val="en-US"/>
              </w:rPr>
            </w:pPr>
            <w:r w:rsidRPr="00C97EA9">
              <w:rPr>
                <w:sz w:val="18"/>
                <w:lang w:val="en-US"/>
              </w:rPr>
              <w:t>PID</w:t>
            </w:r>
          </w:p>
        </w:tc>
        <w:tc>
          <w:tcPr>
            <w:tcW w:w="3627" w:type="dxa"/>
          </w:tcPr>
          <w:p w14:paraId="545E77F3" w14:textId="4D383161" w:rsidR="00932198" w:rsidRPr="00C97EA9" w:rsidRDefault="00932198" w:rsidP="00932198">
            <w:pPr>
              <w:rPr>
                <w:sz w:val="18"/>
                <w:lang w:val="en-US"/>
              </w:rPr>
            </w:pPr>
            <w:r w:rsidRPr="00C97EA9">
              <w:rPr>
                <w:sz w:val="18"/>
                <w:lang w:val="en-US"/>
              </w:rPr>
              <w:t>CDC42, ACTN1, NACA, CDC37</w:t>
            </w:r>
          </w:p>
        </w:tc>
      </w:tr>
      <w:tr w:rsidR="008D1166" w:rsidRPr="00C97EA9" w14:paraId="793BBA04" w14:textId="77777777" w:rsidTr="007F329F">
        <w:tc>
          <w:tcPr>
            <w:tcW w:w="1232" w:type="dxa"/>
          </w:tcPr>
          <w:p w14:paraId="126004B3" w14:textId="77777777" w:rsidR="00932198" w:rsidRPr="00C97EA9" w:rsidRDefault="00932198" w:rsidP="00932198">
            <w:pPr>
              <w:rPr>
                <w:rFonts w:cstheme="minorHAnsi"/>
                <w:sz w:val="18"/>
                <w:szCs w:val="18"/>
                <w:lang w:val="en-US"/>
              </w:rPr>
            </w:pPr>
          </w:p>
        </w:tc>
        <w:tc>
          <w:tcPr>
            <w:tcW w:w="2799" w:type="dxa"/>
          </w:tcPr>
          <w:p w14:paraId="08A112DC" w14:textId="77777777" w:rsidR="00932198" w:rsidRPr="00C97EA9" w:rsidRDefault="00932198" w:rsidP="00932198">
            <w:pPr>
              <w:rPr>
                <w:rFonts w:cstheme="minorHAnsi"/>
                <w:sz w:val="18"/>
                <w:szCs w:val="18"/>
                <w:lang w:val="en-US"/>
              </w:rPr>
            </w:pPr>
          </w:p>
        </w:tc>
        <w:tc>
          <w:tcPr>
            <w:tcW w:w="1414" w:type="dxa"/>
          </w:tcPr>
          <w:p w14:paraId="265D2E82" w14:textId="77777777" w:rsidR="00932198" w:rsidRPr="00C97EA9" w:rsidRDefault="00932198" w:rsidP="00932198">
            <w:pPr>
              <w:rPr>
                <w:rFonts w:cstheme="minorHAnsi"/>
                <w:sz w:val="18"/>
                <w:szCs w:val="18"/>
                <w:lang w:val="en-US"/>
              </w:rPr>
            </w:pPr>
          </w:p>
        </w:tc>
        <w:tc>
          <w:tcPr>
            <w:tcW w:w="3627" w:type="dxa"/>
          </w:tcPr>
          <w:p w14:paraId="5FCDE79F" w14:textId="77777777" w:rsidR="00932198" w:rsidRPr="00C97EA9" w:rsidRDefault="00932198" w:rsidP="00932198">
            <w:pPr>
              <w:rPr>
                <w:rFonts w:cstheme="minorHAnsi"/>
                <w:sz w:val="18"/>
                <w:szCs w:val="18"/>
                <w:lang w:val="en-US"/>
              </w:rPr>
            </w:pPr>
          </w:p>
        </w:tc>
      </w:tr>
      <w:tr w:rsidR="008D1166" w:rsidRPr="00C97EA9" w14:paraId="00DB8B07" w14:textId="77777777" w:rsidTr="007F329F">
        <w:trPr>
          <w:trHeight w:val="284"/>
        </w:trPr>
        <w:tc>
          <w:tcPr>
            <w:tcW w:w="9072" w:type="dxa"/>
            <w:gridSpan w:val="4"/>
          </w:tcPr>
          <w:p w14:paraId="035C23F1" w14:textId="77777777" w:rsidR="00932198" w:rsidRPr="00C97EA9" w:rsidRDefault="00932198" w:rsidP="00932198">
            <w:pPr>
              <w:jc w:val="center"/>
              <w:rPr>
                <w:rFonts w:cstheme="minorHAnsi"/>
                <w:sz w:val="18"/>
                <w:szCs w:val="18"/>
                <w:lang w:val="en-US"/>
              </w:rPr>
            </w:pPr>
            <w:r w:rsidRPr="00C97EA9">
              <w:rPr>
                <w:rFonts w:cstheme="minorHAnsi"/>
                <w:i/>
                <w:sz w:val="18"/>
                <w:szCs w:val="18"/>
                <w:lang w:val="en-US"/>
              </w:rPr>
              <w:t>10 days after SE</w:t>
            </w:r>
          </w:p>
        </w:tc>
      </w:tr>
      <w:tr w:rsidR="008D1166" w:rsidRPr="00C97EA9" w14:paraId="07FF11BB" w14:textId="77777777" w:rsidTr="007F329F">
        <w:tc>
          <w:tcPr>
            <w:tcW w:w="1232" w:type="dxa"/>
          </w:tcPr>
          <w:p w14:paraId="0171410C" w14:textId="77777777" w:rsidR="00932198" w:rsidRPr="00C97EA9" w:rsidRDefault="00932198" w:rsidP="00932198">
            <w:pPr>
              <w:rPr>
                <w:sz w:val="18"/>
                <w:lang w:val="en-US"/>
              </w:rPr>
            </w:pPr>
            <w:r w:rsidRPr="00C97EA9">
              <w:rPr>
                <w:sz w:val="18"/>
                <w:lang w:val="en-US"/>
              </w:rPr>
              <w:t>0.001</w:t>
            </w:r>
          </w:p>
        </w:tc>
        <w:tc>
          <w:tcPr>
            <w:tcW w:w="2799" w:type="dxa"/>
          </w:tcPr>
          <w:p w14:paraId="70D910FF" w14:textId="77777777" w:rsidR="00932198" w:rsidRPr="00C97EA9" w:rsidRDefault="00932198" w:rsidP="00932198">
            <w:pPr>
              <w:rPr>
                <w:sz w:val="18"/>
                <w:lang w:val="en-US"/>
              </w:rPr>
            </w:pPr>
            <w:r w:rsidRPr="00C97EA9">
              <w:rPr>
                <w:sz w:val="18"/>
                <w:lang w:val="en-US"/>
              </w:rPr>
              <w:t>a6b1 and a6b4 integrin signaling</w:t>
            </w:r>
          </w:p>
        </w:tc>
        <w:tc>
          <w:tcPr>
            <w:tcW w:w="1414" w:type="dxa"/>
          </w:tcPr>
          <w:p w14:paraId="526DEF59" w14:textId="77777777" w:rsidR="00932198" w:rsidRPr="00C97EA9" w:rsidRDefault="00932198" w:rsidP="00932198">
            <w:pPr>
              <w:rPr>
                <w:sz w:val="18"/>
                <w:lang w:val="en-US"/>
              </w:rPr>
            </w:pPr>
            <w:r w:rsidRPr="00C97EA9">
              <w:rPr>
                <w:sz w:val="18"/>
                <w:lang w:val="en-US"/>
              </w:rPr>
              <w:t>PID</w:t>
            </w:r>
          </w:p>
        </w:tc>
        <w:tc>
          <w:tcPr>
            <w:tcW w:w="3627" w:type="dxa"/>
          </w:tcPr>
          <w:p w14:paraId="5E83F947" w14:textId="20E6BF0F" w:rsidR="00932198" w:rsidRPr="00C97EA9" w:rsidRDefault="00932198" w:rsidP="00932198">
            <w:pPr>
              <w:rPr>
                <w:sz w:val="18"/>
                <w:lang w:val="en-US"/>
              </w:rPr>
            </w:pPr>
            <w:r w:rsidRPr="00C97EA9">
              <w:rPr>
                <w:sz w:val="18"/>
                <w:lang w:val="en-US"/>
              </w:rPr>
              <w:t>YWHAZ, ITGB1, PRKCA, HRAS, YWHAQ, SFN, YWHAB, YWHAG</w:t>
            </w:r>
          </w:p>
        </w:tc>
      </w:tr>
      <w:tr w:rsidR="008D1166" w:rsidRPr="00C97EA9" w14:paraId="68740327" w14:textId="77777777" w:rsidTr="007F329F">
        <w:tc>
          <w:tcPr>
            <w:tcW w:w="1232" w:type="dxa"/>
          </w:tcPr>
          <w:p w14:paraId="5F57ECDA" w14:textId="77777777" w:rsidR="00932198" w:rsidRPr="00C97EA9" w:rsidRDefault="00932198" w:rsidP="00932198">
            <w:pPr>
              <w:rPr>
                <w:sz w:val="18"/>
                <w:lang w:val="en-US"/>
              </w:rPr>
            </w:pPr>
            <w:r w:rsidRPr="00C97EA9">
              <w:rPr>
                <w:sz w:val="18"/>
                <w:lang w:val="en-US"/>
              </w:rPr>
              <w:t>0.005</w:t>
            </w:r>
          </w:p>
        </w:tc>
        <w:tc>
          <w:tcPr>
            <w:tcW w:w="2799" w:type="dxa"/>
          </w:tcPr>
          <w:p w14:paraId="4B2650B2" w14:textId="77777777" w:rsidR="00932198" w:rsidRPr="00C97EA9" w:rsidRDefault="00932198" w:rsidP="00932198">
            <w:pPr>
              <w:rPr>
                <w:sz w:val="18"/>
                <w:lang w:val="en-US"/>
              </w:rPr>
            </w:pPr>
            <w:r w:rsidRPr="00C97EA9">
              <w:rPr>
                <w:sz w:val="18"/>
                <w:lang w:val="en-US"/>
              </w:rPr>
              <w:t>Syndecan-4-mediated signaling events</w:t>
            </w:r>
          </w:p>
        </w:tc>
        <w:tc>
          <w:tcPr>
            <w:tcW w:w="1414" w:type="dxa"/>
          </w:tcPr>
          <w:p w14:paraId="17F28CEA" w14:textId="77777777" w:rsidR="00932198" w:rsidRPr="00C97EA9" w:rsidRDefault="00932198" w:rsidP="00932198">
            <w:pPr>
              <w:rPr>
                <w:sz w:val="18"/>
                <w:lang w:val="en-US"/>
              </w:rPr>
            </w:pPr>
            <w:r w:rsidRPr="00C97EA9">
              <w:rPr>
                <w:sz w:val="18"/>
                <w:lang w:val="en-US"/>
              </w:rPr>
              <w:t>PID</w:t>
            </w:r>
          </w:p>
        </w:tc>
        <w:tc>
          <w:tcPr>
            <w:tcW w:w="3627" w:type="dxa"/>
          </w:tcPr>
          <w:p w14:paraId="4F14B517" w14:textId="3F2BA7D8" w:rsidR="00932198" w:rsidRPr="00C97EA9" w:rsidRDefault="00932198" w:rsidP="00932198">
            <w:pPr>
              <w:rPr>
                <w:sz w:val="18"/>
                <w:lang w:val="en-US"/>
              </w:rPr>
            </w:pPr>
            <w:r w:rsidRPr="00C97EA9">
              <w:rPr>
                <w:sz w:val="18"/>
                <w:lang w:val="en-US"/>
              </w:rPr>
              <w:t>PRKCA, ITGB1, ACTN1, ITGA5, DNM2</w:t>
            </w:r>
          </w:p>
        </w:tc>
      </w:tr>
      <w:tr w:rsidR="008D1166" w:rsidRPr="00C97EA9" w14:paraId="0EF1DED5" w14:textId="77777777" w:rsidTr="007F329F">
        <w:tc>
          <w:tcPr>
            <w:tcW w:w="1232" w:type="dxa"/>
          </w:tcPr>
          <w:p w14:paraId="45A9DA2A" w14:textId="77777777" w:rsidR="00932198" w:rsidRPr="00C97EA9" w:rsidRDefault="00932198" w:rsidP="00932198">
            <w:pPr>
              <w:rPr>
                <w:sz w:val="18"/>
                <w:lang w:val="en-US"/>
              </w:rPr>
            </w:pPr>
            <w:r w:rsidRPr="00C97EA9">
              <w:rPr>
                <w:sz w:val="18"/>
                <w:lang w:val="en-US"/>
              </w:rPr>
              <w:t>0.007</w:t>
            </w:r>
          </w:p>
        </w:tc>
        <w:tc>
          <w:tcPr>
            <w:tcW w:w="2799" w:type="dxa"/>
          </w:tcPr>
          <w:p w14:paraId="202365C9" w14:textId="77777777" w:rsidR="00932198" w:rsidRPr="00C97EA9" w:rsidRDefault="00932198" w:rsidP="00932198">
            <w:pPr>
              <w:rPr>
                <w:sz w:val="18"/>
                <w:lang w:val="en-US"/>
              </w:rPr>
            </w:pPr>
            <w:r w:rsidRPr="00C97EA9">
              <w:rPr>
                <w:sz w:val="18"/>
                <w:lang w:val="en-US"/>
              </w:rPr>
              <w:t>Extracellular matrix organization</w:t>
            </w:r>
          </w:p>
        </w:tc>
        <w:tc>
          <w:tcPr>
            <w:tcW w:w="1414" w:type="dxa"/>
          </w:tcPr>
          <w:p w14:paraId="09049269" w14:textId="77777777" w:rsidR="00932198" w:rsidRPr="00C97EA9" w:rsidRDefault="00932198" w:rsidP="00932198">
            <w:pPr>
              <w:rPr>
                <w:sz w:val="18"/>
                <w:lang w:val="en-US"/>
              </w:rPr>
            </w:pPr>
            <w:r w:rsidRPr="00C97EA9">
              <w:rPr>
                <w:sz w:val="18"/>
                <w:lang w:val="en-US"/>
              </w:rPr>
              <w:t>Reactome</w:t>
            </w:r>
          </w:p>
        </w:tc>
        <w:tc>
          <w:tcPr>
            <w:tcW w:w="3627" w:type="dxa"/>
          </w:tcPr>
          <w:p w14:paraId="0F717713" w14:textId="5A012AE9" w:rsidR="00932198" w:rsidRPr="00C97EA9" w:rsidRDefault="00932198" w:rsidP="00932198">
            <w:pPr>
              <w:rPr>
                <w:sz w:val="18"/>
                <w:lang w:val="en-US"/>
              </w:rPr>
            </w:pPr>
            <w:r w:rsidRPr="00C97EA9">
              <w:rPr>
                <w:sz w:val="18"/>
                <w:lang w:val="en-US"/>
              </w:rPr>
              <w:t>ITGB1, ACTN1, ITGB8, ITGB2, PRKCA, ITGA1, P4HB, ADAM17, ITGA5, PRSS1, CD151, AGRN, ITGAM, CD44, SERPINH1, PPIB</w:t>
            </w:r>
          </w:p>
        </w:tc>
      </w:tr>
      <w:tr w:rsidR="008D1166" w:rsidRPr="00C97EA9" w14:paraId="6B929385" w14:textId="77777777" w:rsidTr="007F329F">
        <w:tc>
          <w:tcPr>
            <w:tcW w:w="1232" w:type="dxa"/>
          </w:tcPr>
          <w:p w14:paraId="6FFE5D6E" w14:textId="77777777" w:rsidR="00932198" w:rsidRPr="00C97EA9" w:rsidRDefault="00932198" w:rsidP="00932198">
            <w:pPr>
              <w:rPr>
                <w:sz w:val="18"/>
                <w:lang w:val="en-US"/>
              </w:rPr>
            </w:pPr>
            <w:r w:rsidRPr="00C97EA9">
              <w:rPr>
                <w:sz w:val="18"/>
                <w:lang w:val="en-US"/>
              </w:rPr>
              <w:t>0.011</w:t>
            </w:r>
          </w:p>
        </w:tc>
        <w:tc>
          <w:tcPr>
            <w:tcW w:w="2799" w:type="dxa"/>
          </w:tcPr>
          <w:p w14:paraId="0C532CD1" w14:textId="77777777" w:rsidR="00932198" w:rsidRPr="00C97EA9" w:rsidRDefault="00932198" w:rsidP="00932198">
            <w:pPr>
              <w:rPr>
                <w:sz w:val="18"/>
                <w:lang w:val="en-US"/>
              </w:rPr>
            </w:pPr>
            <w:r w:rsidRPr="00C97EA9">
              <w:rPr>
                <w:sz w:val="18"/>
                <w:lang w:val="en-US"/>
              </w:rPr>
              <w:t>Integrin cell surface interactions</w:t>
            </w:r>
          </w:p>
        </w:tc>
        <w:tc>
          <w:tcPr>
            <w:tcW w:w="1414" w:type="dxa"/>
          </w:tcPr>
          <w:p w14:paraId="6DEAF7F5" w14:textId="77777777" w:rsidR="00932198" w:rsidRPr="00C97EA9" w:rsidRDefault="00932198" w:rsidP="00932198">
            <w:pPr>
              <w:rPr>
                <w:sz w:val="18"/>
                <w:lang w:val="en-US"/>
              </w:rPr>
            </w:pPr>
            <w:r w:rsidRPr="00C97EA9">
              <w:rPr>
                <w:sz w:val="18"/>
                <w:lang w:val="en-US"/>
              </w:rPr>
              <w:t>Reactome</w:t>
            </w:r>
          </w:p>
        </w:tc>
        <w:tc>
          <w:tcPr>
            <w:tcW w:w="3627" w:type="dxa"/>
          </w:tcPr>
          <w:p w14:paraId="6A376E62" w14:textId="56B3A486" w:rsidR="00932198" w:rsidRPr="00C97EA9" w:rsidRDefault="00932198" w:rsidP="00932198">
            <w:pPr>
              <w:rPr>
                <w:sz w:val="18"/>
                <w:lang w:val="en-US"/>
              </w:rPr>
            </w:pPr>
            <w:r w:rsidRPr="00C97EA9">
              <w:rPr>
                <w:sz w:val="18"/>
                <w:lang w:val="en-US"/>
              </w:rPr>
              <w:t>ITGB1, ITGB8, ITGB2, ITGA1, ITGA5, AGRN, ITGAM, CD44</w:t>
            </w:r>
          </w:p>
        </w:tc>
      </w:tr>
      <w:tr w:rsidR="008D1166" w:rsidRPr="00C97EA9" w14:paraId="12B56170" w14:textId="77777777" w:rsidTr="007F329F">
        <w:tc>
          <w:tcPr>
            <w:tcW w:w="1232" w:type="dxa"/>
          </w:tcPr>
          <w:p w14:paraId="71324110" w14:textId="77777777" w:rsidR="00932198" w:rsidRPr="00C97EA9" w:rsidRDefault="00932198" w:rsidP="00932198">
            <w:pPr>
              <w:rPr>
                <w:sz w:val="18"/>
                <w:lang w:val="en-US"/>
              </w:rPr>
            </w:pPr>
            <w:r w:rsidRPr="00C97EA9">
              <w:rPr>
                <w:sz w:val="18"/>
                <w:lang w:val="en-US"/>
              </w:rPr>
              <w:t>0.012</w:t>
            </w:r>
          </w:p>
        </w:tc>
        <w:tc>
          <w:tcPr>
            <w:tcW w:w="2799" w:type="dxa"/>
          </w:tcPr>
          <w:p w14:paraId="2FF6E44C" w14:textId="77777777" w:rsidR="00932198" w:rsidRPr="00C97EA9" w:rsidRDefault="00932198" w:rsidP="00932198">
            <w:pPr>
              <w:rPr>
                <w:sz w:val="18"/>
                <w:lang w:val="en-US"/>
              </w:rPr>
            </w:pPr>
            <w:r w:rsidRPr="00C97EA9">
              <w:rPr>
                <w:sz w:val="18"/>
                <w:lang w:val="en-US"/>
              </w:rPr>
              <w:t>Integrin-mediated cell adhesion</w:t>
            </w:r>
          </w:p>
        </w:tc>
        <w:tc>
          <w:tcPr>
            <w:tcW w:w="1414" w:type="dxa"/>
          </w:tcPr>
          <w:p w14:paraId="2DA0F73A" w14:textId="77777777" w:rsidR="00932198" w:rsidRPr="00C97EA9" w:rsidRDefault="00932198" w:rsidP="00932198">
            <w:pPr>
              <w:rPr>
                <w:sz w:val="18"/>
                <w:lang w:val="en-US"/>
              </w:rPr>
            </w:pPr>
            <w:r w:rsidRPr="00C97EA9">
              <w:rPr>
                <w:sz w:val="18"/>
                <w:lang w:val="en-US"/>
              </w:rPr>
              <w:t>Wikipathways</w:t>
            </w:r>
          </w:p>
        </w:tc>
        <w:tc>
          <w:tcPr>
            <w:tcW w:w="3627" w:type="dxa"/>
          </w:tcPr>
          <w:p w14:paraId="133927B7" w14:textId="2F900B5D" w:rsidR="00932198" w:rsidRPr="00C97EA9" w:rsidRDefault="00932198" w:rsidP="00932198">
            <w:pPr>
              <w:rPr>
                <w:sz w:val="18"/>
                <w:lang w:val="en-US"/>
              </w:rPr>
            </w:pPr>
            <w:r w:rsidRPr="00C97EA9">
              <w:rPr>
                <w:sz w:val="18"/>
                <w:lang w:val="en-US"/>
              </w:rPr>
              <w:t>ITGB1, ITGB2, ITGA1, HRAS, ITGA5, ROCK2, TLN1, ITGAM, ITGB8, CRK, PAK2, CDC42</w:t>
            </w:r>
          </w:p>
        </w:tc>
      </w:tr>
      <w:tr w:rsidR="008D1166" w:rsidRPr="00C97EA9" w14:paraId="519AADD4" w14:textId="77777777" w:rsidTr="007F329F">
        <w:tc>
          <w:tcPr>
            <w:tcW w:w="1232" w:type="dxa"/>
          </w:tcPr>
          <w:p w14:paraId="5367C3E1" w14:textId="77777777" w:rsidR="00932198" w:rsidRPr="00C97EA9" w:rsidRDefault="00932198" w:rsidP="00932198">
            <w:pPr>
              <w:rPr>
                <w:sz w:val="18"/>
                <w:lang w:val="en-US"/>
              </w:rPr>
            </w:pPr>
            <w:r w:rsidRPr="00C97EA9">
              <w:rPr>
                <w:sz w:val="18"/>
                <w:lang w:val="en-US"/>
              </w:rPr>
              <w:t>0.021</w:t>
            </w:r>
          </w:p>
        </w:tc>
        <w:tc>
          <w:tcPr>
            <w:tcW w:w="2799" w:type="dxa"/>
          </w:tcPr>
          <w:p w14:paraId="4ED25F6F" w14:textId="77777777" w:rsidR="00932198" w:rsidRPr="00C97EA9" w:rsidRDefault="00932198" w:rsidP="00932198">
            <w:pPr>
              <w:rPr>
                <w:sz w:val="18"/>
                <w:lang w:val="en-US"/>
              </w:rPr>
            </w:pPr>
            <w:r w:rsidRPr="00C97EA9">
              <w:rPr>
                <w:sz w:val="18"/>
                <w:lang w:val="en-US"/>
              </w:rPr>
              <w:t>Urokinase-type plasminogen activator (uPA) and uPAR-mediated signaling</w:t>
            </w:r>
          </w:p>
        </w:tc>
        <w:tc>
          <w:tcPr>
            <w:tcW w:w="1414" w:type="dxa"/>
          </w:tcPr>
          <w:p w14:paraId="77A41736" w14:textId="77777777" w:rsidR="00932198" w:rsidRPr="00C97EA9" w:rsidRDefault="00932198" w:rsidP="00932198">
            <w:pPr>
              <w:rPr>
                <w:sz w:val="18"/>
                <w:lang w:val="en-US"/>
              </w:rPr>
            </w:pPr>
            <w:r w:rsidRPr="00C97EA9">
              <w:rPr>
                <w:sz w:val="18"/>
                <w:lang w:val="en-US"/>
              </w:rPr>
              <w:t>PID</w:t>
            </w:r>
          </w:p>
        </w:tc>
        <w:tc>
          <w:tcPr>
            <w:tcW w:w="3627" w:type="dxa"/>
          </w:tcPr>
          <w:p w14:paraId="6D1B766A" w14:textId="3A4F37BC" w:rsidR="00932198" w:rsidRPr="00C97EA9" w:rsidRDefault="00932198" w:rsidP="00932198">
            <w:pPr>
              <w:rPr>
                <w:sz w:val="18"/>
                <w:lang w:val="en-US"/>
              </w:rPr>
            </w:pPr>
            <w:r w:rsidRPr="00C97EA9">
              <w:rPr>
                <w:sz w:val="18"/>
                <w:lang w:val="en-US"/>
              </w:rPr>
              <w:t>ITGB1, ITGB2, ITGA5, NCL, ITGAM, CRK</w:t>
            </w:r>
          </w:p>
        </w:tc>
      </w:tr>
      <w:tr w:rsidR="008D1166" w:rsidRPr="00C97EA9" w14:paraId="02D3E051" w14:textId="77777777" w:rsidTr="007F329F">
        <w:tc>
          <w:tcPr>
            <w:tcW w:w="1232" w:type="dxa"/>
          </w:tcPr>
          <w:p w14:paraId="360B7874" w14:textId="77777777" w:rsidR="00932198" w:rsidRPr="00C97EA9" w:rsidRDefault="00932198" w:rsidP="00932198">
            <w:pPr>
              <w:rPr>
                <w:sz w:val="18"/>
                <w:lang w:val="en-US"/>
              </w:rPr>
            </w:pPr>
            <w:r w:rsidRPr="00C97EA9">
              <w:rPr>
                <w:sz w:val="18"/>
                <w:lang w:val="en-US"/>
              </w:rPr>
              <w:t>0.040</w:t>
            </w:r>
          </w:p>
        </w:tc>
        <w:tc>
          <w:tcPr>
            <w:tcW w:w="2799" w:type="dxa"/>
          </w:tcPr>
          <w:p w14:paraId="7118DD31" w14:textId="77777777" w:rsidR="00932198" w:rsidRPr="00C97EA9" w:rsidRDefault="00932198" w:rsidP="00932198">
            <w:pPr>
              <w:rPr>
                <w:sz w:val="18"/>
                <w:lang w:val="en-US"/>
              </w:rPr>
            </w:pPr>
            <w:r w:rsidRPr="00C97EA9">
              <w:rPr>
                <w:sz w:val="18"/>
                <w:lang w:val="en-US"/>
              </w:rPr>
              <w:t>Interleukin-3, 5 and GM-CSF signaling</w:t>
            </w:r>
          </w:p>
        </w:tc>
        <w:tc>
          <w:tcPr>
            <w:tcW w:w="1414" w:type="dxa"/>
          </w:tcPr>
          <w:p w14:paraId="61EAA5F2" w14:textId="77777777" w:rsidR="00932198" w:rsidRPr="00C97EA9" w:rsidRDefault="00932198" w:rsidP="00932198">
            <w:pPr>
              <w:rPr>
                <w:sz w:val="18"/>
                <w:lang w:val="en-US"/>
              </w:rPr>
            </w:pPr>
            <w:r w:rsidRPr="00C97EA9">
              <w:rPr>
                <w:sz w:val="18"/>
                <w:lang w:val="en-US"/>
              </w:rPr>
              <w:t>Reactome</w:t>
            </w:r>
          </w:p>
        </w:tc>
        <w:tc>
          <w:tcPr>
            <w:tcW w:w="3627" w:type="dxa"/>
          </w:tcPr>
          <w:p w14:paraId="01ED2C94" w14:textId="743681A3" w:rsidR="00932198" w:rsidRPr="00C97EA9" w:rsidRDefault="00932198" w:rsidP="00932198">
            <w:pPr>
              <w:rPr>
                <w:sz w:val="18"/>
                <w:lang w:val="en-US"/>
              </w:rPr>
            </w:pPr>
            <w:r w:rsidRPr="00C97EA9">
              <w:rPr>
                <w:sz w:val="18"/>
                <w:lang w:val="en-US"/>
              </w:rPr>
              <w:t>YWHAZ, CRK, HRAS, PTPN6</w:t>
            </w:r>
          </w:p>
        </w:tc>
      </w:tr>
      <w:tr w:rsidR="008D1166" w:rsidRPr="00C97EA9" w14:paraId="5BB11E74" w14:textId="77777777" w:rsidTr="007F329F">
        <w:tc>
          <w:tcPr>
            <w:tcW w:w="1232" w:type="dxa"/>
          </w:tcPr>
          <w:p w14:paraId="15513FE6" w14:textId="77777777" w:rsidR="00932198" w:rsidRPr="00C97EA9" w:rsidRDefault="00932198" w:rsidP="00932198">
            <w:pPr>
              <w:rPr>
                <w:sz w:val="18"/>
                <w:lang w:val="en-US"/>
              </w:rPr>
            </w:pPr>
            <w:r w:rsidRPr="00C97EA9">
              <w:rPr>
                <w:sz w:val="18"/>
                <w:lang w:val="en-US"/>
              </w:rPr>
              <w:t>0.042</w:t>
            </w:r>
          </w:p>
        </w:tc>
        <w:tc>
          <w:tcPr>
            <w:tcW w:w="2799" w:type="dxa"/>
          </w:tcPr>
          <w:p w14:paraId="690D1511" w14:textId="77777777" w:rsidR="00932198" w:rsidRPr="00C97EA9" w:rsidRDefault="00932198" w:rsidP="00932198">
            <w:pPr>
              <w:rPr>
                <w:sz w:val="18"/>
                <w:lang w:val="en-US"/>
              </w:rPr>
            </w:pPr>
            <w:r w:rsidRPr="00C97EA9">
              <w:rPr>
                <w:sz w:val="18"/>
                <w:lang w:val="en-US"/>
              </w:rPr>
              <w:t>MAPK Signaling Pathway</w:t>
            </w:r>
          </w:p>
        </w:tc>
        <w:tc>
          <w:tcPr>
            <w:tcW w:w="1414" w:type="dxa"/>
          </w:tcPr>
          <w:p w14:paraId="35EE206F" w14:textId="77777777" w:rsidR="00932198" w:rsidRPr="00C97EA9" w:rsidRDefault="00932198" w:rsidP="00932198">
            <w:pPr>
              <w:rPr>
                <w:sz w:val="18"/>
                <w:lang w:val="en-US"/>
              </w:rPr>
            </w:pPr>
            <w:r w:rsidRPr="00C97EA9">
              <w:rPr>
                <w:sz w:val="18"/>
                <w:lang w:val="en-US"/>
              </w:rPr>
              <w:t>Wikipathways</w:t>
            </w:r>
          </w:p>
        </w:tc>
        <w:tc>
          <w:tcPr>
            <w:tcW w:w="3627" w:type="dxa"/>
          </w:tcPr>
          <w:p w14:paraId="0B5F223C" w14:textId="52EAE7C4" w:rsidR="00932198" w:rsidRPr="00C97EA9" w:rsidRDefault="00932198" w:rsidP="00932198">
            <w:pPr>
              <w:rPr>
                <w:sz w:val="18"/>
                <w:lang w:val="en-US"/>
              </w:rPr>
            </w:pPr>
            <w:r w:rsidRPr="00C97EA9">
              <w:rPr>
                <w:sz w:val="18"/>
                <w:lang w:val="en-US"/>
              </w:rPr>
              <w:t>MINK1, STMN1, PPP3R1, PPM1A, HSPB1, HSPA1A, MAPT, ARRB1, CRK, MAPK8IP3, RASA1, PAK2, CDC42</w:t>
            </w:r>
          </w:p>
        </w:tc>
      </w:tr>
      <w:tr w:rsidR="008D1166" w:rsidRPr="00C97EA9" w14:paraId="1A61B4DC" w14:textId="77777777" w:rsidTr="007F329F">
        <w:tc>
          <w:tcPr>
            <w:tcW w:w="1232" w:type="dxa"/>
          </w:tcPr>
          <w:p w14:paraId="34EA2CFF" w14:textId="77777777" w:rsidR="00932198" w:rsidRPr="00C97EA9" w:rsidRDefault="00932198" w:rsidP="00932198">
            <w:pPr>
              <w:rPr>
                <w:rFonts w:cstheme="minorHAnsi"/>
                <w:sz w:val="18"/>
                <w:szCs w:val="18"/>
                <w:lang w:val="en-US"/>
              </w:rPr>
            </w:pPr>
          </w:p>
        </w:tc>
        <w:tc>
          <w:tcPr>
            <w:tcW w:w="2799" w:type="dxa"/>
          </w:tcPr>
          <w:p w14:paraId="16CCF8D9" w14:textId="77777777" w:rsidR="00932198" w:rsidRPr="00C97EA9" w:rsidRDefault="00932198" w:rsidP="00932198">
            <w:pPr>
              <w:rPr>
                <w:rFonts w:cstheme="minorHAnsi"/>
                <w:sz w:val="18"/>
                <w:szCs w:val="18"/>
                <w:lang w:val="en-US"/>
              </w:rPr>
            </w:pPr>
          </w:p>
        </w:tc>
        <w:tc>
          <w:tcPr>
            <w:tcW w:w="1414" w:type="dxa"/>
          </w:tcPr>
          <w:p w14:paraId="507357E0" w14:textId="77777777" w:rsidR="00932198" w:rsidRPr="00C97EA9" w:rsidRDefault="00932198" w:rsidP="00932198">
            <w:pPr>
              <w:rPr>
                <w:rFonts w:cstheme="minorHAnsi"/>
                <w:sz w:val="18"/>
                <w:szCs w:val="18"/>
                <w:lang w:val="en-US"/>
              </w:rPr>
            </w:pPr>
          </w:p>
        </w:tc>
        <w:tc>
          <w:tcPr>
            <w:tcW w:w="3627" w:type="dxa"/>
          </w:tcPr>
          <w:p w14:paraId="73FF0B4E" w14:textId="77777777" w:rsidR="00932198" w:rsidRPr="00C97EA9" w:rsidRDefault="00932198" w:rsidP="00932198">
            <w:pPr>
              <w:rPr>
                <w:rFonts w:cstheme="minorHAnsi"/>
                <w:sz w:val="18"/>
                <w:szCs w:val="18"/>
                <w:lang w:val="en-US"/>
              </w:rPr>
            </w:pPr>
          </w:p>
        </w:tc>
      </w:tr>
      <w:tr w:rsidR="008D1166" w:rsidRPr="00C97EA9" w14:paraId="6A9DA076" w14:textId="77777777" w:rsidTr="007F329F">
        <w:trPr>
          <w:trHeight w:val="284"/>
        </w:trPr>
        <w:tc>
          <w:tcPr>
            <w:tcW w:w="9072" w:type="dxa"/>
            <w:gridSpan w:val="4"/>
          </w:tcPr>
          <w:p w14:paraId="316429A0" w14:textId="77777777" w:rsidR="00932198" w:rsidRPr="00C97EA9" w:rsidRDefault="00932198" w:rsidP="00932198">
            <w:pPr>
              <w:jc w:val="center"/>
              <w:rPr>
                <w:rFonts w:cstheme="minorHAnsi"/>
                <w:sz w:val="18"/>
                <w:szCs w:val="18"/>
                <w:lang w:val="en-US"/>
              </w:rPr>
            </w:pPr>
            <w:r w:rsidRPr="00C97EA9">
              <w:rPr>
                <w:rFonts w:cstheme="minorHAnsi"/>
                <w:i/>
                <w:sz w:val="18"/>
                <w:szCs w:val="18"/>
                <w:lang w:val="en-US"/>
              </w:rPr>
              <w:t>8 weeks after SE</w:t>
            </w:r>
          </w:p>
        </w:tc>
      </w:tr>
      <w:tr w:rsidR="008D1166" w:rsidRPr="00C97EA9" w14:paraId="597AFF36" w14:textId="77777777" w:rsidTr="007F329F">
        <w:tc>
          <w:tcPr>
            <w:tcW w:w="1232" w:type="dxa"/>
          </w:tcPr>
          <w:p w14:paraId="3C21B7B1" w14:textId="77777777" w:rsidR="00932198" w:rsidRPr="00C97EA9" w:rsidRDefault="00932198" w:rsidP="00932198">
            <w:pPr>
              <w:rPr>
                <w:sz w:val="18"/>
                <w:lang w:val="en-US"/>
              </w:rPr>
            </w:pPr>
            <w:r w:rsidRPr="00C97EA9">
              <w:rPr>
                <w:sz w:val="18"/>
                <w:lang w:val="en-US"/>
              </w:rPr>
              <w:t>0.000</w:t>
            </w:r>
          </w:p>
        </w:tc>
        <w:tc>
          <w:tcPr>
            <w:tcW w:w="2799" w:type="dxa"/>
          </w:tcPr>
          <w:p w14:paraId="7490DF8F" w14:textId="77777777" w:rsidR="00932198" w:rsidRPr="00C97EA9" w:rsidRDefault="00932198" w:rsidP="00932198">
            <w:pPr>
              <w:rPr>
                <w:sz w:val="18"/>
                <w:lang w:val="en-US"/>
              </w:rPr>
            </w:pPr>
            <w:r w:rsidRPr="00C97EA9">
              <w:rPr>
                <w:sz w:val="18"/>
                <w:lang w:val="en-US"/>
              </w:rPr>
              <w:t>Integrin cell surface interactions</w:t>
            </w:r>
          </w:p>
        </w:tc>
        <w:tc>
          <w:tcPr>
            <w:tcW w:w="1414" w:type="dxa"/>
          </w:tcPr>
          <w:p w14:paraId="74DD5E1E" w14:textId="77777777" w:rsidR="00932198" w:rsidRPr="00C97EA9" w:rsidRDefault="00932198" w:rsidP="00932198">
            <w:pPr>
              <w:rPr>
                <w:sz w:val="18"/>
                <w:lang w:val="en-US"/>
              </w:rPr>
            </w:pPr>
            <w:r w:rsidRPr="00C97EA9">
              <w:rPr>
                <w:sz w:val="18"/>
                <w:lang w:val="en-US"/>
              </w:rPr>
              <w:t>Reactome</w:t>
            </w:r>
          </w:p>
        </w:tc>
        <w:tc>
          <w:tcPr>
            <w:tcW w:w="3627" w:type="dxa"/>
          </w:tcPr>
          <w:p w14:paraId="6B7097C3" w14:textId="1D32171D" w:rsidR="00932198" w:rsidRPr="00C97EA9" w:rsidRDefault="00932198" w:rsidP="00932198">
            <w:pPr>
              <w:rPr>
                <w:sz w:val="18"/>
                <w:lang w:val="nl-NL"/>
              </w:rPr>
            </w:pPr>
            <w:r w:rsidRPr="00C97EA9">
              <w:rPr>
                <w:sz w:val="18"/>
                <w:lang w:val="nl-NL"/>
              </w:rPr>
              <w:t>ITGB1, JAM3, ITGAV, AGRN, DAG1, TNC</w:t>
            </w:r>
          </w:p>
        </w:tc>
      </w:tr>
      <w:tr w:rsidR="008D1166" w:rsidRPr="00C97EA9" w14:paraId="6913C691" w14:textId="77777777" w:rsidTr="007F329F">
        <w:tc>
          <w:tcPr>
            <w:tcW w:w="1232" w:type="dxa"/>
          </w:tcPr>
          <w:p w14:paraId="5E9D9FB2" w14:textId="77777777" w:rsidR="00932198" w:rsidRPr="00C97EA9" w:rsidRDefault="00932198" w:rsidP="00932198">
            <w:pPr>
              <w:rPr>
                <w:sz w:val="18"/>
                <w:lang w:val="en-US"/>
              </w:rPr>
            </w:pPr>
            <w:r w:rsidRPr="00C97EA9">
              <w:rPr>
                <w:sz w:val="18"/>
                <w:lang w:val="en-US"/>
              </w:rPr>
              <w:t>0.003</w:t>
            </w:r>
          </w:p>
        </w:tc>
        <w:tc>
          <w:tcPr>
            <w:tcW w:w="2799" w:type="dxa"/>
          </w:tcPr>
          <w:p w14:paraId="60044AC6" w14:textId="77777777" w:rsidR="00932198" w:rsidRPr="00C97EA9" w:rsidRDefault="00932198" w:rsidP="00932198">
            <w:pPr>
              <w:rPr>
                <w:sz w:val="18"/>
                <w:lang w:val="en-US"/>
              </w:rPr>
            </w:pPr>
            <w:r w:rsidRPr="00C97EA9">
              <w:rPr>
                <w:sz w:val="18"/>
                <w:lang w:val="en-US"/>
              </w:rPr>
              <w:t>Beta1 integrin cell surface interactions</w:t>
            </w:r>
          </w:p>
        </w:tc>
        <w:tc>
          <w:tcPr>
            <w:tcW w:w="1414" w:type="dxa"/>
          </w:tcPr>
          <w:p w14:paraId="1FB58957" w14:textId="77777777" w:rsidR="00932198" w:rsidRPr="00C97EA9" w:rsidRDefault="00932198" w:rsidP="00932198">
            <w:pPr>
              <w:rPr>
                <w:sz w:val="18"/>
                <w:lang w:val="en-US"/>
              </w:rPr>
            </w:pPr>
            <w:r w:rsidRPr="00C97EA9">
              <w:rPr>
                <w:sz w:val="18"/>
                <w:lang w:val="en-US"/>
              </w:rPr>
              <w:t>PID</w:t>
            </w:r>
          </w:p>
        </w:tc>
        <w:tc>
          <w:tcPr>
            <w:tcW w:w="3627" w:type="dxa"/>
          </w:tcPr>
          <w:p w14:paraId="1262884E" w14:textId="5692B9F2" w:rsidR="00932198" w:rsidRPr="00C97EA9" w:rsidRDefault="00932198" w:rsidP="00932198">
            <w:pPr>
              <w:rPr>
                <w:sz w:val="18"/>
                <w:lang w:val="en-US"/>
              </w:rPr>
            </w:pPr>
            <w:r w:rsidRPr="00C97EA9">
              <w:rPr>
                <w:sz w:val="18"/>
                <w:lang w:val="en-US"/>
              </w:rPr>
              <w:t>CD81, ITGB1, ITGAV, TNC</w:t>
            </w:r>
          </w:p>
        </w:tc>
      </w:tr>
      <w:tr w:rsidR="008D1166" w:rsidRPr="004D6753" w14:paraId="39C6191E" w14:textId="77777777" w:rsidTr="007F329F">
        <w:trPr>
          <w:trHeight w:val="80"/>
        </w:trPr>
        <w:tc>
          <w:tcPr>
            <w:tcW w:w="1232" w:type="dxa"/>
          </w:tcPr>
          <w:p w14:paraId="36B5854A" w14:textId="77777777" w:rsidR="00932198" w:rsidRPr="00C97EA9" w:rsidRDefault="00932198" w:rsidP="00932198">
            <w:pPr>
              <w:rPr>
                <w:sz w:val="18"/>
                <w:lang w:val="en-US"/>
              </w:rPr>
            </w:pPr>
            <w:r w:rsidRPr="00C97EA9">
              <w:rPr>
                <w:sz w:val="18"/>
                <w:lang w:val="en-US"/>
              </w:rPr>
              <w:t>0.004</w:t>
            </w:r>
          </w:p>
        </w:tc>
        <w:tc>
          <w:tcPr>
            <w:tcW w:w="2799" w:type="dxa"/>
          </w:tcPr>
          <w:p w14:paraId="6CC72ED6" w14:textId="77777777" w:rsidR="00932198" w:rsidRPr="00C97EA9" w:rsidRDefault="00932198" w:rsidP="00932198">
            <w:pPr>
              <w:rPr>
                <w:sz w:val="18"/>
                <w:lang w:val="en-US"/>
              </w:rPr>
            </w:pPr>
            <w:r w:rsidRPr="00C97EA9">
              <w:rPr>
                <w:sz w:val="18"/>
                <w:lang w:val="en-US"/>
              </w:rPr>
              <w:t>ECM-receptor interaction - Homo sapiens (human)</w:t>
            </w:r>
          </w:p>
        </w:tc>
        <w:tc>
          <w:tcPr>
            <w:tcW w:w="1414" w:type="dxa"/>
          </w:tcPr>
          <w:p w14:paraId="305CC878" w14:textId="77777777" w:rsidR="00932198" w:rsidRPr="00C97EA9" w:rsidRDefault="00932198" w:rsidP="00932198">
            <w:pPr>
              <w:rPr>
                <w:sz w:val="18"/>
                <w:lang w:val="en-US"/>
              </w:rPr>
            </w:pPr>
            <w:r w:rsidRPr="00C97EA9">
              <w:rPr>
                <w:sz w:val="18"/>
                <w:lang w:val="en-US"/>
              </w:rPr>
              <w:t>KEGG</w:t>
            </w:r>
          </w:p>
        </w:tc>
        <w:tc>
          <w:tcPr>
            <w:tcW w:w="3627" w:type="dxa"/>
          </w:tcPr>
          <w:p w14:paraId="72837FAE" w14:textId="43A7428E" w:rsidR="00932198" w:rsidRPr="00C97EA9" w:rsidRDefault="00932198" w:rsidP="00932198">
            <w:pPr>
              <w:rPr>
                <w:sz w:val="18"/>
                <w:lang w:val="nl-NL"/>
              </w:rPr>
            </w:pPr>
            <w:r w:rsidRPr="00C97EA9">
              <w:rPr>
                <w:sz w:val="18"/>
                <w:lang w:val="nl-NL"/>
              </w:rPr>
              <w:t>ITGB1, AGRN, TNC, DAG1, ITGAV</w:t>
            </w:r>
          </w:p>
        </w:tc>
      </w:tr>
      <w:tr w:rsidR="008D1166" w:rsidRPr="00C97EA9" w14:paraId="3BADFCB8" w14:textId="77777777" w:rsidTr="007F329F">
        <w:tc>
          <w:tcPr>
            <w:tcW w:w="1232" w:type="dxa"/>
          </w:tcPr>
          <w:p w14:paraId="7FBE64BE" w14:textId="77777777" w:rsidR="00932198" w:rsidRPr="00C97EA9" w:rsidRDefault="00932198" w:rsidP="00932198">
            <w:pPr>
              <w:rPr>
                <w:sz w:val="18"/>
                <w:lang w:val="en-US"/>
              </w:rPr>
            </w:pPr>
            <w:r w:rsidRPr="00C97EA9">
              <w:rPr>
                <w:sz w:val="18"/>
                <w:lang w:val="en-US"/>
              </w:rPr>
              <w:t>0.008</w:t>
            </w:r>
          </w:p>
        </w:tc>
        <w:tc>
          <w:tcPr>
            <w:tcW w:w="2799" w:type="dxa"/>
          </w:tcPr>
          <w:p w14:paraId="462BCCDA" w14:textId="77777777" w:rsidR="00932198" w:rsidRPr="00C97EA9" w:rsidRDefault="00932198" w:rsidP="00932198">
            <w:pPr>
              <w:rPr>
                <w:sz w:val="18"/>
                <w:lang w:val="en-US"/>
              </w:rPr>
            </w:pPr>
            <w:r w:rsidRPr="00C97EA9">
              <w:rPr>
                <w:sz w:val="18"/>
                <w:lang w:val="en-US"/>
              </w:rPr>
              <w:t>Non-integrin membrane-ECM interactions</w:t>
            </w:r>
          </w:p>
        </w:tc>
        <w:tc>
          <w:tcPr>
            <w:tcW w:w="1414" w:type="dxa"/>
          </w:tcPr>
          <w:p w14:paraId="195E9C64" w14:textId="77777777" w:rsidR="00932198" w:rsidRPr="00C97EA9" w:rsidRDefault="00932198" w:rsidP="00932198">
            <w:pPr>
              <w:rPr>
                <w:sz w:val="18"/>
                <w:lang w:val="en-US"/>
              </w:rPr>
            </w:pPr>
            <w:r w:rsidRPr="00C97EA9">
              <w:rPr>
                <w:sz w:val="18"/>
                <w:lang w:val="en-US"/>
              </w:rPr>
              <w:t>Reactome</w:t>
            </w:r>
          </w:p>
        </w:tc>
        <w:tc>
          <w:tcPr>
            <w:tcW w:w="3627" w:type="dxa"/>
          </w:tcPr>
          <w:p w14:paraId="5DA26FF5" w14:textId="4EC38E05" w:rsidR="00932198" w:rsidRPr="00C97EA9" w:rsidRDefault="00932198" w:rsidP="00932198">
            <w:pPr>
              <w:rPr>
                <w:sz w:val="18"/>
                <w:lang w:val="nl-NL"/>
              </w:rPr>
            </w:pPr>
            <w:r w:rsidRPr="00C97EA9">
              <w:rPr>
                <w:sz w:val="18"/>
                <w:lang w:val="nl-NL"/>
              </w:rPr>
              <w:t>AGRN, ITGB1, TNC, DAG1, ITGAV</w:t>
            </w:r>
          </w:p>
        </w:tc>
      </w:tr>
      <w:tr w:rsidR="008D1166" w:rsidRPr="00C97EA9" w14:paraId="6A1948E9" w14:textId="77777777" w:rsidTr="007F329F">
        <w:tc>
          <w:tcPr>
            <w:tcW w:w="1232" w:type="dxa"/>
          </w:tcPr>
          <w:p w14:paraId="1CC4FC35" w14:textId="77777777" w:rsidR="00932198" w:rsidRPr="00C97EA9" w:rsidRDefault="00932198" w:rsidP="00932198">
            <w:pPr>
              <w:rPr>
                <w:sz w:val="18"/>
                <w:lang w:val="en-US"/>
              </w:rPr>
            </w:pPr>
            <w:r w:rsidRPr="00C97EA9">
              <w:rPr>
                <w:sz w:val="18"/>
                <w:lang w:val="en-US"/>
              </w:rPr>
              <w:t>0.027</w:t>
            </w:r>
          </w:p>
        </w:tc>
        <w:tc>
          <w:tcPr>
            <w:tcW w:w="2799" w:type="dxa"/>
          </w:tcPr>
          <w:p w14:paraId="4C0C3D2B" w14:textId="77777777" w:rsidR="00932198" w:rsidRPr="00C97EA9" w:rsidRDefault="00932198" w:rsidP="00932198">
            <w:pPr>
              <w:rPr>
                <w:sz w:val="18"/>
                <w:lang w:val="en-US"/>
              </w:rPr>
            </w:pPr>
            <w:r w:rsidRPr="00C97EA9">
              <w:rPr>
                <w:sz w:val="18"/>
                <w:lang w:val="en-US"/>
              </w:rPr>
              <w:t>Laminin interactions</w:t>
            </w:r>
          </w:p>
        </w:tc>
        <w:tc>
          <w:tcPr>
            <w:tcW w:w="1414" w:type="dxa"/>
          </w:tcPr>
          <w:p w14:paraId="0C937224" w14:textId="77777777" w:rsidR="00932198" w:rsidRPr="00C97EA9" w:rsidRDefault="00932198" w:rsidP="00932198">
            <w:pPr>
              <w:rPr>
                <w:sz w:val="18"/>
                <w:lang w:val="en-US"/>
              </w:rPr>
            </w:pPr>
            <w:r w:rsidRPr="00C97EA9">
              <w:rPr>
                <w:sz w:val="18"/>
                <w:lang w:val="en-US"/>
              </w:rPr>
              <w:t>Reactome</w:t>
            </w:r>
          </w:p>
        </w:tc>
        <w:tc>
          <w:tcPr>
            <w:tcW w:w="3627" w:type="dxa"/>
          </w:tcPr>
          <w:p w14:paraId="0F8E888D" w14:textId="1D219239" w:rsidR="00932198" w:rsidRPr="00C97EA9" w:rsidRDefault="00932198" w:rsidP="00932198">
            <w:pPr>
              <w:rPr>
                <w:sz w:val="18"/>
                <w:lang w:val="en-US"/>
              </w:rPr>
            </w:pPr>
            <w:r w:rsidRPr="00C97EA9">
              <w:rPr>
                <w:sz w:val="18"/>
                <w:lang w:val="en-US"/>
              </w:rPr>
              <w:t>ITGB1, ITGAV</w:t>
            </w:r>
          </w:p>
        </w:tc>
      </w:tr>
      <w:tr w:rsidR="008D1166" w:rsidRPr="00C97EA9" w14:paraId="6D133478" w14:textId="77777777" w:rsidTr="007F329F">
        <w:tc>
          <w:tcPr>
            <w:tcW w:w="1232" w:type="dxa"/>
          </w:tcPr>
          <w:p w14:paraId="670EFB9E" w14:textId="77777777" w:rsidR="00932198" w:rsidRPr="00C97EA9" w:rsidRDefault="00932198" w:rsidP="00932198">
            <w:pPr>
              <w:rPr>
                <w:sz w:val="18"/>
                <w:lang w:val="en-US"/>
              </w:rPr>
            </w:pPr>
            <w:r w:rsidRPr="00C97EA9">
              <w:rPr>
                <w:sz w:val="18"/>
                <w:lang w:val="en-US"/>
              </w:rPr>
              <w:t>0.029</w:t>
            </w:r>
          </w:p>
        </w:tc>
        <w:tc>
          <w:tcPr>
            <w:tcW w:w="2799" w:type="dxa"/>
          </w:tcPr>
          <w:p w14:paraId="44D7C898" w14:textId="77777777" w:rsidR="00932198" w:rsidRPr="00C97EA9" w:rsidRDefault="00932198" w:rsidP="00932198">
            <w:pPr>
              <w:rPr>
                <w:sz w:val="18"/>
                <w:lang w:val="en-US"/>
              </w:rPr>
            </w:pPr>
            <w:r w:rsidRPr="00C97EA9">
              <w:rPr>
                <w:sz w:val="18"/>
                <w:lang w:val="en-US"/>
              </w:rPr>
              <w:t>amb2 integrin signaling</w:t>
            </w:r>
          </w:p>
        </w:tc>
        <w:tc>
          <w:tcPr>
            <w:tcW w:w="1414" w:type="dxa"/>
          </w:tcPr>
          <w:p w14:paraId="25375426" w14:textId="77777777" w:rsidR="00932198" w:rsidRPr="00C97EA9" w:rsidRDefault="00932198" w:rsidP="00932198">
            <w:pPr>
              <w:rPr>
                <w:sz w:val="18"/>
                <w:lang w:val="en-US"/>
              </w:rPr>
            </w:pPr>
            <w:r w:rsidRPr="00C97EA9">
              <w:rPr>
                <w:sz w:val="18"/>
                <w:lang w:val="en-US"/>
              </w:rPr>
              <w:t>PID</w:t>
            </w:r>
          </w:p>
        </w:tc>
        <w:tc>
          <w:tcPr>
            <w:tcW w:w="3627" w:type="dxa"/>
          </w:tcPr>
          <w:p w14:paraId="56A402FB" w14:textId="3B063A7F" w:rsidR="00932198" w:rsidRPr="00C97EA9" w:rsidRDefault="00932198" w:rsidP="00932198">
            <w:pPr>
              <w:rPr>
                <w:sz w:val="18"/>
                <w:lang w:val="en-US"/>
              </w:rPr>
            </w:pPr>
            <w:r w:rsidRPr="00C97EA9">
              <w:rPr>
                <w:sz w:val="18"/>
                <w:lang w:val="en-US"/>
              </w:rPr>
              <w:t>JAM3, LRP1, RAP1A, TLN1</w:t>
            </w:r>
          </w:p>
        </w:tc>
      </w:tr>
      <w:tr w:rsidR="008D1166" w:rsidRPr="00C97EA9" w14:paraId="4A94C541" w14:textId="77777777" w:rsidTr="007F329F">
        <w:tc>
          <w:tcPr>
            <w:tcW w:w="1232" w:type="dxa"/>
          </w:tcPr>
          <w:p w14:paraId="14D0BEE8" w14:textId="77777777" w:rsidR="00932198" w:rsidRPr="00C97EA9" w:rsidRDefault="00932198" w:rsidP="00932198">
            <w:pPr>
              <w:rPr>
                <w:sz w:val="18"/>
                <w:lang w:val="en-US"/>
              </w:rPr>
            </w:pPr>
            <w:r w:rsidRPr="00C97EA9">
              <w:rPr>
                <w:sz w:val="18"/>
                <w:lang w:val="en-US"/>
              </w:rPr>
              <w:t>0.033</w:t>
            </w:r>
          </w:p>
        </w:tc>
        <w:tc>
          <w:tcPr>
            <w:tcW w:w="2799" w:type="dxa"/>
          </w:tcPr>
          <w:p w14:paraId="27387F8F" w14:textId="77777777" w:rsidR="00932198" w:rsidRPr="00C97EA9" w:rsidRDefault="00932198" w:rsidP="00932198">
            <w:pPr>
              <w:rPr>
                <w:sz w:val="18"/>
                <w:lang w:val="en-US"/>
              </w:rPr>
            </w:pPr>
            <w:r w:rsidRPr="00C97EA9">
              <w:rPr>
                <w:sz w:val="18"/>
                <w:lang w:val="en-US"/>
              </w:rPr>
              <w:t>Cell surface interactions at the vascular wall</w:t>
            </w:r>
          </w:p>
        </w:tc>
        <w:tc>
          <w:tcPr>
            <w:tcW w:w="1414" w:type="dxa"/>
          </w:tcPr>
          <w:p w14:paraId="3D824A0C" w14:textId="77777777" w:rsidR="00932198" w:rsidRPr="00C97EA9" w:rsidRDefault="00932198" w:rsidP="00932198">
            <w:pPr>
              <w:rPr>
                <w:sz w:val="18"/>
                <w:lang w:val="en-US"/>
              </w:rPr>
            </w:pPr>
            <w:r w:rsidRPr="00C97EA9">
              <w:rPr>
                <w:sz w:val="18"/>
                <w:lang w:val="en-US"/>
              </w:rPr>
              <w:t>Reactome</w:t>
            </w:r>
          </w:p>
        </w:tc>
        <w:tc>
          <w:tcPr>
            <w:tcW w:w="3627" w:type="dxa"/>
          </w:tcPr>
          <w:p w14:paraId="4A5F7192" w14:textId="064D4CEA" w:rsidR="00932198" w:rsidRPr="00C97EA9" w:rsidRDefault="00932198" w:rsidP="00932198">
            <w:pPr>
              <w:rPr>
                <w:sz w:val="18"/>
                <w:lang w:val="en-US"/>
              </w:rPr>
            </w:pPr>
            <w:r w:rsidRPr="00C97EA9">
              <w:rPr>
                <w:sz w:val="18"/>
                <w:lang w:val="en-US"/>
              </w:rPr>
              <w:t>ITGB1, JAM3, SLC3A2, ATP1B3, ITGAV, SLC16A1, MAG</w:t>
            </w:r>
          </w:p>
        </w:tc>
      </w:tr>
      <w:tr w:rsidR="008D1166" w:rsidRPr="00C97EA9" w14:paraId="41D51695" w14:textId="77777777" w:rsidTr="007F329F">
        <w:tc>
          <w:tcPr>
            <w:tcW w:w="1232" w:type="dxa"/>
            <w:tcBorders>
              <w:bottom w:val="single" w:sz="4" w:space="0" w:color="auto"/>
            </w:tcBorders>
          </w:tcPr>
          <w:p w14:paraId="486038F0" w14:textId="77777777" w:rsidR="00932198" w:rsidRPr="00C97EA9" w:rsidRDefault="00932198" w:rsidP="00932198">
            <w:pPr>
              <w:rPr>
                <w:sz w:val="18"/>
                <w:lang w:val="en-US"/>
              </w:rPr>
            </w:pPr>
            <w:r w:rsidRPr="00C97EA9">
              <w:rPr>
                <w:sz w:val="18"/>
                <w:lang w:val="en-US"/>
              </w:rPr>
              <w:t>0.034</w:t>
            </w:r>
          </w:p>
        </w:tc>
        <w:tc>
          <w:tcPr>
            <w:tcW w:w="2799" w:type="dxa"/>
            <w:tcBorders>
              <w:bottom w:val="single" w:sz="4" w:space="0" w:color="auto"/>
            </w:tcBorders>
          </w:tcPr>
          <w:p w14:paraId="2E751F5D" w14:textId="77777777" w:rsidR="00932198" w:rsidRPr="00C97EA9" w:rsidRDefault="00932198" w:rsidP="00932198">
            <w:pPr>
              <w:rPr>
                <w:sz w:val="18"/>
                <w:lang w:val="en-US"/>
              </w:rPr>
            </w:pPr>
            <w:r w:rsidRPr="00C97EA9">
              <w:rPr>
                <w:sz w:val="18"/>
                <w:lang w:val="en-US"/>
              </w:rPr>
              <w:t>ECM proteoglycans</w:t>
            </w:r>
          </w:p>
        </w:tc>
        <w:tc>
          <w:tcPr>
            <w:tcW w:w="1414" w:type="dxa"/>
            <w:tcBorders>
              <w:bottom w:val="single" w:sz="4" w:space="0" w:color="auto"/>
            </w:tcBorders>
          </w:tcPr>
          <w:p w14:paraId="5E40F3E5" w14:textId="77777777" w:rsidR="00932198" w:rsidRPr="00C97EA9" w:rsidRDefault="00932198" w:rsidP="00932198">
            <w:pPr>
              <w:rPr>
                <w:sz w:val="18"/>
                <w:lang w:val="en-US"/>
              </w:rPr>
            </w:pPr>
            <w:r w:rsidRPr="00C97EA9">
              <w:rPr>
                <w:sz w:val="18"/>
                <w:lang w:val="en-US"/>
              </w:rPr>
              <w:t>Reactome</w:t>
            </w:r>
          </w:p>
        </w:tc>
        <w:tc>
          <w:tcPr>
            <w:tcW w:w="3627" w:type="dxa"/>
            <w:tcBorders>
              <w:bottom w:val="single" w:sz="4" w:space="0" w:color="auto"/>
            </w:tcBorders>
          </w:tcPr>
          <w:p w14:paraId="7CD99279" w14:textId="04BD725B" w:rsidR="00932198" w:rsidRPr="00C97EA9" w:rsidRDefault="00932198" w:rsidP="00932198">
            <w:pPr>
              <w:rPr>
                <w:sz w:val="18"/>
                <w:lang w:val="nl-NL"/>
              </w:rPr>
            </w:pPr>
            <w:r w:rsidRPr="00C97EA9">
              <w:rPr>
                <w:sz w:val="18"/>
                <w:lang w:val="nl-NL"/>
              </w:rPr>
              <w:t>AGRN, ITGB1, TNC, DAG1, ITGAV</w:t>
            </w:r>
          </w:p>
        </w:tc>
      </w:tr>
    </w:tbl>
    <w:p w14:paraId="45915311" w14:textId="4A4010D7" w:rsidR="00BB650F" w:rsidRPr="00C97EA9" w:rsidRDefault="00932198" w:rsidP="00932198">
      <w:pPr>
        <w:jc w:val="both"/>
        <w:rPr>
          <w:rFonts w:eastAsia="Calibri"/>
          <w:sz w:val="20"/>
          <w:lang w:val="en-US"/>
        </w:rPr>
      </w:pPr>
      <w:r w:rsidRPr="00C97EA9">
        <w:rPr>
          <w:rFonts w:eastAsia="Calibri"/>
          <w:sz w:val="20"/>
          <w:lang w:val="en-US"/>
        </w:rPr>
        <w:t>ConsensusPathDB overrepresentation tool was used for pathway enrichment analysis. All pathways with a p-value &lt; 0.05 and at least two overlap members were considered for further analysis.</w:t>
      </w:r>
    </w:p>
    <w:p w14:paraId="5DEC387E" w14:textId="33948E31" w:rsidR="00932198" w:rsidRPr="00C97EA9" w:rsidRDefault="00BB650F" w:rsidP="00BB650F">
      <w:pPr>
        <w:rPr>
          <w:rFonts w:eastAsia="Calibri"/>
          <w:sz w:val="20"/>
          <w:lang w:val="en-US"/>
        </w:rPr>
      </w:pPr>
      <w:r w:rsidRPr="00C97EA9">
        <w:rPr>
          <w:rFonts w:eastAsia="Calibri"/>
          <w:sz w:val="20"/>
          <w:lang w:val="en-US"/>
        </w:rPr>
        <w:br w:type="page"/>
      </w:r>
    </w:p>
    <w:p w14:paraId="2354FA2E" w14:textId="524AAE33" w:rsidR="00BB650F" w:rsidRPr="00C97EA9" w:rsidRDefault="00BB650F" w:rsidP="00BB650F">
      <w:pPr>
        <w:spacing w:before="100" w:beforeAutospacing="1" w:line="480" w:lineRule="auto"/>
        <w:jc w:val="both"/>
        <w:rPr>
          <w:rFonts w:eastAsia="Calibri"/>
          <w:lang w:val="en-US"/>
        </w:rPr>
      </w:pPr>
      <w:r w:rsidRPr="00C97EA9">
        <w:rPr>
          <w:rFonts w:eastAsia="Calibri"/>
          <w:lang w:val="en-US"/>
        </w:rPr>
        <w:t xml:space="preserve">Table </w:t>
      </w:r>
      <w:r w:rsidR="0048674C" w:rsidRPr="00C97EA9">
        <w:rPr>
          <w:rFonts w:eastAsia="Calibri"/>
          <w:lang w:val="en-US"/>
        </w:rPr>
        <w:t>9</w:t>
      </w:r>
      <w:r w:rsidRPr="00C97EA9">
        <w:rPr>
          <w:rFonts w:eastAsia="Calibri"/>
          <w:lang w:val="en-US"/>
        </w:rPr>
        <w:t xml:space="preserve">: Regulated pathways linked with angiogenesis and </w:t>
      </w:r>
      <w:r w:rsidR="003A25C1" w:rsidRPr="00C97EA9">
        <w:rPr>
          <w:rFonts w:eastAsia="Calibri"/>
          <w:lang w:val="en-US"/>
        </w:rPr>
        <w:t xml:space="preserve">blood-brain </w:t>
      </w:r>
      <w:r w:rsidRPr="00C97EA9">
        <w:rPr>
          <w:rFonts w:eastAsia="Calibri"/>
          <w:lang w:val="en-US"/>
        </w:rPr>
        <w:t>barrier function in the HC – Genomatix</w:t>
      </w:r>
    </w:p>
    <w:tbl>
      <w:tblPr>
        <w:tblStyle w:val="Tabellenraster"/>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2797"/>
        <w:gridCol w:w="1410"/>
        <w:gridCol w:w="3633"/>
      </w:tblGrid>
      <w:tr w:rsidR="008737B3" w:rsidRPr="00C97EA9" w14:paraId="1EFD121A" w14:textId="77777777" w:rsidTr="00BB650F">
        <w:trPr>
          <w:trHeight w:val="340"/>
        </w:trPr>
        <w:tc>
          <w:tcPr>
            <w:tcW w:w="1232" w:type="dxa"/>
            <w:tcBorders>
              <w:top w:val="single" w:sz="4" w:space="0" w:color="auto"/>
              <w:left w:val="nil"/>
              <w:bottom w:val="single" w:sz="4" w:space="0" w:color="auto"/>
              <w:right w:val="nil"/>
            </w:tcBorders>
            <w:vAlign w:val="center"/>
            <w:hideMark/>
          </w:tcPr>
          <w:p w14:paraId="64B104A3" w14:textId="77777777" w:rsidR="00BB650F" w:rsidRPr="00C97EA9" w:rsidRDefault="00BB650F" w:rsidP="00BB650F">
            <w:pPr>
              <w:rPr>
                <w:sz w:val="24"/>
                <w:szCs w:val="24"/>
                <w:lang w:val="en-US"/>
              </w:rPr>
            </w:pPr>
            <w:r w:rsidRPr="00C97EA9">
              <w:rPr>
                <w:i/>
                <w:lang w:val="en-US"/>
              </w:rPr>
              <w:t>p</w:t>
            </w:r>
            <w:r w:rsidRPr="00C97EA9">
              <w:rPr>
                <w:lang w:val="en-US"/>
              </w:rPr>
              <w:t>-Value</w:t>
            </w:r>
          </w:p>
        </w:tc>
        <w:tc>
          <w:tcPr>
            <w:tcW w:w="2797" w:type="dxa"/>
            <w:tcBorders>
              <w:top w:val="single" w:sz="4" w:space="0" w:color="auto"/>
              <w:left w:val="nil"/>
              <w:bottom w:val="single" w:sz="4" w:space="0" w:color="auto"/>
              <w:right w:val="nil"/>
            </w:tcBorders>
            <w:vAlign w:val="center"/>
            <w:hideMark/>
          </w:tcPr>
          <w:p w14:paraId="760BC697" w14:textId="77777777" w:rsidR="00BB650F" w:rsidRPr="00C97EA9" w:rsidRDefault="00BB650F" w:rsidP="00BB650F">
            <w:pPr>
              <w:rPr>
                <w:sz w:val="24"/>
                <w:szCs w:val="24"/>
                <w:lang w:val="en-US"/>
              </w:rPr>
            </w:pPr>
            <w:r w:rsidRPr="00C97EA9">
              <w:rPr>
                <w:lang w:val="en-US"/>
              </w:rPr>
              <w:t>Pathway</w:t>
            </w:r>
          </w:p>
        </w:tc>
        <w:tc>
          <w:tcPr>
            <w:tcW w:w="1410" w:type="dxa"/>
            <w:tcBorders>
              <w:top w:val="single" w:sz="4" w:space="0" w:color="auto"/>
              <w:left w:val="nil"/>
              <w:bottom w:val="single" w:sz="4" w:space="0" w:color="auto"/>
              <w:right w:val="nil"/>
            </w:tcBorders>
            <w:vAlign w:val="center"/>
            <w:hideMark/>
          </w:tcPr>
          <w:p w14:paraId="3CCE85D8" w14:textId="77777777" w:rsidR="00BB650F" w:rsidRPr="00C97EA9" w:rsidRDefault="00BB650F" w:rsidP="00BB650F">
            <w:pPr>
              <w:rPr>
                <w:sz w:val="24"/>
                <w:szCs w:val="24"/>
                <w:lang w:val="en-US"/>
              </w:rPr>
            </w:pPr>
            <w:r w:rsidRPr="00C97EA9">
              <w:rPr>
                <w:lang w:val="en-US"/>
              </w:rPr>
              <w:t>Source</w:t>
            </w:r>
          </w:p>
        </w:tc>
        <w:tc>
          <w:tcPr>
            <w:tcW w:w="3633" w:type="dxa"/>
            <w:tcBorders>
              <w:top w:val="single" w:sz="4" w:space="0" w:color="auto"/>
              <w:left w:val="nil"/>
              <w:bottom w:val="single" w:sz="4" w:space="0" w:color="auto"/>
              <w:right w:val="nil"/>
            </w:tcBorders>
            <w:vAlign w:val="center"/>
            <w:hideMark/>
          </w:tcPr>
          <w:p w14:paraId="59F17407" w14:textId="77777777" w:rsidR="00BB650F" w:rsidRPr="00C97EA9" w:rsidRDefault="00BB650F" w:rsidP="00BB650F">
            <w:pPr>
              <w:rPr>
                <w:sz w:val="24"/>
                <w:szCs w:val="24"/>
                <w:lang w:val="en-US"/>
              </w:rPr>
            </w:pPr>
            <w:r w:rsidRPr="00C97EA9">
              <w:rPr>
                <w:lang w:val="en-US"/>
              </w:rPr>
              <w:t>Overlap members</w:t>
            </w:r>
          </w:p>
        </w:tc>
      </w:tr>
      <w:tr w:rsidR="008737B3" w:rsidRPr="00C97EA9" w14:paraId="029EA890" w14:textId="77777777" w:rsidTr="00BB650F">
        <w:trPr>
          <w:trHeight w:val="284"/>
        </w:trPr>
        <w:tc>
          <w:tcPr>
            <w:tcW w:w="9072" w:type="dxa"/>
            <w:gridSpan w:val="4"/>
            <w:tcBorders>
              <w:top w:val="single" w:sz="4" w:space="0" w:color="auto"/>
              <w:left w:val="nil"/>
              <w:bottom w:val="nil"/>
              <w:right w:val="nil"/>
            </w:tcBorders>
            <w:hideMark/>
          </w:tcPr>
          <w:p w14:paraId="6DAC35F3" w14:textId="77777777" w:rsidR="00BB650F" w:rsidRPr="00C97EA9" w:rsidRDefault="00BB650F" w:rsidP="00BB650F">
            <w:pPr>
              <w:jc w:val="center"/>
              <w:rPr>
                <w:i/>
                <w:sz w:val="18"/>
                <w:szCs w:val="18"/>
                <w:lang w:val="en-US"/>
              </w:rPr>
            </w:pPr>
            <w:r w:rsidRPr="00C97EA9">
              <w:rPr>
                <w:rFonts w:cstheme="minorHAnsi"/>
                <w:i/>
                <w:sz w:val="18"/>
                <w:szCs w:val="18"/>
                <w:lang w:val="en-US"/>
              </w:rPr>
              <w:t>10 days after SE</w:t>
            </w:r>
          </w:p>
        </w:tc>
      </w:tr>
      <w:tr w:rsidR="005351AF" w:rsidRPr="00C97EA9" w14:paraId="4FA5D508" w14:textId="77777777" w:rsidTr="007F329F">
        <w:tc>
          <w:tcPr>
            <w:tcW w:w="1232" w:type="dxa"/>
            <w:tcBorders>
              <w:top w:val="nil"/>
              <w:left w:val="nil"/>
              <w:bottom w:val="nil"/>
              <w:right w:val="nil"/>
            </w:tcBorders>
            <w:hideMark/>
          </w:tcPr>
          <w:p w14:paraId="1BB54467" w14:textId="4C3EA1B0" w:rsidR="00AF1CF5" w:rsidRPr="00C97EA9" w:rsidRDefault="00AF1CF5" w:rsidP="00BB650F">
            <w:pPr>
              <w:rPr>
                <w:sz w:val="18"/>
                <w:szCs w:val="24"/>
                <w:lang w:val="en-US"/>
              </w:rPr>
            </w:pPr>
            <w:r w:rsidRPr="00C97EA9">
              <w:rPr>
                <w:sz w:val="18"/>
                <w:lang w:val="en-US"/>
              </w:rPr>
              <w:t>0.016</w:t>
            </w:r>
          </w:p>
        </w:tc>
        <w:tc>
          <w:tcPr>
            <w:tcW w:w="2797" w:type="dxa"/>
            <w:tcBorders>
              <w:top w:val="nil"/>
              <w:left w:val="nil"/>
              <w:bottom w:val="nil"/>
              <w:right w:val="nil"/>
            </w:tcBorders>
            <w:hideMark/>
          </w:tcPr>
          <w:p w14:paraId="140DDDB8" w14:textId="77777777" w:rsidR="00AF1CF5" w:rsidRPr="00C97EA9" w:rsidRDefault="00AF1CF5" w:rsidP="00BB650F">
            <w:pPr>
              <w:rPr>
                <w:sz w:val="18"/>
                <w:szCs w:val="24"/>
                <w:lang w:val="en-US"/>
              </w:rPr>
            </w:pPr>
            <w:r w:rsidRPr="00C97EA9">
              <w:rPr>
                <w:sz w:val="18"/>
                <w:lang w:val="en-US"/>
              </w:rPr>
              <w:t>Atp binding cassette, sub family G (white)</w:t>
            </w:r>
          </w:p>
        </w:tc>
        <w:tc>
          <w:tcPr>
            <w:tcW w:w="1410" w:type="dxa"/>
            <w:tcBorders>
              <w:top w:val="nil"/>
              <w:left w:val="nil"/>
              <w:bottom w:val="nil"/>
              <w:right w:val="nil"/>
            </w:tcBorders>
            <w:hideMark/>
          </w:tcPr>
          <w:p w14:paraId="72FF8C18" w14:textId="77777777" w:rsidR="00AF1CF5" w:rsidRPr="00C97EA9" w:rsidRDefault="00AF1CF5" w:rsidP="00BB650F">
            <w:pPr>
              <w:rPr>
                <w:sz w:val="18"/>
                <w:szCs w:val="24"/>
                <w:lang w:val="en-US"/>
              </w:rPr>
            </w:pPr>
            <w:r w:rsidRPr="00C97EA9">
              <w:rPr>
                <w:sz w:val="18"/>
                <w:lang w:val="en-US"/>
              </w:rPr>
              <w:t>Genomatix</w:t>
            </w:r>
          </w:p>
        </w:tc>
        <w:tc>
          <w:tcPr>
            <w:tcW w:w="3633" w:type="dxa"/>
            <w:tcBorders>
              <w:top w:val="nil"/>
              <w:left w:val="nil"/>
              <w:bottom w:val="nil"/>
              <w:right w:val="nil"/>
            </w:tcBorders>
            <w:hideMark/>
          </w:tcPr>
          <w:p w14:paraId="50AE7405" w14:textId="77777777" w:rsidR="00AF1CF5" w:rsidRPr="00C97EA9" w:rsidRDefault="00AF1CF5" w:rsidP="00BB650F">
            <w:pPr>
              <w:rPr>
                <w:sz w:val="18"/>
                <w:szCs w:val="24"/>
                <w:lang w:val="en-US"/>
              </w:rPr>
            </w:pPr>
            <w:r w:rsidRPr="00C97EA9">
              <w:rPr>
                <w:sz w:val="18"/>
                <w:lang w:val="en-US"/>
              </w:rPr>
              <w:t>ATIC, APOE, ABCA1</w:t>
            </w:r>
          </w:p>
        </w:tc>
      </w:tr>
      <w:tr w:rsidR="005351AF" w:rsidRPr="00C97EA9" w14:paraId="1DE57459" w14:textId="77777777" w:rsidTr="007F329F">
        <w:tc>
          <w:tcPr>
            <w:tcW w:w="1232" w:type="dxa"/>
            <w:tcBorders>
              <w:top w:val="nil"/>
              <w:left w:val="nil"/>
              <w:bottom w:val="nil"/>
              <w:right w:val="nil"/>
            </w:tcBorders>
            <w:hideMark/>
          </w:tcPr>
          <w:p w14:paraId="27EA7F5B" w14:textId="039F0555" w:rsidR="00AF1CF5" w:rsidRPr="00C97EA9" w:rsidRDefault="00AF1CF5" w:rsidP="00BB650F">
            <w:pPr>
              <w:rPr>
                <w:sz w:val="18"/>
                <w:szCs w:val="24"/>
                <w:lang w:val="en-US"/>
              </w:rPr>
            </w:pPr>
            <w:r w:rsidRPr="00C97EA9">
              <w:rPr>
                <w:sz w:val="18"/>
                <w:lang w:val="en-US"/>
              </w:rPr>
              <w:t>0.016</w:t>
            </w:r>
          </w:p>
        </w:tc>
        <w:tc>
          <w:tcPr>
            <w:tcW w:w="2797" w:type="dxa"/>
            <w:tcBorders>
              <w:top w:val="nil"/>
              <w:left w:val="nil"/>
              <w:bottom w:val="nil"/>
              <w:right w:val="nil"/>
            </w:tcBorders>
            <w:hideMark/>
          </w:tcPr>
          <w:p w14:paraId="6A248BAA" w14:textId="77777777" w:rsidR="00AF1CF5" w:rsidRPr="00C97EA9" w:rsidRDefault="00AF1CF5" w:rsidP="00BB650F">
            <w:pPr>
              <w:rPr>
                <w:sz w:val="18"/>
                <w:szCs w:val="24"/>
                <w:lang w:val="en-US"/>
              </w:rPr>
            </w:pPr>
            <w:r w:rsidRPr="00C97EA9">
              <w:rPr>
                <w:sz w:val="18"/>
                <w:lang w:val="en-US"/>
              </w:rPr>
              <w:t>Very low density lipoprotein receptor</w:t>
            </w:r>
          </w:p>
        </w:tc>
        <w:tc>
          <w:tcPr>
            <w:tcW w:w="1410" w:type="dxa"/>
            <w:tcBorders>
              <w:top w:val="nil"/>
              <w:left w:val="nil"/>
              <w:bottom w:val="nil"/>
              <w:right w:val="nil"/>
            </w:tcBorders>
            <w:hideMark/>
          </w:tcPr>
          <w:p w14:paraId="170EEF26" w14:textId="77777777" w:rsidR="00AF1CF5" w:rsidRPr="00C97EA9" w:rsidRDefault="00AF1CF5" w:rsidP="00BB650F">
            <w:pPr>
              <w:rPr>
                <w:sz w:val="18"/>
                <w:szCs w:val="24"/>
                <w:lang w:val="en-US"/>
              </w:rPr>
            </w:pPr>
            <w:r w:rsidRPr="00C97EA9">
              <w:rPr>
                <w:sz w:val="18"/>
                <w:lang w:val="en-US"/>
              </w:rPr>
              <w:t>Genomatix</w:t>
            </w:r>
          </w:p>
        </w:tc>
        <w:tc>
          <w:tcPr>
            <w:tcW w:w="3633" w:type="dxa"/>
            <w:tcBorders>
              <w:top w:val="nil"/>
              <w:left w:val="nil"/>
              <w:bottom w:val="nil"/>
              <w:right w:val="nil"/>
            </w:tcBorders>
            <w:hideMark/>
          </w:tcPr>
          <w:p w14:paraId="32F937FB" w14:textId="77777777" w:rsidR="00AF1CF5" w:rsidRPr="00C97EA9" w:rsidRDefault="00AF1CF5" w:rsidP="00BB650F">
            <w:pPr>
              <w:rPr>
                <w:sz w:val="18"/>
                <w:szCs w:val="24"/>
                <w:lang w:val="en-US"/>
              </w:rPr>
            </w:pPr>
            <w:r w:rsidRPr="00C97EA9">
              <w:rPr>
                <w:sz w:val="18"/>
                <w:lang w:val="en-US"/>
              </w:rPr>
              <w:t>LRP1, APOE, ABCA1</w:t>
            </w:r>
          </w:p>
        </w:tc>
      </w:tr>
      <w:tr w:rsidR="005351AF" w:rsidRPr="00C97EA9" w14:paraId="54F906A8" w14:textId="77777777" w:rsidTr="007F329F">
        <w:tc>
          <w:tcPr>
            <w:tcW w:w="1232" w:type="dxa"/>
            <w:tcBorders>
              <w:top w:val="nil"/>
              <w:left w:val="nil"/>
              <w:bottom w:val="nil"/>
              <w:right w:val="nil"/>
            </w:tcBorders>
            <w:hideMark/>
          </w:tcPr>
          <w:p w14:paraId="06AD3DD9" w14:textId="32422037" w:rsidR="00AF1CF5" w:rsidRPr="00C97EA9" w:rsidRDefault="00AF1CF5" w:rsidP="00BB650F">
            <w:pPr>
              <w:rPr>
                <w:sz w:val="18"/>
                <w:szCs w:val="24"/>
                <w:lang w:val="en-US"/>
              </w:rPr>
            </w:pPr>
            <w:r w:rsidRPr="00C97EA9">
              <w:rPr>
                <w:sz w:val="18"/>
                <w:lang w:val="en-US"/>
              </w:rPr>
              <w:t>0.048</w:t>
            </w:r>
          </w:p>
        </w:tc>
        <w:tc>
          <w:tcPr>
            <w:tcW w:w="2797" w:type="dxa"/>
            <w:tcBorders>
              <w:top w:val="nil"/>
              <w:left w:val="nil"/>
              <w:bottom w:val="nil"/>
              <w:right w:val="nil"/>
            </w:tcBorders>
            <w:hideMark/>
          </w:tcPr>
          <w:p w14:paraId="3F2A5432" w14:textId="77777777" w:rsidR="00AF1CF5" w:rsidRPr="00C97EA9" w:rsidRDefault="00AF1CF5" w:rsidP="00BB650F">
            <w:pPr>
              <w:rPr>
                <w:sz w:val="18"/>
                <w:szCs w:val="24"/>
                <w:lang w:val="en-US"/>
              </w:rPr>
            </w:pPr>
            <w:r w:rsidRPr="00C97EA9">
              <w:rPr>
                <w:sz w:val="18"/>
                <w:lang w:val="en-US"/>
              </w:rPr>
              <w:t>Paxillin</w:t>
            </w:r>
          </w:p>
        </w:tc>
        <w:tc>
          <w:tcPr>
            <w:tcW w:w="1410" w:type="dxa"/>
            <w:tcBorders>
              <w:top w:val="nil"/>
              <w:left w:val="nil"/>
              <w:bottom w:val="nil"/>
              <w:right w:val="nil"/>
            </w:tcBorders>
            <w:hideMark/>
          </w:tcPr>
          <w:p w14:paraId="55ECDC01" w14:textId="77777777" w:rsidR="00AF1CF5" w:rsidRPr="00C97EA9" w:rsidRDefault="00AF1CF5" w:rsidP="00BB650F">
            <w:pPr>
              <w:rPr>
                <w:sz w:val="18"/>
                <w:szCs w:val="24"/>
                <w:lang w:val="en-US"/>
              </w:rPr>
            </w:pPr>
            <w:r w:rsidRPr="00C97EA9">
              <w:rPr>
                <w:sz w:val="18"/>
                <w:lang w:val="en-US"/>
              </w:rPr>
              <w:t>Genomatix</w:t>
            </w:r>
          </w:p>
        </w:tc>
        <w:tc>
          <w:tcPr>
            <w:tcW w:w="3633" w:type="dxa"/>
            <w:tcBorders>
              <w:top w:val="nil"/>
              <w:left w:val="nil"/>
              <w:bottom w:val="nil"/>
              <w:right w:val="nil"/>
            </w:tcBorders>
            <w:hideMark/>
          </w:tcPr>
          <w:p w14:paraId="7AC0E408" w14:textId="77777777" w:rsidR="00AF1CF5" w:rsidRPr="00C97EA9" w:rsidRDefault="00AF1CF5" w:rsidP="00BB650F">
            <w:pPr>
              <w:rPr>
                <w:sz w:val="18"/>
                <w:szCs w:val="24"/>
                <w:lang w:val="en-US"/>
              </w:rPr>
            </w:pPr>
            <w:r w:rsidRPr="00C97EA9">
              <w:rPr>
                <w:sz w:val="18"/>
                <w:lang w:val="en-US"/>
              </w:rPr>
              <w:t>KNG1, PLCG1, GNB2L1, FLNA, ITGB2, PTK2B, TLN1, VCL</w:t>
            </w:r>
          </w:p>
        </w:tc>
      </w:tr>
      <w:tr w:rsidR="005351AF" w:rsidRPr="00C97EA9" w14:paraId="2E635FDC" w14:textId="77777777" w:rsidTr="007F329F">
        <w:tc>
          <w:tcPr>
            <w:tcW w:w="1232" w:type="dxa"/>
            <w:tcBorders>
              <w:top w:val="nil"/>
              <w:left w:val="nil"/>
              <w:bottom w:val="nil"/>
              <w:right w:val="nil"/>
            </w:tcBorders>
          </w:tcPr>
          <w:p w14:paraId="70814FB1" w14:textId="77777777" w:rsidR="00BB650F" w:rsidRPr="00C97EA9" w:rsidRDefault="00BB650F" w:rsidP="00BB650F">
            <w:pPr>
              <w:rPr>
                <w:rFonts w:cstheme="minorHAnsi"/>
                <w:sz w:val="18"/>
                <w:szCs w:val="18"/>
                <w:lang w:val="en-US"/>
              </w:rPr>
            </w:pPr>
          </w:p>
        </w:tc>
        <w:tc>
          <w:tcPr>
            <w:tcW w:w="2797" w:type="dxa"/>
            <w:tcBorders>
              <w:top w:val="nil"/>
              <w:left w:val="nil"/>
              <w:bottom w:val="nil"/>
              <w:right w:val="nil"/>
            </w:tcBorders>
          </w:tcPr>
          <w:p w14:paraId="2BDB3263" w14:textId="77777777" w:rsidR="00BB650F" w:rsidRPr="00C97EA9" w:rsidRDefault="00BB650F" w:rsidP="00BB650F">
            <w:pPr>
              <w:rPr>
                <w:rFonts w:cstheme="minorHAnsi"/>
                <w:sz w:val="18"/>
                <w:szCs w:val="18"/>
                <w:lang w:val="en-US"/>
              </w:rPr>
            </w:pPr>
          </w:p>
        </w:tc>
        <w:tc>
          <w:tcPr>
            <w:tcW w:w="1410" w:type="dxa"/>
            <w:tcBorders>
              <w:top w:val="nil"/>
              <w:left w:val="nil"/>
              <w:bottom w:val="nil"/>
              <w:right w:val="nil"/>
            </w:tcBorders>
          </w:tcPr>
          <w:p w14:paraId="1328C7D3" w14:textId="77777777" w:rsidR="00BB650F" w:rsidRPr="00C97EA9" w:rsidRDefault="00BB650F" w:rsidP="00BB650F">
            <w:pPr>
              <w:rPr>
                <w:rFonts w:cstheme="minorHAnsi"/>
                <w:sz w:val="18"/>
                <w:szCs w:val="18"/>
                <w:lang w:val="en-US"/>
              </w:rPr>
            </w:pPr>
          </w:p>
        </w:tc>
        <w:tc>
          <w:tcPr>
            <w:tcW w:w="3633" w:type="dxa"/>
            <w:tcBorders>
              <w:top w:val="nil"/>
              <w:left w:val="nil"/>
              <w:bottom w:val="nil"/>
              <w:right w:val="nil"/>
            </w:tcBorders>
          </w:tcPr>
          <w:p w14:paraId="1E86A48C" w14:textId="77777777" w:rsidR="00BB650F" w:rsidRPr="00C97EA9" w:rsidRDefault="00BB650F" w:rsidP="00BB650F">
            <w:pPr>
              <w:rPr>
                <w:rFonts w:cstheme="minorHAnsi"/>
                <w:sz w:val="18"/>
                <w:szCs w:val="18"/>
                <w:lang w:val="en-US"/>
              </w:rPr>
            </w:pPr>
          </w:p>
        </w:tc>
      </w:tr>
      <w:tr w:rsidR="005351AF" w:rsidRPr="00C97EA9" w14:paraId="6E461951" w14:textId="77777777" w:rsidTr="007F329F">
        <w:trPr>
          <w:trHeight w:val="284"/>
        </w:trPr>
        <w:tc>
          <w:tcPr>
            <w:tcW w:w="9072" w:type="dxa"/>
            <w:gridSpan w:val="4"/>
            <w:tcBorders>
              <w:top w:val="nil"/>
              <w:left w:val="nil"/>
              <w:bottom w:val="nil"/>
              <w:right w:val="nil"/>
            </w:tcBorders>
            <w:hideMark/>
          </w:tcPr>
          <w:p w14:paraId="35613BF6" w14:textId="77777777" w:rsidR="00BB650F" w:rsidRPr="00C97EA9" w:rsidRDefault="00BB650F" w:rsidP="00BB650F">
            <w:pPr>
              <w:jc w:val="center"/>
              <w:rPr>
                <w:rFonts w:cstheme="minorHAnsi"/>
                <w:sz w:val="18"/>
                <w:szCs w:val="18"/>
                <w:lang w:val="en-US"/>
              </w:rPr>
            </w:pPr>
            <w:r w:rsidRPr="00C97EA9">
              <w:rPr>
                <w:rFonts w:cstheme="minorHAnsi"/>
                <w:i/>
                <w:sz w:val="18"/>
                <w:szCs w:val="18"/>
                <w:lang w:val="en-US"/>
              </w:rPr>
              <w:t>8 weeks after SE</w:t>
            </w:r>
          </w:p>
        </w:tc>
      </w:tr>
      <w:tr w:rsidR="005351AF" w:rsidRPr="00C97EA9" w14:paraId="40AD4C2A" w14:textId="77777777" w:rsidTr="007F329F">
        <w:tc>
          <w:tcPr>
            <w:tcW w:w="1232" w:type="dxa"/>
            <w:tcBorders>
              <w:top w:val="nil"/>
              <w:left w:val="nil"/>
              <w:bottom w:val="nil"/>
              <w:right w:val="nil"/>
            </w:tcBorders>
            <w:hideMark/>
          </w:tcPr>
          <w:p w14:paraId="1246272C" w14:textId="4D0A15F8" w:rsidR="00AF1CF5" w:rsidRPr="00C97EA9" w:rsidRDefault="00AF1CF5" w:rsidP="00BB650F">
            <w:pPr>
              <w:rPr>
                <w:sz w:val="18"/>
                <w:szCs w:val="24"/>
                <w:lang w:val="en-US"/>
              </w:rPr>
            </w:pPr>
            <w:r w:rsidRPr="00C97EA9">
              <w:rPr>
                <w:sz w:val="18"/>
                <w:lang w:val="en-US"/>
              </w:rPr>
              <w:t>0.008</w:t>
            </w:r>
          </w:p>
        </w:tc>
        <w:tc>
          <w:tcPr>
            <w:tcW w:w="2797" w:type="dxa"/>
            <w:tcBorders>
              <w:top w:val="nil"/>
              <w:left w:val="nil"/>
              <w:bottom w:val="nil"/>
              <w:right w:val="nil"/>
            </w:tcBorders>
            <w:hideMark/>
          </w:tcPr>
          <w:p w14:paraId="2859884B" w14:textId="77777777" w:rsidR="00AF1CF5" w:rsidRPr="00C97EA9" w:rsidRDefault="00AF1CF5" w:rsidP="00BB650F">
            <w:pPr>
              <w:rPr>
                <w:sz w:val="18"/>
                <w:szCs w:val="24"/>
                <w:lang w:val="en-US"/>
              </w:rPr>
            </w:pPr>
            <w:r w:rsidRPr="00C97EA9">
              <w:rPr>
                <w:sz w:val="18"/>
                <w:lang w:val="en-US"/>
              </w:rPr>
              <w:t>Paxillin</w:t>
            </w:r>
          </w:p>
        </w:tc>
        <w:tc>
          <w:tcPr>
            <w:tcW w:w="1410" w:type="dxa"/>
            <w:tcBorders>
              <w:top w:val="nil"/>
              <w:left w:val="nil"/>
              <w:bottom w:val="nil"/>
              <w:right w:val="nil"/>
            </w:tcBorders>
            <w:hideMark/>
          </w:tcPr>
          <w:p w14:paraId="0DCE7FC3" w14:textId="77777777" w:rsidR="00AF1CF5" w:rsidRPr="00C97EA9" w:rsidRDefault="00AF1CF5" w:rsidP="00BB650F">
            <w:pPr>
              <w:rPr>
                <w:sz w:val="18"/>
                <w:szCs w:val="24"/>
                <w:lang w:val="en-US"/>
              </w:rPr>
            </w:pPr>
            <w:r w:rsidRPr="00C97EA9">
              <w:rPr>
                <w:sz w:val="18"/>
                <w:lang w:val="en-US"/>
              </w:rPr>
              <w:t>Reactome</w:t>
            </w:r>
          </w:p>
        </w:tc>
        <w:tc>
          <w:tcPr>
            <w:tcW w:w="3633" w:type="dxa"/>
            <w:tcBorders>
              <w:top w:val="nil"/>
              <w:left w:val="nil"/>
              <w:bottom w:val="nil"/>
              <w:right w:val="nil"/>
            </w:tcBorders>
            <w:hideMark/>
          </w:tcPr>
          <w:p w14:paraId="46081F80" w14:textId="77777777" w:rsidR="00AF1CF5" w:rsidRPr="00C97EA9" w:rsidRDefault="00AF1CF5" w:rsidP="00BB650F">
            <w:pPr>
              <w:rPr>
                <w:sz w:val="18"/>
                <w:szCs w:val="24"/>
                <w:lang w:val="en-US"/>
              </w:rPr>
            </w:pPr>
            <w:r w:rsidRPr="00C97EA9">
              <w:rPr>
                <w:sz w:val="18"/>
                <w:lang w:val="en-US"/>
              </w:rPr>
              <w:t>ITGB1, MARCKSL1</w:t>
            </w:r>
          </w:p>
        </w:tc>
      </w:tr>
      <w:tr w:rsidR="008737B3" w:rsidRPr="00C97EA9" w14:paraId="69A57884" w14:textId="77777777" w:rsidTr="00910462">
        <w:tc>
          <w:tcPr>
            <w:tcW w:w="1232" w:type="dxa"/>
            <w:tcBorders>
              <w:top w:val="nil"/>
              <w:left w:val="nil"/>
              <w:bottom w:val="single" w:sz="4" w:space="0" w:color="auto"/>
              <w:right w:val="nil"/>
            </w:tcBorders>
            <w:hideMark/>
          </w:tcPr>
          <w:p w14:paraId="534FB8DB" w14:textId="00872A07" w:rsidR="00AF1CF5" w:rsidRPr="00C97EA9" w:rsidRDefault="00AF1CF5" w:rsidP="00BB650F">
            <w:pPr>
              <w:rPr>
                <w:sz w:val="18"/>
                <w:szCs w:val="24"/>
                <w:lang w:val="en-US"/>
              </w:rPr>
            </w:pPr>
            <w:r w:rsidRPr="00C97EA9">
              <w:rPr>
                <w:sz w:val="18"/>
                <w:lang w:val="en-US"/>
              </w:rPr>
              <w:t>0.019</w:t>
            </w:r>
          </w:p>
        </w:tc>
        <w:tc>
          <w:tcPr>
            <w:tcW w:w="2797" w:type="dxa"/>
            <w:tcBorders>
              <w:top w:val="nil"/>
              <w:left w:val="nil"/>
              <w:bottom w:val="single" w:sz="4" w:space="0" w:color="auto"/>
              <w:right w:val="nil"/>
            </w:tcBorders>
            <w:hideMark/>
          </w:tcPr>
          <w:p w14:paraId="34737BFB" w14:textId="77777777" w:rsidR="00AF1CF5" w:rsidRPr="00C97EA9" w:rsidRDefault="00AF1CF5" w:rsidP="00BB650F">
            <w:pPr>
              <w:rPr>
                <w:sz w:val="18"/>
                <w:szCs w:val="24"/>
                <w:lang w:val="en-US"/>
              </w:rPr>
            </w:pPr>
            <w:r w:rsidRPr="00C97EA9">
              <w:rPr>
                <w:sz w:val="18"/>
                <w:lang w:val="en-US"/>
              </w:rPr>
              <w:t>Caveolin 1</w:t>
            </w:r>
          </w:p>
        </w:tc>
        <w:tc>
          <w:tcPr>
            <w:tcW w:w="1410" w:type="dxa"/>
            <w:tcBorders>
              <w:top w:val="nil"/>
              <w:left w:val="nil"/>
              <w:bottom w:val="single" w:sz="4" w:space="0" w:color="auto"/>
              <w:right w:val="nil"/>
            </w:tcBorders>
            <w:hideMark/>
          </w:tcPr>
          <w:p w14:paraId="4D681E87" w14:textId="77777777" w:rsidR="00AF1CF5" w:rsidRPr="00C97EA9" w:rsidRDefault="00AF1CF5" w:rsidP="00BB650F">
            <w:pPr>
              <w:rPr>
                <w:sz w:val="18"/>
                <w:szCs w:val="24"/>
                <w:lang w:val="en-US"/>
              </w:rPr>
            </w:pPr>
            <w:r w:rsidRPr="00C97EA9">
              <w:rPr>
                <w:sz w:val="18"/>
                <w:lang w:val="en-US"/>
              </w:rPr>
              <w:t>BioCarta</w:t>
            </w:r>
          </w:p>
        </w:tc>
        <w:tc>
          <w:tcPr>
            <w:tcW w:w="3633" w:type="dxa"/>
            <w:tcBorders>
              <w:top w:val="nil"/>
              <w:left w:val="nil"/>
              <w:bottom w:val="single" w:sz="4" w:space="0" w:color="auto"/>
              <w:right w:val="nil"/>
            </w:tcBorders>
            <w:hideMark/>
          </w:tcPr>
          <w:p w14:paraId="2E6812C9" w14:textId="77777777" w:rsidR="00AF1CF5" w:rsidRPr="00C97EA9" w:rsidRDefault="00AF1CF5" w:rsidP="00BB650F">
            <w:pPr>
              <w:rPr>
                <w:sz w:val="18"/>
                <w:szCs w:val="24"/>
                <w:lang w:val="en-US"/>
              </w:rPr>
            </w:pPr>
            <w:r w:rsidRPr="00C97EA9">
              <w:rPr>
                <w:sz w:val="18"/>
                <w:lang w:val="en-US"/>
              </w:rPr>
              <w:t>ITGB1, ANXA2</w:t>
            </w:r>
          </w:p>
        </w:tc>
      </w:tr>
    </w:tbl>
    <w:p w14:paraId="7693A2B2" w14:textId="77777777" w:rsidR="00BB650F" w:rsidRPr="00C97EA9" w:rsidRDefault="00BB650F" w:rsidP="00BB650F">
      <w:pPr>
        <w:jc w:val="both"/>
        <w:rPr>
          <w:rFonts w:eastAsia="Calibri"/>
          <w:sz w:val="20"/>
          <w:lang w:val="en-US"/>
        </w:rPr>
      </w:pPr>
      <w:r w:rsidRPr="00C97EA9">
        <w:rPr>
          <w:rFonts w:eastAsia="Calibri"/>
          <w:sz w:val="20"/>
          <w:lang w:val="en-US"/>
        </w:rPr>
        <w:t xml:space="preserve">Genomatix Pathway System was used for pathway enrichment analysis. All pathways with a </w:t>
      </w:r>
      <w:r w:rsidRPr="00C97EA9">
        <w:rPr>
          <w:rFonts w:eastAsia="Calibri"/>
          <w:i/>
          <w:sz w:val="20"/>
          <w:lang w:val="en-US"/>
        </w:rPr>
        <w:t>p</w:t>
      </w:r>
      <w:r w:rsidRPr="00C97EA9">
        <w:rPr>
          <w:rFonts w:eastAsia="Calibri"/>
          <w:sz w:val="20"/>
          <w:lang w:val="en-US"/>
        </w:rPr>
        <w:t xml:space="preserve">-value &lt; 0.05 and at least two overlap members were considered for further analysis. </w:t>
      </w:r>
    </w:p>
    <w:p w14:paraId="7BD37468" w14:textId="0E7848FF" w:rsidR="0048674C" w:rsidRPr="00C97EA9" w:rsidRDefault="0048674C" w:rsidP="00BB650F">
      <w:pPr>
        <w:jc w:val="both"/>
        <w:rPr>
          <w:rFonts w:eastAsia="Calibri"/>
          <w:sz w:val="20"/>
          <w:lang w:val="en-US"/>
        </w:rPr>
      </w:pPr>
    </w:p>
    <w:p w14:paraId="4AC41873" w14:textId="77777777" w:rsidR="00B32438" w:rsidRPr="00C97EA9" w:rsidRDefault="00B32438" w:rsidP="00B32438">
      <w:pPr>
        <w:rPr>
          <w:rFonts w:eastAsia="Calibri"/>
          <w:lang w:val="en-US"/>
        </w:rPr>
      </w:pPr>
      <w:r w:rsidRPr="00C97EA9">
        <w:rPr>
          <w:rFonts w:eastAsia="Calibri"/>
          <w:lang w:val="en-US"/>
        </w:rPr>
        <w:br w:type="page"/>
      </w:r>
    </w:p>
    <w:p w14:paraId="5980F99B" w14:textId="04216317" w:rsidR="00BB650F" w:rsidRPr="00C97EA9" w:rsidRDefault="00BB650F" w:rsidP="00BB650F">
      <w:pPr>
        <w:spacing w:before="100" w:beforeAutospacing="1" w:line="480" w:lineRule="auto"/>
        <w:jc w:val="both"/>
        <w:rPr>
          <w:rFonts w:eastAsia="Calibri"/>
          <w:lang w:val="en-US"/>
        </w:rPr>
      </w:pPr>
      <w:r w:rsidRPr="00C97EA9">
        <w:rPr>
          <w:rFonts w:eastAsia="Calibri"/>
          <w:lang w:val="en-US"/>
        </w:rPr>
        <w:t xml:space="preserve">Table </w:t>
      </w:r>
      <w:r w:rsidR="0048674C" w:rsidRPr="00C97EA9">
        <w:rPr>
          <w:rFonts w:eastAsia="Calibri"/>
          <w:lang w:val="en-US"/>
        </w:rPr>
        <w:t>10</w:t>
      </w:r>
      <w:r w:rsidRPr="00C97EA9">
        <w:rPr>
          <w:rFonts w:eastAsia="Calibri"/>
          <w:lang w:val="en-US"/>
        </w:rPr>
        <w:t xml:space="preserve">: </w:t>
      </w:r>
      <w:r w:rsidR="00C02A1A" w:rsidRPr="00C97EA9">
        <w:rPr>
          <w:color w:val="141314"/>
          <w:lang w:val="en-US"/>
        </w:rPr>
        <w:t xml:space="preserve">Overrepresented </w:t>
      </w:r>
      <w:r w:rsidRPr="00C97EA9">
        <w:rPr>
          <w:rFonts w:eastAsia="Calibri"/>
          <w:lang w:val="en-US"/>
        </w:rPr>
        <w:t xml:space="preserve">pathways linked with angiogenesis and </w:t>
      </w:r>
      <w:r w:rsidR="003A25C1" w:rsidRPr="00C97EA9">
        <w:rPr>
          <w:rFonts w:eastAsia="Calibri"/>
          <w:lang w:val="en-US"/>
        </w:rPr>
        <w:t xml:space="preserve">blood-brain </w:t>
      </w:r>
      <w:r w:rsidRPr="00C97EA9">
        <w:rPr>
          <w:rFonts w:eastAsia="Calibri"/>
          <w:lang w:val="en-US"/>
        </w:rPr>
        <w:t>barrier function in the HC – ConsensusPathDB</w:t>
      </w:r>
    </w:p>
    <w:tbl>
      <w:tblPr>
        <w:tblStyle w:val="Tabellenraster"/>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2800"/>
        <w:gridCol w:w="1408"/>
        <w:gridCol w:w="3632"/>
      </w:tblGrid>
      <w:tr w:rsidR="008737B3" w:rsidRPr="00C97EA9" w14:paraId="6541B683" w14:textId="77777777" w:rsidTr="00BB650F">
        <w:trPr>
          <w:trHeight w:val="340"/>
        </w:trPr>
        <w:tc>
          <w:tcPr>
            <w:tcW w:w="1232" w:type="dxa"/>
            <w:tcBorders>
              <w:top w:val="single" w:sz="4" w:space="0" w:color="auto"/>
              <w:left w:val="nil"/>
              <w:bottom w:val="single" w:sz="4" w:space="0" w:color="auto"/>
              <w:right w:val="nil"/>
            </w:tcBorders>
            <w:vAlign w:val="center"/>
            <w:hideMark/>
          </w:tcPr>
          <w:p w14:paraId="6BCB5CD4" w14:textId="77777777" w:rsidR="00BB650F" w:rsidRPr="00C97EA9" w:rsidRDefault="00BB650F" w:rsidP="00BB650F">
            <w:pPr>
              <w:rPr>
                <w:sz w:val="24"/>
                <w:szCs w:val="24"/>
                <w:lang w:val="en-US"/>
              </w:rPr>
            </w:pPr>
            <w:r w:rsidRPr="00C97EA9">
              <w:rPr>
                <w:i/>
                <w:lang w:val="en-US"/>
              </w:rPr>
              <w:t>p</w:t>
            </w:r>
            <w:r w:rsidRPr="00C97EA9">
              <w:rPr>
                <w:lang w:val="en-US"/>
              </w:rPr>
              <w:t>-Value</w:t>
            </w:r>
          </w:p>
        </w:tc>
        <w:tc>
          <w:tcPr>
            <w:tcW w:w="2800" w:type="dxa"/>
            <w:tcBorders>
              <w:top w:val="single" w:sz="4" w:space="0" w:color="auto"/>
              <w:left w:val="nil"/>
              <w:bottom w:val="single" w:sz="4" w:space="0" w:color="auto"/>
              <w:right w:val="nil"/>
            </w:tcBorders>
            <w:vAlign w:val="center"/>
            <w:hideMark/>
          </w:tcPr>
          <w:p w14:paraId="73B517BD" w14:textId="77777777" w:rsidR="00BB650F" w:rsidRPr="00C97EA9" w:rsidRDefault="00BB650F" w:rsidP="00BB650F">
            <w:pPr>
              <w:rPr>
                <w:sz w:val="24"/>
                <w:szCs w:val="24"/>
                <w:lang w:val="en-US"/>
              </w:rPr>
            </w:pPr>
            <w:r w:rsidRPr="00C97EA9">
              <w:rPr>
                <w:lang w:val="en-US"/>
              </w:rPr>
              <w:t>Pathway</w:t>
            </w:r>
          </w:p>
        </w:tc>
        <w:tc>
          <w:tcPr>
            <w:tcW w:w="1408" w:type="dxa"/>
            <w:tcBorders>
              <w:top w:val="single" w:sz="4" w:space="0" w:color="auto"/>
              <w:left w:val="nil"/>
              <w:bottom w:val="single" w:sz="4" w:space="0" w:color="auto"/>
              <w:right w:val="nil"/>
            </w:tcBorders>
            <w:vAlign w:val="center"/>
            <w:hideMark/>
          </w:tcPr>
          <w:p w14:paraId="055CAF11" w14:textId="77777777" w:rsidR="00BB650F" w:rsidRPr="00C97EA9" w:rsidRDefault="00BB650F" w:rsidP="00BB650F">
            <w:pPr>
              <w:rPr>
                <w:sz w:val="24"/>
                <w:szCs w:val="24"/>
                <w:lang w:val="en-US"/>
              </w:rPr>
            </w:pPr>
            <w:r w:rsidRPr="00C97EA9">
              <w:rPr>
                <w:lang w:val="en-US"/>
              </w:rPr>
              <w:t>Source</w:t>
            </w:r>
          </w:p>
        </w:tc>
        <w:tc>
          <w:tcPr>
            <w:tcW w:w="3632" w:type="dxa"/>
            <w:tcBorders>
              <w:top w:val="single" w:sz="4" w:space="0" w:color="auto"/>
              <w:left w:val="nil"/>
              <w:bottom w:val="single" w:sz="4" w:space="0" w:color="auto"/>
              <w:right w:val="nil"/>
            </w:tcBorders>
            <w:vAlign w:val="center"/>
            <w:hideMark/>
          </w:tcPr>
          <w:p w14:paraId="4FB4C6F6" w14:textId="77777777" w:rsidR="00BB650F" w:rsidRPr="00C97EA9" w:rsidRDefault="00BB650F" w:rsidP="00BB650F">
            <w:pPr>
              <w:rPr>
                <w:sz w:val="24"/>
                <w:szCs w:val="24"/>
                <w:lang w:val="en-US"/>
              </w:rPr>
            </w:pPr>
            <w:r w:rsidRPr="00C97EA9">
              <w:rPr>
                <w:lang w:val="en-US"/>
              </w:rPr>
              <w:t>Overlap members</w:t>
            </w:r>
          </w:p>
        </w:tc>
      </w:tr>
      <w:tr w:rsidR="008737B3" w:rsidRPr="00C97EA9" w14:paraId="1A6BF13C" w14:textId="77777777" w:rsidTr="00BB650F">
        <w:trPr>
          <w:trHeight w:val="284"/>
        </w:trPr>
        <w:tc>
          <w:tcPr>
            <w:tcW w:w="9072" w:type="dxa"/>
            <w:gridSpan w:val="4"/>
            <w:tcBorders>
              <w:top w:val="single" w:sz="4" w:space="0" w:color="auto"/>
              <w:left w:val="nil"/>
              <w:bottom w:val="nil"/>
              <w:right w:val="nil"/>
            </w:tcBorders>
            <w:hideMark/>
          </w:tcPr>
          <w:p w14:paraId="2503B60E" w14:textId="77777777" w:rsidR="00BB650F" w:rsidRPr="00C97EA9" w:rsidRDefault="00BB650F" w:rsidP="00BB650F">
            <w:pPr>
              <w:jc w:val="center"/>
              <w:rPr>
                <w:i/>
                <w:sz w:val="18"/>
                <w:szCs w:val="18"/>
                <w:lang w:val="en-US"/>
              </w:rPr>
            </w:pPr>
            <w:r w:rsidRPr="00C97EA9">
              <w:rPr>
                <w:i/>
                <w:sz w:val="18"/>
                <w:szCs w:val="18"/>
                <w:lang w:val="en-US"/>
              </w:rPr>
              <w:t>10 days after SE</w:t>
            </w:r>
          </w:p>
        </w:tc>
      </w:tr>
      <w:tr w:rsidR="008737B3" w:rsidRPr="00C97EA9" w14:paraId="3CF31EFE" w14:textId="77777777" w:rsidTr="00910462">
        <w:tc>
          <w:tcPr>
            <w:tcW w:w="1232" w:type="dxa"/>
            <w:tcBorders>
              <w:top w:val="nil"/>
              <w:left w:val="nil"/>
              <w:bottom w:val="nil"/>
              <w:right w:val="nil"/>
            </w:tcBorders>
            <w:vAlign w:val="bottom"/>
            <w:hideMark/>
          </w:tcPr>
          <w:p w14:paraId="3A123C7A" w14:textId="34FE3AC2" w:rsidR="00AF1CF5" w:rsidRPr="00C97EA9" w:rsidRDefault="00AF1CF5" w:rsidP="00BB650F">
            <w:pPr>
              <w:rPr>
                <w:sz w:val="18"/>
                <w:szCs w:val="24"/>
                <w:lang w:val="en-US"/>
              </w:rPr>
            </w:pPr>
            <w:r w:rsidRPr="00C97EA9">
              <w:rPr>
                <w:color w:val="000000"/>
                <w:sz w:val="18"/>
                <w:lang w:val="en-US"/>
              </w:rPr>
              <w:t>0.010</w:t>
            </w:r>
          </w:p>
        </w:tc>
        <w:tc>
          <w:tcPr>
            <w:tcW w:w="2800" w:type="dxa"/>
            <w:tcBorders>
              <w:top w:val="nil"/>
              <w:left w:val="nil"/>
              <w:bottom w:val="nil"/>
              <w:right w:val="nil"/>
            </w:tcBorders>
            <w:hideMark/>
          </w:tcPr>
          <w:p w14:paraId="68A6D834" w14:textId="77777777" w:rsidR="00AF1CF5" w:rsidRPr="00C97EA9" w:rsidRDefault="00AF1CF5" w:rsidP="00BB650F">
            <w:pPr>
              <w:rPr>
                <w:sz w:val="18"/>
                <w:szCs w:val="24"/>
                <w:lang w:val="en-US"/>
              </w:rPr>
            </w:pPr>
            <w:r w:rsidRPr="00C97EA9">
              <w:rPr>
                <w:sz w:val="18"/>
                <w:lang w:val="en-US"/>
              </w:rPr>
              <w:t>Lipoprotein metabolism</w:t>
            </w:r>
          </w:p>
        </w:tc>
        <w:tc>
          <w:tcPr>
            <w:tcW w:w="1408" w:type="dxa"/>
            <w:tcBorders>
              <w:top w:val="nil"/>
              <w:left w:val="nil"/>
              <w:bottom w:val="nil"/>
              <w:right w:val="nil"/>
            </w:tcBorders>
            <w:hideMark/>
          </w:tcPr>
          <w:p w14:paraId="63C13275" w14:textId="77777777" w:rsidR="00AF1CF5" w:rsidRPr="00C97EA9" w:rsidRDefault="00AF1CF5" w:rsidP="00BB650F">
            <w:pPr>
              <w:rPr>
                <w:sz w:val="18"/>
                <w:szCs w:val="24"/>
                <w:lang w:val="en-US"/>
              </w:rPr>
            </w:pPr>
            <w:r w:rsidRPr="00C97EA9">
              <w:rPr>
                <w:sz w:val="18"/>
                <w:lang w:val="en-US"/>
              </w:rPr>
              <w:t>Reactome</w:t>
            </w:r>
          </w:p>
        </w:tc>
        <w:tc>
          <w:tcPr>
            <w:tcW w:w="3632" w:type="dxa"/>
            <w:tcBorders>
              <w:top w:val="nil"/>
              <w:left w:val="nil"/>
              <w:bottom w:val="nil"/>
              <w:right w:val="nil"/>
            </w:tcBorders>
            <w:hideMark/>
          </w:tcPr>
          <w:p w14:paraId="05B99E1B" w14:textId="28A54A9B" w:rsidR="00AF1CF5" w:rsidRPr="00C97EA9" w:rsidRDefault="00AF1CF5" w:rsidP="00BB650F">
            <w:pPr>
              <w:rPr>
                <w:sz w:val="18"/>
                <w:szCs w:val="24"/>
                <w:lang w:val="en-US"/>
              </w:rPr>
            </w:pPr>
            <w:r w:rsidRPr="00C97EA9">
              <w:rPr>
                <w:sz w:val="18"/>
                <w:lang w:val="en-US"/>
              </w:rPr>
              <w:t>P4HB, APOE, PLTP, ABCA1</w:t>
            </w:r>
          </w:p>
        </w:tc>
      </w:tr>
      <w:tr w:rsidR="008737B3" w:rsidRPr="00C97EA9" w14:paraId="78E72171" w14:textId="77777777" w:rsidTr="00910462">
        <w:tc>
          <w:tcPr>
            <w:tcW w:w="1232" w:type="dxa"/>
            <w:tcBorders>
              <w:top w:val="nil"/>
              <w:left w:val="nil"/>
              <w:bottom w:val="single" w:sz="4" w:space="0" w:color="auto"/>
              <w:right w:val="nil"/>
            </w:tcBorders>
            <w:vAlign w:val="bottom"/>
            <w:hideMark/>
          </w:tcPr>
          <w:p w14:paraId="55F8BE0E" w14:textId="45A3B145" w:rsidR="00AF1CF5" w:rsidRPr="00C97EA9" w:rsidRDefault="00AF1CF5" w:rsidP="00BB650F">
            <w:pPr>
              <w:rPr>
                <w:sz w:val="18"/>
                <w:szCs w:val="24"/>
                <w:lang w:val="en-US"/>
              </w:rPr>
            </w:pPr>
            <w:r w:rsidRPr="00C97EA9">
              <w:rPr>
                <w:color w:val="000000"/>
                <w:sz w:val="18"/>
                <w:lang w:val="en-US"/>
              </w:rPr>
              <w:t>0.018</w:t>
            </w:r>
          </w:p>
        </w:tc>
        <w:tc>
          <w:tcPr>
            <w:tcW w:w="2800" w:type="dxa"/>
            <w:tcBorders>
              <w:top w:val="nil"/>
              <w:left w:val="nil"/>
              <w:bottom w:val="single" w:sz="4" w:space="0" w:color="auto"/>
              <w:right w:val="nil"/>
            </w:tcBorders>
            <w:hideMark/>
          </w:tcPr>
          <w:p w14:paraId="429FF960" w14:textId="77777777" w:rsidR="00AF1CF5" w:rsidRPr="00C97EA9" w:rsidRDefault="00AF1CF5" w:rsidP="00BB650F">
            <w:pPr>
              <w:rPr>
                <w:sz w:val="18"/>
                <w:szCs w:val="24"/>
                <w:lang w:val="en-US"/>
              </w:rPr>
            </w:pPr>
            <w:r w:rsidRPr="00C97EA9">
              <w:rPr>
                <w:sz w:val="18"/>
                <w:lang w:val="en-US"/>
              </w:rPr>
              <w:t>HDL-mediated lipid transport</w:t>
            </w:r>
          </w:p>
        </w:tc>
        <w:tc>
          <w:tcPr>
            <w:tcW w:w="1408" w:type="dxa"/>
            <w:tcBorders>
              <w:top w:val="nil"/>
              <w:left w:val="nil"/>
              <w:bottom w:val="single" w:sz="4" w:space="0" w:color="auto"/>
              <w:right w:val="nil"/>
            </w:tcBorders>
            <w:hideMark/>
          </w:tcPr>
          <w:p w14:paraId="0E2EACFF" w14:textId="77777777" w:rsidR="00AF1CF5" w:rsidRPr="00C97EA9" w:rsidRDefault="00AF1CF5" w:rsidP="00BB650F">
            <w:pPr>
              <w:rPr>
                <w:sz w:val="18"/>
                <w:szCs w:val="24"/>
                <w:lang w:val="en-US"/>
              </w:rPr>
            </w:pPr>
            <w:r w:rsidRPr="00C97EA9">
              <w:rPr>
                <w:sz w:val="18"/>
                <w:lang w:val="en-US"/>
              </w:rPr>
              <w:t>Reactome</w:t>
            </w:r>
          </w:p>
        </w:tc>
        <w:tc>
          <w:tcPr>
            <w:tcW w:w="3632" w:type="dxa"/>
            <w:tcBorders>
              <w:top w:val="nil"/>
              <w:left w:val="nil"/>
              <w:bottom w:val="single" w:sz="4" w:space="0" w:color="auto"/>
              <w:right w:val="nil"/>
            </w:tcBorders>
            <w:hideMark/>
          </w:tcPr>
          <w:p w14:paraId="2FAF734D" w14:textId="749DD44B" w:rsidR="00AF1CF5" w:rsidRPr="00C97EA9" w:rsidRDefault="00AF1CF5" w:rsidP="00BB650F">
            <w:pPr>
              <w:rPr>
                <w:sz w:val="18"/>
                <w:szCs w:val="24"/>
                <w:lang w:val="en-US"/>
              </w:rPr>
            </w:pPr>
            <w:r w:rsidRPr="00C97EA9">
              <w:rPr>
                <w:sz w:val="18"/>
                <w:lang w:val="en-US"/>
              </w:rPr>
              <w:t>APOE, PLTP, ABCA1</w:t>
            </w:r>
          </w:p>
        </w:tc>
      </w:tr>
    </w:tbl>
    <w:p w14:paraId="16BF05EE" w14:textId="77777777" w:rsidR="00BB650F" w:rsidRPr="00C97EA9" w:rsidRDefault="00BB650F" w:rsidP="00BB650F">
      <w:pPr>
        <w:jc w:val="both"/>
        <w:rPr>
          <w:rFonts w:eastAsia="Calibri"/>
          <w:sz w:val="20"/>
          <w:lang w:val="en-US"/>
        </w:rPr>
      </w:pPr>
      <w:r w:rsidRPr="00C97EA9">
        <w:rPr>
          <w:rFonts w:eastAsia="Calibri"/>
          <w:sz w:val="20"/>
          <w:lang w:val="en-US"/>
        </w:rPr>
        <w:t>ConsensusPathDB overrepresentation tool was used for pathway enrichment analysis. All pathways with a p-value &lt; 0.05 and at least two overlap members were considered for further analysis.</w:t>
      </w:r>
    </w:p>
    <w:p w14:paraId="23838F30" w14:textId="0918E6FA" w:rsidR="0048674C" w:rsidRPr="00C97EA9" w:rsidRDefault="0048674C" w:rsidP="0048674C">
      <w:pPr>
        <w:rPr>
          <w:rFonts w:eastAsia="Calibri"/>
          <w:sz w:val="20"/>
          <w:lang w:val="en-US"/>
        </w:rPr>
      </w:pPr>
      <w:r w:rsidRPr="00C97EA9">
        <w:rPr>
          <w:rFonts w:eastAsia="Calibri"/>
          <w:sz w:val="20"/>
          <w:lang w:val="en-US"/>
        </w:rPr>
        <w:br w:type="page"/>
      </w:r>
    </w:p>
    <w:p w14:paraId="38BE3A9F" w14:textId="1776F8CF" w:rsidR="00BB650F" w:rsidRPr="00C97EA9" w:rsidRDefault="00BB650F" w:rsidP="00BB650F">
      <w:pPr>
        <w:spacing w:before="100" w:beforeAutospacing="1" w:line="480" w:lineRule="auto"/>
        <w:jc w:val="both"/>
        <w:rPr>
          <w:rFonts w:eastAsia="Calibri"/>
          <w:lang w:val="en-US"/>
        </w:rPr>
      </w:pPr>
      <w:r w:rsidRPr="00C97EA9">
        <w:rPr>
          <w:rFonts w:eastAsia="Calibri"/>
          <w:lang w:val="en-US"/>
        </w:rPr>
        <w:t xml:space="preserve">Table </w:t>
      </w:r>
      <w:r w:rsidR="0048674C" w:rsidRPr="00C97EA9">
        <w:rPr>
          <w:rFonts w:eastAsia="Calibri"/>
          <w:lang w:val="en-US"/>
        </w:rPr>
        <w:t>11</w:t>
      </w:r>
      <w:r w:rsidRPr="00C97EA9">
        <w:rPr>
          <w:rFonts w:eastAsia="Calibri"/>
          <w:lang w:val="en-US"/>
        </w:rPr>
        <w:t xml:space="preserve">: </w:t>
      </w:r>
      <w:r w:rsidR="00C02A1A" w:rsidRPr="00C97EA9">
        <w:rPr>
          <w:color w:val="141314"/>
          <w:lang w:val="en-US"/>
        </w:rPr>
        <w:t xml:space="preserve">Overrepresented </w:t>
      </w:r>
      <w:r w:rsidRPr="00C97EA9">
        <w:rPr>
          <w:rFonts w:eastAsia="Calibri"/>
          <w:lang w:val="en-US"/>
        </w:rPr>
        <w:t xml:space="preserve">pathways linked with angiogenesis and </w:t>
      </w:r>
      <w:r w:rsidR="003A25C1" w:rsidRPr="00C97EA9">
        <w:rPr>
          <w:rFonts w:eastAsia="Calibri"/>
          <w:lang w:val="en-US"/>
        </w:rPr>
        <w:t xml:space="preserve">blood-brain </w:t>
      </w:r>
      <w:r w:rsidRPr="00C97EA9">
        <w:rPr>
          <w:rFonts w:eastAsia="Calibri"/>
          <w:lang w:val="en-US"/>
        </w:rPr>
        <w:t>barrier function in the PHC – Genomatix</w:t>
      </w:r>
    </w:p>
    <w:tbl>
      <w:tblPr>
        <w:tblStyle w:val="Tabellenraster"/>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2801"/>
        <w:gridCol w:w="1409"/>
        <w:gridCol w:w="3631"/>
      </w:tblGrid>
      <w:tr w:rsidR="008737B3" w:rsidRPr="00C97EA9" w14:paraId="4ACC92CB" w14:textId="77777777" w:rsidTr="0048674C">
        <w:trPr>
          <w:trHeight w:val="340"/>
        </w:trPr>
        <w:tc>
          <w:tcPr>
            <w:tcW w:w="1231" w:type="dxa"/>
            <w:tcBorders>
              <w:top w:val="single" w:sz="4" w:space="0" w:color="auto"/>
              <w:left w:val="nil"/>
              <w:bottom w:val="single" w:sz="4" w:space="0" w:color="auto"/>
              <w:right w:val="nil"/>
            </w:tcBorders>
            <w:vAlign w:val="center"/>
            <w:hideMark/>
          </w:tcPr>
          <w:p w14:paraId="534CFA72" w14:textId="77777777" w:rsidR="0048674C" w:rsidRPr="00C97EA9" w:rsidRDefault="0048674C" w:rsidP="0048674C">
            <w:pPr>
              <w:rPr>
                <w:sz w:val="24"/>
                <w:szCs w:val="24"/>
                <w:lang w:val="en-US"/>
              </w:rPr>
            </w:pPr>
            <w:r w:rsidRPr="00C97EA9">
              <w:rPr>
                <w:i/>
                <w:lang w:val="en-US"/>
              </w:rPr>
              <w:t>P</w:t>
            </w:r>
            <w:r w:rsidRPr="00C97EA9">
              <w:rPr>
                <w:lang w:val="en-US"/>
              </w:rPr>
              <w:t>-Value</w:t>
            </w:r>
          </w:p>
        </w:tc>
        <w:tc>
          <w:tcPr>
            <w:tcW w:w="2801" w:type="dxa"/>
            <w:tcBorders>
              <w:top w:val="single" w:sz="4" w:space="0" w:color="auto"/>
              <w:left w:val="nil"/>
              <w:bottom w:val="single" w:sz="4" w:space="0" w:color="auto"/>
              <w:right w:val="nil"/>
            </w:tcBorders>
            <w:vAlign w:val="center"/>
            <w:hideMark/>
          </w:tcPr>
          <w:p w14:paraId="4B30C48D" w14:textId="77777777" w:rsidR="0048674C" w:rsidRPr="00C97EA9" w:rsidRDefault="0048674C" w:rsidP="0048674C">
            <w:pPr>
              <w:rPr>
                <w:sz w:val="24"/>
                <w:szCs w:val="24"/>
                <w:lang w:val="en-US"/>
              </w:rPr>
            </w:pPr>
            <w:r w:rsidRPr="00C97EA9">
              <w:rPr>
                <w:lang w:val="en-US"/>
              </w:rPr>
              <w:t>Pathway</w:t>
            </w:r>
          </w:p>
        </w:tc>
        <w:tc>
          <w:tcPr>
            <w:tcW w:w="1409" w:type="dxa"/>
            <w:tcBorders>
              <w:top w:val="single" w:sz="4" w:space="0" w:color="auto"/>
              <w:left w:val="nil"/>
              <w:bottom w:val="single" w:sz="4" w:space="0" w:color="auto"/>
              <w:right w:val="nil"/>
            </w:tcBorders>
            <w:vAlign w:val="center"/>
            <w:hideMark/>
          </w:tcPr>
          <w:p w14:paraId="28F12699" w14:textId="77777777" w:rsidR="0048674C" w:rsidRPr="00C97EA9" w:rsidRDefault="0048674C" w:rsidP="0048674C">
            <w:pPr>
              <w:rPr>
                <w:sz w:val="24"/>
                <w:szCs w:val="24"/>
                <w:lang w:val="en-US"/>
              </w:rPr>
            </w:pPr>
            <w:r w:rsidRPr="00C97EA9">
              <w:rPr>
                <w:lang w:val="en-US"/>
              </w:rPr>
              <w:t>Source</w:t>
            </w:r>
          </w:p>
        </w:tc>
        <w:tc>
          <w:tcPr>
            <w:tcW w:w="3631" w:type="dxa"/>
            <w:tcBorders>
              <w:top w:val="single" w:sz="4" w:space="0" w:color="auto"/>
              <w:left w:val="nil"/>
              <w:bottom w:val="single" w:sz="4" w:space="0" w:color="auto"/>
              <w:right w:val="nil"/>
            </w:tcBorders>
            <w:vAlign w:val="center"/>
            <w:hideMark/>
          </w:tcPr>
          <w:p w14:paraId="46627919" w14:textId="77777777" w:rsidR="0048674C" w:rsidRPr="00C97EA9" w:rsidRDefault="0048674C" w:rsidP="0048674C">
            <w:pPr>
              <w:rPr>
                <w:sz w:val="24"/>
                <w:szCs w:val="24"/>
                <w:lang w:val="en-US"/>
              </w:rPr>
            </w:pPr>
            <w:r w:rsidRPr="00C97EA9">
              <w:rPr>
                <w:lang w:val="en-US"/>
              </w:rPr>
              <w:t>Overlap members</w:t>
            </w:r>
          </w:p>
        </w:tc>
      </w:tr>
      <w:tr w:rsidR="008737B3" w:rsidRPr="00C97EA9" w14:paraId="142C1A11" w14:textId="77777777" w:rsidTr="0048674C">
        <w:trPr>
          <w:trHeight w:val="284"/>
        </w:trPr>
        <w:tc>
          <w:tcPr>
            <w:tcW w:w="9072" w:type="dxa"/>
            <w:gridSpan w:val="4"/>
            <w:tcBorders>
              <w:top w:val="single" w:sz="4" w:space="0" w:color="auto"/>
              <w:left w:val="nil"/>
              <w:bottom w:val="nil"/>
              <w:right w:val="nil"/>
            </w:tcBorders>
            <w:hideMark/>
          </w:tcPr>
          <w:p w14:paraId="25284001" w14:textId="77777777" w:rsidR="0048674C" w:rsidRPr="00C97EA9" w:rsidRDefault="0048674C" w:rsidP="0048674C">
            <w:pPr>
              <w:jc w:val="center"/>
              <w:rPr>
                <w:i/>
                <w:sz w:val="18"/>
                <w:szCs w:val="18"/>
                <w:lang w:val="en-US"/>
              </w:rPr>
            </w:pPr>
            <w:r w:rsidRPr="00C97EA9">
              <w:rPr>
                <w:i/>
                <w:sz w:val="18"/>
                <w:szCs w:val="18"/>
                <w:lang w:val="en-US"/>
              </w:rPr>
              <w:t>2 days after SE</w:t>
            </w:r>
          </w:p>
        </w:tc>
      </w:tr>
      <w:tr w:rsidR="005351AF" w:rsidRPr="00C97EA9" w14:paraId="6D7E9944" w14:textId="77777777" w:rsidTr="007F329F">
        <w:tc>
          <w:tcPr>
            <w:tcW w:w="1231" w:type="dxa"/>
            <w:tcBorders>
              <w:top w:val="nil"/>
              <w:left w:val="nil"/>
              <w:bottom w:val="nil"/>
              <w:right w:val="nil"/>
            </w:tcBorders>
            <w:hideMark/>
          </w:tcPr>
          <w:p w14:paraId="7AF0BE63" w14:textId="3CBCC94B" w:rsidR="00AF1CF5" w:rsidRPr="00C97EA9" w:rsidRDefault="00AF1CF5" w:rsidP="0048674C">
            <w:pPr>
              <w:rPr>
                <w:sz w:val="18"/>
                <w:szCs w:val="24"/>
                <w:lang w:val="en-US"/>
              </w:rPr>
            </w:pPr>
            <w:r w:rsidRPr="00C97EA9">
              <w:rPr>
                <w:sz w:val="18"/>
                <w:lang w:val="en-US"/>
              </w:rPr>
              <w:t>0.001</w:t>
            </w:r>
          </w:p>
        </w:tc>
        <w:tc>
          <w:tcPr>
            <w:tcW w:w="2801" w:type="dxa"/>
            <w:tcBorders>
              <w:top w:val="nil"/>
              <w:left w:val="nil"/>
              <w:bottom w:val="nil"/>
              <w:right w:val="nil"/>
            </w:tcBorders>
            <w:hideMark/>
          </w:tcPr>
          <w:p w14:paraId="00C4CF5C" w14:textId="77777777" w:rsidR="00AF1CF5" w:rsidRPr="00C97EA9" w:rsidRDefault="00AF1CF5" w:rsidP="0048674C">
            <w:pPr>
              <w:rPr>
                <w:sz w:val="18"/>
                <w:szCs w:val="24"/>
                <w:lang w:val="en-US"/>
              </w:rPr>
            </w:pPr>
            <w:r w:rsidRPr="00C97EA9">
              <w:rPr>
                <w:sz w:val="18"/>
                <w:lang w:val="en-US"/>
              </w:rPr>
              <w:t>ATP binding cassette, sub family A (abc1)</w:t>
            </w:r>
          </w:p>
        </w:tc>
        <w:tc>
          <w:tcPr>
            <w:tcW w:w="1409" w:type="dxa"/>
            <w:tcBorders>
              <w:top w:val="nil"/>
              <w:left w:val="nil"/>
              <w:bottom w:val="nil"/>
              <w:right w:val="nil"/>
            </w:tcBorders>
            <w:hideMark/>
          </w:tcPr>
          <w:p w14:paraId="1953A569" w14:textId="77777777" w:rsidR="00AF1CF5" w:rsidRPr="00C97EA9" w:rsidRDefault="00AF1CF5" w:rsidP="0048674C">
            <w:pPr>
              <w:rPr>
                <w:rFonts w:cstheme="minorHAnsi"/>
                <w:sz w:val="18"/>
                <w:szCs w:val="18"/>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38FD6E56" w14:textId="77777777" w:rsidR="00AF1CF5" w:rsidRPr="00C97EA9" w:rsidRDefault="00AF1CF5" w:rsidP="0048674C">
            <w:pPr>
              <w:rPr>
                <w:sz w:val="18"/>
                <w:szCs w:val="24"/>
                <w:lang w:val="en-US"/>
              </w:rPr>
            </w:pPr>
            <w:r w:rsidRPr="00C97EA9">
              <w:rPr>
                <w:sz w:val="18"/>
                <w:lang w:val="en-US"/>
              </w:rPr>
              <w:t>PRKCA, CDC42, PLTP, CAMK4, APOE, SCP2</w:t>
            </w:r>
          </w:p>
        </w:tc>
      </w:tr>
      <w:tr w:rsidR="005351AF" w:rsidRPr="00C97EA9" w14:paraId="6A248DDC" w14:textId="77777777" w:rsidTr="007F329F">
        <w:tc>
          <w:tcPr>
            <w:tcW w:w="1231" w:type="dxa"/>
            <w:tcBorders>
              <w:top w:val="nil"/>
              <w:left w:val="nil"/>
              <w:bottom w:val="nil"/>
              <w:right w:val="nil"/>
            </w:tcBorders>
            <w:hideMark/>
          </w:tcPr>
          <w:p w14:paraId="2CCABAE4" w14:textId="0CA2D7A2" w:rsidR="00AF1CF5" w:rsidRPr="00C97EA9" w:rsidRDefault="00AF1CF5" w:rsidP="0048674C">
            <w:pPr>
              <w:rPr>
                <w:sz w:val="18"/>
                <w:szCs w:val="24"/>
                <w:lang w:val="en-US"/>
              </w:rPr>
            </w:pPr>
            <w:r w:rsidRPr="00C97EA9">
              <w:rPr>
                <w:sz w:val="18"/>
                <w:lang w:val="en-US"/>
              </w:rPr>
              <w:t>0.017</w:t>
            </w:r>
          </w:p>
        </w:tc>
        <w:tc>
          <w:tcPr>
            <w:tcW w:w="2801" w:type="dxa"/>
            <w:tcBorders>
              <w:top w:val="nil"/>
              <w:left w:val="nil"/>
              <w:bottom w:val="nil"/>
              <w:right w:val="nil"/>
            </w:tcBorders>
            <w:hideMark/>
          </w:tcPr>
          <w:p w14:paraId="787099F6" w14:textId="77777777" w:rsidR="00AF1CF5" w:rsidRPr="00C97EA9" w:rsidRDefault="00AF1CF5" w:rsidP="0048674C">
            <w:pPr>
              <w:rPr>
                <w:sz w:val="18"/>
                <w:szCs w:val="24"/>
                <w:lang w:val="en-US"/>
              </w:rPr>
            </w:pPr>
            <w:r w:rsidRPr="00C97EA9">
              <w:rPr>
                <w:sz w:val="18"/>
                <w:lang w:val="en-US"/>
              </w:rPr>
              <w:t>Caveolin 1</w:t>
            </w:r>
          </w:p>
        </w:tc>
        <w:tc>
          <w:tcPr>
            <w:tcW w:w="1409" w:type="dxa"/>
            <w:tcBorders>
              <w:top w:val="nil"/>
              <w:left w:val="nil"/>
              <w:bottom w:val="nil"/>
              <w:right w:val="nil"/>
            </w:tcBorders>
            <w:hideMark/>
          </w:tcPr>
          <w:p w14:paraId="12CF6A1B" w14:textId="77777777" w:rsidR="00AF1CF5" w:rsidRPr="00C97EA9" w:rsidRDefault="00AF1CF5" w:rsidP="0048674C">
            <w:pPr>
              <w:rPr>
                <w:rFonts w:cstheme="minorHAnsi"/>
                <w:sz w:val="18"/>
                <w:szCs w:val="18"/>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3A264B53" w14:textId="77777777" w:rsidR="00AF1CF5" w:rsidRPr="00C97EA9" w:rsidRDefault="00AF1CF5" w:rsidP="0048674C">
            <w:pPr>
              <w:rPr>
                <w:sz w:val="18"/>
                <w:szCs w:val="24"/>
                <w:lang w:val="en-US"/>
              </w:rPr>
            </w:pPr>
            <w:r w:rsidRPr="00C97EA9">
              <w:rPr>
                <w:sz w:val="18"/>
                <w:lang w:val="en-US"/>
              </w:rPr>
              <w:t>PRKCA, FLNA, ITGB1, PRKCE, SCP2, TOLLIP, ANXA2, TXNRD1, ALB</w:t>
            </w:r>
          </w:p>
        </w:tc>
      </w:tr>
      <w:tr w:rsidR="005351AF" w:rsidRPr="00C97EA9" w14:paraId="72644D12" w14:textId="77777777" w:rsidTr="007F329F">
        <w:tc>
          <w:tcPr>
            <w:tcW w:w="1231" w:type="dxa"/>
            <w:tcBorders>
              <w:top w:val="nil"/>
              <w:left w:val="nil"/>
              <w:bottom w:val="nil"/>
              <w:right w:val="nil"/>
            </w:tcBorders>
          </w:tcPr>
          <w:p w14:paraId="1763218B" w14:textId="77777777" w:rsidR="0048674C" w:rsidRPr="00C97EA9" w:rsidRDefault="0048674C" w:rsidP="0048674C">
            <w:pPr>
              <w:rPr>
                <w:rFonts w:cstheme="minorHAnsi"/>
                <w:sz w:val="18"/>
                <w:szCs w:val="18"/>
                <w:lang w:val="en-US"/>
              </w:rPr>
            </w:pPr>
          </w:p>
        </w:tc>
        <w:tc>
          <w:tcPr>
            <w:tcW w:w="2801" w:type="dxa"/>
            <w:tcBorders>
              <w:top w:val="nil"/>
              <w:left w:val="nil"/>
              <w:bottom w:val="nil"/>
              <w:right w:val="nil"/>
            </w:tcBorders>
          </w:tcPr>
          <w:p w14:paraId="510A8532" w14:textId="77777777" w:rsidR="0048674C" w:rsidRPr="00C97EA9" w:rsidRDefault="0048674C" w:rsidP="0048674C">
            <w:pPr>
              <w:rPr>
                <w:rFonts w:cstheme="minorHAnsi"/>
                <w:sz w:val="18"/>
                <w:szCs w:val="18"/>
                <w:lang w:val="en-US"/>
              </w:rPr>
            </w:pPr>
          </w:p>
        </w:tc>
        <w:tc>
          <w:tcPr>
            <w:tcW w:w="1409" w:type="dxa"/>
            <w:tcBorders>
              <w:top w:val="nil"/>
              <w:left w:val="nil"/>
              <w:bottom w:val="nil"/>
              <w:right w:val="nil"/>
            </w:tcBorders>
          </w:tcPr>
          <w:p w14:paraId="1BA4B5BE" w14:textId="77777777" w:rsidR="0048674C" w:rsidRPr="00C97EA9" w:rsidRDefault="0048674C" w:rsidP="0048674C">
            <w:pPr>
              <w:rPr>
                <w:rFonts w:cstheme="minorHAnsi"/>
                <w:sz w:val="18"/>
                <w:szCs w:val="18"/>
                <w:lang w:val="en-US"/>
              </w:rPr>
            </w:pPr>
          </w:p>
        </w:tc>
        <w:tc>
          <w:tcPr>
            <w:tcW w:w="3631" w:type="dxa"/>
            <w:tcBorders>
              <w:top w:val="nil"/>
              <w:left w:val="nil"/>
              <w:bottom w:val="nil"/>
              <w:right w:val="nil"/>
            </w:tcBorders>
          </w:tcPr>
          <w:p w14:paraId="18DD070D" w14:textId="77777777" w:rsidR="0048674C" w:rsidRPr="00C97EA9" w:rsidRDefault="0048674C" w:rsidP="0048674C">
            <w:pPr>
              <w:rPr>
                <w:rFonts w:cstheme="minorHAnsi"/>
                <w:sz w:val="18"/>
                <w:szCs w:val="18"/>
                <w:lang w:val="en-US"/>
              </w:rPr>
            </w:pPr>
          </w:p>
        </w:tc>
      </w:tr>
      <w:tr w:rsidR="005351AF" w:rsidRPr="00C97EA9" w14:paraId="1130B43F" w14:textId="77777777" w:rsidTr="007F329F">
        <w:trPr>
          <w:trHeight w:val="284"/>
        </w:trPr>
        <w:tc>
          <w:tcPr>
            <w:tcW w:w="9072" w:type="dxa"/>
            <w:gridSpan w:val="4"/>
            <w:tcBorders>
              <w:top w:val="nil"/>
              <w:left w:val="nil"/>
              <w:bottom w:val="nil"/>
              <w:right w:val="nil"/>
            </w:tcBorders>
            <w:hideMark/>
          </w:tcPr>
          <w:p w14:paraId="0CED9318" w14:textId="77777777" w:rsidR="0048674C" w:rsidRPr="00C97EA9" w:rsidRDefault="0048674C" w:rsidP="0048674C">
            <w:pPr>
              <w:jc w:val="center"/>
              <w:rPr>
                <w:rFonts w:cstheme="minorHAnsi"/>
                <w:sz w:val="18"/>
                <w:szCs w:val="18"/>
                <w:lang w:val="en-US"/>
              </w:rPr>
            </w:pPr>
            <w:r w:rsidRPr="00C97EA9">
              <w:rPr>
                <w:rFonts w:cstheme="minorHAnsi"/>
                <w:i/>
                <w:sz w:val="18"/>
                <w:szCs w:val="18"/>
                <w:lang w:val="en-US"/>
              </w:rPr>
              <w:t>10 days after SE</w:t>
            </w:r>
          </w:p>
        </w:tc>
      </w:tr>
      <w:tr w:rsidR="005351AF" w:rsidRPr="00C97EA9" w14:paraId="7E9E3B0E" w14:textId="77777777" w:rsidTr="007F329F">
        <w:tc>
          <w:tcPr>
            <w:tcW w:w="1231" w:type="dxa"/>
            <w:tcBorders>
              <w:top w:val="nil"/>
              <w:left w:val="nil"/>
              <w:bottom w:val="nil"/>
              <w:right w:val="nil"/>
            </w:tcBorders>
            <w:hideMark/>
          </w:tcPr>
          <w:p w14:paraId="147F9507" w14:textId="695381A1" w:rsidR="00AF1CF5" w:rsidRPr="00C97EA9" w:rsidRDefault="00AF1CF5" w:rsidP="0048674C">
            <w:pPr>
              <w:rPr>
                <w:sz w:val="18"/>
                <w:szCs w:val="24"/>
                <w:lang w:val="en-US"/>
              </w:rPr>
            </w:pPr>
            <w:r w:rsidRPr="00C97EA9">
              <w:rPr>
                <w:sz w:val="18"/>
                <w:lang w:val="en-US"/>
              </w:rPr>
              <w:t>0.007</w:t>
            </w:r>
          </w:p>
        </w:tc>
        <w:tc>
          <w:tcPr>
            <w:tcW w:w="2801" w:type="dxa"/>
            <w:tcBorders>
              <w:top w:val="nil"/>
              <w:left w:val="nil"/>
              <w:bottom w:val="nil"/>
              <w:right w:val="nil"/>
            </w:tcBorders>
            <w:hideMark/>
          </w:tcPr>
          <w:p w14:paraId="7D84F399" w14:textId="77777777" w:rsidR="00AF1CF5" w:rsidRPr="00C97EA9" w:rsidRDefault="00AF1CF5" w:rsidP="0048674C">
            <w:pPr>
              <w:rPr>
                <w:sz w:val="18"/>
                <w:szCs w:val="24"/>
                <w:lang w:val="en-US"/>
              </w:rPr>
            </w:pPr>
            <w:r w:rsidRPr="00C97EA9">
              <w:rPr>
                <w:sz w:val="18"/>
                <w:lang w:val="en-US"/>
              </w:rPr>
              <w:t>VEGFR3 signaling in lymphatic endothelium</w:t>
            </w:r>
          </w:p>
        </w:tc>
        <w:tc>
          <w:tcPr>
            <w:tcW w:w="1409" w:type="dxa"/>
            <w:tcBorders>
              <w:top w:val="nil"/>
              <w:left w:val="nil"/>
              <w:bottom w:val="nil"/>
              <w:right w:val="nil"/>
            </w:tcBorders>
            <w:hideMark/>
          </w:tcPr>
          <w:p w14:paraId="70822E6A" w14:textId="77777777" w:rsidR="00AF1CF5" w:rsidRPr="00C97EA9" w:rsidRDefault="00AF1CF5" w:rsidP="0048674C">
            <w:pPr>
              <w:rPr>
                <w:rFonts w:cstheme="minorHAnsi"/>
                <w:sz w:val="18"/>
                <w:szCs w:val="18"/>
                <w:lang w:val="en-US"/>
              </w:rPr>
            </w:pPr>
            <w:r w:rsidRPr="00C97EA9">
              <w:rPr>
                <w:rFonts w:cstheme="minorHAnsi"/>
                <w:sz w:val="18"/>
                <w:szCs w:val="18"/>
                <w:lang w:val="en-US"/>
              </w:rPr>
              <w:t>NCI-nature</w:t>
            </w:r>
          </w:p>
        </w:tc>
        <w:tc>
          <w:tcPr>
            <w:tcW w:w="3631" w:type="dxa"/>
            <w:tcBorders>
              <w:top w:val="nil"/>
              <w:left w:val="nil"/>
              <w:bottom w:val="nil"/>
              <w:right w:val="nil"/>
            </w:tcBorders>
            <w:hideMark/>
          </w:tcPr>
          <w:p w14:paraId="4D3B7FAF" w14:textId="77777777" w:rsidR="00AF1CF5" w:rsidRPr="00C97EA9" w:rsidRDefault="00AF1CF5" w:rsidP="0048674C">
            <w:pPr>
              <w:rPr>
                <w:sz w:val="18"/>
                <w:szCs w:val="24"/>
                <w:lang w:val="en-US"/>
              </w:rPr>
            </w:pPr>
            <w:r w:rsidRPr="00C97EA9">
              <w:rPr>
                <w:sz w:val="18"/>
                <w:lang w:val="en-US"/>
              </w:rPr>
              <w:t>CRK, ITGB1, ITGA1, PRRT2, ITGA5, GRB2</w:t>
            </w:r>
          </w:p>
        </w:tc>
      </w:tr>
      <w:tr w:rsidR="005351AF" w:rsidRPr="00C97EA9" w14:paraId="349A6156" w14:textId="77777777" w:rsidTr="007F329F">
        <w:tc>
          <w:tcPr>
            <w:tcW w:w="1231" w:type="dxa"/>
            <w:tcBorders>
              <w:top w:val="nil"/>
              <w:left w:val="nil"/>
              <w:bottom w:val="nil"/>
              <w:right w:val="nil"/>
            </w:tcBorders>
            <w:hideMark/>
          </w:tcPr>
          <w:p w14:paraId="174C8A2A" w14:textId="115C9603" w:rsidR="00AF1CF5" w:rsidRPr="00C97EA9" w:rsidRDefault="00AF1CF5" w:rsidP="0048674C">
            <w:pPr>
              <w:rPr>
                <w:sz w:val="18"/>
                <w:szCs w:val="24"/>
                <w:lang w:val="en-US"/>
              </w:rPr>
            </w:pPr>
            <w:r w:rsidRPr="00C97EA9">
              <w:rPr>
                <w:sz w:val="18"/>
                <w:lang w:val="en-US"/>
              </w:rPr>
              <w:t>0.010</w:t>
            </w:r>
          </w:p>
        </w:tc>
        <w:tc>
          <w:tcPr>
            <w:tcW w:w="2801" w:type="dxa"/>
            <w:tcBorders>
              <w:top w:val="nil"/>
              <w:left w:val="nil"/>
              <w:bottom w:val="nil"/>
              <w:right w:val="nil"/>
            </w:tcBorders>
            <w:hideMark/>
          </w:tcPr>
          <w:p w14:paraId="6E5D2D52" w14:textId="77777777" w:rsidR="00AF1CF5" w:rsidRPr="00C97EA9" w:rsidRDefault="00AF1CF5" w:rsidP="0048674C">
            <w:pPr>
              <w:rPr>
                <w:sz w:val="18"/>
                <w:szCs w:val="24"/>
                <w:lang w:val="en-US"/>
              </w:rPr>
            </w:pPr>
            <w:r w:rsidRPr="00C97EA9">
              <w:rPr>
                <w:sz w:val="18"/>
                <w:lang w:val="en-US"/>
              </w:rPr>
              <w:t>ATP binding cassette, sub family A (ABC1)</w:t>
            </w:r>
          </w:p>
        </w:tc>
        <w:tc>
          <w:tcPr>
            <w:tcW w:w="1409" w:type="dxa"/>
            <w:tcBorders>
              <w:top w:val="nil"/>
              <w:left w:val="nil"/>
              <w:bottom w:val="nil"/>
              <w:right w:val="nil"/>
            </w:tcBorders>
            <w:hideMark/>
          </w:tcPr>
          <w:p w14:paraId="07A0883F" w14:textId="77777777" w:rsidR="00AF1CF5" w:rsidRPr="00C97EA9" w:rsidRDefault="00AF1CF5" w:rsidP="0048674C">
            <w:pPr>
              <w:rPr>
                <w:rFonts w:cstheme="minorHAnsi"/>
                <w:sz w:val="18"/>
                <w:szCs w:val="18"/>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34978A1E" w14:textId="77777777" w:rsidR="00AF1CF5" w:rsidRPr="00C97EA9" w:rsidRDefault="00AF1CF5" w:rsidP="0048674C">
            <w:pPr>
              <w:rPr>
                <w:sz w:val="18"/>
                <w:szCs w:val="24"/>
                <w:lang w:val="en-US"/>
              </w:rPr>
            </w:pPr>
            <w:r w:rsidRPr="00C97EA9">
              <w:rPr>
                <w:sz w:val="18"/>
                <w:lang w:val="en-US"/>
              </w:rPr>
              <w:t>PRKCA, PLTP, APOE, CDC42, CAMK4, SCP2, MIF</w:t>
            </w:r>
          </w:p>
        </w:tc>
      </w:tr>
      <w:tr w:rsidR="005351AF" w:rsidRPr="00C97EA9" w14:paraId="0C90A891" w14:textId="77777777" w:rsidTr="007F329F">
        <w:tc>
          <w:tcPr>
            <w:tcW w:w="1231" w:type="dxa"/>
            <w:tcBorders>
              <w:top w:val="nil"/>
              <w:left w:val="nil"/>
              <w:bottom w:val="nil"/>
              <w:right w:val="nil"/>
            </w:tcBorders>
            <w:hideMark/>
          </w:tcPr>
          <w:p w14:paraId="2195022D" w14:textId="476D9253" w:rsidR="00AF1CF5" w:rsidRPr="00C97EA9" w:rsidRDefault="00AF1CF5" w:rsidP="0048674C">
            <w:pPr>
              <w:rPr>
                <w:sz w:val="18"/>
                <w:szCs w:val="24"/>
                <w:lang w:val="en-US"/>
              </w:rPr>
            </w:pPr>
            <w:r w:rsidRPr="00C97EA9">
              <w:rPr>
                <w:sz w:val="18"/>
                <w:lang w:val="en-US"/>
              </w:rPr>
              <w:t>0.028</w:t>
            </w:r>
          </w:p>
        </w:tc>
        <w:tc>
          <w:tcPr>
            <w:tcW w:w="2801" w:type="dxa"/>
            <w:tcBorders>
              <w:top w:val="nil"/>
              <w:left w:val="nil"/>
              <w:bottom w:val="nil"/>
              <w:right w:val="nil"/>
            </w:tcBorders>
            <w:hideMark/>
          </w:tcPr>
          <w:p w14:paraId="6C813B55" w14:textId="77777777" w:rsidR="00AF1CF5" w:rsidRPr="00C97EA9" w:rsidRDefault="00AF1CF5" w:rsidP="0048674C">
            <w:pPr>
              <w:rPr>
                <w:sz w:val="18"/>
                <w:szCs w:val="24"/>
                <w:lang w:val="en-US"/>
              </w:rPr>
            </w:pPr>
            <w:r w:rsidRPr="00C97EA9">
              <w:rPr>
                <w:sz w:val="18"/>
                <w:lang w:val="en-US"/>
              </w:rPr>
              <w:t>Paxillin</w:t>
            </w:r>
          </w:p>
        </w:tc>
        <w:tc>
          <w:tcPr>
            <w:tcW w:w="1409" w:type="dxa"/>
            <w:tcBorders>
              <w:top w:val="nil"/>
              <w:left w:val="nil"/>
              <w:bottom w:val="nil"/>
              <w:right w:val="nil"/>
            </w:tcBorders>
            <w:hideMark/>
          </w:tcPr>
          <w:p w14:paraId="34CE148E" w14:textId="77777777" w:rsidR="00AF1CF5" w:rsidRPr="00C97EA9" w:rsidRDefault="00AF1CF5" w:rsidP="0048674C">
            <w:pPr>
              <w:rPr>
                <w:sz w:val="18"/>
                <w:szCs w:val="24"/>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60F75BFB" w14:textId="77777777" w:rsidR="00AF1CF5" w:rsidRPr="00C97EA9" w:rsidRDefault="00AF1CF5" w:rsidP="0048674C">
            <w:pPr>
              <w:rPr>
                <w:sz w:val="18"/>
                <w:szCs w:val="24"/>
                <w:lang w:val="en-US"/>
              </w:rPr>
            </w:pPr>
            <w:r w:rsidRPr="00C97EA9">
              <w:rPr>
                <w:sz w:val="18"/>
                <w:lang w:val="en-US"/>
              </w:rPr>
              <w:t>CRK, ITGB1, SLK, CDC42, MARCKSL1, FLNA, ITGB2, PTK2B, TLN1, MCAM, PPAP2B</w:t>
            </w:r>
          </w:p>
        </w:tc>
      </w:tr>
      <w:tr w:rsidR="005351AF" w:rsidRPr="00C97EA9" w14:paraId="1FCEEC6E" w14:textId="77777777" w:rsidTr="007F329F">
        <w:tc>
          <w:tcPr>
            <w:tcW w:w="1231" w:type="dxa"/>
            <w:tcBorders>
              <w:top w:val="nil"/>
              <w:left w:val="nil"/>
              <w:bottom w:val="nil"/>
              <w:right w:val="nil"/>
            </w:tcBorders>
            <w:hideMark/>
          </w:tcPr>
          <w:p w14:paraId="249F8A3C" w14:textId="1B942E40" w:rsidR="00AF1CF5" w:rsidRPr="00C97EA9" w:rsidRDefault="00AF1CF5" w:rsidP="0048674C">
            <w:pPr>
              <w:rPr>
                <w:sz w:val="18"/>
                <w:szCs w:val="24"/>
                <w:lang w:val="en-US"/>
              </w:rPr>
            </w:pPr>
            <w:r w:rsidRPr="00C97EA9">
              <w:rPr>
                <w:sz w:val="18"/>
                <w:lang w:val="en-US"/>
              </w:rPr>
              <w:t>0.030</w:t>
            </w:r>
          </w:p>
        </w:tc>
        <w:tc>
          <w:tcPr>
            <w:tcW w:w="2801" w:type="dxa"/>
            <w:tcBorders>
              <w:top w:val="nil"/>
              <w:left w:val="nil"/>
              <w:bottom w:val="nil"/>
              <w:right w:val="nil"/>
            </w:tcBorders>
            <w:hideMark/>
          </w:tcPr>
          <w:p w14:paraId="1786E52F" w14:textId="77777777" w:rsidR="00AF1CF5" w:rsidRPr="00C97EA9" w:rsidRDefault="00AF1CF5" w:rsidP="0048674C">
            <w:pPr>
              <w:rPr>
                <w:sz w:val="18"/>
                <w:szCs w:val="24"/>
                <w:lang w:val="en-US"/>
              </w:rPr>
            </w:pPr>
            <w:r w:rsidRPr="00C97EA9">
              <w:rPr>
                <w:sz w:val="18"/>
                <w:lang w:val="en-US"/>
              </w:rPr>
              <w:t>EGFR1</w:t>
            </w:r>
          </w:p>
        </w:tc>
        <w:tc>
          <w:tcPr>
            <w:tcW w:w="1409" w:type="dxa"/>
            <w:tcBorders>
              <w:top w:val="nil"/>
              <w:left w:val="nil"/>
              <w:bottom w:val="nil"/>
              <w:right w:val="nil"/>
            </w:tcBorders>
            <w:hideMark/>
          </w:tcPr>
          <w:p w14:paraId="2D12F732" w14:textId="77777777" w:rsidR="00AF1CF5" w:rsidRPr="00C97EA9" w:rsidRDefault="00AF1CF5" w:rsidP="0048674C">
            <w:pPr>
              <w:rPr>
                <w:sz w:val="18"/>
                <w:szCs w:val="24"/>
                <w:lang w:val="en-US"/>
              </w:rPr>
            </w:pPr>
            <w:r w:rsidRPr="00C97EA9">
              <w:rPr>
                <w:rFonts w:cstheme="minorHAnsi"/>
                <w:sz w:val="18"/>
                <w:szCs w:val="18"/>
                <w:lang w:val="en-US"/>
              </w:rPr>
              <w:t>CellMap</w:t>
            </w:r>
          </w:p>
        </w:tc>
        <w:tc>
          <w:tcPr>
            <w:tcW w:w="3631" w:type="dxa"/>
            <w:tcBorders>
              <w:top w:val="nil"/>
              <w:left w:val="nil"/>
              <w:bottom w:val="nil"/>
              <w:right w:val="nil"/>
            </w:tcBorders>
            <w:hideMark/>
          </w:tcPr>
          <w:p w14:paraId="4BA1F8B4" w14:textId="77777777" w:rsidR="00AF1CF5" w:rsidRPr="00C97EA9" w:rsidRDefault="00AF1CF5" w:rsidP="0048674C">
            <w:pPr>
              <w:rPr>
                <w:sz w:val="18"/>
                <w:szCs w:val="24"/>
                <w:lang w:val="en-US"/>
              </w:rPr>
            </w:pPr>
            <w:r w:rsidRPr="00C97EA9">
              <w:rPr>
                <w:sz w:val="18"/>
                <w:lang w:val="en-US"/>
              </w:rPr>
              <w:t>PRKCA, CRK, ASAP1, DNM1, RASA1, SH3GL2, RAB5A, SNCA, SH3GL3, SH3KBP1, CDC42, PTK2B, ABI1, PTPN6, GRB2, HRAS, YWHAB</w:t>
            </w:r>
          </w:p>
        </w:tc>
      </w:tr>
      <w:tr w:rsidR="005351AF" w:rsidRPr="00C97EA9" w14:paraId="28293D35" w14:textId="77777777" w:rsidTr="007F329F">
        <w:tc>
          <w:tcPr>
            <w:tcW w:w="1231" w:type="dxa"/>
            <w:tcBorders>
              <w:top w:val="nil"/>
              <w:left w:val="nil"/>
              <w:bottom w:val="nil"/>
              <w:right w:val="nil"/>
            </w:tcBorders>
            <w:hideMark/>
          </w:tcPr>
          <w:p w14:paraId="60510609" w14:textId="22CD7740" w:rsidR="00AF1CF5" w:rsidRPr="00C97EA9" w:rsidRDefault="00AF1CF5" w:rsidP="0048674C">
            <w:pPr>
              <w:rPr>
                <w:sz w:val="18"/>
                <w:szCs w:val="24"/>
                <w:lang w:val="en-US"/>
              </w:rPr>
            </w:pPr>
            <w:r w:rsidRPr="00C97EA9">
              <w:rPr>
                <w:sz w:val="18"/>
                <w:lang w:val="en-US"/>
              </w:rPr>
              <w:t>0.032</w:t>
            </w:r>
          </w:p>
        </w:tc>
        <w:tc>
          <w:tcPr>
            <w:tcW w:w="2801" w:type="dxa"/>
            <w:tcBorders>
              <w:top w:val="nil"/>
              <w:left w:val="nil"/>
              <w:bottom w:val="nil"/>
              <w:right w:val="nil"/>
            </w:tcBorders>
            <w:hideMark/>
          </w:tcPr>
          <w:p w14:paraId="1F616B73" w14:textId="77777777" w:rsidR="00AF1CF5" w:rsidRPr="00C97EA9" w:rsidRDefault="00AF1CF5" w:rsidP="0048674C">
            <w:pPr>
              <w:rPr>
                <w:sz w:val="18"/>
                <w:szCs w:val="24"/>
                <w:lang w:val="en-US"/>
              </w:rPr>
            </w:pPr>
            <w:r w:rsidRPr="00C97EA9">
              <w:rPr>
                <w:sz w:val="18"/>
                <w:lang w:val="en-US"/>
              </w:rPr>
              <w:t>Internalization of erbb1</w:t>
            </w:r>
          </w:p>
        </w:tc>
        <w:tc>
          <w:tcPr>
            <w:tcW w:w="1409" w:type="dxa"/>
            <w:tcBorders>
              <w:top w:val="nil"/>
              <w:left w:val="nil"/>
              <w:bottom w:val="nil"/>
              <w:right w:val="nil"/>
            </w:tcBorders>
            <w:hideMark/>
          </w:tcPr>
          <w:p w14:paraId="7763EEFE" w14:textId="77777777" w:rsidR="00AF1CF5" w:rsidRPr="00C97EA9" w:rsidRDefault="00AF1CF5" w:rsidP="0048674C">
            <w:pPr>
              <w:rPr>
                <w:sz w:val="18"/>
                <w:szCs w:val="24"/>
                <w:lang w:val="en-US"/>
              </w:rPr>
            </w:pPr>
            <w:r w:rsidRPr="00C97EA9">
              <w:rPr>
                <w:rFonts w:cstheme="minorHAnsi"/>
                <w:sz w:val="18"/>
                <w:szCs w:val="18"/>
                <w:lang w:val="en-US"/>
              </w:rPr>
              <w:t>NCL-nature</w:t>
            </w:r>
          </w:p>
        </w:tc>
        <w:tc>
          <w:tcPr>
            <w:tcW w:w="3631" w:type="dxa"/>
            <w:tcBorders>
              <w:top w:val="nil"/>
              <w:left w:val="nil"/>
              <w:bottom w:val="nil"/>
              <w:right w:val="nil"/>
            </w:tcBorders>
            <w:hideMark/>
          </w:tcPr>
          <w:p w14:paraId="4FD48CC5" w14:textId="77777777" w:rsidR="00AF1CF5" w:rsidRPr="00C97EA9" w:rsidRDefault="00AF1CF5" w:rsidP="0048674C">
            <w:pPr>
              <w:rPr>
                <w:sz w:val="18"/>
                <w:szCs w:val="24"/>
                <w:lang w:val="en-US"/>
              </w:rPr>
            </w:pPr>
            <w:r w:rsidRPr="00C97EA9">
              <w:rPr>
                <w:sz w:val="18"/>
                <w:lang w:val="en-US"/>
              </w:rPr>
              <w:t>SYNJ1, DNM1, SH3GL2, RAB5A, SH3KBP1, CDC42, GRB2, HRAS</w:t>
            </w:r>
          </w:p>
        </w:tc>
      </w:tr>
      <w:tr w:rsidR="005351AF" w:rsidRPr="00C97EA9" w14:paraId="656EA85A" w14:textId="77777777" w:rsidTr="007F329F">
        <w:tc>
          <w:tcPr>
            <w:tcW w:w="1231" w:type="dxa"/>
            <w:tcBorders>
              <w:top w:val="nil"/>
              <w:left w:val="nil"/>
              <w:bottom w:val="nil"/>
              <w:right w:val="nil"/>
            </w:tcBorders>
            <w:hideMark/>
          </w:tcPr>
          <w:p w14:paraId="511DD359" w14:textId="10B287FE" w:rsidR="00AF1CF5" w:rsidRPr="00C97EA9" w:rsidRDefault="00AF1CF5" w:rsidP="0048674C">
            <w:pPr>
              <w:rPr>
                <w:sz w:val="18"/>
                <w:szCs w:val="24"/>
                <w:lang w:val="en-US"/>
              </w:rPr>
            </w:pPr>
            <w:r w:rsidRPr="00C97EA9">
              <w:rPr>
                <w:sz w:val="18"/>
                <w:lang w:val="en-US"/>
              </w:rPr>
              <w:t>0.033</w:t>
            </w:r>
          </w:p>
        </w:tc>
        <w:tc>
          <w:tcPr>
            <w:tcW w:w="2801" w:type="dxa"/>
            <w:tcBorders>
              <w:top w:val="nil"/>
              <w:left w:val="nil"/>
              <w:bottom w:val="nil"/>
              <w:right w:val="nil"/>
            </w:tcBorders>
            <w:hideMark/>
          </w:tcPr>
          <w:p w14:paraId="0041E6E9" w14:textId="77777777" w:rsidR="00AF1CF5" w:rsidRPr="00C97EA9" w:rsidRDefault="00AF1CF5" w:rsidP="0048674C">
            <w:pPr>
              <w:rPr>
                <w:sz w:val="18"/>
                <w:szCs w:val="24"/>
                <w:lang w:val="en-US"/>
              </w:rPr>
            </w:pPr>
            <w:r w:rsidRPr="00C97EA9">
              <w:rPr>
                <w:sz w:val="18"/>
                <w:lang w:val="en-US"/>
              </w:rPr>
              <w:t>Vasoactive intestinal peptide</w:t>
            </w:r>
          </w:p>
        </w:tc>
        <w:tc>
          <w:tcPr>
            <w:tcW w:w="1409" w:type="dxa"/>
            <w:tcBorders>
              <w:top w:val="nil"/>
              <w:left w:val="nil"/>
              <w:bottom w:val="nil"/>
              <w:right w:val="nil"/>
            </w:tcBorders>
            <w:hideMark/>
          </w:tcPr>
          <w:p w14:paraId="7B44297F" w14:textId="77777777" w:rsidR="00AF1CF5" w:rsidRPr="00C97EA9" w:rsidRDefault="00AF1CF5" w:rsidP="0048674C">
            <w:pPr>
              <w:rPr>
                <w:sz w:val="18"/>
                <w:szCs w:val="24"/>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00F8D777" w14:textId="77777777" w:rsidR="00AF1CF5" w:rsidRPr="00C97EA9" w:rsidRDefault="00AF1CF5" w:rsidP="0048674C">
            <w:pPr>
              <w:rPr>
                <w:sz w:val="18"/>
                <w:szCs w:val="24"/>
                <w:lang w:val="en-US"/>
              </w:rPr>
            </w:pPr>
            <w:r w:rsidRPr="00C97EA9">
              <w:rPr>
                <w:sz w:val="18"/>
                <w:lang w:val="en-US"/>
              </w:rPr>
              <w:t>ISYNA1, STMN1, KCNMA1, ENO2, CALB1</w:t>
            </w:r>
          </w:p>
        </w:tc>
      </w:tr>
      <w:tr w:rsidR="005351AF" w:rsidRPr="00C97EA9" w14:paraId="406892CB" w14:textId="77777777" w:rsidTr="007F329F">
        <w:tc>
          <w:tcPr>
            <w:tcW w:w="1231" w:type="dxa"/>
            <w:tcBorders>
              <w:top w:val="nil"/>
              <w:left w:val="nil"/>
              <w:bottom w:val="nil"/>
              <w:right w:val="nil"/>
            </w:tcBorders>
            <w:hideMark/>
          </w:tcPr>
          <w:p w14:paraId="613D6068" w14:textId="296EC165" w:rsidR="00AF1CF5" w:rsidRPr="00C97EA9" w:rsidRDefault="00AF1CF5" w:rsidP="0048674C">
            <w:pPr>
              <w:rPr>
                <w:sz w:val="18"/>
                <w:szCs w:val="24"/>
                <w:lang w:val="en-US"/>
              </w:rPr>
            </w:pPr>
            <w:r w:rsidRPr="00C97EA9">
              <w:rPr>
                <w:sz w:val="18"/>
                <w:lang w:val="en-US"/>
              </w:rPr>
              <w:t>0.039</w:t>
            </w:r>
          </w:p>
        </w:tc>
        <w:tc>
          <w:tcPr>
            <w:tcW w:w="2801" w:type="dxa"/>
            <w:tcBorders>
              <w:top w:val="nil"/>
              <w:left w:val="nil"/>
              <w:bottom w:val="nil"/>
              <w:right w:val="nil"/>
            </w:tcBorders>
            <w:hideMark/>
          </w:tcPr>
          <w:p w14:paraId="0AA867AD" w14:textId="77777777" w:rsidR="00AF1CF5" w:rsidRPr="00C97EA9" w:rsidRDefault="00AF1CF5" w:rsidP="0048674C">
            <w:pPr>
              <w:rPr>
                <w:sz w:val="18"/>
                <w:szCs w:val="24"/>
                <w:lang w:val="en-US"/>
              </w:rPr>
            </w:pPr>
            <w:r w:rsidRPr="00C97EA9">
              <w:rPr>
                <w:sz w:val="18"/>
                <w:lang w:val="en-US"/>
              </w:rPr>
              <w:t>Caveolin 1</w:t>
            </w:r>
          </w:p>
        </w:tc>
        <w:tc>
          <w:tcPr>
            <w:tcW w:w="1409" w:type="dxa"/>
            <w:tcBorders>
              <w:top w:val="nil"/>
              <w:left w:val="nil"/>
              <w:bottom w:val="nil"/>
              <w:right w:val="nil"/>
            </w:tcBorders>
            <w:hideMark/>
          </w:tcPr>
          <w:p w14:paraId="799E0EEB" w14:textId="77777777" w:rsidR="00AF1CF5" w:rsidRPr="00C97EA9" w:rsidRDefault="00AF1CF5" w:rsidP="0048674C">
            <w:pPr>
              <w:rPr>
                <w:sz w:val="18"/>
                <w:szCs w:val="24"/>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3FAF3A9E" w14:textId="77777777" w:rsidR="00AF1CF5" w:rsidRPr="00C97EA9" w:rsidRDefault="00AF1CF5" w:rsidP="0048674C">
            <w:pPr>
              <w:rPr>
                <w:sz w:val="18"/>
                <w:szCs w:val="24"/>
                <w:lang w:val="en-US"/>
              </w:rPr>
            </w:pPr>
            <w:r w:rsidRPr="00C97EA9">
              <w:rPr>
                <w:sz w:val="18"/>
                <w:lang w:val="en-US"/>
              </w:rPr>
              <w:t>PRKCA, DNM2, ITGB1, PRKCE, ROCK2, ANXA2, PTRF, ITGA1, ALB, FLNA, SCP2, TOLLIP, TXNRD1</w:t>
            </w:r>
          </w:p>
        </w:tc>
      </w:tr>
      <w:tr w:rsidR="005351AF" w:rsidRPr="00C97EA9" w14:paraId="20D62487" w14:textId="77777777" w:rsidTr="007F329F">
        <w:tc>
          <w:tcPr>
            <w:tcW w:w="1231" w:type="dxa"/>
            <w:tcBorders>
              <w:top w:val="nil"/>
              <w:left w:val="nil"/>
              <w:bottom w:val="nil"/>
              <w:right w:val="nil"/>
            </w:tcBorders>
          </w:tcPr>
          <w:p w14:paraId="06D455F5" w14:textId="77777777" w:rsidR="0048674C" w:rsidRPr="00C97EA9" w:rsidRDefault="0048674C" w:rsidP="0048674C">
            <w:pPr>
              <w:rPr>
                <w:rFonts w:cstheme="minorHAnsi"/>
                <w:sz w:val="18"/>
                <w:szCs w:val="18"/>
                <w:lang w:val="en-US"/>
              </w:rPr>
            </w:pPr>
          </w:p>
        </w:tc>
        <w:tc>
          <w:tcPr>
            <w:tcW w:w="2801" w:type="dxa"/>
            <w:tcBorders>
              <w:top w:val="nil"/>
              <w:left w:val="nil"/>
              <w:bottom w:val="nil"/>
              <w:right w:val="nil"/>
            </w:tcBorders>
          </w:tcPr>
          <w:p w14:paraId="1AF2542D" w14:textId="77777777" w:rsidR="0048674C" w:rsidRPr="00C97EA9" w:rsidRDefault="0048674C" w:rsidP="0048674C">
            <w:pPr>
              <w:rPr>
                <w:rFonts w:cstheme="minorHAnsi"/>
                <w:sz w:val="18"/>
                <w:szCs w:val="18"/>
                <w:lang w:val="en-US"/>
              </w:rPr>
            </w:pPr>
          </w:p>
        </w:tc>
        <w:tc>
          <w:tcPr>
            <w:tcW w:w="1409" w:type="dxa"/>
            <w:tcBorders>
              <w:top w:val="nil"/>
              <w:left w:val="nil"/>
              <w:bottom w:val="nil"/>
              <w:right w:val="nil"/>
            </w:tcBorders>
          </w:tcPr>
          <w:p w14:paraId="5D93F05A" w14:textId="77777777" w:rsidR="0048674C" w:rsidRPr="00C97EA9" w:rsidRDefault="0048674C" w:rsidP="0048674C">
            <w:pPr>
              <w:rPr>
                <w:rFonts w:cstheme="minorHAnsi"/>
                <w:sz w:val="18"/>
                <w:szCs w:val="18"/>
                <w:lang w:val="en-US"/>
              </w:rPr>
            </w:pPr>
          </w:p>
        </w:tc>
        <w:tc>
          <w:tcPr>
            <w:tcW w:w="3631" w:type="dxa"/>
            <w:tcBorders>
              <w:top w:val="nil"/>
              <w:left w:val="nil"/>
              <w:bottom w:val="nil"/>
              <w:right w:val="nil"/>
            </w:tcBorders>
          </w:tcPr>
          <w:p w14:paraId="0F789AC5" w14:textId="77777777" w:rsidR="0048674C" w:rsidRPr="00C97EA9" w:rsidRDefault="0048674C" w:rsidP="0048674C">
            <w:pPr>
              <w:rPr>
                <w:rFonts w:cstheme="minorHAnsi"/>
                <w:sz w:val="18"/>
                <w:szCs w:val="18"/>
                <w:lang w:val="en-US"/>
              </w:rPr>
            </w:pPr>
          </w:p>
        </w:tc>
      </w:tr>
      <w:tr w:rsidR="005351AF" w:rsidRPr="00C97EA9" w14:paraId="160A7B07" w14:textId="77777777" w:rsidTr="007F329F">
        <w:trPr>
          <w:trHeight w:val="284"/>
        </w:trPr>
        <w:tc>
          <w:tcPr>
            <w:tcW w:w="9072" w:type="dxa"/>
            <w:gridSpan w:val="4"/>
            <w:tcBorders>
              <w:top w:val="nil"/>
              <w:left w:val="nil"/>
              <w:bottom w:val="nil"/>
              <w:right w:val="nil"/>
            </w:tcBorders>
            <w:hideMark/>
          </w:tcPr>
          <w:p w14:paraId="524401EB" w14:textId="77777777" w:rsidR="0048674C" w:rsidRPr="00C97EA9" w:rsidRDefault="0048674C" w:rsidP="0048674C">
            <w:pPr>
              <w:jc w:val="center"/>
              <w:rPr>
                <w:rFonts w:cstheme="minorHAnsi"/>
                <w:sz w:val="18"/>
                <w:szCs w:val="18"/>
                <w:lang w:val="en-US"/>
              </w:rPr>
            </w:pPr>
            <w:r w:rsidRPr="00C97EA9">
              <w:rPr>
                <w:rFonts w:cstheme="minorHAnsi"/>
                <w:i/>
                <w:sz w:val="18"/>
                <w:szCs w:val="18"/>
                <w:lang w:val="en-US"/>
              </w:rPr>
              <w:t>8 weeks after SE</w:t>
            </w:r>
          </w:p>
        </w:tc>
      </w:tr>
      <w:tr w:rsidR="005351AF" w:rsidRPr="00C97EA9" w14:paraId="68F655FF" w14:textId="77777777" w:rsidTr="007F329F">
        <w:tc>
          <w:tcPr>
            <w:tcW w:w="1231" w:type="dxa"/>
            <w:tcBorders>
              <w:top w:val="nil"/>
              <w:left w:val="nil"/>
              <w:bottom w:val="nil"/>
              <w:right w:val="nil"/>
            </w:tcBorders>
            <w:hideMark/>
          </w:tcPr>
          <w:p w14:paraId="2B1E692D" w14:textId="68D74251" w:rsidR="00AF1CF5" w:rsidRPr="00C97EA9" w:rsidRDefault="00AF1CF5" w:rsidP="0048674C">
            <w:pPr>
              <w:rPr>
                <w:sz w:val="18"/>
                <w:szCs w:val="24"/>
                <w:lang w:val="en-US"/>
              </w:rPr>
            </w:pPr>
            <w:r w:rsidRPr="00C97EA9">
              <w:rPr>
                <w:sz w:val="18"/>
                <w:lang w:val="en-US"/>
              </w:rPr>
              <w:t>0.001</w:t>
            </w:r>
          </w:p>
        </w:tc>
        <w:tc>
          <w:tcPr>
            <w:tcW w:w="2801" w:type="dxa"/>
            <w:tcBorders>
              <w:top w:val="nil"/>
              <w:left w:val="nil"/>
              <w:bottom w:val="nil"/>
              <w:right w:val="nil"/>
            </w:tcBorders>
            <w:hideMark/>
          </w:tcPr>
          <w:p w14:paraId="48B5AE93" w14:textId="77777777" w:rsidR="00AF1CF5" w:rsidRPr="00C97EA9" w:rsidRDefault="00AF1CF5" w:rsidP="0048674C">
            <w:pPr>
              <w:rPr>
                <w:sz w:val="18"/>
                <w:szCs w:val="24"/>
                <w:lang w:val="en-US"/>
              </w:rPr>
            </w:pPr>
            <w:r w:rsidRPr="00C97EA9">
              <w:rPr>
                <w:sz w:val="18"/>
                <w:lang w:val="en-US"/>
              </w:rPr>
              <w:t>ATP binding cassette, sub family C (CFTR/MRP)</w:t>
            </w:r>
          </w:p>
        </w:tc>
        <w:tc>
          <w:tcPr>
            <w:tcW w:w="1409" w:type="dxa"/>
            <w:tcBorders>
              <w:top w:val="nil"/>
              <w:left w:val="nil"/>
              <w:bottom w:val="nil"/>
              <w:right w:val="nil"/>
            </w:tcBorders>
            <w:hideMark/>
          </w:tcPr>
          <w:p w14:paraId="7CF72553" w14:textId="77777777" w:rsidR="00AF1CF5" w:rsidRPr="00C97EA9" w:rsidRDefault="00AF1CF5" w:rsidP="0048674C">
            <w:pPr>
              <w:rPr>
                <w:sz w:val="18"/>
                <w:szCs w:val="24"/>
                <w:lang w:val="en-US"/>
              </w:rPr>
            </w:pPr>
            <w:r w:rsidRPr="00C97EA9">
              <w:rPr>
                <w:rFonts w:cstheme="minorHAnsi"/>
                <w:sz w:val="18"/>
                <w:szCs w:val="18"/>
                <w:lang w:val="en-US"/>
              </w:rPr>
              <w:t>Genomatix</w:t>
            </w:r>
          </w:p>
        </w:tc>
        <w:tc>
          <w:tcPr>
            <w:tcW w:w="3631" w:type="dxa"/>
            <w:tcBorders>
              <w:top w:val="nil"/>
              <w:left w:val="nil"/>
              <w:bottom w:val="nil"/>
              <w:right w:val="nil"/>
            </w:tcBorders>
            <w:hideMark/>
          </w:tcPr>
          <w:p w14:paraId="305FDEE2" w14:textId="77777777" w:rsidR="00AF1CF5" w:rsidRPr="00C97EA9" w:rsidRDefault="00AF1CF5" w:rsidP="0048674C">
            <w:pPr>
              <w:rPr>
                <w:sz w:val="18"/>
                <w:szCs w:val="24"/>
                <w:lang w:val="en-US"/>
              </w:rPr>
            </w:pPr>
            <w:r w:rsidRPr="00C97EA9">
              <w:rPr>
                <w:sz w:val="18"/>
                <w:lang w:val="en-US"/>
              </w:rPr>
              <w:t>RDX, EZR, GSTA1, SLC16A1, GCLC</w:t>
            </w:r>
          </w:p>
        </w:tc>
      </w:tr>
      <w:tr w:rsidR="008737B3" w:rsidRPr="00C97EA9" w14:paraId="06E4350A" w14:textId="77777777" w:rsidTr="0048674C">
        <w:tc>
          <w:tcPr>
            <w:tcW w:w="1231" w:type="dxa"/>
            <w:tcBorders>
              <w:top w:val="nil"/>
              <w:left w:val="nil"/>
              <w:bottom w:val="single" w:sz="4" w:space="0" w:color="auto"/>
              <w:right w:val="nil"/>
            </w:tcBorders>
            <w:hideMark/>
          </w:tcPr>
          <w:p w14:paraId="4D4E05EE" w14:textId="24D46D99" w:rsidR="00AF1CF5" w:rsidRPr="00C97EA9" w:rsidRDefault="00AF1CF5" w:rsidP="0048674C">
            <w:pPr>
              <w:rPr>
                <w:sz w:val="18"/>
                <w:szCs w:val="24"/>
                <w:lang w:val="en-US"/>
              </w:rPr>
            </w:pPr>
            <w:r w:rsidRPr="00C97EA9">
              <w:rPr>
                <w:sz w:val="18"/>
                <w:lang w:val="en-US"/>
              </w:rPr>
              <w:t>0.013</w:t>
            </w:r>
          </w:p>
        </w:tc>
        <w:tc>
          <w:tcPr>
            <w:tcW w:w="2801" w:type="dxa"/>
            <w:tcBorders>
              <w:top w:val="nil"/>
              <w:left w:val="nil"/>
              <w:bottom w:val="single" w:sz="4" w:space="0" w:color="auto"/>
              <w:right w:val="nil"/>
            </w:tcBorders>
            <w:hideMark/>
          </w:tcPr>
          <w:p w14:paraId="454663B0" w14:textId="77777777" w:rsidR="00AF1CF5" w:rsidRPr="00C97EA9" w:rsidRDefault="00AF1CF5" w:rsidP="0048674C">
            <w:pPr>
              <w:rPr>
                <w:sz w:val="18"/>
                <w:szCs w:val="24"/>
                <w:lang w:val="en-US"/>
              </w:rPr>
            </w:pPr>
            <w:r w:rsidRPr="00C97EA9">
              <w:rPr>
                <w:sz w:val="18"/>
                <w:lang w:val="en-US"/>
              </w:rPr>
              <w:t>ATP binding cassette, sub family G (WHITE)</w:t>
            </w:r>
          </w:p>
        </w:tc>
        <w:tc>
          <w:tcPr>
            <w:tcW w:w="1409" w:type="dxa"/>
            <w:tcBorders>
              <w:top w:val="nil"/>
              <w:left w:val="nil"/>
              <w:bottom w:val="single" w:sz="4" w:space="0" w:color="auto"/>
              <w:right w:val="nil"/>
            </w:tcBorders>
            <w:hideMark/>
          </w:tcPr>
          <w:p w14:paraId="386B23D1" w14:textId="77777777" w:rsidR="00AF1CF5" w:rsidRPr="00C97EA9" w:rsidRDefault="00AF1CF5" w:rsidP="0048674C">
            <w:pPr>
              <w:rPr>
                <w:sz w:val="18"/>
                <w:szCs w:val="24"/>
                <w:lang w:val="en-US"/>
              </w:rPr>
            </w:pPr>
            <w:r w:rsidRPr="00C97EA9">
              <w:rPr>
                <w:rFonts w:cstheme="minorHAnsi"/>
                <w:sz w:val="18"/>
                <w:szCs w:val="18"/>
                <w:lang w:val="en-US"/>
              </w:rPr>
              <w:t>Genomatix</w:t>
            </w:r>
          </w:p>
        </w:tc>
        <w:tc>
          <w:tcPr>
            <w:tcW w:w="3631" w:type="dxa"/>
            <w:tcBorders>
              <w:top w:val="nil"/>
              <w:left w:val="nil"/>
              <w:bottom w:val="single" w:sz="4" w:space="0" w:color="auto"/>
              <w:right w:val="nil"/>
            </w:tcBorders>
            <w:hideMark/>
          </w:tcPr>
          <w:p w14:paraId="0149CA58" w14:textId="77777777" w:rsidR="00AF1CF5" w:rsidRPr="00C97EA9" w:rsidRDefault="00AF1CF5" w:rsidP="0048674C">
            <w:pPr>
              <w:rPr>
                <w:sz w:val="18"/>
                <w:szCs w:val="24"/>
                <w:lang w:val="en-US"/>
              </w:rPr>
            </w:pPr>
            <w:r w:rsidRPr="00C97EA9">
              <w:rPr>
                <w:sz w:val="18"/>
                <w:lang w:val="en-US"/>
              </w:rPr>
              <w:t>ATIC, APOE, GSTP1</w:t>
            </w:r>
          </w:p>
        </w:tc>
      </w:tr>
    </w:tbl>
    <w:p w14:paraId="109CF9A0" w14:textId="77777777" w:rsidR="0048674C" w:rsidRPr="00C97EA9" w:rsidRDefault="0048674C" w:rsidP="0048674C">
      <w:pPr>
        <w:jc w:val="both"/>
        <w:rPr>
          <w:rFonts w:eastAsia="Calibri"/>
          <w:sz w:val="20"/>
          <w:lang w:val="en-US"/>
        </w:rPr>
      </w:pPr>
      <w:r w:rsidRPr="00C97EA9">
        <w:rPr>
          <w:rFonts w:eastAsia="Calibri"/>
          <w:sz w:val="20"/>
          <w:lang w:val="en-US"/>
        </w:rPr>
        <w:t xml:space="preserve">Genomatix Pathway System was used for pathway enrichment analysis. All pathways with a </w:t>
      </w:r>
      <w:r w:rsidRPr="00C97EA9">
        <w:rPr>
          <w:rFonts w:eastAsia="Calibri"/>
          <w:i/>
          <w:sz w:val="20"/>
          <w:lang w:val="en-US"/>
        </w:rPr>
        <w:t>p</w:t>
      </w:r>
      <w:r w:rsidRPr="00C97EA9">
        <w:rPr>
          <w:rFonts w:eastAsia="Calibri"/>
          <w:sz w:val="20"/>
          <w:lang w:val="en-US"/>
        </w:rPr>
        <w:t xml:space="preserve">-value &lt; 0.05 and at least two overlap members were considered for further analysis. </w:t>
      </w:r>
    </w:p>
    <w:p w14:paraId="097FCC38" w14:textId="06CA443C" w:rsidR="0048674C" w:rsidRPr="00C97EA9" w:rsidRDefault="0048674C" w:rsidP="0048674C">
      <w:pPr>
        <w:rPr>
          <w:rFonts w:eastAsia="Calibri"/>
          <w:sz w:val="20"/>
          <w:lang w:val="en-US"/>
        </w:rPr>
      </w:pPr>
      <w:r w:rsidRPr="00C97EA9">
        <w:rPr>
          <w:rFonts w:eastAsia="Calibri"/>
          <w:sz w:val="20"/>
          <w:lang w:val="en-US"/>
        </w:rPr>
        <w:br w:type="page"/>
      </w:r>
    </w:p>
    <w:p w14:paraId="2A29A2A3" w14:textId="43F082EC" w:rsidR="0048674C" w:rsidRPr="00C97EA9" w:rsidRDefault="0048674C" w:rsidP="0048674C">
      <w:pPr>
        <w:spacing w:before="100" w:beforeAutospacing="1" w:line="480" w:lineRule="auto"/>
        <w:jc w:val="both"/>
        <w:rPr>
          <w:rFonts w:eastAsia="Calibri"/>
          <w:lang w:val="en-US"/>
        </w:rPr>
      </w:pPr>
      <w:r w:rsidRPr="00C97EA9">
        <w:rPr>
          <w:rFonts w:eastAsia="Calibri"/>
          <w:lang w:val="en-US"/>
        </w:rPr>
        <w:t xml:space="preserve">Table 12: </w:t>
      </w:r>
      <w:r w:rsidR="00C02A1A" w:rsidRPr="00C97EA9">
        <w:rPr>
          <w:color w:val="141314"/>
          <w:lang w:val="en-US"/>
        </w:rPr>
        <w:t xml:space="preserve">Overrepresented </w:t>
      </w:r>
      <w:r w:rsidRPr="00C97EA9">
        <w:rPr>
          <w:rFonts w:eastAsia="Calibri"/>
          <w:lang w:val="en-US"/>
        </w:rPr>
        <w:t xml:space="preserve">pathways linked with angiogenesis and </w:t>
      </w:r>
      <w:r w:rsidR="003A25C1" w:rsidRPr="00C97EA9">
        <w:rPr>
          <w:rFonts w:eastAsia="Calibri"/>
          <w:lang w:val="en-US"/>
        </w:rPr>
        <w:t xml:space="preserve">blood-brain </w:t>
      </w:r>
      <w:r w:rsidRPr="00C97EA9">
        <w:rPr>
          <w:rFonts w:eastAsia="Calibri"/>
          <w:lang w:val="en-US"/>
        </w:rPr>
        <w:t>barrier function in the PHC – ConsensusPathDB</w:t>
      </w:r>
    </w:p>
    <w:tbl>
      <w:tblPr>
        <w:tblStyle w:val="Tabellenraster"/>
        <w:tblpPr w:leftFromText="142" w:rightFromText="142" w:vertAnchor="text" w:horzAnchor="margin" w:tblpX="108" w:tblpY="1"/>
        <w:tblOverlap w:val="nev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3"/>
        <w:gridCol w:w="2745"/>
        <w:gridCol w:w="1595"/>
        <w:gridCol w:w="3519"/>
      </w:tblGrid>
      <w:tr w:rsidR="008737B3" w:rsidRPr="00C97EA9" w14:paraId="0B5DC8DF" w14:textId="77777777" w:rsidTr="0048674C">
        <w:trPr>
          <w:trHeight w:val="340"/>
        </w:trPr>
        <w:tc>
          <w:tcPr>
            <w:tcW w:w="1213" w:type="dxa"/>
            <w:tcBorders>
              <w:top w:val="single" w:sz="4" w:space="0" w:color="auto"/>
              <w:left w:val="nil"/>
              <w:bottom w:val="single" w:sz="4" w:space="0" w:color="auto"/>
              <w:right w:val="nil"/>
            </w:tcBorders>
            <w:vAlign w:val="center"/>
            <w:hideMark/>
          </w:tcPr>
          <w:p w14:paraId="0DFE3170" w14:textId="77777777" w:rsidR="0048674C" w:rsidRPr="00C97EA9" w:rsidRDefault="0048674C" w:rsidP="0048674C">
            <w:pPr>
              <w:rPr>
                <w:sz w:val="24"/>
                <w:szCs w:val="24"/>
                <w:lang w:val="en-US"/>
              </w:rPr>
            </w:pPr>
            <w:r w:rsidRPr="00C97EA9">
              <w:rPr>
                <w:i/>
                <w:lang w:val="en-US"/>
              </w:rPr>
              <w:t>P</w:t>
            </w:r>
            <w:r w:rsidRPr="00C97EA9">
              <w:rPr>
                <w:lang w:val="en-US"/>
              </w:rPr>
              <w:t>-Value</w:t>
            </w:r>
          </w:p>
        </w:tc>
        <w:tc>
          <w:tcPr>
            <w:tcW w:w="2745" w:type="dxa"/>
            <w:tcBorders>
              <w:top w:val="single" w:sz="4" w:space="0" w:color="auto"/>
              <w:left w:val="nil"/>
              <w:bottom w:val="single" w:sz="4" w:space="0" w:color="auto"/>
              <w:right w:val="nil"/>
            </w:tcBorders>
            <w:vAlign w:val="center"/>
            <w:hideMark/>
          </w:tcPr>
          <w:p w14:paraId="6BBB5AB2" w14:textId="77777777" w:rsidR="0048674C" w:rsidRPr="00C97EA9" w:rsidRDefault="0048674C" w:rsidP="0048674C">
            <w:pPr>
              <w:rPr>
                <w:sz w:val="24"/>
                <w:szCs w:val="24"/>
                <w:lang w:val="en-US"/>
              </w:rPr>
            </w:pPr>
            <w:r w:rsidRPr="00C97EA9">
              <w:rPr>
                <w:lang w:val="en-US"/>
              </w:rPr>
              <w:t>Pathway</w:t>
            </w:r>
          </w:p>
        </w:tc>
        <w:tc>
          <w:tcPr>
            <w:tcW w:w="1595" w:type="dxa"/>
            <w:tcBorders>
              <w:top w:val="single" w:sz="4" w:space="0" w:color="auto"/>
              <w:left w:val="nil"/>
              <w:bottom w:val="single" w:sz="4" w:space="0" w:color="auto"/>
              <w:right w:val="nil"/>
            </w:tcBorders>
            <w:vAlign w:val="center"/>
            <w:hideMark/>
          </w:tcPr>
          <w:p w14:paraId="0D9343AC" w14:textId="77777777" w:rsidR="0048674C" w:rsidRPr="00C97EA9" w:rsidRDefault="0048674C" w:rsidP="0048674C">
            <w:pPr>
              <w:rPr>
                <w:sz w:val="24"/>
                <w:szCs w:val="24"/>
                <w:lang w:val="en-US"/>
              </w:rPr>
            </w:pPr>
            <w:r w:rsidRPr="00C97EA9">
              <w:rPr>
                <w:lang w:val="en-US"/>
              </w:rPr>
              <w:t>Source</w:t>
            </w:r>
          </w:p>
        </w:tc>
        <w:tc>
          <w:tcPr>
            <w:tcW w:w="3519" w:type="dxa"/>
            <w:tcBorders>
              <w:top w:val="single" w:sz="4" w:space="0" w:color="auto"/>
              <w:left w:val="nil"/>
              <w:bottom w:val="single" w:sz="4" w:space="0" w:color="auto"/>
              <w:right w:val="nil"/>
            </w:tcBorders>
            <w:vAlign w:val="center"/>
            <w:hideMark/>
          </w:tcPr>
          <w:p w14:paraId="6597CB43" w14:textId="77777777" w:rsidR="0048674C" w:rsidRPr="00C97EA9" w:rsidRDefault="0048674C" w:rsidP="0048674C">
            <w:pPr>
              <w:rPr>
                <w:sz w:val="24"/>
                <w:szCs w:val="24"/>
                <w:lang w:val="en-US"/>
              </w:rPr>
            </w:pPr>
            <w:r w:rsidRPr="00C97EA9">
              <w:rPr>
                <w:lang w:val="en-US"/>
              </w:rPr>
              <w:t>Overlap members</w:t>
            </w:r>
          </w:p>
        </w:tc>
      </w:tr>
      <w:tr w:rsidR="008737B3" w:rsidRPr="00C97EA9" w14:paraId="357EB0FF" w14:textId="77777777" w:rsidTr="0048674C">
        <w:trPr>
          <w:trHeight w:val="284"/>
        </w:trPr>
        <w:tc>
          <w:tcPr>
            <w:tcW w:w="9072" w:type="dxa"/>
            <w:gridSpan w:val="4"/>
            <w:tcBorders>
              <w:top w:val="single" w:sz="4" w:space="0" w:color="auto"/>
              <w:left w:val="nil"/>
              <w:bottom w:val="nil"/>
              <w:right w:val="nil"/>
            </w:tcBorders>
            <w:hideMark/>
          </w:tcPr>
          <w:p w14:paraId="27EFCC55" w14:textId="77777777" w:rsidR="0048674C" w:rsidRPr="00C97EA9" w:rsidRDefault="0048674C" w:rsidP="0048674C">
            <w:pPr>
              <w:jc w:val="center"/>
              <w:rPr>
                <w:i/>
                <w:sz w:val="18"/>
                <w:szCs w:val="18"/>
                <w:lang w:val="en-US"/>
              </w:rPr>
            </w:pPr>
            <w:r w:rsidRPr="00C97EA9">
              <w:rPr>
                <w:i/>
                <w:sz w:val="18"/>
                <w:szCs w:val="18"/>
                <w:lang w:val="en-US"/>
              </w:rPr>
              <w:t>2 days after SE</w:t>
            </w:r>
          </w:p>
        </w:tc>
      </w:tr>
      <w:tr w:rsidR="005351AF" w:rsidRPr="00C97EA9" w14:paraId="1EC68681" w14:textId="77777777" w:rsidTr="007F329F">
        <w:tc>
          <w:tcPr>
            <w:tcW w:w="1213" w:type="dxa"/>
            <w:tcBorders>
              <w:top w:val="nil"/>
              <w:left w:val="nil"/>
              <w:bottom w:val="nil"/>
              <w:right w:val="nil"/>
            </w:tcBorders>
            <w:hideMark/>
          </w:tcPr>
          <w:p w14:paraId="5858F17D" w14:textId="1CBF2E5A" w:rsidR="00AF1CF5" w:rsidRPr="00C97EA9" w:rsidRDefault="00AF1CF5" w:rsidP="0048674C">
            <w:pPr>
              <w:rPr>
                <w:sz w:val="18"/>
                <w:szCs w:val="24"/>
                <w:lang w:val="en-US"/>
              </w:rPr>
            </w:pPr>
            <w:r w:rsidRPr="00C97EA9">
              <w:rPr>
                <w:sz w:val="18"/>
                <w:lang w:val="en-US"/>
              </w:rPr>
              <w:t>0.007</w:t>
            </w:r>
          </w:p>
        </w:tc>
        <w:tc>
          <w:tcPr>
            <w:tcW w:w="2745" w:type="dxa"/>
            <w:tcBorders>
              <w:top w:val="nil"/>
              <w:left w:val="nil"/>
              <w:bottom w:val="nil"/>
              <w:right w:val="nil"/>
            </w:tcBorders>
            <w:hideMark/>
          </w:tcPr>
          <w:p w14:paraId="673533DB" w14:textId="77777777" w:rsidR="00AF1CF5" w:rsidRPr="00C97EA9" w:rsidRDefault="00AF1CF5" w:rsidP="0048674C">
            <w:pPr>
              <w:rPr>
                <w:sz w:val="18"/>
                <w:szCs w:val="24"/>
                <w:lang w:val="en-US"/>
              </w:rPr>
            </w:pPr>
            <w:r w:rsidRPr="00C97EA9">
              <w:rPr>
                <w:sz w:val="18"/>
                <w:lang w:val="en-US"/>
              </w:rPr>
              <w:t>HDL-mediated lipid transport</w:t>
            </w:r>
          </w:p>
        </w:tc>
        <w:tc>
          <w:tcPr>
            <w:tcW w:w="1595" w:type="dxa"/>
            <w:tcBorders>
              <w:top w:val="nil"/>
              <w:left w:val="nil"/>
              <w:bottom w:val="nil"/>
              <w:right w:val="nil"/>
            </w:tcBorders>
            <w:hideMark/>
          </w:tcPr>
          <w:p w14:paraId="7F134487" w14:textId="77777777" w:rsidR="00AF1CF5" w:rsidRPr="00C97EA9" w:rsidRDefault="00AF1CF5" w:rsidP="0048674C">
            <w:pPr>
              <w:rPr>
                <w:sz w:val="18"/>
                <w:szCs w:val="24"/>
                <w:lang w:val="en-US"/>
              </w:rPr>
            </w:pPr>
            <w:r w:rsidRPr="00C97EA9">
              <w:rPr>
                <w:sz w:val="18"/>
                <w:lang w:val="en-US"/>
              </w:rPr>
              <w:t>Reactome</w:t>
            </w:r>
          </w:p>
        </w:tc>
        <w:tc>
          <w:tcPr>
            <w:tcW w:w="3519" w:type="dxa"/>
            <w:tcBorders>
              <w:top w:val="nil"/>
              <w:left w:val="nil"/>
              <w:bottom w:val="nil"/>
              <w:right w:val="nil"/>
            </w:tcBorders>
            <w:hideMark/>
          </w:tcPr>
          <w:p w14:paraId="2138E56F" w14:textId="7831AC70" w:rsidR="00AF1CF5" w:rsidRPr="00C97EA9" w:rsidRDefault="00AF1CF5" w:rsidP="0048674C">
            <w:pPr>
              <w:rPr>
                <w:sz w:val="18"/>
                <w:szCs w:val="24"/>
                <w:lang w:val="en-US"/>
              </w:rPr>
            </w:pPr>
            <w:r w:rsidRPr="00C97EA9">
              <w:rPr>
                <w:sz w:val="18"/>
                <w:lang w:val="en-US"/>
              </w:rPr>
              <w:t>PLTP, APOE, ALB</w:t>
            </w:r>
          </w:p>
        </w:tc>
      </w:tr>
      <w:tr w:rsidR="005351AF" w:rsidRPr="00C97EA9" w14:paraId="30E2412A" w14:textId="77777777" w:rsidTr="007F329F">
        <w:tc>
          <w:tcPr>
            <w:tcW w:w="1213" w:type="dxa"/>
            <w:tcBorders>
              <w:top w:val="nil"/>
              <w:left w:val="nil"/>
              <w:bottom w:val="nil"/>
              <w:right w:val="nil"/>
            </w:tcBorders>
            <w:hideMark/>
          </w:tcPr>
          <w:p w14:paraId="4122B8A9" w14:textId="639C2B8E" w:rsidR="00AF1CF5" w:rsidRPr="00C97EA9" w:rsidRDefault="00AF1CF5" w:rsidP="0048674C">
            <w:pPr>
              <w:rPr>
                <w:sz w:val="18"/>
                <w:szCs w:val="24"/>
                <w:lang w:val="en-US"/>
              </w:rPr>
            </w:pPr>
            <w:r w:rsidRPr="00C97EA9">
              <w:rPr>
                <w:sz w:val="18"/>
                <w:lang w:val="en-US"/>
              </w:rPr>
              <w:t>0.015</w:t>
            </w:r>
          </w:p>
        </w:tc>
        <w:tc>
          <w:tcPr>
            <w:tcW w:w="2745" w:type="dxa"/>
            <w:tcBorders>
              <w:top w:val="nil"/>
              <w:left w:val="nil"/>
              <w:bottom w:val="nil"/>
              <w:right w:val="nil"/>
            </w:tcBorders>
            <w:hideMark/>
          </w:tcPr>
          <w:p w14:paraId="6C131544" w14:textId="77777777" w:rsidR="00AF1CF5" w:rsidRPr="00C97EA9" w:rsidRDefault="00AF1CF5" w:rsidP="0048674C">
            <w:pPr>
              <w:rPr>
                <w:sz w:val="18"/>
                <w:szCs w:val="24"/>
                <w:lang w:val="en-US"/>
              </w:rPr>
            </w:pPr>
            <w:r w:rsidRPr="00C97EA9">
              <w:rPr>
                <w:sz w:val="18"/>
                <w:lang w:val="en-US"/>
              </w:rPr>
              <w:t>Nitric oxide stimulates guanylate cyclase</w:t>
            </w:r>
          </w:p>
        </w:tc>
        <w:tc>
          <w:tcPr>
            <w:tcW w:w="1595" w:type="dxa"/>
            <w:tcBorders>
              <w:top w:val="nil"/>
              <w:left w:val="nil"/>
              <w:bottom w:val="nil"/>
              <w:right w:val="nil"/>
            </w:tcBorders>
            <w:hideMark/>
          </w:tcPr>
          <w:p w14:paraId="3323C4CB" w14:textId="77777777" w:rsidR="00AF1CF5" w:rsidRPr="00C97EA9" w:rsidRDefault="00AF1CF5" w:rsidP="0048674C">
            <w:pPr>
              <w:rPr>
                <w:sz w:val="18"/>
                <w:szCs w:val="24"/>
                <w:lang w:val="en-US"/>
              </w:rPr>
            </w:pPr>
            <w:r w:rsidRPr="00C97EA9">
              <w:rPr>
                <w:sz w:val="18"/>
                <w:lang w:val="en-US"/>
              </w:rPr>
              <w:t>Reactome</w:t>
            </w:r>
          </w:p>
        </w:tc>
        <w:tc>
          <w:tcPr>
            <w:tcW w:w="3519" w:type="dxa"/>
            <w:tcBorders>
              <w:top w:val="nil"/>
              <w:left w:val="nil"/>
              <w:bottom w:val="nil"/>
              <w:right w:val="nil"/>
            </w:tcBorders>
            <w:hideMark/>
          </w:tcPr>
          <w:p w14:paraId="7E417995" w14:textId="07EE7413" w:rsidR="00AF1CF5" w:rsidRPr="00C97EA9" w:rsidRDefault="00AF1CF5" w:rsidP="0048674C">
            <w:pPr>
              <w:rPr>
                <w:sz w:val="18"/>
                <w:szCs w:val="24"/>
                <w:lang w:val="en-US"/>
              </w:rPr>
            </w:pPr>
            <w:r w:rsidRPr="00C97EA9">
              <w:rPr>
                <w:sz w:val="18"/>
                <w:lang w:val="en-US"/>
              </w:rPr>
              <w:t>ITPR1, PRKG2, GUCY1B3</w:t>
            </w:r>
          </w:p>
        </w:tc>
      </w:tr>
      <w:tr w:rsidR="005351AF" w:rsidRPr="00C97EA9" w14:paraId="65EFC7E4" w14:textId="77777777" w:rsidTr="007F329F">
        <w:tc>
          <w:tcPr>
            <w:tcW w:w="1213" w:type="dxa"/>
            <w:tcBorders>
              <w:top w:val="nil"/>
              <w:left w:val="nil"/>
              <w:bottom w:val="nil"/>
              <w:right w:val="nil"/>
            </w:tcBorders>
            <w:hideMark/>
          </w:tcPr>
          <w:p w14:paraId="72EAC1A5" w14:textId="1FD6CF7A" w:rsidR="00AF1CF5" w:rsidRPr="00C97EA9" w:rsidRDefault="00AF1CF5" w:rsidP="0048674C">
            <w:pPr>
              <w:rPr>
                <w:sz w:val="18"/>
                <w:szCs w:val="24"/>
                <w:lang w:val="en-US"/>
              </w:rPr>
            </w:pPr>
            <w:r w:rsidRPr="00C97EA9">
              <w:rPr>
                <w:sz w:val="18"/>
                <w:lang w:val="en-US"/>
              </w:rPr>
              <w:t>0.021</w:t>
            </w:r>
          </w:p>
        </w:tc>
        <w:tc>
          <w:tcPr>
            <w:tcW w:w="2745" w:type="dxa"/>
            <w:tcBorders>
              <w:top w:val="nil"/>
              <w:left w:val="nil"/>
              <w:bottom w:val="nil"/>
              <w:right w:val="nil"/>
            </w:tcBorders>
            <w:hideMark/>
          </w:tcPr>
          <w:p w14:paraId="3313CB88" w14:textId="77777777" w:rsidR="00AF1CF5" w:rsidRPr="00C97EA9" w:rsidRDefault="00AF1CF5" w:rsidP="0048674C">
            <w:pPr>
              <w:rPr>
                <w:sz w:val="18"/>
                <w:szCs w:val="24"/>
                <w:lang w:val="en-US"/>
              </w:rPr>
            </w:pPr>
            <w:r w:rsidRPr="00C97EA9">
              <w:rPr>
                <w:sz w:val="18"/>
                <w:lang w:val="en-US"/>
              </w:rPr>
              <w:t>Signaling by ERBB2</w:t>
            </w:r>
          </w:p>
        </w:tc>
        <w:tc>
          <w:tcPr>
            <w:tcW w:w="1595" w:type="dxa"/>
            <w:tcBorders>
              <w:top w:val="nil"/>
              <w:left w:val="nil"/>
              <w:bottom w:val="nil"/>
              <w:right w:val="nil"/>
            </w:tcBorders>
            <w:hideMark/>
          </w:tcPr>
          <w:p w14:paraId="1973EC29" w14:textId="77777777" w:rsidR="00AF1CF5" w:rsidRPr="00C97EA9" w:rsidRDefault="00AF1CF5" w:rsidP="0048674C">
            <w:pPr>
              <w:rPr>
                <w:sz w:val="18"/>
                <w:szCs w:val="24"/>
                <w:lang w:val="en-US"/>
              </w:rPr>
            </w:pPr>
            <w:r w:rsidRPr="00C97EA9">
              <w:rPr>
                <w:sz w:val="18"/>
                <w:lang w:val="en-US"/>
              </w:rPr>
              <w:t>Reactome</w:t>
            </w:r>
          </w:p>
        </w:tc>
        <w:tc>
          <w:tcPr>
            <w:tcW w:w="3519" w:type="dxa"/>
            <w:tcBorders>
              <w:top w:val="nil"/>
              <w:left w:val="nil"/>
              <w:bottom w:val="nil"/>
              <w:right w:val="nil"/>
            </w:tcBorders>
            <w:hideMark/>
          </w:tcPr>
          <w:p w14:paraId="0F37ACE0" w14:textId="1C6202EF" w:rsidR="00AF1CF5" w:rsidRPr="00C97EA9" w:rsidRDefault="00AF1CF5" w:rsidP="0048674C">
            <w:pPr>
              <w:rPr>
                <w:sz w:val="18"/>
                <w:szCs w:val="24"/>
                <w:lang w:val="en-US"/>
              </w:rPr>
            </w:pPr>
            <w:r w:rsidRPr="00C97EA9">
              <w:rPr>
                <w:sz w:val="18"/>
                <w:lang w:val="en-US"/>
              </w:rPr>
              <w:t>PRKCA, RPS27A, PRKCE, CAMK4, CDC37, STUB1, PRKAR1B, YWHAB, ITPR1</w:t>
            </w:r>
          </w:p>
        </w:tc>
      </w:tr>
      <w:tr w:rsidR="005351AF" w:rsidRPr="00C97EA9" w14:paraId="51AA3F07" w14:textId="77777777" w:rsidTr="007F329F">
        <w:tc>
          <w:tcPr>
            <w:tcW w:w="1213" w:type="dxa"/>
            <w:tcBorders>
              <w:top w:val="nil"/>
              <w:left w:val="nil"/>
              <w:bottom w:val="nil"/>
              <w:right w:val="nil"/>
            </w:tcBorders>
            <w:hideMark/>
          </w:tcPr>
          <w:p w14:paraId="3AD470B6" w14:textId="1771CB0A" w:rsidR="00AF1CF5" w:rsidRPr="00C97EA9" w:rsidRDefault="00AF1CF5" w:rsidP="0048674C">
            <w:pPr>
              <w:rPr>
                <w:sz w:val="18"/>
                <w:szCs w:val="24"/>
                <w:lang w:val="en-US"/>
              </w:rPr>
            </w:pPr>
            <w:r w:rsidRPr="00C97EA9">
              <w:rPr>
                <w:sz w:val="18"/>
                <w:lang w:val="en-US"/>
              </w:rPr>
              <w:t>0.047</w:t>
            </w:r>
          </w:p>
        </w:tc>
        <w:tc>
          <w:tcPr>
            <w:tcW w:w="2745" w:type="dxa"/>
            <w:tcBorders>
              <w:top w:val="nil"/>
              <w:left w:val="nil"/>
              <w:bottom w:val="nil"/>
              <w:right w:val="nil"/>
            </w:tcBorders>
            <w:hideMark/>
          </w:tcPr>
          <w:p w14:paraId="02F4CBC4" w14:textId="77777777" w:rsidR="00AF1CF5" w:rsidRPr="00C97EA9" w:rsidRDefault="00AF1CF5" w:rsidP="0048674C">
            <w:pPr>
              <w:rPr>
                <w:sz w:val="18"/>
                <w:szCs w:val="24"/>
                <w:lang w:val="en-US"/>
              </w:rPr>
            </w:pPr>
            <w:r w:rsidRPr="00C97EA9">
              <w:rPr>
                <w:sz w:val="18"/>
                <w:lang w:val="en-US"/>
              </w:rPr>
              <w:t>EGFR interacts with phospholipase C-gamma</w:t>
            </w:r>
          </w:p>
        </w:tc>
        <w:tc>
          <w:tcPr>
            <w:tcW w:w="1595" w:type="dxa"/>
            <w:tcBorders>
              <w:top w:val="nil"/>
              <w:left w:val="nil"/>
              <w:bottom w:val="nil"/>
              <w:right w:val="nil"/>
            </w:tcBorders>
            <w:hideMark/>
          </w:tcPr>
          <w:p w14:paraId="0439C2EC" w14:textId="77777777" w:rsidR="00AF1CF5" w:rsidRPr="00C97EA9" w:rsidRDefault="00AF1CF5" w:rsidP="0048674C">
            <w:pPr>
              <w:rPr>
                <w:sz w:val="18"/>
                <w:szCs w:val="24"/>
                <w:lang w:val="en-US"/>
              </w:rPr>
            </w:pPr>
            <w:r w:rsidRPr="00C97EA9">
              <w:rPr>
                <w:sz w:val="18"/>
                <w:lang w:val="en-US"/>
              </w:rPr>
              <w:t>Reactome</w:t>
            </w:r>
          </w:p>
        </w:tc>
        <w:tc>
          <w:tcPr>
            <w:tcW w:w="3519" w:type="dxa"/>
            <w:tcBorders>
              <w:top w:val="nil"/>
              <w:left w:val="nil"/>
              <w:bottom w:val="nil"/>
              <w:right w:val="nil"/>
            </w:tcBorders>
            <w:hideMark/>
          </w:tcPr>
          <w:p w14:paraId="36F78B5D" w14:textId="30CF117C" w:rsidR="00AF1CF5" w:rsidRPr="00C97EA9" w:rsidRDefault="00AF1CF5" w:rsidP="0048674C">
            <w:pPr>
              <w:rPr>
                <w:sz w:val="18"/>
                <w:szCs w:val="24"/>
                <w:lang w:val="en-US"/>
              </w:rPr>
            </w:pPr>
            <w:r w:rsidRPr="00C97EA9">
              <w:rPr>
                <w:sz w:val="18"/>
                <w:lang w:val="en-US"/>
              </w:rPr>
              <w:t>PRKCA, ITPR1, PRKCE, CAMK4, PRKAR1B</w:t>
            </w:r>
          </w:p>
        </w:tc>
      </w:tr>
      <w:tr w:rsidR="005351AF" w:rsidRPr="00C97EA9" w14:paraId="6930B08A" w14:textId="77777777" w:rsidTr="007F329F">
        <w:tc>
          <w:tcPr>
            <w:tcW w:w="1213" w:type="dxa"/>
            <w:tcBorders>
              <w:top w:val="nil"/>
              <w:left w:val="nil"/>
              <w:bottom w:val="nil"/>
              <w:right w:val="nil"/>
            </w:tcBorders>
            <w:hideMark/>
          </w:tcPr>
          <w:p w14:paraId="0B40D659" w14:textId="6F473CB3" w:rsidR="00AF1CF5" w:rsidRPr="00C97EA9" w:rsidRDefault="00AF1CF5" w:rsidP="0048674C">
            <w:pPr>
              <w:rPr>
                <w:sz w:val="18"/>
                <w:szCs w:val="24"/>
                <w:lang w:val="en-US"/>
              </w:rPr>
            </w:pPr>
            <w:r w:rsidRPr="00C97EA9">
              <w:rPr>
                <w:sz w:val="18"/>
                <w:lang w:val="en-US"/>
              </w:rPr>
              <w:t>0.047</w:t>
            </w:r>
          </w:p>
        </w:tc>
        <w:tc>
          <w:tcPr>
            <w:tcW w:w="2745" w:type="dxa"/>
            <w:tcBorders>
              <w:top w:val="nil"/>
              <w:left w:val="nil"/>
              <w:bottom w:val="nil"/>
              <w:right w:val="nil"/>
            </w:tcBorders>
            <w:hideMark/>
          </w:tcPr>
          <w:p w14:paraId="516BCFE6" w14:textId="77777777" w:rsidR="00AF1CF5" w:rsidRPr="00C97EA9" w:rsidRDefault="00AF1CF5" w:rsidP="0048674C">
            <w:pPr>
              <w:rPr>
                <w:sz w:val="18"/>
                <w:szCs w:val="24"/>
                <w:lang w:val="en-US"/>
              </w:rPr>
            </w:pPr>
            <w:r w:rsidRPr="00C97EA9">
              <w:rPr>
                <w:sz w:val="18"/>
                <w:lang w:val="en-US"/>
              </w:rPr>
              <w:t>PLCG1 events in ERBB2 signaling</w:t>
            </w:r>
          </w:p>
        </w:tc>
        <w:tc>
          <w:tcPr>
            <w:tcW w:w="1595" w:type="dxa"/>
            <w:tcBorders>
              <w:top w:val="nil"/>
              <w:left w:val="nil"/>
              <w:bottom w:val="nil"/>
              <w:right w:val="nil"/>
            </w:tcBorders>
            <w:hideMark/>
          </w:tcPr>
          <w:p w14:paraId="301393E8" w14:textId="77777777" w:rsidR="00AF1CF5" w:rsidRPr="00C97EA9" w:rsidRDefault="00AF1CF5" w:rsidP="0048674C">
            <w:pPr>
              <w:rPr>
                <w:sz w:val="18"/>
                <w:szCs w:val="24"/>
                <w:lang w:val="en-US"/>
              </w:rPr>
            </w:pPr>
            <w:r w:rsidRPr="00C97EA9">
              <w:rPr>
                <w:sz w:val="18"/>
                <w:lang w:val="en-US"/>
              </w:rPr>
              <w:t>Reactome</w:t>
            </w:r>
          </w:p>
        </w:tc>
        <w:tc>
          <w:tcPr>
            <w:tcW w:w="3519" w:type="dxa"/>
            <w:tcBorders>
              <w:top w:val="nil"/>
              <w:left w:val="nil"/>
              <w:bottom w:val="nil"/>
              <w:right w:val="nil"/>
            </w:tcBorders>
            <w:hideMark/>
          </w:tcPr>
          <w:p w14:paraId="7A1DED97" w14:textId="338132F9" w:rsidR="00AF1CF5" w:rsidRPr="00C97EA9" w:rsidRDefault="00AF1CF5" w:rsidP="0048674C">
            <w:pPr>
              <w:rPr>
                <w:sz w:val="18"/>
                <w:szCs w:val="24"/>
                <w:lang w:val="en-US"/>
              </w:rPr>
            </w:pPr>
            <w:r w:rsidRPr="00C97EA9">
              <w:rPr>
                <w:sz w:val="18"/>
                <w:lang w:val="en-US"/>
              </w:rPr>
              <w:t>PRKCA, ITPR1, PRKCE, CAMK4, PRKAR1B</w:t>
            </w:r>
          </w:p>
        </w:tc>
      </w:tr>
      <w:tr w:rsidR="005351AF" w:rsidRPr="00C97EA9" w14:paraId="629207C6" w14:textId="77777777" w:rsidTr="007F329F">
        <w:tc>
          <w:tcPr>
            <w:tcW w:w="1213" w:type="dxa"/>
            <w:tcBorders>
              <w:top w:val="nil"/>
              <w:left w:val="nil"/>
              <w:bottom w:val="nil"/>
              <w:right w:val="nil"/>
            </w:tcBorders>
            <w:hideMark/>
          </w:tcPr>
          <w:p w14:paraId="0BF1938D" w14:textId="1750E347" w:rsidR="00AF1CF5" w:rsidRPr="00C97EA9" w:rsidRDefault="00AF1CF5" w:rsidP="0048674C">
            <w:pPr>
              <w:rPr>
                <w:sz w:val="18"/>
                <w:szCs w:val="24"/>
                <w:lang w:val="en-US"/>
              </w:rPr>
            </w:pPr>
            <w:r w:rsidRPr="00C97EA9">
              <w:rPr>
                <w:sz w:val="18"/>
                <w:lang w:val="en-US"/>
              </w:rPr>
              <w:t>0.050</w:t>
            </w:r>
          </w:p>
        </w:tc>
        <w:tc>
          <w:tcPr>
            <w:tcW w:w="2745" w:type="dxa"/>
            <w:tcBorders>
              <w:top w:val="nil"/>
              <w:left w:val="nil"/>
              <w:bottom w:val="nil"/>
              <w:right w:val="nil"/>
            </w:tcBorders>
            <w:hideMark/>
          </w:tcPr>
          <w:p w14:paraId="4DB62D89" w14:textId="77777777" w:rsidR="00AF1CF5" w:rsidRPr="00C97EA9" w:rsidRDefault="00AF1CF5" w:rsidP="0048674C">
            <w:pPr>
              <w:rPr>
                <w:sz w:val="18"/>
                <w:szCs w:val="24"/>
                <w:lang w:val="en-US"/>
              </w:rPr>
            </w:pPr>
            <w:r w:rsidRPr="00C97EA9">
              <w:rPr>
                <w:sz w:val="18"/>
                <w:lang w:val="en-US"/>
              </w:rPr>
              <w:t>EGFR1</w:t>
            </w:r>
          </w:p>
        </w:tc>
        <w:tc>
          <w:tcPr>
            <w:tcW w:w="1595" w:type="dxa"/>
            <w:tcBorders>
              <w:top w:val="nil"/>
              <w:left w:val="nil"/>
              <w:bottom w:val="nil"/>
              <w:right w:val="nil"/>
            </w:tcBorders>
            <w:hideMark/>
          </w:tcPr>
          <w:p w14:paraId="60FDCC24" w14:textId="77777777" w:rsidR="00AF1CF5" w:rsidRPr="00C97EA9" w:rsidRDefault="00AF1CF5" w:rsidP="0048674C">
            <w:pPr>
              <w:rPr>
                <w:sz w:val="18"/>
                <w:szCs w:val="24"/>
                <w:lang w:val="en-US"/>
              </w:rPr>
            </w:pPr>
            <w:r w:rsidRPr="00C97EA9">
              <w:rPr>
                <w:sz w:val="18"/>
                <w:lang w:val="en-US"/>
              </w:rPr>
              <w:t>NetPath</w:t>
            </w:r>
          </w:p>
        </w:tc>
        <w:tc>
          <w:tcPr>
            <w:tcW w:w="3519" w:type="dxa"/>
            <w:tcBorders>
              <w:top w:val="nil"/>
              <w:left w:val="nil"/>
              <w:bottom w:val="nil"/>
              <w:right w:val="nil"/>
            </w:tcBorders>
            <w:hideMark/>
          </w:tcPr>
          <w:p w14:paraId="038D6616" w14:textId="4F8F047D" w:rsidR="00AF1CF5" w:rsidRPr="00C97EA9" w:rsidRDefault="00AF1CF5" w:rsidP="0048674C">
            <w:pPr>
              <w:rPr>
                <w:sz w:val="18"/>
                <w:szCs w:val="24"/>
                <w:lang w:val="en-US"/>
              </w:rPr>
            </w:pPr>
            <w:r w:rsidRPr="00C97EA9">
              <w:rPr>
                <w:sz w:val="18"/>
                <w:lang w:val="en-US"/>
              </w:rPr>
              <w:t>MVP, ITGB1, ACTN1, ANXA2, ANXA4, TOLLIP, SLC38A2, PRKCA, ALB, RPL30, RASA1, MINK1, PTK2B, CTTN, TAGLN2, VIM, YWHAZ, PTPN6, SH3GL3, CDC42</w:t>
            </w:r>
          </w:p>
        </w:tc>
      </w:tr>
      <w:tr w:rsidR="005351AF" w:rsidRPr="00C97EA9" w14:paraId="01AAB037" w14:textId="77777777" w:rsidTr="007F329F">
        <w:tc>
          <w:tcPr>
            <w:tcW w:w="1213" w:type="dxa"/>
            <w:tcBorders>
              <w:top w:val="nil"/>
              <w:left w:val="nil"/>
              <w:bottom w:val="nil"/>
              <w:right w:val="nil"/>
            </w:tcBorders>
          </w:tcPr>
          <w:p w14:paraId="17411019" w14:textId="77777777" w:rsidR="0048674C" w:rsidRPr="00C97EA9" w:rsidRDefault="0048674C" w:rsidP="0048674C">
            <w:pPr>
              <w:rPr>
                <w:rFonts w:cstheme="minorHAnsi"/>
                <w:sz w:val="18"/>
                <w:szCs w:val="18"/>
                <w:lang w:val="en-US"/>
              </w:rPr>
            </w:pPr>
          </w:p>
        </w:tc>
        <w:tc>
          <w:tcPr>
            <w:tcW w:w="2745" w:type="dxa"/>
            <w:tcBorders>
              <w:top w:val="nil"/>
              <w:left w:val="nil"/>
              <w:bottom w:val="nil"/>
              <w:right w:val="nil"/>
            </w:tcBorders>
          </w:tcPr>
          <w:p w14:paraId="36134867" w14:textId="77777777" w:rsidR="0048674C" w:rsidRPr="00C97EA9" w:rsidRDefault="0048674C" w:rsidP="0048674C">
            <w:pPr>
              <w:rPr>
                <w:rFonts w:cstheme="minorHAnsi"/>
                <w:sz w:val="18"/>
                <w:szCs w:val="18"/>
                <w:lang w:val="en-US"/>
              </w:rPr>
            </w:pPr>
          </w:p>
        </w:tc>
        <w:tc>
          <w:tcPr>
            <w:tcW w:w="1595" w:type="dxa"/>
            <w:tcBorders>
              <w:top w:val="nil"/>
              <w:left w:val="nil"/>
              <w:bottom w:val="nil"/>
              <w:right w:val="nil"/>
            </w:tcBorders>
          </w:tcPr>
          <w:p w14:paraId="1CCD6F89" w14:textId="77777777" w:rsidR="0048674C" w:rsidRPr="00C97EA9" w:rsidRDefault="0048674C" w:rsidP="0048674C">
            <w:pPr>
              <w:rPr>
                <w:rFonts w:cstheme="minorHAnsi"/>
                <w:sz w:val="18"/>
                <w:szCs w:val="18"/>
                <w:lang w:val="en-US"/>
              </w:rPr>
            </w:pPr>
          </w:p>
        </w:tc>
        <w:tc>
          <w:tcPr>
            <w:tcW w:w="3519" w:type="dxa"/>
            <w:tcBorders>
              <w:top w:val="nil"/>
              <w:left w:val="nil"/>
              <w:bottom w:val="nil"/>
              <w:right w:val="nil"/>
            </w:tcBorders>
          </w:tcPr>
          <w:p w14:paraId="103CA5A0" w14:textId="77777777" w:rsidR="0048674C" w:rsidRPr="00C97EA9" w:rsidRDefault="0048674C" w:rsidP="0048674C">
            <w:pPr>
              <w:rPr>
                <w:rFonts w:cstheme="minorHAnsi"/>
                <w:sz w:val="18"/>
                <w:szCs w:val="18"/>
                <w:lang w:val="en-US"/>
              </w:rPr>
            </w:pPr>
          </w:p>
        </w:tc>
      </w:tr>
      <w:tr w:rsidR="005351AF" w:rsidRPr="00C97EA9" w14:paraId="2D6BFA19" w14:textId="77777777" w:rsidTr="007F329F">
        <w:trPr>
          <w:trHeight w:val="284"/>
        </w:trPr>
        <w:tc>
          <w:tcPr>
            <w:tcW w:w="9072" w:type="dxa"/>
            <w:gridSpan w:val="4"/>
            <w:tcBorders>
              <w:top w:val="nil"/>
              <w:left w:val="nil"/>
              <w:bottom w:val="nil"/>
              <w:right w:val="nil"/>
            </w:tcBorders>
            <w:hideMark/>
          </w:tcPr>
          <w:p w14:paraId="0C36CD3B" w14:textId="77777777" w:rsidR="0048674C" w:rsidRPr="00C97EA9" w:rsidRDefault="0048674C" w:rsidP="0048674C">
            <w:pPr>
              <w:jc w:val="center"/>
              <w:rPr>
                <w:rFonts w:cstheme="minorHAnsi"/>
                <w:sz w:val="18"/>
                <w:szCs w:val="18"/>
                <w:lang w:val="en-US"/>
              </w:rPr>
            </w:pPr>
            <w:r w:rsidRPr="00C97EA9">
              <w:rPr>
                <w:rFonts w:cstheme="minorHAnsi"/>
                <w:i/>
                <w:sz w:val="18"/>
                <w:szCs w:val="18"/>
                <w:lang w:val="en-US"/>
              </w:rPr>
              <w:t>10 days after SE</w:t>
            </w:r>
          </w:p>
        </w:tc>
      </w:tr>
      <w:tr w:rsidR="005351AF" w:rsidRPr="00C97EA9" w14:paraId="64BD984A" w14:textId="77777777" w:rsidTr="007F329F">
        <w:tc>
          <w:tcPr>
            <w:tcW w:w="1213" w:type="dxa"/>
            <w:tcBorders>
              <w:top w:val="nil"/>
              <w:left w:val="nil"/>
              <w:bottom w:val="nil"/>
              <w:right w:val="nil"/>
            </w:tcBorders>
            <w:hideMark/>
          </w:tcPr>
          <w:p w14:paraId="22665B41" w14:textId="17AB0DA9" w:rsidR="006F4D3A" w:rsidRPr="00C97EA9" w:rsidRDefault="006F4D3A" w:rsidP="0048674C">
            <w:pPr>
              <w:rPr>
                <w:sz w:val="18"/>
                <w:szCs w:val="24"/>
                <w:lang w:val="en-US"/>
              </w:rPr>
            </w:pPr>
            <w:r w:rsidRPr="00C97EA9">
              <w:rPr>
                <w:sz w:val="18"/>
                <w:lang w:val="en-US"/>
              </w:rPr>
              <w:t>0.001</w:t>
            </w:r>
          </w:p>
        </w:tc>
        <w:tc>
          <w:tcPr>
            <w:tcW w:w="2745" w:type="dxa"/>
            <w:tcBorders>
              <w:top w:val="nil"/>
              <w:left w:val="nil"/>
              <w:bottom w:val="nil"/>
              <w:right w:val="nil"/>
            </w:tcBorders>
            <w:hideMark/>
          </w:tcPr>
          <w:p w14:paraId="4BC79076" w14:textId="77777777" w:rsidR="006F4D3A" w:rsidRPr="00C97EA9" w:rsidRDefault="006F4D3A" w:rsidP="0048674C">
            <w:pPr>
              <w:rPr>
                <w:sz w:val="18"/>
                <w:szCs w:val="24"/>
                <w:lang w:val="en-US"/>
              </w:rPr>
            </w:pPr>
            <w:r w:rsidRPr="00C97EA9">
              <w:rPr>
                <w:sz w:val="18"/>
                <w:lang w:val="en-US"/>
              </w:rPr>
              <w:t>EGFR1</w:t>
            </w:r>
          </w:p>
        </w:tc>
        <w:tc>
          <w:tcPr>
            <w:tcW w:w="1595" w:type="dxa"/>
            <w:tcBorders>
              <w:top w:val="nil"/>
              <w:left w:val="nil"/>
              <w:bottom w:val="nil"/>
              <w:right w:val="nil"/>
            </w:tcBorders>
            <w:hideMark/>
          </w:tcPr>
          <w:p w14:paraId="41FDD7C5" w14:textId="77777777" w:rsidR="006F4D3A" w:rsidRPr="00C97EA9" w:rsidRDefault="006F4D3A" w:rsidP="0048674C">
            <w:pPr>
              <w:rPr>
                <w:sz w:val="18"/>
                <w:szCs w:val="24"/>
                <w:lang w:val="en-US"/>
              </w:rPr>
            </w:pPr>
            <w:r w:rsidRPr="00C97EA9">
              <w:rPr>
                <w:sz w:val="18"/>
                <w:lang w:val="en-US"/>
              </w:rPr>
              <w:t>NetPath</w:t>
            </w:r>
          </w:p>
        </w:tc>
        <w:tc>
          <w:tcPr>
            <w:tcW w:w="3519" w:type="dxa"/>
            <w:tcBorders>
              <w:top w:val="nil"/>
              <w:left w:val="nil"/>
              <w:bottom w:val="nil"/>
              <w:right w:val="nil"/>
            </w:tcBorders>
            <w:hideMark/>
          </w:tcPr>
          <w:p w14:paraId="424B7B14" w14:textId="2C3BE807" w:rsidR="006F4D3A" w:rsidRPr="00C97EA9" w:rsidRDefault="006F4D3A" w:rsidP="0048674C">
            <w:pPr>
              <w:rPr>
                <w:sz w:val="18"/>
                <w:szCs w:val="24"/>
                <w:lang w:val="en-US"/>
              </w:rPr>
            </w:pPr>
            <w:r w:rsidRPr="00C97EA9">
              <w:rPr>
                <w:sz w:val="18"/>
                <w:lang w:val="en-US"/>
              </w:rPr>
              <w:t>ANXA1, ACP1, HRAS, RPLP0, PTK2B, DNM1, ADAM17, CRK, STIP1, TLN1, ADRBK1, SH3GL3, SH3GL2, YWHAZ, PEBP1, STAM, CALM1, HNRNPR, MYH9, RASA1, GSN, SH3KBP1, MVP, ANXA2, RAB5A, ANXA4, MINK1, PRKCA, SFPQ, ITGB1, PTPN6, ACTN1, TOLLIP, ABI1, ALB, MYO6, RPL30, VIM, DDX6, TOM1L2, PTRF, WBP2, ASAP1, CDC42</w:t>
            </w:r>
          </w:p>
        </w:tc>
      </w:tr>
      <w:tr w:rsidR="005351AF" w:rsidRPr="00C97EA9" w14:paraId="44693DCB" w14:textId="77777777" w:rsidTr="007F329F">
        <w:tc>
          <w:tcPr>
            <w:tcW w:w="1213" w:type="dxa"/>
            <w:tcBorders>
              <w:top w:val="nil"/>
              <w:left w:val="nil"/>
              <w:bottom w:val="nil"/>
              <w:right w:val="nil"/>
            </w:tcBorders>
            <w:hideMark/>
          </w:tcPr>
          <w:p w14:paraId="5888298B" w14:textId="2FF64698" w:rsidR="006F4D3A" w:rsidRPr="00C97EA9" w:rsidRDefault="006F4D3A" w:rsidP="0048674C">
            <w:pPr>
              <w:rPr>
                <w:sz w:val="18"/>
                <w:szCs w:val="24"/>
                <w:lang w:val="en-US"/>
              </w:rPr>
            </w:pPr>
            <w:r w:rsidRPr="00C97EA9">
              <w:rPr>
                <w:sz w:val="18"/>
                <w:lang w:val="en-US"/>
              </w:rPr>
              <w:t>0.017</w:t>
            </w:r>
          </w:p>
        </w:tc>
        <w:tc>
          <w:tcPr>
            <w:tcW w:w="2745" w:type="dxa"/>
            <w:tcBorders>
              <w:top w:val="nil"/>
              <w:left w:val="nil"/>
              <w:bottom w:val="nil"/>
              <w:right w:val="nil"/>
            </w:tcBorders>
            <w:hideMark/>
          </w:tcPr>
          <w:p w14:paraId="7AAEB174" w14:textId="77777777" w:rsidR="006F4D3A" w:rsidRPr="00C97EA9" w:rsidRDefault="006F4D3A" w:rsidP="0048674C">
            <w:pPr>
              <w:rPr>
                <w:sz w:val="18"/>
                <w:szCs w:val="24"/>
                <w:lang w:val="en-US"/>
              </w:rPr>
            </w:pPr>
            <w:r w:rsidRPr="00C97EA9">
              <w:rPr>
                <w:sz w:val="18"/>
                <w:lang w:val="en-US"/>
              </w:rPr>
              <w:t>EGF-EGFR signaling pathway</w:t>
            </w:r>
          </w:p>
        </w:tc>
        <w:tc>
          <w:tcPr>
            <w:tcW w:w="1595" w:type="dxa"/>
            <w:tcBorders>
              <w:top w:val="nil"/>
              <w:left w:val="nil"/>
              <w:bottom w:val="nil"/>
              <w:right w:val="nil"/>
            </w:tcBorders>
            <w:hideMark/>
          </w:tcPr>
          <w:p w14:paraId="1ADAA7ED" w14:textId="77777777" w:rsidR="006F4D3A" w:rsidRPr="00C97EA9" w:rsidRDefault="006F4D3A" w:rsidP="0048674C">
            <w:pPr>
              <w:rPr>
                <w:sz w:val="18"/>
                <w:szCs w:val="24"/>
                <w:lang w:val="en-US"/>
              </w:rPr>
            </w:pPr>
            <w:r w:rsidRPr="00C97EA9">
              <w:rPr>
                <w:sz w:val="18"/>
                <w:lang w:val="en-US"/>
              </w:rPr>
              <w:t>Wikipathways</w:t>
            </w:r>
          </w:p>
        </w:tc>
        <w:tc>
          <w:tcPr>
            <w:tcW w:w="3519" w:type="dxa"/>
            <w:tcBorders>
              <w:top w:val="nil"/>
              <w:left w:val="nil"/>
              <w:bottom w:val="nil"/>
              <w:right w:val="nil"/>
            </w:tcBorders>
            <w:hideMark/>
          </w:tcPr>
          <w:p w14:paraId="51690171" w14:textId="44EA4CB3" w:rsidR="006F4D3A" w:rsidRPr="00C97EA9" w:rsidRDefault="006F4D3A" w:rsidP="0048674C">
            <w:pPr>
              <w:rPr>
                <w:sz w:val="18"/>
                <w:szCs w:val="24"/>
                <w:lang w:val="en-US"/>
              </w:rPr>
            </w:pPr>
            <w:r w:rsidRPr="00C97EA9">
              <w:rPr>
                <w:sz w:val="18"/>
                <w:lang w:val="en-US"/>
              </w:rPr>
              <w:t>PEBP1, STMN1, PRKCA, HRAS, ABI1, SH3KBP1, RAB5A, PTK2B, CDC42, SYNJ1, RASA1, CRK, DNM1, STAM, ASAP1, SH3GL3, SH3GL2</w:t>
            </w:r>
          </w:p>
        </w:tc>
      </w:tr>
      <w:tr w:rsidR="005351AF" w:rsidRPr="00C97EA9" w14:paraId="46ECD83D" w14:textId="77777777" w:rsidTr="007F329F">
        <w:tc>
          <w:tcPr>
            <w:tcW w:w="1213" w:type="dxa"/>
            <w:tcBorders>
              <w:top w:val="nil"/>
              <w:left w:val="nil"/>
              <w:bottom w:val="nil"/>
              <w:right w:val="nil"/>
            </w:tcBorders>
            <w:hideMark/>
          </w:tcPr>
          <w:p w14:paraId="1474643F" w14:textId="75CBFA4A" w:rsidR="006F4D3A" w:rsidRPr="00C97EA9" w:rsidRDefault="006F4D3A" w:rsidP="0048674C">
            <w:pPr>
              <w:rPr>
                <w:sz w:val="18"/>
                <w:szCs w:val="24"/>
                <w:lang w:val="en-US"/>
              </w:rPr>
            </w:pPr>
            <w:r w:rsidRPr="00C97EA9">
              <w:rPr>
                <w:sz w:val="18"/>
                <w:lang w:val="en-US"/>
              </w:rPr>
              <w:t>0.040</w:t>
            </w:r>
          </w:p>
        </w:tc>
        <w:tc>
          <w:tcPr>
            <w:tcW w:w="2745" w:type="dxa"/>
            <w:tcBorders>
              <w:top w:val="nil"/>
              <w:left w:val="nil"/>
              <w:bottom w:val="nil"/>
              <w:right w:val="nil"/>
            </w:tcBorders>
            <w:hideMark/>
          </w:tcPr>
          <w:p w14:paraId="50369403" w14:textId="77777777" w:rsidR="006F4D3A" w:rsidRPr="00C97EA9" w:rsidRDefault="006F4D3A" w:rsidP="0048674C">
            <w:pPr>
              <w:rPr>
                <w:sz w:val="18"/>
                <w:szCs w:val="24"/>
                <w:lang w:val="en-US"/>
              </w:rPr>
            </w:pPr>
            <w:r w:rsidRPr="00C97EA9">
              <w:rPr>
                <w:sz w:val="18"/>
                <w:lang w:val="en-US"/>
              </w:rPr>
              <w:t>VEGFR3 signaling in lymphatic endothelium</w:t>
            </w:r>
          </w:p>
        </w:tc>
        <w:tc>
          <w:tcPr>
            <w:tcW w:w="1595" w:type="dxa"/>
            <w:tcBorders>
              <w:top w:val="nil"/>
              <w:left w:val="nil"/>
              <w:bottom w:val="nil"/>
              <w:right w:val="nil"/>
            </w:tcBorders>
            <w:hideMark/>
          </w:tcPr>
          <w:p w14:paraId="58D909BC" w14:textId="77777777" w:rsidR="006F4D3A" w:rsidRPr="00C97EA9" w:rsidRDefault="006F4D3A" w:rsidP="0048674C">
            <w:pPr>
              <w:rPr>
                <w:sz w:val="18"/>
                <w:szCs w:val="24"/>
                <w:lang w:val="en-US"/>
              </w:rPr>
            </w:pPr>
            <w:r w:rsidRPr="00C97EA9">
              <w:rPr>
                <w:sz w:val="18"/>
                <w:lang w:val="en-US"/>
              </w:rPr>
              <w:t>PID</w:t>
            </w:r>
          </w:p>
        </w:tc>
        <w:tc>
          <w:tcPr>
            <w:tcW w:w="3519" w:type="dxa"/>
            <w:tcBorders>
              <w:top w:val="nil"/>
              <w:left w:val="nil"/>
              <w:bottom w:val="nil"/>
              <w:right w:val="nil"/>
            </w:tcBorders>
            <w:hideMark/>
          </w:tcPr>
          <w:p w14:paraId="1957588D" w14:textId="1BAFE8B1" w:rsidR="006F4D3A" w:rsidRPr="00C97EA9" w:rsidRDefault="006F4D3A" w:rsidP="0048674C">
            <w:pPr>
              <w:rPr>
                <w:sz w:val="18"/>
                <w:szCs w:val="24"/>
                <w:lang w:val="en-US"/>
              </w:rPr>
            </w:pPr>
            <w:r w:rsidRPr="00C97EA9">
              <w:rPr>
                <w:sz w:val="18"/>
                <w:lang w:val="en-US"/>
              </w:rPr>
              <w:t>ITGB1, ITGA1, ITGA5, CRK</w:t>
            </w:r>
          </w:p>
        </w:tc>
      </w:tr>
      <w:tr w:rsidR="005351AF" w:rsidRPr="00C97EA9" w14:paraId="0F172A51" w14:textId="77777777" w:rsidTr="007F329F">
        <w:tc>
          <w:tcPr>
            <w:tcW w:w="1213" w:type="dxa"/>
            <w:tcBorders>
              <w:top w:val="nil"/>
              <w:left w:val="nil"/>
              <w:bottom w:val="nil"/>
              <w:right w:val="nil"/>
            </w:tcBorders>
            <w:hideMark/>
          </w:tcPr>
          <w:p w14:paraId="07306CC9" w14:textId="1FF10E61" w:rsidR="006F4D3A" w:rsidRPr="00C97EA9" w:rsidRDefault="006F4D3A" w:rsidP="0048674C">
            <w:pPr>
              <w:rPr>
                <w:sz w:val="18"/>
                <w:szCs w:val="24"/>
                <w:lang w:val="en-US"/>
              </w:rPr>
            </w:pPr>
            <w:r w:rsidRPr="00C97EA9">
              <w:rPr>
                <w:sz w:val="18"/>
                <w:lang w:val="en-US"/>
              </w:rPr>
              <w:t>0.044</w:t>
            </w:r>
          </w:p>
        </w:tc>
        <w:tc>
          <w:tcPr>
            <w:tcW w:w="2745" w:type="dxa"/>
            <w:tcBorders>
              <w:top w:val="nil"/>
              <w:left w:val="nil"/>
              <w:bottom w:val="nil"/>
              <w:right w:val="nil"/>
            </w:tcBorders>
            <w:hideMark/>
          </w:tcPr>
          <w:p w14:paraId="67CA1F94" w14:textId="77777777" w:rsidR="006F4D3A" w:rsidRPr="00C97EA9" w:rsidRDefault="006F4D3A" w:rsidP="0048674C">
            <w:pPr>
              <w:rPr>
                <w:sz w:val="18"/>
                <w:szCs w:val="24"/>
                <w:lang w:val="en-US"/>
              </w:rPr>
            </w:pPr>
            <w:r w:rsidRPr="00C97EA9">
              <w:rPr>
                <w:sz w:val="18"/>
                <w:lang w:val="en-US"/>
              </w:rPr>
              <w:t>EGFR interacts with phospholipase C-gamma</w:t>
            </w:r>
          </w:p>
        </w:tc>
        <w:tc>
          <w:tcPr>
            <w:tcW w:w="1595" w:type="dxa"/>
            <w:tcBorders>
              <w:top w:val="nil"/>
              <w:left w:val="nil"/>
              <w:bottom w:val="nil"/>
              <w:right w:val="nil"/>
            </w:tcBorders>
            <w:hideMark/>
          </w:tcPr>
          <w:p w14:paraId="502A5252" w14:textId="77777777" w:rsidR="006F4D3A" w:rsidRPr="00C97EA9" w:rsidRDefault="006F4D3A" w:rsidP="0048674C">
            <w:pPr>
              <w:rPr>
                <w:sz w:val="18"/>
                <w:szCs w:val="24"/>
                <w:lang w:val="en-US"/>
              </w:rPr>
            </w:pPr>
            <w:r w:rsidRPr="00C97EA9">
              <w:rPr>
                <w:sz w:val="18"/>
                <w:lang w:val="en-US"/>
              </w:rPr>
              <w:t>Reactome</w:t>
            </w:r>
          </w:p>
        </w:tc>
        <w:tc>
          <w:tcPr>
            <w:tcW w:w="3519" w:type="dxa"/>
            <w:tcBorders>
              <w:top w:val="nil"/>
              <w:left w:val="nil"/>
              <w:bottom w:val="nil"/>
              <w:right w:val="nil"/>
            </w:tcBorders>
            <w:hideMark/>
          </w:tcPr>
          <w:p w14:paraId="02A500AA" w14:textId="4F2012AA" w:rsidR="006F4D3A" w:rsidRPr="00C97EA9" w:rsidRDefault="006F4D3A" w:rsidP="0048674C">
            <w:pPr>
              <w:rPr>
                <w:sz w:val="18"/>
                <w:szCs w:val="24"/>
                <w:lang w:val="en-US"/>
              </w:rPr>
            </w:pPr>
            <w:r w:rsidRPr="00C97EA9">
              <w:rPr>
                <w:sz w:val="18"/>
                <w:lang w:val="en-US"/>
              </w:rPr>
              <w:t>CALM1, PRKCA, PRKCE, CAMK4, PRKAR2A, PRKAR1B, ITPR1, ADRBK1</w:t>
            </w:r>
          </w:p>
        </w:tc>
      </w:tr>
      <w:tr w:rsidR="005351AF" w:rsidRPr="00C97EA9" w14:paraId="42C0E273" w14:textId="77777777" w:rsidTr="007F329F">
        <w:tc>
          <w:tcPr>
            <w:tcW w:w="1213" w:type="dxa"/>
            <w:tcBorders>
              <w:top w:val="nil"/>
              <w:left w:val="nil"/>
              <w:bottom w:val="nil"/>
              <w:right w:val="nil"/>
            </w:tcBorders>
            <w:hideMark/>
          </w:tcPr>
          <w:p w14:paraId="06BF0D85" w14:textId="016030AD" w:rsidR="006F4D3A" w:rsidRPr="00C97EA9" w:rsidRDefault="006F4D3A" w:rsidP="0048674C">
            <w:pPr>
              <w:rPr>
                <w:sz w:val="18"/>
                <w:szCs w:val="24"/>
                <w:lang w:val="en-US"/>
              </w:rPr>
            </w:pPr>
            <w:r w:rsidRPr="00C97EA9">
              <w:rPr>
                <w:sz w:val="18"/>
                <w:lang w:val="en-US"/>
              </w:rPr>
              <w:t>0.044</w:t>
            </w:r>
          </w:p>
        </w:tc>
        <w:tc>
          <w:tcPr>
            <w:tcW w:w="2745" w:type="dxa"/>
            <w:tcBorders>
              <w:top w:val="nil"/>
              <w:left w:val="nil"/>
              <w:bottom w:val="nil"/>
              <w:right w:val="nil"/>
            </w:tcBorders>
            <w:hideMark/>
          </w:tcPr>
          <w:p w14:paraId="6A765240" w14:textId="77777777" w:rsidR="006F4D3A" w:rsidRPr="00C97EA9" w:rsidRDefault="006F4D3A" w:rsidP="0048674C">
            <w:pPr>
              <w:rPr>
                <w:sz w:val="18"/>
                <w:szCs w:val="24"/>
                <w:lang w:val="en-US"/>
              </w:rPr>
            </w:pPr>
            <w:r w:rsidRPr="00C97EA9">
              <w:rPr>
                <w:sz w:val="18"/>
                <w:lang w:val="en-US"/>
              </w:rPr>
              <w:t>PLCG1 events in ERBB2 signaling</w:t>
            </w:r>
          </w:p>
        </w:tc>
        <w:tc>
          <w:tcPr>
            <w:tcW w:w="1595" w:type="dxa"/>
            <w:tcBorders>
              <w:top w:val="nil"/>
              <w:left w:val="nil"/>
              <w:bottom w:val="nil"/>
              <w:right w:val="nil"/>
            </w:tcBorders>
            <w:hideMark/>
          </w:tcPr>
          <w:p w14:paraId="583E3E29" w14:textId="77777777" w:rsidR="006F4D3A" w:rsidRPr="00C97EA9" w:rsidRDefault="006F4D3A" w:rsidP="0048674C">
            <w:pPr>
              <w:rPr>
                <w:sz w:val="18"/>
                <w:szCs w:val="24"/>
                <w:lang w:val="en-US"/>
              </w:rPr>
            </w:pPr>
            <w:r w:rsidRPr="00C97EA9">
              <w:rPr>
                <w:sz w:val="18"/>
                <w:lang w:val="en-US"/>
              </w:rPr>
              <w:t>Reactome</w:t>
            </w:r>
          </w:p>
        </w:tc>
        <w:tc>
          <w:tcPr>
            <w:tcW w:w="3519" w:type="dxa"/>
            <w:tcBorders>
              <w:top w:val="nil"/>
              <w:left w:val="nil"/>
              <w:bottom w:val="nil"/>
              <w:right w:val="nil"/>
            </w:tcBorders>
            <w:hideMark/>
          </w:tcPr>
          <w:p w14:paraId="66E38DB9" w14:textId="1C61F801" w:rsidR="006F4D3A" w:rsidRPr="00C97EA9" w:rsidRDefault="006F4D3A" w:rsidP="0048674C">
            <w:pPr>
              <w:rPr>
                <w:sz w:val="18"/>
                <w:szCs w:val="24"/>
                <w:lang w:val="en-US"/>
              </w:rPr>
            </w:pPr>
            <w:r w:rsidRPr="00C97EA9">
              <w:rPr>
                <w:sz w:val="18"/>
                <w:lang w:val="en-US"/>
              </w:rPr>
              <w:t>CALM1, PRKCA, PRKCE, CAMK4, PRKAR2A, PRKAR1B, ITPR1, ADRBK1</w:t>
            </w:r>
          </w:p>
        </w:tc>
      </w:tr>
      <w:tr w:rsidR="005351AF" w:rsidRPr="00C97EA9" w14:paraId="70079665" w14:textId="77777777" w:rsidTr="007F329F">
        <w:tc>
          <w:tcPr>
            <w:tcW w:w="1213" w:type="dxa"/>
            <w:tcBorders>
              <w:top w:val="nil"/>
              <w:left w:val="nil"/>
              <w:bottom w:val="nil"/>
              <w:right w:val="nil"/>
            </w:tcBorders>
            <w:hideMark/>
          </w:tcPr>
          <w:p w14:paraId="7CBC335C" w14:textId="1B4D1809" w:rsidR="006F4D3A" w:rsidRPr="00C97EA9" w:rsidRDefault="006F4D3A" w:rsidP="0048674C">
            <w:pPr>
              <w:rPr>
                <w:rFonts w:ascii="Calibri" w:hAnsi="Calibri"/>
                <w:color w:val="000000"/>
                <w:sz w:val="18"/>
                <w:lang w:val="en-US"/>
              </w:rPr>
            </w:pPr>
            <w:r w:rsidRPr="00C97EA9">
              <w:rPr>
                <w:sz w:val="18"/>
                <w:lang w:val="en-US"/>
              </w:rPr>
              <w:t>0.044</w:t>
            </w:r>
          </w:p>
        </w:tc>
        <w:tc>
          <w:tcPr>
            <w:tcW w:w="2745" w:type="dxa"/>
            <w:tcBorders>
              <w:top w:val="nil"/>
              <w:left w:val="nil"/>
              <w:bottom w:val="nil"/>
              <w:right w:val="nil"/>
            </w:tcBorders>
            <w:hideMark/>
          </w:tcPr>
          <w:p w14:paraId="5B0B4B9A" w14:textId="77777777" w:rsidR="006F4D3A" w:rsidRPr="00C97EA9" w:rsidRDefault="006F4D3A" w:rsidP="0048674C">
            <w:pPr>
              <w:rPr>
                <w:sz w:val="18"/>
                <w:lang w:val="en-US"/>
              </w:rPr>
            </w:pPr>
            <w:r w:rsidRPr="00C97EA9">
              <w:rPr>
                <w:sz w:val="18"/>
                <w:lang w:val="en-US"/>
              </w:rPr>
              <w:t>Signaling by Ligand-Responsive EGFR Variants in Cancer</w:t>
            </w:r>
          </w:p>
          <w:p w14:paraId="5B604476" w14:textId="77777777" w:rsidR="006F4D3A" w:rsidRPr="00C97EA9" w:rsidRDefault="006F4D3A" w:rsidP="0048674C">
            <w:pPr>
              <w:rPr>
                <w:sz w:val="18"/>
                <w:lang w:val="en-US"/>
              </w:rPr>
            </w:pPr>
            <w:r w:rsidRPr="00C97EA9">
              <w:rPr>
                <w:sz w:val="18"/>
                <w:lang w:val="en-US"/>
              </w:rPr>
              <w:t>Signaling by EGFRvIII in Cancer</w:t>
            </w:r>
          </w:p>
          <w:p w14:paraId="172F43D4" w14:textId="77777777" w:rsidR="006F4D3A" w:rsidRPr="00C97EA9" w:rsidRDefault="006F4D3A" w:rsidP="0048674C">
            <w:pPr>
              <w:rPr>
                <w:sz w:val="18"/>
                <w:szCs w:val="24"/>
                <w:lang w:val="en-US"/>
              </w:rPr>
            </w:pPr>
            <w:r w:rsidRPr="00C97EA9">
              <w:rPr>
                <w:sz w:val="18"/>
                <w:lang w:val="en-US"/>
              </w:rPr>
              <w:t>Signaling by EGFR in Cancer</w:t>
            </w:r>
          </w:p>
        </w:tc>
        <w:tc>
          <w:tcPr>
            <w:tcW w:w="1595" w:type="dxa"/>
            <w:tcBorders>
              <w:top w:val="nil"/>
              <w:left w:val="nil"/>
              <w:bottom w:val="nil"/>
              <w:right w:val="nil"/>
            </w:tcBorders>
            <w:hideMark/>
          </w:tcPr>
          <w:p w14:paraId="0B49D125" w14:textId="77777777" w:rsidR="006F4D3A" w:rsidRPr="00C97EA9" w:rsidRDefault="006F4D3A" w:rsidP="0048674C">
            <w:pPr>
              <w:rPr>
                <w:sz w:val="18"/>
                <w:szCs w:val="24"/>
                <w:lang w:val="en-US"/>
              </w:rPr>
            </w:pPr>
            <w:r w:rsidRPr="00C97EA9">
              <w:rPr>
                <w:rFonts w:cstheme="minorHAnsi"/>
                <w:sz w:val="18"/>
                <w:szCs w:val="18"/>
                <w:lang w:val="en-US"/>
              </w:rPr>
              <w:t>Reactome</w:t>
            </w:r>
          </w:p>
        </w:tc>
        <w:tc>
          <w:tcPr>
            <w:tcW w:w="3519" w:type="dxa"/>
            <w:tcBorders>
              <w:top w:val="nil"/>
              <w:left w:val="nil"/>
              <w:bottom w:val="nil"/>
              <w:right w:val="nil"/>
            </w:tcBorders>
            <w:hideMark/>
          </w:tcPr>
          <w:p w14:paraId="29E9239A" w14:textId="79B583B2" w:rsidR="006F4D3A" w:rsidRPr="00C97EA9" w:rsidRDefault="006F4D3A" w:rsidP="0048674C">
            <w:pPr>
              <w:rPr>
                <w:sz w:val="18"/>
                <w:szCs w:val="24"/>
                <w:lang w:val="en-US"/>
              </w:rPr>
            </w:pPr>
            <w:r w:rsidRPr="00C97EA9">
              <w:rPr>
                <w:sz w:val="18"/>
                <w:lang w:val="en-US"/>
              </w:rPr>
              <w:t>ITPR1, CALM1, PRKCA, SH3KBP1, HRAS, RPS27A, PRKCE, CAMK4, CDC37, PRKAR2A, CDC42, PRKAR1B, ADAM17, YWHAB, STAM, ADRBK1, SH3GL2</w:t>
            </w:r>
          </w:p>
        </w:tc>
      </w:tr>
      <w:tr w:rsidR="005351AF" w:rsidRPr="00C97EA9" w14:paraId="5CA55AF0" w14:textId="77777777" w:rsidTr="007F329F">
        <w:tc>
          <w:tcPr>
            <w:tcW w:w="1213" w:type="dxa"/>
            <w:tcBorders>
              <w:top w:val="nil"/>
              <w:left w:val="nil"/>
              <w:bottom w:val="nil"/>
              <w:right w:val="nil"/>
            </w:tcBorders>
          </w:tcPr>
          <w:p w14:paraId="6E219D85" w14:textId="77777777" w:rsidR="0048674C" w:rsidRPr="00C97EA9" w:rsidRDefault="0048674C" w:rsidP="0048674C">
            <w:pPr>
              <w:rPr>
                <w:rFonts w:cstheme="minorHAnsi"/>
                <w:sz w:val="18"/>
                <w:szCs w:val="18"/>
                <w:lang w:val="en-US"/>
              </w:rPr>
            </w:pPr>
          </w:p>
        </w:tc>
        <w:tc>
          <w:tcPr>
            <w:tcW w:w="2745" w:type="dxa"/>
            <w:tcBorders>
              <w:top w:val="nil"/>
              <w:left w:val="nil"/>
              <w:bottom w:val="nil"/>
              <w:right w:val="nil"/>
            </w:tcBorders>
          </w:tcPr>
          <w:p w14:paraId="1AA4E8AF" w14:textId="77777777" w:rsidR="0048674C" w:rsidRPr="00C97EA9" w:rsidRDefault="0048674C" w:rsidP="0048674C">
            <w:pPr>
              <w:rPr>
                <w:rFonts w:cstheme="minorHAnsi"/>
                <w:sz w:val="18"/>
                <w:szCs w:val="18"/>
                <w:lang w:val="en-US"/>
              </w:rPr>
            </w:pPr>
          </w:p>
        </w:tc>
        <w:tc>
          <w:tcPr>
            <w:tcW w:w="1595" w:type="dxa"/>
            <w:tcBorders>
              <w:top w:val="nil"/>
              <w:left w:val="nil"/>
              <w:bottom w:val="nil"/>
              <w:right w:val="nil"/>
            </w:tcBorders>
          </w:tcPr>
          <w:p w14:paraId="437F54AB" w14:textId="77777777" w:rsidR="0048674C" w:rsidRPr="00C97EA9" w:rsidRDefault="0048674C" w:rsidP="0048674C">
            <w:pPr>
              <w:rPr>
                <w:rFonts w:cstheme="minorHAnsi"/>
                <w:sz w:val="18"/>
                <w:szCs w:val="18"/>
                <w:lang w:val="en-US"/>
              </w:rPr>
            </w:pPr>
          </w:p>
        </w:tc>
        <w:tc>
          <w:tcPr>
            <w:tcW w:w="3519" w:type="dxa"/>
            <w:tcBorders>
              <w:top w:val="nil"/>
              <w:left w:val="nil"/>
              <w:bottom w:val="nil"/>
              <w:right w:val="nil"/>
            </w:tcBorders>
          </w:tcPr>
          <w:p w14:paraId="06E00ED3" w14:textId="77777777" w:rsidR="0048674C" w:rsidRPr="00C97EA9" w:rsidRDefault="0048674C" w:rsidP="0048674C">
            <w:pPr>
              <w:rPr>
                <w:rFonts w:cstheme="minorHAnsi"/>
                <w:sz w:val="18"/>
                <w:szCs w:val="18"/>
                <w:lang w:val="en-US"/>
              </w:rPr>
            </w:pPr>
          </w:p>
        </w:tc>
      </w:tr>
      <w:tr w:rsidR="005351AF" w:rsidRPr="00C97EA9" w14:paraId="36C9DF07" w14:textId="77777777" w:rsidTr="007F329F">
        <w:trPr>
          <w:trHeight w:val="284"/>
        </w:trPr>
        <w:tc>
          <w:tcPr>
            <w:tcW w:w="9072" w:type="dxa"/>
            <w:gridSpan w:val="4"/>
            <w:tcBorders>
              <w:top w:val="nil"/>
              <w:left w:val="nil"/>
              <w:bottom w:val="nil"/>
              <w:right w:val="nil"/>
            </w:tcBorders>
            <w:hideMark/>
          </w:tcPr>
          <w:p w14:paraId="4E9EA26C" w14:textId="77777777" w:rsidR="0048674C" w:rsidRPr="00C97EA9" w:rsidRDefault="0048674C" w:rsidP="0048674C">
            <w:pPr>
              <w:jc w:val="center"/>
              <w:rPr>
                <w:rFonts w:cstheme="minorHAnsi"/>
                <w:sz w:val="18"/>
                <w:szCs w:val="18"/>
                <w:lang w:val="en-US"/>
              </w:rPr>
            </w:pPr>
            <w:r w:rsidRPr="00C97EA9">
              <w:rPr>
                <w:rFonts w:cstheme="minorHAnsi"/>
                <w:i/>
                <w:sz w:val="18"/>
                <w:szCs w:val="18"/>
                <w:lang w:val="en-US"/>
              </w:rPr>
              <w:t>8 weeks after SE</w:t>
            </w:r>
          </w:p>
        </w:tc>
      </w:tr>
      <w:tr w:rsidR="005351AF" w:rsidRPr="00C97EA9" w14:paraId="2BA64E7C" w14:textId="77777777" w:rsidTr="007F329F">
        <w:tc>
          <w:tcPr>
            <w:tcW w:w="1213" w:type="dxa"/>
            <w:tcBorders>
              <w:top w:val="nil"/>
              <w:left w:val="nil"/>
              <w:bottom w:val="nil"/>
              <w:right w:val="nil"/>
            </w:tcBorders>
            <w:hideMark/>
          </w:tcPr>
          <w:p w14:paraId="797DE88E" w14:textId="71C6D750" w:rsidR="006F4D3A" w:rsidRPr="00C97EA9" w:rsidRDefault="006F4D3A" w:rsidP="0048674C">
            <w:pPr>
              <w:rPr>
                <w:sz w:val="18"/>
                <w:szCs w:val="24"/>
                <w:lang w:val="en-US"/>
              </w:rPr>
            </w:pPr>
            <w:r w:rsidRPr="00C97EA9">
              <w:rPr>
                <w:sz w:val="18"/>
                <w:lang w:val="en-US"/>
              </w:rPr>
              <w:t>0.004</w:t>
            </w:r>
          </w:p>
        </w:tc>
        <w:tc>
          <w:tcPr>
            <w:tcW w:w="2745" w:type="dxa"/>
            <w:tcBorders>
              <w:top w:val="nil"/>
              <w:left w:val="nil"/>
              <w:bottom w:val="nil"/>
              <w:right w:val="nil"/>
            </w:tcBorders>
            <w:hideMark/>
          </w:tcPr>
          <w:p w14:paraId="6E4F87B2" w14:textId="77777777" w:rsidR="006F4D3A" w:rsidRPr="00C97EA9" w:rsidRDefault="006F4D3A" w:rsidP="0048674C">
            <w:pPr>
              <w:rPr>
                <w:sz w:val="18"/>
                <w:szCs w:val="24"/>
                <w:lang w:val="en-US"/>
              </w:rPr>
            </w:pPr>
            <w:r w:rsidRPr="00C97EA9">
              <w:rPr>
                <w:sz w:val="18"/>
                <w:lang w:val="en-US"/>
              </w:rPr>
              <w:t>Lipoprotein metabolism</w:t>
            </w:r>
          </w:p>
        </w:tc>
        <w:tc>
          <w:tcPr>
            <w:tcW w:w="1595" w:type="dxa"/>
            <w:tcBorders>
              <w:top w:val="nil"/>
              <w:left w:val="nil"/>
              <w:bottom w:val="nil"/>
              <w:right w:val="nil"/>
            </w:tcBorders>
            <w:hideMark/>
          </w:tcPr>
          <w:p w14:paraId="7C159818" w14:textId="77777777" w:rsidR="006F4D3A" w:rsidRPr="00C97EA9" w:rsidRDefault="006F4D3A" w:rsidP="0048674C">
            <w:pPr>
              <w:rPr>
                <w:sz w:val="18"/>
                <w:szCs w:val="24"/>
                <w:lang w:val="en-US"/>
              </w:rPr>
            </w:pPr>
            <w:r w:rsidRPr="00C97EA9">
              <w:rPr>
                <w:sz w:val="18"/>
                <w:lang w:val="en-US"/>
              </w:rPr>
              <w:t>Reactome</w:t>
            </w:r>
          </w:p>
        </w:tc>
        <w:tc>
          <w:tcPr>
            <w:tcW w:w="3519" w:type="dxa"/>
            <w:tcBorders>
              <w:top w:val="nil"/>
              <w:left w:val="nil"/>
              <w:bottom w:val="nil"/>
              <w:right w:val="nil"/>
            </w:tcBorders>
            <w:hideMark/>
          </w:tcPr>
          <w:p w14:paraId="6378C83A" w14:textId="522B46CC" w:rsidR="006F4D3A" w:rsidRPr="00C97EA9" w:rsidRDefault="006F4D3A" w:rsidP="0048674C">
            <w:pPr>
              <w:rPr>
                <w:sz w:val="18"/>
                <w:szCs w:val="24"/>
                <w:lang w:val="en-US"/>
              </w:rPr>
            </w:pPr>
            <w:r w:rsidRPr="00C97EA9">
              <w:rPr>
                <w:sz w:val="18"/>
                <w:lang w:val="en-US"/>
              </w:rPr>
              <w:t>P4HB, APOE, ALB</w:t>
            </w:r>
          </w:p>
        </w:tc>
      </w:tr>
      <w:tr w:rsidR="005351AF" w:rsidRPr="00C97EA9" w14:paraId="29FA6049" w14:textId="77777777" w:rsidTr="007F329F">
        <w:tc>
          <w:tcPr>
            <w:tcW w:w="1213" w:type="dxa"/>
            <w:tcBorders>
              <w:top w:val="nil"/>
              <w:left w:val="nil"/>
              <w:bottom w:val="nil"/>
              <w:right w:val="nil"/>
            </w:tcBorders>
            <w:hideMark/>
          </w:tcPr>
          <w:p w14:paraId="261DB6BA" w14:textId="336D5C0F" w:rsidR="006F4D3A" w:rsidRPr="00C97EA9" w:rsidRDefault="006F4D3A" w:rsidP="0048674C">
            <w:pPr>
              <w:rPr>
                <w:sz w:val="18"/>
                <w:szCs w:val="24"/>
                <w:lang w:val="en-US"/>
              </w:rPr>
            </w:pPr>
            <w:r w:rsidRPr="00C97EA9">
              <w:rPr>
                <w:sz w:val="18"/>
                <w:lang w:val="en-US"/>
              </w:rPr>
              <w:t>0.023</w:t>
            </w:r>
          </w:p>
        </w:tc>
        <w:tc>
          <w:tcPr>
            <w:tcW w:w="2745" w:type="dxa"/>
            <w:tcBorders>
              <w:top w:val="nil"/>
              <w:left w:val="nil"/>
              <w:bottom w:val="nil"/>
              <w:right w:val="nil"/>
            </w:tcBorders>
            <w:hideMark/>
          </w:tcPr>
          <w:p w14:paraId="5CF7C294" w14:textId="77777777" w:rsidR="006F4D3A" w:rsidRPr="00C97EA9" w:rsidRDefault="006F4D3A" w:rsidP="0048674C">
            <w:pPr>
              <w:rPr>
                <w:sz w:val="18"/>
                <w:szCs w:val="24"/>
                <w:lang w:val="en-US"/>
              </w:rPr>
            </w:pPr>
            <w:r w:rsidRPr="00C97EA9">
              <w:rPr>
                <w:sz w:val="18"/>
                <w:lang w:val="en-US"/>
              </w:rPr>
              <w:t>Basigin interactions</w:t>
            </w:r>
          </w:p>
        </w:tc>
        <w:tc>
          <w:tcPr>
            <w:tcW w:w="1595" w:type="dxa"/>
            <w:tcBorders>
              <w:top w:val="nil"/>
              <w:left w:val="nil"/>
              <w:bottom w:val="nil"/>
              <w:right w:val="nil"/>
            </w:tcBorders>
            <w:hideMark/>
          </w:tcPr>
          <w:p w14:paraId="27F08CC5" w14:textId="77777777" w:rsidR="006F4D3A" w:rsidRPr="00C97EA9" w:rsidRDefault="006F4D3A" w:rsidP="0048674C">
            <w:pPr>
              <w:rPr>
                <w:sz w:val="18"/>
                <w:szCs w:val="24"/>
                <w:lang w:val="en-US"/>
              </w:rPr>
            </w:pPr>
            <w:r w:rsidRPr="00C97EA9">
              <w:rPr>
                <w:sz w:val="18"/>
                <w:lang w:val="en-US"/>
              </w:rPr>
              <w:t>Reactome</w:t>
            </w:r>
          </w:p>
        </w:tc>
        <w:tc>
          <w:tcPr>
            <w:tcW w:w="3519" w:type="dxa"/>
            <w:tcBorders>
              <w:top w:val="nil"/>
              <w:left w:val="nil"/>
              <w:bottom w:val="nil"/>
              <w:right w:val="nil"/>
            </w:tcBorders>
            <w:hideMark/>
          </w:tcPr>
          <w:p w14:paraId="525535B6" w14:textId="0C29E846" w:rsidR="006F4D3A" w:rsidRPr="00C97EA9" w:rsidRDefault="006F4D3A" w:rsidP="0048674C">
            <w:pPr>
              <w:rPr>
                <w:sz w:val="18"/>
                <w:szCs w:val="24"/>
                <w:lang w:val="en-US"/>
              </w:rPr>
            </w:pPr>
            <w:r w:rsidRPr="00C97EA9">
              <w:rPr>
                <w:sz w:val="18"/>
                <w:lang w:val="en-US"/>
              </w:rPr>
              <w:t>SLC3A2, SLC16A1, ITGB1, ATP1B3, MAG</w:t>
            </w:r>
          </w:p>
        </w:tc>
      </w:tr>
      <w:tr w:rsidR="008737B3" w:rsidRPr="00C97EA9" w14:paraId="294949AA" w14:textId="77777777" w:rsidTr="0048674C">
        <w:tc>
          <w:tcPr>
            <w:tcW w:w="1213" w:type="dxa"/>
            <w:tcBorders>
              <w:top w:val="nil"/>
              <w:left w:val="nil"/>
              <w:bottom w:val="single" w:sz="4" w:space="0" w:color="auto"/>
              <w:right w:val="nil"/>
            </w:tcBorders>
            <w:hideMark/>
          </w:tcPr>
          <w:p w14:paraId="054C89D8" w14:textId="6B8CA229" w:rsidR="006F4D3A" w:rsidRPr="00C97EA9" w:rsidRDefault="006F4D3A" w:rsidP="0048674C">
            <w:pPr>
              <w:rPr>
                <w:sz w:val="18"/>
                <w:szCs w:val="24"/>
                <w:lang w:val="en-US"/>
              </w:rPr>
            </w:pPr>
            <w:r w:rsidRPr="00C97EA9">
              <w:rPr>
                <w:sz w:val="18"/>
                <w:lang w:val="en-US"/>
              </w:rPr>
              <w:t>0.027</w:t>
            </w:r>
          </w:p>
        </w:tc>
        <w:tc>
          <w:tcPr>
            <w:tcW w:w="2745" w:type="dxa"/>
            <w:tcBorders>
              <w:top w:val="nil"/>
              <w:left w:val="nil"/>
              <w:bottom w:val="single" w:sz="4" w:space="0" w:color="auto"/>
              <w:right w:val="nil"/>
            </w:tcBorders>
            <w:hideMark/>
          </w:tcPr>
          <w:p w14:paraId="6450D538" w14:textId="77777777" w:rsidR="006F4D3A" w:rsidRPr="00C97EA9" w:rsidRDefault="006F4D3A" w:rsidP="0048674C">
            <w:pPr>
              <w:rPr>
                <w:sz w:val="18"/>
                <w:szCs w:val="24"/>
                <w:lang w:val="en-US"/>
              </w:rPr>
            </w:pPr>
            <w:r w:rsidRPr="00C97EA9">
              <w:rPr>
                <w:sz w:val="18"/>
                <w:lang w:val="en-US"/>
              </w:rPr>
              <w:t>HDL-mediated lipid transport</w:t>
            </w:r>
          </w:p>
        </w:tc>
        <w:tc>
          <w:tcPr>
            <w:tcW w:w="1595" w:type="dxa"/>
            <w:tcBorders>
              <w:top w:val="nil"/>
              <w:left w:val="nil"/>
              <w:bottom w:val="single" w:sz="4" w:space="0" w:color="auto"/>
              <w:right w:val="nil"/>
            </w:tcBorders>
            <w:hideMark/>
          </w:tcPr>
          <w:p w14:paraId="0C10B690" w14:textId="77777777" w:rsidR="006F4D3A" w:rsidRPr="00C97EA9" w:rsidRDefault="006F4D3A" w:rsidP="0048674C">
            <w:pPr>
              <w:rPr>
                <w:sz w:val="18"/>
                <w:szCs w:val="24"/>
                <w:lang w:val="en-US"/>
              </w:rPr>
            </w:pPr>
            <w:r w:rsidRPr="00C97EA9">
              <w:rPr>
                <w:sz w:val="18"/>
                <w:lang w:val="en-US"/>
              </w:rPr>
              <w:t>Reactome</w:t>
            </w:r>
          </w:p>
        </w:tc>
        <w:tc>
          <w:tcPr>
            <w:tcW w:w="3519" w:type="dxa"/>
            <w:tcBorders>
              <w:top w:val="nil"/>
              <w:left w:val="nil"/>
              <w:bottom w:val="single" w:sz="4" w:space="0" w:color="auto"/>
              <w:right w:val="nil"/>
            </w:tcBorders>
            <w:hideMark/>
          </w:tcPr>
          <w:p w14:paraId="78387765" w14:textId="79B744C5" w:rsidR="006F4D3A" w:rsidRPr="00C97EA9" w:rsidRDefault="006F4D3A" w:rsidP="0048674C">
            <w:pPr>
              <w:rPr>
                <w:sz w:val="18"/>
                <w:szCs w:val="24"/>
                <w:lang w:val="en-US"/>
              </w:rPr>
            </w:pPr>
            <w:r w:rsidRPr="00C97EA9">
              <w:rPr>
                <w:sz w:val="18"/>
                <w:lang w:val="en-US"/>
              </w:rPr>
              <w:t>APOE, ALB</w:t>
            </w:r>
          </w:p>
        </w:tc>
      </w:tr>
    </w:tbl>
    <w:p w14:paraId="575A76B4" w14:textId="77777777" w:rsidR="00607EDE" w:rsidRPr="00C97EA9" w:rsidRDefault="00607EDE" w:rsidP="00607EDE">
      <w:pPr>
        <w:jc w:val="both"/>
        <w:rPr>
          <w:rFonts w:eastAsia="Calibri"/>
          <w:sz w:val="20"/>
          <w:lang w:val="en-US"/>
        </w:rPr>
      </w:pPr>
      <w:r w:rsidRPr="00C97EA9">
        <w:rPr>
          <w:rFonts w:eastAsia="Calibri"/>
          <w:sz w:val="20"/>
          <w:lang w:val="en-US"/>
        </w:rPr>
        <w:t>ConsensusPathDB overrepresentation tool was used for pathway enrichment analysis. All pathways with a p-value &lt; 0.05 and at least two overlap members were considered for further analysis.</w:t>
      </w:r>
    </w:p>
    <w:p w14:paraId="651FAE2A" w14:textId="77777777" w:rsidR="00BB650F" w:rsidRPr="00C97EA9" w:rsidRDefault="00BB650F" w:rsidP="00BB650F">
      <w:pPr>
        <w:spacing w:before="100" w:beforeAutospacing="1" w:line="480" w:lineRule="auto"/>
        <w:jc w:val="both"/>
        <w:rPr>
          <w:rFonts w:eastAsia="Calibri"/>
          <w:lang w:val="en-US"/>
        </w:rPr>
      </w:pPr>
    </w:p>
    <w:p w14:paraId="59489210" w14:textId="77777777" w:rsidR="00E8291B" w:rsidRPr="00C97EA9" w:rsidRDefault="00E8291B">
      <w:pPr>
        <w:rPr>
          <w:rFonts w:eastAsia="Calibri"/>
          <w:lang w:val="en-US"/>
        </w:rPr>
      </w:pPr>
    </w:p>
    <w:p w14:paraId="3B8F65E4" w14:textId="77777777" w:rsidR="001D25C7" w:rsidRPr="00C97EA9" w:rsidRDefault="001D25C7">
      <w:pPr>
        <w:rPr>
          <w:rFonts w:eastAsia="Calibri"/>
          <w:lang w:val="en-US"/>
        </w:rPr>
      </w:pPr>
    </w:p>
    <w:p w14:paraId="7DABD8E5" w14:textId="77777777" w:rsidR="001D25C7" w:rsidRPr="00C97EA9" w:rsidRDefault="001D25C7">
      <w:pPr>
        <w:rPr>
          <w:rFonts w:eastAsia="Calibri"/>
          <w:lang w:val="en-US"/>
        </w:rPr>
      </w:pPr>
      <w:r w:rsidRPr="00C97EA9">
        <w:rPr>
          <w:rFonts w:eastAsia="Calibri"/>
          <w:lang w:val="en-US"/>
        </w:rPr>
        <w:br w:type="page"/>
      </w:r>
    </w:p>
    <w:p w14:paraId="4F768E7A" w14:textId="77777777" w:rsidR="001D25C7" w:rsidRPr="00C97EA9" w:rsidRDefault="001D25C7">
      <w:pPr>
        <w:rPr>
          <w:rFonts w:eastAsia="Calibri"/>
          <w:lang w:val="en-US"/>
        </w:rPr>
        <w:sectPr w:rsidR="001D25C7" w:rsidRPr="00C97EA9" w:rsidSect="004E1208">
          <w:footerReference w:type="default" r:id="rId9"/>
          <w:pgSz w:w="11906" w:h="16838"/>
          <w:pgMar w:top="1418" w:right="1418" w:bottom="1134" w:left="1418" w:header="709" w:footer="709" w:gutter="0"/>
          <w:cols w:space="708"/>
          <w:docGrid w:linePitch="360"/>
        </w:sectPr>
      </w:pPr>
    </w:p>
    <w:p w14:paraId="0C590F51" w14:textId="26BFF99B" w:rsidR="001D25C7" w:rsidRPr="00C97EA9" w:rsidRDefault="001D25C7" w:rsidP="001D25C7">
      <w:r w:rsidRPr="00C97EA9">
        <w:t xml:space="preserve">Table 13: Comparison of results with published proteomics studies.  </w:t>
      </w:r>
    </w:p>
    <w:p w14:paraId="4FAD5238" w14:textId="77777777" w:rsidR="001D25C7" w:rsidRPr="00C97EA9" w:rsidRDefault="001D25C7" w:rsidP="001D25C7"/>
    <w:tbl>
      <w:tblPr>
        <w:tblW w:w="14420" w:type="dxa"/>
        <w:tblInd w:w="108" w:type="dxa"/>
        <w:tblLook w:val="04A0" w:firstRow="1" w:lastRow="0" w:firstColumn="1" w:lastColumn="0" w:noHBand="0" w:noVBand="1"/>
      </w:tblPr>
      <w:tblGrid>
        <w:gridCol w:w="1420"/>
        <w:gridCol w:w="1300"/>
        <w:gridCol w:w="1300"/>
        <w:gridCol w:w="1300"/>
        <w:gridCol w:w="1300"/>
        <w:gridCol w:w="1300"/>
        <w:gridCol w:w="1300"/>
        <w:gridCol w:w="1300"/>
        <w:gridCol w:w="1300"/>
        <w:gridCol w:w="1300"/>
        <w:gridCol w:w="1300"/>
      </w:tblGrid>
      <w:tr w:rsidR="001D25C7" w:rsidRPr="00C97EA9" w14:paraId="06B262E5" w14:textId="77777777" w:rsidTr="006D319A">
        <w:trPr>
          <w:trHeight w:val="600"/>
        </w:trPr>
        <w:tc>
          <w:tcPr>
            <w:tcW w:w="1420" w:type="dxa"/>
            <w:tcBorders>
              <w:top w:val="nil"/>
              <w:left w:val="nil"/>
              <w:bottom w:val="nil"/>
              <w:right w:val="nil"/>
            </w:tcBorders>
            <w:shd w:val="clear" w:color="auto" w:fill="auto"/>
            <w:noWrap/>
            <w:vAlign w:val="bottom"/>
            <w:hideMark/>
          </w:tcPr>
          <w:p w14:paraId="4738063C" w14:textId="77777777" w:rsidR="001D25C7" w:rsidRPr="00C97EA9" w:rsidRDefault="001D25C7" w:rsidP="006D319A">
            <w:pPr>
              <w:rPr>
                <w:lang w:eastAsia="en-GB"/>
              </w:rPr>
            </w:pPr>
          </w:p>
        </w:tc>
        <w:tc>
          <w:tcPr>
            <w:tcW w:w="1300" w:type="dxa"/>
            <w:tcBorders>
              <w:top w:val="nil"/>
              <w:left w:val="nil"/>
              <w:bottom w:val="single" w:sz="4" w:space="0" w:color="auto"/>
              <w:right w:val="nil"/>
            </w:tcBorders>
            <w:shd w:val="clear" w:color="auto" w:fill="auto"/>
            <w:vAlign w:val="bottom"/>
            <w:hideMark/>
          </w:tcPr>
          <w:p w14:paraId="4B54081C" w14:textId="78BAAFEF" w:rsidR="001D25C7" w:rsidRPr="00C97EA9" w:rsidRDefault="001D25C7" w:rsidP="00DA74B9">
            <w:pPr>
              <w:jc w:val="center"/>
              <w:rPr>
                <w:i/>
                <w:iCs/>
                <w:color w:val="000000"/>
                <w:lang w:eastAsia="en-GB"/>
              </w:rPr>
            </w:pPr>
            <w:r w:rsidRPr="00C97EA9">
              <w:rPr>
                <w:i/>
                <w:iCs/>
                <w:color w:val="000000"/>
                <w:lang w:eastAsia="en-GB"/>
              </w:rPr>
              <w:t>Bitsika et al. 2016</w:t>
            </w:r>
            <w:r w:rsidR="00DA74B9" w:rsidRPr="00C97EA9">
              <w:rPr>
                <w:i/>
                <w:iCs/>
                <w:color w:val="000000"/>
                <w:lang w:eastAsia="en-GB"/>
              </w:rPr>
              <w:t xml:space="preserve"> </w:t>
            </w:r>
            <w:r w:rsidR="00DA74B9" w:rsidRPr="00C97EA9">
              <w:rPr>
                <w:i/>
                <w:iCs/>
                <w:color w:val="000000"/>
                <w:lang w:eastAsia="en-GB"/>
              </w:rPr>
              <w:fldChar w:fldCharType="begin">
                <w:fldData xml:space="preserve">PEVuZE5vdGU+PENpdGUgRXhjbHVkZUF1dGg9IjEiIEV4Y2x1ZGVZZWFyPSIxIiBIaWRkZW49IjEi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</w:fldData>
              </w:fldChar>
            </w:r>
            <w:r w:rsidR="00DA74B9" w:rsidRPr="00C97EA9">
              <w:rPr>
                <w:i/>
                <w:iCs/>
                <w:color w:val="000000"/>
                <w:lang w:eastAsia="en-GB"/>
              </w:rPr>
              <w:instrText xml:space="preserve"> ADDIN EN.CITE </w:instrText>
            </w:r>
            <w:r w:rsidR="00DA74B9" w:rsidRPr="00C97EA9">
              <w:rPr>
                <w:i/>
                <w:iCs/>
                <w:color w:val="000000"/>
                <w:lang w:eastAsia="en-GB"/>
              </w:rPr>
              <w:fldChar w:fldCharType="begin">
                <w:fldData xml:space="preserve">PEVuZE5vdGU+PENpdGUgRXhjbHVkZUF1dGg9IjEiIEV4Y2x1ZGVZZWFyPSIxIiBIaWRkZW49IjEi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</w:fldData>
              </w:fldChar>
            </w:r>
            <w:r w:rsidR="00DA74B9" w:rsidRPr="00C97EA9">
              <w:rPr>
                <w:i/>
                <w:iCs/>
                <w:color w:val="000000"/>
                <w:lang w:eastAsia="en-GB"/>
              </w:rPr>
              <w:instrText xml:space="preserve"> ADDIN EN.CITE.DATA </w:instrText>
            </w:r>
            <w:r w:rsidR="00DA74B9" w:rsidRPr="00C97EA9">
              <w:rPr>
                <w:i/>
                <w:iCs/>
                <w:color w:val="000000"/>
                <w:lang w:eastAsia="en-GB"/>
              </w:rPr>
            </w:r>
            <w:r w:rsidR="00DA74B9" w:rsidRPr="00C97EA9">
              <w:rPr>
                <w:i/>
                <w:iCs/>
                <w:color w:val="000000"/>
                <w:lang w:eastAsia="en-GB"/>
              </w:rPr>
              <w:fldChar w:fldCharType="end"/>
            </w:r>
            <w:r w:rsidR="00DA74B9" w:rsidRPr="00C97EA9">
              <w:rPr>
                <w:i/>
                <w:iCs/>
                <w:color w:val="000000"/>
                <w:lang w:eastAsia="en-GB"/>
              </w:rPr>
            </w:r>
            <w:r w:rsidR="00DA74B9" w:rsidRPr="00C97EA9">
              <w:rPr>
                <w:i/>
                <w:iCs/>
                <w:color w:val="000000"/>
                <w:lang w:eastAsia="en-GB"/>
              </w:rPr>
              <w:fldChar w:fldCharType="end"/>
            </w:r>
          </w:p>
        </w:tc>
        <w:tc>
          <w:tcPr>
            <w:tcW w:w="1300" w:type="dxa"/>
            <w:tcBorders>
              <w:top w:val="nil"/>
              <w:left w:val="nil"/>
              <w:bottom w:val="single" w:sz="4" w:space="0" w:color="auto"/>
              <w:right w:val="nil"/>
            </w:tcBorders>
            <w:shd w:val="clear" w:color="auto" w:fill="auto"/>
            <w:vAlign w:val="bottom"/>
            <w:hideMark/>
          </w:tcPr>
          <w:p w14:paraId="71C7EB9E" w14:textId="77777777" w:rsidR="001D25C7" w:rsidRPr="00C97EA9" w:rsidRDefault="001D25C7" w:rsidP="006D319A">
            <w:pPr>
              <w:jc w:val="center"/>
              <w:rPr>
                <w:i/>
                <w:iCs/>
                <w:color w:val="000000"/>
                <w:lang w:eastAsia="en-GB"/>
              </w:rPr>
            </w:pPr>
            <w:r w:rsidRPr="00C97EA9">
              <w:rPr>
                <w:i/>
                <w:iCs/>
                <w:color w:val="000000"/>
                <w:lang w:eastAsia="en-GB"/>
              </w:rPr>
              <w:t>Bitsika et al. 2016</w:t>
            </w:r>
          </w:p>
        </w:tc>
        <w:tc>
          <w:tcPr>
            <w:tcW w:w="1300" w:type="dxa"/>
            <w:tcBorders>
              <w:top w:val="nil"/>
              <w:left w:val="nil"/>
              <w:bottom w:val="single" w:sz="4" w:space="0" w:color="auto"/>
              <w:right w:val="nil"/>
            </w:tcBorders>
            <w:shd w:val="clear" w:color="auto" w:fill="auto"/>
            <w:vAlign w:val="bottom"/>
            <w:hideMark/>
          </w:tcPr>
          <w:p w14:paraId="1DA6F740" w14:textId="77777777" w:rsidR="001D25C7" w:rsidRPr="00C97EA9" w:rsidRDefault="001D25C7" w:rsidP="006D319A">
            <w:pPr>
              <w:jc w:val="center"/>
              <w:rPr>
                <w:i/>
                <w:iCs/>
                <w:color w:val="000000"/>
                <w:lang w:eastAsia="en-GB"/>
              </w:rPr>
            </w:pPr>
            <w:r w:rsidRPr="00C97EA9">
              <w:rPr>
                <w:i/>
                <w:iCs/>
                <w:color w:val="000000"/>
                <w:lang w:eastAsia="en-GB"/>
              </w:rPr>
              <w:t>Bitsika et al. 2016</w:t>
            </w:r>
          </w:p>
        </w:tc>
        <w:tc>
          <w:tcPr>
            <w:tcW w:w="1300" w:type="dxa"/>
            <w:tcBorders>
              <w:top w:val="nil"/>
              <w:left w:val="nil"/>
              <w:bottom w:val="single" w:sz="4" w:space="0" w:color="auto"/>
              <w:right w:val="nil"/>
            </w:tcBorders>
            <w:shd w:val="clear" w:color="auto" w:fill="auto"/>
            <w:vAlign w:val="bottom"/>
            <w:hideMark/>
          </w:tcPr>
          <w:p w14:paraId="296806A0" w14:textId="3082FEE6" w:rsidR="001D25C7" w:rsidRPr="00C97EA9" w:rsidRDefault="001D25C7" w:rsidP="00DA74B9">
            <w:pPr>
              <w:jc w:val="center"/>
              <w:rPr>
                <w:i/>
                <w:iCs/>
                <w:color w:val="000000"/>
                <w:lang w:eastAsia="en-GB"/>
              </w:rPr>
            </w:pPr>
            <w:r w:rsidRPr="00C97EA9">
              <w:rPr>
                <w:i/>
                <w:iCs/>
                <w:color w:val="000000"/>
                <w:lang w:eastAsia="en-GB"/>
              </w:rPr>
              <w:t>Greene et al. 2007</w:t>
            </w:r>
            <w:r w:rsidR="00DA74B9" w:rsidRPr="00C97EA9">
              <w:rPr>
                <w:i/>
                <w:iCs/>
                <w:color w:val="000000"/>
                <w:lang w:eastAsia="en-GB"/>
              </w:rPr>
              <w:t xml:space="preserve"> </w:t>
            </w:r>
            <w:r w:rsidR="00DA74B9" w:rsidRPr="00C97EA9">
              <w:rPr>
                <w:i/>
                <w:iCs/>
                <w:color w:val="000000"/>
                <w:lang w:eastAsia="en-GB"/>
              </w:rPr>
              <w:fldChar w:fldCharType="begin">
                <w:fldData xml:space="preserve">PEVuZE5vdGU+PENpdGUgRXhjbHVkZUF1dGg9IjEiIEV4Y2x1ZGVZZWFyPSIxIiBIaWRkZW49IjEi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</w:fldData>
              </w:fldChar>
            </w:r>
            <w:r w:rsidR="00DA74B9" w:rsidRPr="00C97EA9">
              <w:rPr>
                <w:i/>
                <w:iCs/>
                <w:color w:val="000000"/>
                <w:lang w:eastAsia="en-GB"/>
              </w:rPr>
              <w:instrText xml:space="preserve"> ADDIN EN.CITE </w:instrText>
            </w:r>
            <w:r w:rsidR="00DA74B9" w:rsidRPr="00C97EA9">
              <w:rPr>
                <w:i/>
                <w:iCs/>
                <w:color w:val="000000"/>
                <w:lang w:eastAsia="en-GB"/>
              </w:rPr>
              <w:fldChar w:fldCharType="begin">
                <w:fldData xml:space="preserve">PEVuZE5vdGU+PENpdGUgRXhjbHVkZUF1dGg9IjEiIEV4Y2x1ZGVZZWFyPSIxIiBIaWRkZW49IjEi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</w:fldData>
              </w:fldChar>
            </w:r>
            <w:r w:rsidR="00DA74B9" w:rsidRPr="00C97EA9">
              <w:rPr>
                <w:i/>
                <w:iCs/>
                <w:color w:val="000000"/>
                <w:lang w:eastAsia="en-GB"/>
              </w:rPr>
              <w:instrText xml:space="preserve"> ADDIN EN.CITE.DATA </w:instrText>
            </w:r>
            <w:r w:rsidR="00DA74B9" w:rsidRPr="00C97EA9">
              <w:rPr>
                <w:i/>
                <w:iCs/>
                <w:color w:val="000000"/>
                <w:lang w:eastAsia="en-GB"/>
              </w:rPr>
            </w:r>
            <w:r w:rsidR="00DA74B9" w:rsidRPr="00C97EA9">
              <w:rPr>
                <w:i/>
                <w:iCs/>
                <w:color w:val="000000"/>
                <w:lang w:eastAsia="en-GB"/>
              </w:rPr>
              <w:fldChar w:fldCharType="end"/>
            </w:r>
            <w:r w:rsidR="00DA74B9" w:rsidRPr="00C97EA9">
              <w:rPr>
                <w:i/>
                <w:iCs/>
                <w:color w:val="000000"/>
                <w:lang w:eastAsia="en-GB"/>
              </w:rPr>
            </w:r>
            <w:r w:rsidR="00DA74B9" w:rsidRPr="00C97EA9">
              <w:rPr>
                <w:i/>
                <w:iCs/>
                <w:color w:val="000000"/>
                <w:lang w:eastAsia="en-GB"/>
              </w:rPr>
              <w:fldChar w:fldCharType="end"/>
            </w:r>
          </w:p>
        </w:tc>
        <w:tc>
          <w:tcPr>
            <w:tcW w:w="1300" w:type="dxa"/>
            <w:tcBorders>
              <w:top w:val="nil"/>
              <w:left w:val="nil"/>
              <w:bottom w:val="single" w:sz="4" w:space="0" w:color="auto"/>
              <w:right w:val="nil"/>
            </w:tcBorders>
            <w:shd w:val="clear" w:color="auto" w:fill="auto"/>
            <w:vAlign w:val="bottom"/>
            <w:hideMark/>
          </w:tcPr>
          <w:p w14:paraId="16D300B1" w14:textId="0CB9D864" w:rsidR="001D25C7" w:rsidRPr="00C97EA9" w:rsidRDefault="001D25C7" w:rsidP="00DA74B9">
            <w:pPr>
              <w:jc w:val="center"/>
              <w:rPr>
                <w:i/>
                <w:iCs/>
                <w:color w:val="000000"/>
                <w:lang w:eastAsia="en-GB"/>
              </w:rPr>
            </w:pPr>
            <w:r w:rsidRPr="00C97EA9">
              <w:rPr>
                <w:i/>
                <w:iCs/>
                <w:color w:val="000000"/>
                <w:lang w:eastAsia="en-GB"/>
              </w:rPr>
              <w:t>Li et al.    2010</w:t>
            </w:r>
            <w:r w:rsidR="00DA74B9" w:rsidRPr="00C97EA9">
              <w:rPr>
                <w:i/>
                <w:iCs/>
                <w:color w:val="000000"/>
                <w:lang w:eastAsia="en-GB"/>
              </w:rPr>
              <w:t xml:space="preserve"> </w:t>
            </w:r>
            <w:r w:rsidR="00DA74B9" w:rsidRPr="00C97EA9">
              <w:rPr>
                <w:i/>
                <w:iCs/>
                <w:color w:val="000000"/>
                <w:lang w:eastAsia="en-GB"/>
              </w:rPr>
              <w:fldChar w:fldCharType="begin">
                <w:fldData xml:space="preserve">PEVuZE5vdGU+PENpdGUgRXhjbHVkZUF1dGg9IjEiIEV4Y2x1ZGVZZWFyPSIxIiBIaWRkZW49IjEi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</w:fldData>
              </w:fldChar>
            </w:r>
            <w:r w:rsidR="00DA74B9" w:rsidRPr="00C97EA9">
              <w:rPr>
                <w:i/>
                <w:iCs/>
                <w:color w:val="000000"/>
                <w:lang w:eastAsia="en-GB"/>
              </w:rPr>
              <w:instrText xml:space="preserve"> ADDIN EN.CITE </w:instrText>
            </w:r>
            <w:r w:rsidR="00DA74B9" w:rsidRPr="00C97EA9">
              <w:rPr>
                <w:i/>
                <w:iCs/>
                <w:color w:val="000000"/>
                <w:lang w:eastAsia="en-GB"/>
              </w:rPr>
              <w:fldChar w:fldCharType="begin">
                <w:fldData xml:space="preserve">PEVuZE5vdGU+PENpdGUgRXhjbHVkZUF1dGg9IjEiIEV4Y2x1ZGVZZWFyPSIxIiBIaWRkZW49IjEi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</w:fldData>
              </w:fldChar>
            </w:r>
            <w:r w:rsidR="00DA74B9" w:rsidRPr="00C97EA9">
              <w:rPr>
                <w:i/>
                <w:iCs/>
                <w:color w:val="000000"/>
                <w:lang w:eastAsia="en-GB"/>
              </w:rPr>
              <w:instrText xml:space="preserve"> ADDIN EN.CITE.DATA </w:instrText>
            </w:r>
            <w:r w:rsidR="00DA74B9" w:rsidRPr="00C97EA9">
              <w:rPr>
                <w:i/>
                <w:iCs/>
                <w:color w:val="000000"/>
                <w:lang w:eastAsia="en-GB"/>
              </w:rPr>
            </w:r>
            <w:r w:rsidR="00DA74B9" w:rsidRPr="00C97EA9">
              <w:rPr>
                <w:i/>
                <w:iCs/>
                <w:color w:val="000000"/>
                <w:lang w:eastAsia="en-GB"/>
              </w:rPr>
              <w:fldChar w:fldCharType="end"/>
            </w:r>
            <w:r w:rsidR="00DA74B9" w:rsidRPr="00C97EA9">
              <w:rPr>
                <w:i/>
                <w:iCs/>
                <w:color w:val="000000"/>
                <w:lang w:eastAsia="en-GB"/>
              </w:rPr>
            </w:r>
            <w:r w:rsidR="00DA74B9" w:rsidRPr="00C97EA9">
              <w:rPr>
                <w:i/>
                <w:iCs/>
                <w:color w:val="000000"/>
                <w:lang w:eastAsia="en-GB"/>
              </w:rPr>
              <w:fldChar w:fldCharType="end"/>
            </w:r>
          </w:p>
        </w:tc>
        <w:tc>
          <w:tcPr>
            <w:tcW w:w="1300" w:type="dxa"/>
            <w:tcBorders>
              <w:top w:val="nil"/>
              <w:left w:val="nil"/>
              <w:bottom w:val="single" w:sz="4" w:space="0" w:color="auto"/>
              <w:right w:val="nil"/>
            </w:tcBorders>
            <w:shd w:val="clear" w:color="auto" w:fill="auto"/>
            <w:vAlign w:val="bottom"/>
            <w:hideMark/>
          </w:tcPr>
          <w:p w14:paraId="37CE549A" w14:textId="77777777" w:rsidR="001D25C7" w:rsidRPr="00C97EA9" w:rsidRDefault="001D25C7" w:rsidP="006D319A">
            <w:pPr>
              <w:jc w:val="center"/>
              <w:rPr>
                <w:i/>
                <w:iCs/>
                <w:color w:val="000000"/>
                <w:lang w:eastAsia="en-GB"/>
              </w:rPr>
            </w:pPr>
            <w:r w:rsidRPr="00C97EA9">
              <w:rPr>
                <w:i/>
                <w:iCs/>
                <w:color w:val="000000"/>
                <w:lang w:eastAsia="en-GB"/>
              </w:rPr>
              <w:t>Liu et al. 2008</w:t>
            </w:r>
          </w:p>
        </w:tc>
        <w:tc>
          <w:tcPr>
            <w:tcW w:w="1300" w:type="dxa"/>
            <w:tcBorders>
              <w:top w:val="nil"/>
              <w:left w:val="nil"/>
              <w:bottom w:val="single" w:sz="4" w:space="0" w:color="auto"/>
              <w:right w:val="nil"/>
            </w:tcBorders>
            <w:shd w:val="clear" w:color="auto" w:fill="auto"/>
            <w:vAlign w:val="bottom"/>
            <w:hideMark/>
          </w:tcPr>
          <w:p w14:paraId="01906AAC" w14:textId="6331B021" w:rsidR="001D25C7" w:rsidRPr="00C97EA9" w:rsidRDefault="00DA74B9" w:rsidP="00DA74B9">
            <w:pPr>
              <w:jc w:val="center"/>
              <w:rPr>
                <w:i/>
                <w:iCs/>
                <w:color w:val="000000"/>
                <w:lang w:eastAsia="en-GB"/>
              </w:rPr>
            </w:pPr>
            <w:r w:rsidRPr="00C97EA9">
              <w:rPr>
                <w:i/>
                <w:iCs/>
                <w:color w:val="000000"/>
                <w:lang w:eastAsia="en-GB"/>
              </w:rPr>
              <w:fldChar w:fldCharType="begin">
                <w:fldData xml:space="preserve">PEVuZE5vdGU+PENpdGUgRXhjbHVkZUF1dGg9IjEiIEV4Y2x1ZGVZZWFyPSIxIiBIaWRkZW49IjEi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</w:fldData>
              </w:fldChar>
            </w:r>
            <w:r w:rsidRPr="00C97EA9">
              <w:rPr>
                <w:i/>
                <w:iCs/>
                <w:color w:val="000000"/>
                <w:lang w:eastAsia="en-GB"/>
              </w:rPr>
              <w:instrText xml:space="preserve"> ADDIN EN.CITE </w:instrText>
            </w:r>
            <w:r w:rsidRPr="00C97EA9">
              <w:rPr>
                <w:i/>
                <w:iCs/>
                <w:color w:val="000000"/>
                <w:lang w:eastAsia="en-GB"/>
              </w:rPr>
              <w:fldChar w:fldCharType="begin">
                <w:fldData xml:space="preserve">PEVuZE5vdGU+PENpdGUgRXhjbHVkZUF1dGg9IjEiIEV4Y2x1ZGVZZWFyPSIxIiBIaWRkZW49IjEi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</w:fldData>
              </w:fldChar>
            </w:r>
            <w:r w:rsidRPr="00C97EA9">
              <w:rPr>
                <w:i/>
                <w:iCs/>
                <w:color w:val="000000"/>
                <w:lang w:eastAsia="en-GB"/>
              </w:rPr>
              <w:instrText xml:space="preserve"> ADDIN EN.CITE.DATA </w:instrText>
            </w:r>
            <w:r w:rsidRPr="00C97EA9">
              <w:rPr>
                <w:i/>
                <w:iCs/>
                <w:color w:val="000000"/>
                <w:lang w:eastAsia="en-GB"/>
              </w:rPr>
            </w:r>
            <w:r w:rsidRPr="00C97EA9">
              <w:rPr>
                <w:i/>
                <w:iCs/>
                <w:color w:val="000000"/>
                <w:lang w:eastAsia="en-GB"/>
              </w:rPr>
              <w:fldChar w:fldCharType="end"/>
            </w:r>
            <w:r w:rsidRPr="00C97EA9">
              <w:rPr>
                <w:i/>
                <w:iCs/>
                <w:color w:val="000000"/>
                <w:lang w:eastAsia="en-GB"/>
              </w:rPr>
            </w:r>
            <w:r w:rsidRPr="00C97EA9">
              <w:rPr>
                <w:i/>
                <w:iCs/>
                <w:color w:val="000000"/>
                <w:lang w:eastAsia="en-GB"/>
              </w:rPr>
              <w:fldChar w:fldCharType="end"/>
            </w:r>
            <w:r w:rsidR="001D25C7" w:rsidRPr="00C97EA9">
              <w:rPr>
                <w:i/>
                <w:iCs/>
                <w:color w:val="000000"/>
                <w:lang w:eastAsia="en-GB"/>
              </w:rPr>
              <w:t>Persike et al. 2</w:t>
            </w:r>
            <w:r w:rsidRPr="00C97EA9">
              <w:rPr>
                <w:i/>
                <w:iCs/>
                <w:color w:val="000000"/>
                <w:lang w:eastAsia="en-GB"/>
              </w:rPr>
              <w:fldChar w:fldCharType="begin"/>
            </w:r>
            <w:r w:rsidRPr="00C97EA9">
              <w:rPr>
                <w:i/>
                <w:iCs/>
                <w:color w:val="000000"/>
                <w:lang w:eastAsia="en-GB"/>
              </w:rPr>
              <w:instrText xml:space="preserve"> ADDIN EN.CITE &lt;EndNote&gt;&lt;Cite ExcludeAuth="1" ExcludeYear="1" Hidden="1"&gt;&lt;Author&gt;Persike&lt;/Author&gt;&lt;Year&gt;2012&lt;/Year&gt;&lt;RecNum&gt;90&lt;/RecNum&gt;&lt;record&gt;&lt;rec-number&gt;90&lt;/rec-number&gt;&lt;foreign-keys&gt;&lt;key app="EN" db-id="fd5a9sfe850fwdettdjv2dxype29zrwde5aw" timestamp="1513327104"&gt;90&lt;/key&gt;&lt;/foreign-keys&gt;&lt;ref-type name="Journal Article"&gt;17&lt;/ref-type&gt;&lt;contributors&gt;&lt;authors&gt;&lt;author&gt;Persike, Daniele Suzete&lt;/author&gt;&lt;author&gt;Lima, Mariana Leão&lt;/author&gt;&lt;author&gt;Amorim, Rebeca Padrão&lt;/author&gt;&lt;author&gt;Cavalheiro, Esper Abrão&lt;/author&gt;&lt;author&gt;Yacubian, Elza Márcia Targas&lt;/author&gt;&lt;author&gt;Centeno, Ricardo Silva&lt;/author&gt;&lt;author&gt;Carrete Jr, H&lt;/author&gt;&lt;author&gt;Schenkman, Sergio&lt;/author&gt;&lt;author&gt;Canzian, Mauro&lt;/author&gt;&lt;author&gt;Fernandes, Maria Jose da Silva&lt;/author&gt;&lt;/authors&gt;&lt;/contributors&gt;&lt;titles&gt;&lt;title&gt;Hippocampal proteomic profile in temporal lobe epilepsy&lt;/title&gt;&lt;secondary-title&gt;Journal of Epilepsy and Clinical Neurophysiology&lt;/secondary-title&gt;&lt;/titles&gt;&lt;periodical&gt;&lt;full-title&gt;Journal of Epilepsy and Clinical Neurophysiology&lt;/full-title&gt;&lt;/periodical&gt;&lt;pages&gt;53-56&lt;/pages&gt;&lt;volume&gt;18&lt;/volume&gt;&lt;number&gt;2&lt;/number&gt;&lt;dates&gt;&lt;year&gt;2012&lt;/year&gt;&lt;/dates&gt;&lt;isbn&gt;1676-2649&lt;/isbn&gt;&lt;urls&gt;&lt;/urls&gt;&lt;/record&gt;&lt;/Cite&gt;&lt;/EndNote&gt;</w:instrText>
            </w:r>
            <w:r w:rsidRPr="00C97EA9">
              <w:rPr>
                <w:i/>
                <w:iCs/>
                <w:color w:val="000000"/>
                <w:lang w:eastAsia="en-GB"/>
              </w:rPr>
              <w:fldChar w:fldCharType="end"/>
            </w:r>
            <w:r w:rsidR="001D25C7" w:rsidRPr="00C97EA9">
              <w:rPr>
                <w:i/>
                <w:iCs/>
                <w:color w:val="000000"/>
                <w:lang w:eastAsia="en-GB"/>
              </w:rPr>
              <w:t>012</w:t>
            </w:r>
          </w:p>
        </w:tc>
        <w:tc>
          <w:tcPr>
            <w:tcW w:w="1300" w:type="dxa"/>
            <w:tcBorders>
              <w:top w:val="nil"/>
              <w:left w:val="nil"/>
              <w:bottom w:val="single" w:sz="4" w:space="0" w:color="auto"/>
              <w:right w:val="nil"/>
            </w:tcBorders>
            <w:shd w:val="clear" w:color="auto" w:fill="auto"/>
            <w:vAlign w:val="bottom"/>
            <w:hideMark/>
          </w:tcPr>
          <w:p w14:paraId="1C58E9FB" w14:textId="197598E7" w:rsidR="001D25C7" w:rsidRPr="00C97EA9" w:rsidRDefault="001D25C7" w:rsidP="00DA74B9">
            <w:pPr>
              <w:jc w:val="center"/>
              <w:rPr>
                <w:i/>
                <w:iCs/>
                <w:color w:val="000000"/>
                <w:lang w:eastAsia="en-GB"/>
              </w:rPr>
            </w:pPr>
            <w:r w:rsidRPr="00C97EA9">
              <w:rPr>
                <w:i/>
                <w:iCs/>
                <w:color w:val="000000"/>
                <w:lang w:eastAsia="en-GB"/>
              </w:rPr>
              <w:t xml:space="preserve">Wu </w:t>
            </w:r>
            <w:r w:rsidR="00DA74B9" w:rsidRPr="00C97EA9">
              <w:rPr>
                <w:i/>
                <w:iCs/>
                <w:color w:val="000000"/>
                <w:lang w:eastAsia="en-GB"/>
              </w:rPr>
              <w:fldChar w:fldCharType="begin"/>
            </w:r>
            <w:r w:rsidR="00DA74B9" w:rsidRPr="00C97EA9">
              <w:rPr>
                <w:i/>
                <w:iCs/>
                <w:color w:val="000000"/>
                <w:lang w:eastAsia="en-GB"/>
              </w:rPr>
              <w:instrText xml:space="preserve"> ADDIN EN.CITE &lt;EndNote&gt;&lt;Cite ExcludeAuth="1" ExcludeYear="1" Hidden="1"&gt;&lt;Author&gt;Wu&lt;/Author&gt;&lt;Year&gt;2015&lt;/Year&gt;&lt;RecNum&gt;87&lt;/RecNum&gt;&lt;record&gt;&lt;rec-number&gt;87&lt;/rec-number&gt;&lt;foreign-keys&gt;&lt;key app="EN" db-id="fd5a9sfe850fwdettdjv2dxype29zrwde5aw" timestamp="1513326964"&gt;87&lt;/key&gt;&lt;/foreign-keys&gt;&lt;ref-type name="Journal Article"&gt;17&lt;/ref-type&gt;&lt;contributors&gt;&lt;authors&gt;&lt;author&gt;Wu, L.&lt;/author&gt;&lt;author&gt;Zhang, C.&lt;/author&gt;&lt;author&gt;Yin, F.&lt;/author&gt;&lt;/authors&gt;&lt;/contributors&gt;&lt;auth-address&gt;Department of Pediatrics, Xiangya Hospital, Central South University, Changsha, Hunan Province410008. China. yf2323@hotmail.com.&lt;/auth-address&gt;&lt;titles&gt;&lt;title&gt;Dynamic changes in the proteomic profile of mesial temporal lobe epilepsy at different disease stages in an immature rat model&lt;/title&gt;&lt;secondary-title&gt;Protein Pept Lett&lt;/secondary-title&gt;&lt;/titles&gt;&lt;periodical&gt;&lt;full-title&gt;Protein Pept Lett&lt;/full-title&gt;&lt;/periodical&gt;&lt;pages&gt;180-92&lt;/pages&gt;&lt;volume&gt;22&lt;/volume&gt;&lt;number&gt;2&lt;/number&gt;&lt;keywords&gt;&lt;keyword&gt;Adolescent&lt;/keyword&gt;&lt;keyword&gt;Adult&lt;/keyword&gt;&lt;keyword&gt;Animals&lt;/keyword&gt;&lt;keyword&gt;Biomarkers/*metabolism&lt;/keyword&gt;&lt;keyword&gt;Blotting, Western&lt;/keyword&gt;&lt;keyword&gt;Brain/*metabolism&lt;/keyword&gt;&lt;keyword&gt;Case-Control Studies&lt;/keyword&gt;&lt;keyword&gt;Child&lt;/keyword&gt;&lt;keyword&gt;Electrophoresis, Gel, Two-Dimensional&lt;/keyword&gt;&lt;keyword&gt;Epilepsy, Temporal Lobe/*metabolism&lt;/keyword&gt;&lt;keyword&gt;Female&lt;/keyword&gt;&lt;keyword&gt;Hippocampus/*metabolism&lt;/keyword&gt;&lt;keyword&gt;Humans&lt;/keyword&gt;&lt;keyword&gt;Male&lt;/keyword&gt;&lt;keyword&gt;Proteomics/*methods&lt;/keyword&gt;&lt;keyword&gt;Rats&lt;/keyword&gt;&lt;keyword&gt;Rats, Sprague-Dawley&lt;/keyword&gt;&lt;keyword&gt;Spectrometry, Mass, Matrix-Assisted Laser Desorption-Ionization&lt;/keyword&gt;&lt;keyword&gt;Synapses/*metabolism&lt;/keyword&gt;&lt;keyword&gt;Time Factors&lt;/keyword&gt;&lt;keyword&gt;Young Adult&lt;/keyword&gt;&lt;/keywords&gt;&lt;dates&gt;&lt;year&gt;2015&lt;/year&gt;&lt;/dates&gt;&lt;isbn&gt;1875-5305 (Electronic)&amp;#xD;0929-8665 (Linking)&lt;/isbn&gt;&lt;accession-num&gt;25353355&lt;/accession-num&gt;&lt;urls&gt;&lt;related-urls&gt;&lt;url&gt;https://www.ncbi.nlm.nih.gov/pubmed/25353355&lt;/url&gt;&lt;/related-urls&gt;&lt;/urls&gt;&lt;/record&gt;&lt;/Cite&gt;&lt;/EndNote&gt;</w:instrText>
            </w:r>
            <w:r w:rsidR="00DA74B9" w:rsidRPr="00C97EA9">
              <w:rPr>
                <w:i/>
                <w:iCs/>
                <w:color w:val="000000"/>
                <w:lang w:eastAsia="en-GB"/>
              </w:rPr>
              <w:fldChar w:fldCharType="end"/>
            </w:r>
            <w:r w:rsidRPr="00C97EA9">
              <w:rPr>
                <w:i/>
                <w:iCs/>
                <w:color w:val="000000"/>
                <w:lang w:eastAsia="en-GB"/>
              </w:rPr>
              <w:t>et al. 2015</w:t>
            </w:r>
          </w:p>
        </w:tc>
        <w:tc>
          <w:tcPr>
            <w:tcW w:w="1300" w:type="dxa"/>
            <w:tcBorders>
              <w:top w:val="nil"/>
              <w:left w:val="nil"/>
              <w:bottom w:val="single" w:sz="4" w:space="0" w:color="auto"/>
              <w:right w:val="nil"/>
            </w:tcBorders>
            <w:shd w:val="clear" w:color="auto" w:fill="auto"/>
            <w:vAlign w:val="bottom"/>
            <w:hideMark/>
          </w:tcPr>
          <w:p w14:paraId="1A14FD15" w14:textId="77777777" w:rsidR="001D25C7" w:rsidRPr="00C97EA9" w:rsidRDefault="001D25C7" w:rsidP="006D319A">
            <w:pPr>
              <w:jc w:val="center"/>
              <w:rPr>
                <w:i/>
                <w:iCs/>
                <w:color w:val="000000"/>
                <w:lang w:eastAsia="en-GB"/>
              </w:rPr>
            </w:pPr>
            <w:r w:rsidRPr="00C97EA9">
              <w:rPr>
                <w:i/>
                <w:iCs/>
                <w:color w:val="000000"/>
                <w:lang w:eastAsia="en-GB"/>
              </w:rPr>
              <w:t>Wu et al. 2015</w:t>
            </w:r>
          </w:p>
        </w:tc>
        <w:tc>
          <w:tcPr>
            <w:tcW w:w="1300" w:type="dxa"/>
            <w:tcBorders>
              <w:top w:val="nil"/>
              <w:left w:val="nil"/>
              <w:bottom w:val="single" w:sz="4" w:space="0" w:color="auto"/>
              <w:right w:val="nil"/>
            </w:tcBorders>
            <w:shd w:val="clear" w:color="auto" w:fill="auto"/>
            <w:vAlign w:val="bottom"/>
            <w:hideMark/>
          </w:tcPr>
          <w:p w14:paraId="323DC4C4" w14:textId="77777777" w:rsidR="001D25C7" w:rsidRPr="00C97EA9" w:rsidRDefault="001D25C7" w:rsidP="006D319A">
            <w:pPr>
              <w:jc w:val="center"/>
              <w:rPr>
                <w:i/>
                <w:iCs/>
                <w:color w:val="000000"/>
                <w:lang w:eastAsia="en-GB"/>
              </w:rPr>
            </w:pPr>
            <w:r w:rsidRPr="00C97EA9">
              <w:rPr>
                <w:i/>
                <w:iCs/>
                <w:color w:val="000000"/>
                <w:lang w:eastAsia="en-GB"/>
              </w:rPr>
              <w:t>Wu et al. 2015</w:t>
            </w:r>
          </w:p>
        </w:tc>
      </w:tr>
      <w:tr w:rsidR="001D25C7" w:rsidRPr="00C97EA9" w14:paraId="2A58E948" w14:textId="77777777" w:rsidTr="006D319A">
        <w:trPr>
          <w:trHeight w:val="300"/>
        </w:trPr>
        <w:tc>
          <w:tcPr>
            <w:tcW w:w="1420" w:type="dxa"/>
            <w:tcBorders>
              <w:top w:val="nil"/>
              <w:left w:val="nil"/>
              <w:bottom w:val="nil"/>
              <w:right w:val="nil"/>
            </w:tcBorders>
            <w:shd w:val="clear" w:color="auto" w:fill="auto"/>
            <w:noWrap/>
            <w:vAlign w:val="bottom"/>
            <w:hideMark/>
          </w:tcPr>
          <w:p w14:paraId="04889232" w14:textId="77777777" w:rsidR="001D25C7" w:rsidRPr="00C97EA9" w:rsidRDefault="001D25C7" w:rsidP="006D319A">
            <w:pPr>
              <w:jc w:val="right"/>
              <w:rPr>
                <w:color w:val="000000"/>
                <w:lang w:eastAsia="en-GB"/>
              </w:rPr>
            </w:pPr>
            <w:r w:rsidRPr="00C97EA9">
              <w:rPr>
                <w:color w:val="000000"/>
                <w:lang w:eastAsia="en-GB"/>
              </w:rPr>
              <w:t xml:space="preserve">Species </w:t>
            </w:r>
          </w:p>
        </w:tc>
        <w:tc>
          <w:tcPr>
            <w:tcW w:w="1300" w:type="dxa"/>
            <w:tcBorders>
              <w:top w:val="nil"/>
              <w:left w:val="nil"/>
              <w:bottom w:val="nil"/>
              <w:right w:val="nil"/>
            </w:tcBorders>
            <w:shd w:val="clear" w:color="auto" w:fill="auto"/>
            <w:vAlign w:val="bottom"/>
            <w:hideMark/>
          </w:tcPr>
          <w:p w14:paraId="065D3D54" w14:textId="77777777" w:rsidR="001D25C7" w:rsidRPr="00C97EA9" w:rsidRDefault="001D25C7" w:rsidP="006D319A">
            <w:pPr>
              <w:jc w:val="center"/>
              <w:rPr>
                <w:color w:val="000000"/>
                <w:lang w:eastAsia="en-GB"/>
              </w:rPr>
            </w:pPr>
            <w:r w:rsidRPr="00C97EA9">
              <w:rPr>
                <w:color w:val="000000"/>
                <w:lang w:eastAsia="en-GB"/>
              </w:rPr>
              <w:t>Mouse</w:t>
            </w:r>
          </w:p>
        </w:tc>
        <w:tc>
          <w:tcPr>
            <w:tcW w:w="1300" w:type="dxa"/>
            <w:tcBorders>
              <w:top w:val="nil"/>
              <w:left w:val="nil"/>
              <w:bottom w:val="nil"/>
              <w:right w:val="nil"/>
            </w:tcBorders>
            <w:shd w:val="clear" w:color="auto" w:fill="auto"/>
            <w:vAlign w:val="bottom"/>
            <w:hideMark/>
          </w:tcPr>
          <w:p w14:paraId="42068157" w14:textId="77777777" w:rsidR="001D25C7" w:rsidRPr="00C97EA9" w:rsidRDefault="001D25C7" w:rsidP="006D319A">
            <w:pPr>
              <w:jc w:val="center"/>
              <w:rPr>
                <w:color w:val="000000"/>
                <w:lang w:eastAsia="en-GB"/>
              </w:rPr>
            </w:pPr>
            <w:r w:rsidRPr="00C97EA9">
              <w:rPr>
                <w:color w:val="000000"/>
                <w:lang w:eastAsia="en-GB"/>
              </w:rPr>
              <w:t>Mouse</w:t>
            </w:r>
          </w:p>
        </w:tc>
        <w:tc>
          <w:tcPr>
            <w:tcW w:w="1300" w:type="dxa"/>
            <w:tcBorders>
              <w:top w:val="nil"/>
              <w:left w:val="nil"/>
              <w:bottom w:val="nil"/>
              <w:right w:val="nil"/>
            </w:tcBorders>
            <w:shd w:val="clear" w:color="auto" w:fill="auto"/>
            <w:vAlign w:val="bottom"/>
            <w:hideMark/>
          </w:tcPr>
          <w:p w14:paraId="0E9CC32F" w14:textId="77777777" w:rsidR="001D25C7" w:rsidRPr="00C97EA9" w:rsidRDefault="001D25C7" w:rsidP="006D319A">
            <w:pPr>
              <w:jc w:val="center"/>
              <w:rPr>
                <w:color w:val="000000"/>
                <w:lang w:eastAsia="en-GB"/>
              </w:rPr>
            </w:pPr>
            <w:r w:rsidRPr="00C97EA9">
              <w:rPr>
                <w:color w:val="000000"/>
                <w:lang w:eastAsia="en-GB"/>
              </w:rPr>
              <w:t>Mouse</w:t>
            </w:r>
          </w:p>
        </w:tc>
        <w:tc>
          <w:tcPr>
            <w:tcW w:w="1300" w:type="dxa"/>
            <w:tcBorders>
              <w:top w:val="nil"/>
              <w:left w:val="nil"/>
              <w:bottom w:val="nil"/>
              <w:right w:val="nil"/>
            </w:tcBorders>
            <w:shd w:val="clear" w:color="auto" w:fill="auto"/>
            <w:vAlign w:val="bottom"/>
            <w:hideMark/>
          </w:tcPr>
          <w:p w14:paraId="2EF89254" w14:textId="77777777" w:rsidR="001D25C7" w:rsidRPr="00C97EA9" w:rsidRDefault="001D25C7" w:rsidP="006D319A">
            <w:pPr>
              <w:jc w:val="center"/>
              <w:rPr>
                <w:color w:val="000000"/>
                <w:lang w:eastAsia="en-GB"/>
              </w:rPr>
            </w:pPr>
            <w:r w:rsidRPr="00C97EA9">
              <w:rPr>
                <w:color w:val="000000"/>
                <w:lang w:eastAsia="en-GB"/>
              </w:rPr>
              <w:t>Rat</w:t>
            </w:r>
          </w:p>
        </w:tc>
        <w:tc>
          <w:tcPr>
            <w:tcW w:w="1300" w:type="dxa"/>
            <w:tcBorders>
              <w:top w:val="nil"/>
              <w:left w:val="nil"/>
              <w:bottom w:val="nil"/>
              <w:right w:val="nil"/>
            </w:tcBorders>
            <w:shd w:val="clear" w:color="auto" w:fill="auto"/>
            <w:vAlign w:val="bottom"/>
            <w:hideMark/>
          </w:tcPr>
          <w:p w14:paraId="11127975" w14:textId="77777777" w:rsidR="001D25C7" w:rsidRPr="00C97EA9" w:rsidRDefault="001D25C7" w:rsidP="006D319A">
            <w:pPr>
              <w:jc w:val="center"/>
              <w:rPr>
                <w:color w:val="000000"/>
                <w:lang w:eastAsia="en-GB"/>
              </w:rPr>
            </w:pPr>
            <w:r w:rsidRPr="00C97EA9">
              <w:rPr>
                <w:color w:val="000000"/>
                <w:lang w:eastAsia="en-GB"/>
              </w:rPr>
              <w:t>Mouse</w:t>
            </w:r>
          </w:p>
        </w:tc>
        <w:tc>
          <w:tcPr>
            <w:tcW w:w="1300" w:type="dxa"/>
            <w:tcBorders>
              <w:top w:val="nil"/>
              <w:left w:val="nil"/>
              <w:bottom w:val="nil"/>
              <w:right w:val="nil"/>
            </w:tcBorders>
            <w:shd w:val="clear" w:color="auto" w:fill="auto"/>
            <w:vAlign w:val="bottom"/>
            <w:hideMark/>
          </w:tcPr>
          <w:p w14:paraId="0CCA4849" w14:textId="77777777" w:rsidR="001D25C7" w:rsidRPr="00C97EA9" w:rsidRDefault="001D25C7" w:rsidP="006D319A">
            <w:pPr>
              <w:jc w:val="center"/>
              <w:rPr>
                <w:color w:val="000000"/>
                <w:lang w:eastAsia="en-GB"/>
              </w:rPr>
            </w:pPr>
            <w:r w:rsidRPr="00C97EA9">
              <w:rPr>
                <w:color w:val="000000"/>
                <w:lang w:eastAsia="en-GB"/>
              </w:rPr>
              <w:t>Mouse</w:t>
            </w:r>
          </w:p>
        </w:tc>
        <w:tc>
          <w:tcPr>
            <w:tcW w:w="1300" w:type="dxa"/>
            <w:tcBorders>
              <w:top w:val="nil"/>
              <w:left w:val="nil"/>
              <w:bottom w:val="nil"/>
              <w:right w:val="nil"/>
            </w:tcBorders>
            <w:shd w:val="clear" w:color="auto" w:fill="auto"/>
            <w:vAlign w:val="bottom"/>
            <w:hideMark/>
          </w:tcPr>
          <w:p w14:paraId="4743D6A3" w14:textId="77777777" w:rsidR="001D25C7" w:rsidRPr="00C97EA9" w:rsidRDefault="001D25C7" w:rsidP="006D319A">
            <w:pPr>
              <w:jc w:val="center"/>
              <w:rPr>
                <w:color w:val="000000"/>
                <w:lang w:eastAsia="en-GB"/>
              </w:rPr>
            </w:pPr>
            <w:r w:rsidRPr="00C97EA9">
              <w:rPr>
                <w:color w:val="000000"/>
                <w:lang w:eastAsia="en-GB"/>
              </w:rPr>
              <w:t>Human</w:t>
            </w:r>
          </w:p>
        </w:tc>
        <w:tc>
          <w:tcPr>
            <w:tcW w:w="1300" w:type="dxa"/>
            <w:tcBorders>
              <w:top w:val="nil"/>
              <w:left w:val="nil"/>
              <w:bottom w:val="nil"/>
              <w:right w:val="nil"/>
            </w:tcBorders>
            <w:shd w:val="clear" w:color="auto" w:fill="auto"/>
            <w:vAlign w:val="bottom"/>
            <w:hideMark/>
          </w:tcPr>
          <w:p w14:paraId="108DF4F3" w14:textId="77777777" w:rsidR="001D25C7" w:rsidRPr="00C97EA9" w:rsidRDefault="001D25C7" w:rsidP="006D319A">
            <w:pPr>
              <w:jc w:val="center"/>
              <w:rPr>
                <w:color w:val="000000"/>
                <w:lang w:eastAsia="en-GB"/>
              </w:rPr>
            </w:pPr>
            <w:r w:rsidRPr="00C97EA9">
              <w:rPr>
                <w:color w:val="000000"/>
                <w:lang w:eastAsia="en-GB"/>
              </w:rPr>
              <w:t>Rat</w:t>
            </w:r>
          </w:p>
        </w:tc>
        <w:tc>
          <w:tcPr>
            <w:tcW w:w="1300" w:type="dxa"/>
            <w:tcBorders>
              <w:top w:val="nil"/>
              <w:left w:val="nil"/>
              <w:bottom w:val="nil"/>
              <w:right w:val="nil"/>
            </w:tcBorders>
            <w:shd w:val="clear" w:color="auto" w:fill="auto"/>
            <w:vAlign w:val="bottom"/>
            <w:hideMark/>
          </w:tcPr>
          <w:p w14:paraId="30FAB790" w14:textId="77777777" w:rsidR="001D25C7" w:rsidRPr="00C97EA9" w:rsidRDefault="001D25C7" w:rsidP="006D319A">
            <w:pPr>
              <w:jc w:val="center"/>
              <w:rPr>
                <w:color w:val="000000"/>
                <w:lang w:eastAsia="en-GB"/>
              </w:rPr>
            </w:pPr>
            <w:r w:rsidRPr="00C97EA9">
              <w:rPr>
                <w:color w:val="000000"/>
                <w:lang w:eastAsia="en-GB"/>
              </w:rPr>
              <w:t>Rat</w:t>
            </w:r>
          </w:p>
        </w:tc>
        <w:tc>
          <w:tcPr>
            <w:tcW w:w="1300" w:type="dxa"/>
            <w:tcBorders>
              <w:top w:val="nil"/>
              <w:left w:val="nil"/>
              <w:bottom w:val="nil"/>
              <w:right w:val="nil"/>
            </w:tcBorders>
            <w:shd w:val="clear" w:color="auto" w:fill="auto"/>
            <w:vAlign w:val="bottom"/>
            <w:hideMark/>
          </w:tcPr>
          <w:p w14:paraId="1D60EC60" w14:textId="77777777" w:rsidR="001D25C7" w:rsidRPr="00C97EA9" w:rsidRDefault="001D25C7" w:rsidP="006D319A">
            <w:pPr>
              <w:jc w:val="center"/>
              <w:rPr>
                <w:color w:val="000000"/>
                <w:lang w:eastAsia="en-GB"/>
              </w:rPr>
            </w:pPr>
            <w:r w:rsidRPr="00C97EA9">
              <w:rPr>
                <w:color w:val="000000"/>
                <w:lang w:eastAsia="en-GB"/>
              </w:rPr>
              <w:t>Rat</w:t>
            </w:r>
          </w:p>
        </w:tc>
      </w:tr>
      <w:tr w:rsidR="001D25C7" w:rsidRPr="00C97EA9" w14:paraId="0D4203BB" w14:textId="77777777" w:rsidTr="006D319A">
        <w:trPr>
          <w:trHeight w:val="300"/>
        </w:trPr>
        <w:tc>
          <w:tcPr>
            <w:tcW w:w="1420" w:type="dxa"/>
            <w:tcBorders>
              <w:top w:val="nil"/>
              <w:left w:val="nil"/>
              <w:bottom w:val="nil"/>
              <w:right w:val="nil"/>
            </w:tcBorders>
            <w:shd w:val="clear" w:color="auto" w:fill="auto"/>
            <w:noWrap/>
            <w:vAlign w:val="bottom"/>
            <w:hideMark/>
          </w:tcPr>
          <w:p w14:paraId="2FFA30CB" w14:textId="77777777" w:rsidR="001D25C7" w:rsidRPr="00C97EA9" w:rsidRDefault="001D25C7" w:rsidP="006D319A">
            <w:pPr>
              <w:jc w:val="right"/>
              <w:rPr>
                <w:color w:val="000000"/>
                <w:lang w:eastAsia="en-GB"/>
              </w:rPr>
            </w:pPr>
            <w:r w:rsidRPr="00C97EA9">
              <w:rPr>
                <w:color w:val="000000"/>
                <w:lang w:eastAsia="en-GB"/>
              </w:rPr>
              <w:t>Model</w:t>
            </w:r>
          </w:p>
        </w:tc>
        <w:tc>
          <w:tcPr>
            <w:tcW w:w="1300" w:type="dxa"/>
            <w:tcBorders>
              <w:top w:val="nil"/>
              <w:left w:val="nil"/>
              <w:bottom w:val="nil"/>
              <w:right w:val="nil"/>
            </w:tcBorders>
            <w:shd w:val="clear" w:color="auto" w:fill="auto"/>
            <w:vAlign w:val="bottom"/>
            <w:hideMark/>
          </w:tcPr>
          <w:p w14:paraId="2C2EBA15" w14:textId="77777777" w:rsidR="001D25C7" w:rsidRPr="00C97EA9" w:rsidRDefault="001D25C7" w:rsidP="006D319A">
            <w:pPr>
              <w:jc w:val="center"/>
              <w:rPr>
                <w:color w:val="000000"/>
                <w:lang w:eastAsia="en-GB"/>
              </w:rPr>
            </w:pPr>
            <w:r w:rsidRPr="00C97EA9">
              <w:rPr>
                <w:color w:val="000000"/>
                <w:lang w:eastAsia="en-GB"/>
              </w:rPr>
              <w:t>kainic acid</w:t>
            </w:r>
          </w:p>
        </w:tc>
        <w:tc>
          <w:tcPr>
            <w:tcW w:w="1300" w:type="dxa"/>
            <w:tcBorders>
              <w:top w:val="nil"/>
              <w:left w:val="nil"/>
              <w:bottom w:val="nil"/>
              <w:right w:val="nil"/>
            </w:tcBorders>
            <w:shd w:val="clear" w:color="auto" w:fill="auto"/>
            <w:vAlign w:val="bottom"/>
            <w:hideMark/>
          </w:tcPr>
          <w:p w14:paraId="17A58568" w14:textId="77777777" w:rsidR="001D25C7" w:rsidRPr="00C97EA9" w:rsidRDefault="001D25C7" w:rsidP="006D319A">
            <w:pPr>
              <w:jc w:val="center"/>
              <w:rPr>
                <w:color w:val="000000"/>
                <w:lang w:eastAsia="en-GB"/>
              </w:rPr>
            </w:pPr>
            <w:r w:rsidRPr="00C97EA9">
              <w:rPr>
                <w:color w:val="000000"/>
                <w:lang w:eastAsia="en-GB"/>
              </w:rPr>
              <w:t>kainic acid</w:t>
            </w:r>
          </w:p>
        </w:tc>
        <w:tc>
          <w:tcPr>
            <w:tcW w:w="1300" w:type="dxa"/>
            <w:tcBorders>
              <w:top w:val="nil"/>
              <w:left w:val="nil"/>
              <w:bottom w:val="nil"/>
              <w:right w:val="nil"/>
            </w:tcBorders>
            <w:shd w:val="clear" w:color="auto" w:fill="auto"/>
            <w:vAlign w:val="bottom"/>
            <w:hideMark/>
          </w:tcPr>
          <w:p w14:paraId="43FBAF16" w14:textId="77777777" w:rsidR="001D25C7" w:rsidRPr="00C97EA9" w:rsidRDefault="001D25C7" w:rsidP="006D319A">
            <w:pPr>
              <w:jc w:val="center"/>
              <w:rPr>
                <w:color w:val="000000"/>
                <w:lang w:eastAsia="en-GB"/>
              </w:rPr>
            </w:pPr>
            <w:r w:rsidRPr="00C97EA9">
              <w:rPr>
                <w:color w:val="000000"/>
                <w:lang w:eastAsia="en-GB"/>
              </w:rPr>
              <w:t>kainic acid</w:t>
            </w:r>
          </w:p>
        </w:tc>
        <w:tc>
          <w:tcPr>
            <w:tcW w:w="1300" w:type="dxa"/>
            <w:tcBorders>
              <w:top w:val="nil"/>
              <w:left w:val="nil"/>
              <w:bottom w:val="nil"/>
              <w:right w:val="nil"/>
            </w:tcBorders>
            <w:shd w:val="clear" w:color="auto" w:fill="auto"/>
            <w:vAlign w:val="bottom"/>
            <w:hideMark/>
          </w:tcPr>
          <w:p w14:paraId="2978C3B3" w14:textId="77777777" w:rsidR="001D25C7" w:rsidRPr="00C97EA9" w:rsidRDefault="001D25C7" w:rsidP="006D319A">
            <w:pPr>
              <w:jc w:val="center"/>
              <w:rPr>
                <w:color w:val="000000"/>
                <w:lang w:eastAsia="en-GB"/>
              </w:rPr>
            </w:pPr>
            <w:r w:rsidRPr="00C97EA9">
              <w:rPr>
                <w:color w:val="000000"/>
                <w:lang w:eastAsia="en-GB"/>
              </w:rPr>
              <w:t>pilocarpine</w:t>
            </w:r>
          </w:p>
        </w:tc>
        <w:tc>
          <w:tcPr>
            <w:tcW w:w="1300" w:type="dxa"/>
            <w:tcBorders>
              <w:top w:val="nil"/>
              <w:left w:val="nil"/>
              <w:bottom w:val="nil"/>
              <w:right w:val="nil"/>
            </w:tcBorders>
            <w:shd w:val="clear" w:color="auto" w:fill="auto"/>
            <w:vAlign w:val="bottom"/>
            <w:hideMark/>
          </w:tcPr>
          <w:p w14:paraId="18F8624D" w14:textId="77777777" w:rsidR="001D25C7" w:rsidRPr="00C97EA9" w:rsidRDefault="001D25C7" w:rsidP="006D319A">
            <w:pPr>
              <w:jc w:val="center"/>
              <w:rPr>
                <w:color w:val="000000"/>
                <w:lang w:eastAsia="en-GB"/>
              </w:rPr>
            </w:pPr>
            <w:r w:rsidRPr="00C97EA9">
              <w:rPr>
                <w:color w:val="000000"/>
                <w:lang w:eastAsia="en-GB"/>
              </w:rPr>
              <w:t>pilocarpine</w:t>
            </w:r>
          </w:p>
        </w:tc>
        <w:tc>
          <w:tcPr>
            <w:tcW w:w="1300" w:type="dxa"/>
            <w:tcBorders>
              <w:top w:val="nil"/>
              <w:left w:val="nil"/>
              <w:bottom w:val="nil"/>
              <w:right w:val="nil"/>
            </w:tcBorders>
            <w:shd w:val="clear" w:color="auto" w:fill="auto"/>
            <w:vAlign w:val="bottom"/>
            <w:hideMark/>
          </w:tcPr>
          <w:p w14:paraId="0BDFE743" w14:textId="77777777" w:rsidR="001D25C7" w:rsidRPr="00C97EA9" w:rsidRDefault="001D25C7" w:rsidP="006D319A">
            <w:pPr>
              <w:jc w:val="center"/>
              <w:rPr>
                <w:color w:val="000000"/>
                <w:lang w:eastAsia="en-GB"/>
              </w:rPr>
            </w:pPr>
            <w:r w:rsidRPr="00C97EA9">
              <w:rPr>
                <w:color w:val="000000"/>
                <w:lang w:eastAsia="en-GB"/>
              </w:rPr>
              <w:t>pilocarpine</w:t>
            </w:r>
          </w:p>
        </w:tc>
        <w:tc>
          <w:tcPr>
            <w:tcW w:w="1300" w:type="dxa"/>
            <w:tcBorders>
              <w:top w:val="nil"/>
              <w:left w:val="nil"/>
              <w:bottom w:val="nil"/>
              <w:right w:val="nil"/>
            </w:tcBorders>
            <w:shd w:val="clear" w:color="auto" w:fill="auto"/>
            <w:vAlign w:val="bottom"/>
            <w:hideMark/>
          </w:tcPr>
          <w:p w14:paraId="27B7AD2A" w14:textId="77777777" w:rsidR="001D25C7" w:rsidRPr="00C97EA9" w:rsidRDefault="001D25C7" w:rsidP="006D319A">
            <w:pPr>
              <w:jc w:val="center"/>
              <w:rPr>
                <w:color w:val="000000"/>
                <w:lang w:eastAsia="en-GB"/>
              </w:rPr>
            </w:pPr>
            <w:r w:rsidRPr="00C97EA9">
              <w:rPr>
                <w:color w:val="000000"/>
                <w:lang w:eastAsia="en-GB"/>
              </w:rPr>
              <w:t>-</w:t>
            </w:r>
          </w:p>
        </w:tc>
        <w:tc>
          <w:tcPr>
            <w:tcW w:w="1300" w:type="dxa"/>
            <w:tcBorders>
              <w:top w:val="nil"/>
              <w:left w:val="nil"/>
              <w:bottom w:val="nil"/>
              <w:right w:val="nil"/>
            </w:tcBorders>
            <w:shd w:val="clear" w:color="auto" w:fill="auto"/>
            <w:vAlign w:val="bottom"/>
            <w:hideMark/>
          </w:tcPr>
          <w:p w14:paraId="4C7AE419" w14:textId="77777777" w:rsidR="001D25C7" w:rsidRPr="00C97EA9" w:rsidRDefault="001D25C7" w:rsidP="006D319A">
            <w:pPr>
              <w:jc w:val="center"/>
              <w:rPr>
                <w:color w:val="000000"/>
                <w:lang w:eastAsia="en-GB"/>
              </w:rPr>
            </w:pPr>
            <w:r w:rsidRPr="00C97EA9">
              <w:rPr>
                <w:color w:val="000000"/>
                <w:lang w:eastAsia="en-GB"/>
              </w:rPr>
              <w:t>pilocarpine</w:t>
            </w:r>
          </w:p>
        </w:tc>
        <w:tc>
          <w:tcPr>
            <w:tcW w:w="1300" w:type="dxa"/>
            <w:tcBorders>
              <w:top w:val="nil"/>
              <w:left w:val="nil"/>
              <w:bottom w:val="nil"/>
              <w:right w:val="nil"/>
            </w:tcBorders>
            <w:shd w:val="clear" w:color="auto" w:fill="auto"/>
            <w:vAlign w:val="bottom"/>
            <w:hideMark/>
          </w:tcPr>
          <w:p w14:paraId="218D63A2" w14:textId="77777777" w:rsidR="001D25C7" w:rsidRPr="00C97EA9" w:rsidRDefault="001D25C7" w:rsidP="006D319A">
            <w:pPr>
              <w:jc w:val="center"/>
              <w:rPr>
                <w:color w:val="000000"/>
                <w:lang w:eastAsia="en-GB"/>
              </w:rPr>
            </w:pPr>
            <w:r w:rsidRPr="00C97EA9">
              <w:rPr>
                <w:color w:val="000000"/>
                <w:lang w:eastAsia="en-GB"/>
              </w:rPr>
              <w:t>pilocarpine</w:t>
            </w:r>
          </w:p>
        </w:tc>
        <w:tc>
          <w:tcPr>
            <w:tcW w:w="1300" w:type="dxa"/>
            <w:tcBorders>
              <w:top w:val="nil"/>
              <w:left w:val="nil"/>
              <w:bottom w:val="nil"/>
              <w:right w:val="nil"/>
            </w:tcBorders>
            <w:shd w:val="clear" w:color="auto" w:fill="auto"/>
            <w:vAlign w:val="bottom"/>
            <w:hideMark/>
          </w:tcPr>
          <w:p w14:paraId="4833FB71" w14:textId="77777777" w:rsidR="001D25C7" w:rsidRPr="00C97EA9" w:rsidRDefault="001D25C7" w:rsidP="006D319A">
            <w:pPr>
              <w:jc w:val="center"/>
              <w:rPr>
                <w:color w:val="000000"/>
                <w:lang w:eastAsia="en-GB"/>
              </w:rPr>
            </w:pPr>
            <w:r w:rsidRPr="00C97EA9">
              <w:rPr>
                <w:color w:val="000000"/>
                <w:lang w:eastAsia="en-GB"/>
              </w:rPr>
              <w:t>pilocarpine</w:t>
            </w:r>
          </w:p>
        </w:tc>
      </w:tr>
      <w:tr w:rsidR="001D25C7" w:rsidRPr="00C97EA9" w14:paraId="043667B6" w14:textId="77777777" w:rsidTr="006D319A">
        <w:trPr>
          <w:trHeight w:val="300"/>
        </w:trPr>
        <w:tc>
          <w:tcPr>
            <w:tcW w:w="1420" w:type="dxa"/>
            <w:tcBorders>
              <w:top w:val="nil"/>
              <w:left w:val="nil"/>
              <w:bottom w:val="nil"/>
              <w:right w:val="nil"/>
            </w:tcBorders>
            <w:shd w:val="clear" w:color="auto" w:fill="auto"/>
            <w:noWrap/>
            <w:vAlign w:val="bottom"/>
            <w:hideMark/>
          </w:tcPr>
          <w:p w14:paraId="3895E311" w14:textId="77777777" w:rsidR="001D25C7" w:rsidRPr="00C97EA9" w:rsidRDefault="001D25C7" w:rsidP="006D319A">
            <w:pPr>
              <w:jc w:val="right"/>
              <w:rPr>
                <w:color w:val="000000"/>
                <w:lang w:eastAsia="en-GB"/>
              </w:rPr>
            </w:pPr>
            <w:r w:rsidRPr="00C97EA9">
              <w:rPr>
                <w:color w:val="000000"/>
                <w:lang w:eastAsia="en-GB"/>
              </w:rPr>
              <w:t xml:space="preserve">Time after SE </w:t>
            </w:r>
          </w:p>
        </w:tc>
        <w:tc>
          <w:tcPr>
            <w:tcW w:w="1300" w:type="dxa"/>
            <w:tcBorders>
              <w:top w:val="single" w:sz="4" w:space="0" w:color="auto"/>
              <w:left w:val="nil"/>
              <w:bottom w:val="single" w:sz="4" w:space="0" w:color="auto"/>
              <w:right w:val="nil"/>
            </w:tcBorders>
            <w:shd w:val="clear" w:color="auto" w:fill="auto"/>
            <w:noWrap/>
            <w:vAlign w:val="bottom"/>
            <w:hideMark/>
          </w:tcPr>
          <w:p w14:paraId="6934DD9D" w14:textId="77777777" w:rsidR="001D25C7" w:rsidRPr="00C97EA9" w:rsidRDefault="001D25C7" w:rsidP="006D319A">
            <w:pPr>
              <w:jc w:val="center"/>
              <w:rPr>
                <w:color w:val="000000"/>
                <w:lang w:eastAsia="en-GB"/>
              </w:rPr>
            </w:pPr>
            <w:r w:rsidRPr="00C97EA9">
              <w:rPr>
                <w:color w:val="000000"/>
                <w:lang w:eastAsia="en-GB"/>
              </w:rPr>
              <w:t>1 day</w:t>
            </w:r>
          </w:p>
        </w:tc>
        <w:tc>
          <w:tcPr>
            <w:tcW w:w="1300" w:type="dxa"/>
            <w:tcBorders>
              <w:top w:val="single" w:sz="4" w:space="0" w:color="auto"/>
              <w:left w:val="nil"/>
              <w:bottom w:val="single" w:sz="4" w:space="0" w:color="auto"/>
              <w:right w:val="nil"/>
            </w:tcBorders>
            <w:shd w:val="clear" w:color="auto" w:fill="auto"/>
            <w:noWrap/>
            <w:vAlign w:val="bottom"/>
            <w:hideMark/>
          </w:tcPr>
          <w:p w14:paraId="2C26B318" w14:textId="77777777" w:rsidR="001D25C7" w:rsidRPr="00C97EA9" w:rsidRDefault="001D25C7" w:rsidP="006D319A">
            <w:pPr>
              <w:jc w:val="center"/>
              <w:rPr>
                <w:color w:val="000000"/>
                <w:lang w:eastAsia="en-GB"/>
              </w:rPr>
            </w:pPr>
            <w:r w:rsidRPr="00C97EA9">
              <w:rPr>
                <w:color w:val="000000"/>
                <w:lang w:eastAsia="en-GB"/>
              </w:rPr>
              <w:t>3 days</w:t>
            </w:r>
          </w:p>
        </w:tc>
        <w:tc>
          <w:tcPr>
            <w:tcW w:w="1300" w:type="dxa"/>
            <w:tcBorders>
              <w:top w:val="single" w:sz="4" w:space="0" w:color="auto"/>
              <w:left w:val="nil"/>
              <w:bottom w:val="single" w:sz="4" w:space="0" w:color="auto"/>
              <w:right w:val="nil"/>
            </w:tcBorders>
            <w:shd w:val="clear" w:color="auto" w:fill="auto"/>
            <w:noWrap/>
            <w:vAlign w:val="bottom"/>
            <w:hideMark/>
          </w:tcPr>
          <w:p w14:paraId="63B15823" w14:textId="77777777" w:rsidR="001D25C7" w:rsidRPr="00C97EA9" w:rsidRDefault="001D25C7" w:rsidP="006D319A">
            <w:pPr>
              <w:jc w:val="center"/>
              <w:rPr>
                <w:color w:val="000000"/>
                <w:lang w:eastAsia="en-GB"/>
              </w:rPr>
            </w:pPr>
            <w:r w:rsidRPr="00C97EA9">
              <w:rPr>
                <w:color w:val="000000"/>
                <w:lang w:eastAsia="en-GB"/>
              </w:rPr>
              <w:t>30 days</w:t>
            </w:r>
          </w:p>
        </w:tc>
        <w:tc>
          <w:tcPr>
            <w:tcW w:w="1300" w:type="dxa"/>
            <w:tcBorders>
              <w:top w:val="single" w:sz="4" w:space="0" w:color="auto"/>
              <w:left w:val="nil"/>
              <w:bottom w:val="single" w:sz="4" w:space="0" w:color="auto"/>
              <w:right w:val="nil"/>
            </w:tcBorders>
            <w:shd w:val="clear" w:color="auto" w:fill="auto"/>
            <w:noWrap/>
            <w:vAlign w:val="bottom"/>
            <w:hideMark/>
          </w:tcPr>
          <w:p w14:paraId="258F2E4D" w14:textId="77777777" w:rsidR="001D25C7" w:rsidRPr="00C97EA9" w:rsidRDefault="001D25C7" w:rsidP="006D319A">
            <w:pPr>
              <w:jc w:val="center"/>
              <w:rPr>
                <w:color w:val="000000"/>
                <w:lang w:eastAsia="en-GB"/>
              </w:rPr>
            </w:pPr>
            <w:r w:rsidRPr="00C97EA9">
              <w:rPr>
                <w:color w:val="000000"/>
                <w:lang w:eastAsia="en-GB"/>
              </w:rPr>
              <w:t>2 days</w:t>
            </w:r>
          </w:p>
        </w:tc>
        <w:tc>
          <w:tcPr>
            <w:tcW w:w="1300" w:type="dxa"/>
            <w:tcBorders>
              <w:top w:val="single" w:sz="4" w:space="0" w:color="auto"/>
              <w:left w:val="nil"/>
              <w:bottom w:val="single" w:sz="4" w:space="0" w:color="auto"/>
              <w:right w:val="nil"/>
            </w:tcBorders>
            <w:shd w:val="clear" w:color="auto" w:fill="auto"/>
            <w:noWrap/>
            <w:vAlign w:val="bottom"/>
            <w:hideMark/>
          </w:tcPr>
          <w:p w14:paraId="00F015EB" w14:textId="77777777" w:rsidR="001D25C7" w:rsidRPr="00C97EA9" w:rsidRDefault="001D25C7" w:rsidP="006D319A">
            <w:pPr>
              <w:jc w:val="center"/>
              <w:rPr>
                <w:color w:val="000000"/>
                <w:lang w:eastAsia="en-GB"/>
              </w:rPr>
            </w:pPr>
            <w:r w:rsidRPr="00C97EA9">
              <w:rPr>
                <w:color w:val="000000"/>
                <w:lang w:eastAsia="en-GB"/>
              </w:rPr>
              <w:t>4 weeks</w:t>
            </w:r>
          </w:p>
        </w:tc>
        <w:tc>
          <w:tcPr>
            <w:tcW w:w="1300" w:type="dxa"/>
            <w:tcBorders>
              <w:top w:val="single" w:sz="4" w:space="0" w:color="auto"/>
              <w:left w:val="nil"/>
              <w:bottom w:val="single" w:sz="4" w:space="0" w:color="auto"/>
              <w:right w:val="nil"/>
            </w:tcBorders>
            <w:shd w:val="clear" w:color="auto" w:fill="auto"/>
            <w:noWrap/>
            <w:vAlign w:val="bottom"/>
            <w:hideMark/>
          </w:tcPr>
          <w:p w14:paraId="158598F6" w14:textId="77777777" w:rsidR="001D25C7" w:rsidRPr="00C97EA9" w:rsidRDefault="001D25C7" w:rsidP="006D319A">
            <w:pPr>
              <w:jc w:val="center"/>
              <w:rPr>
                <w:color w:val="000000"/>
                <w:lang w:eastAsia="en-GB"/>
              </w:rPr>
            </w:pPr>
            <w:r w:rsidRPr="00C97EA9">
              <w:rPr>
                <w:color w:val="000000"/>
                <w:lang w:eastAsia="en-GB"/>
              </w:rPr>
              <w:t>12 &amp; 72 hours</w:t>
            </w:r>
          </w:p>
        </w:tc>
        <w:tc>
          <w:tcPr>
            <w:tcW w:w="1300" w:type="dxa"/>
            <w:tcBorders>
              <w:top w:val="single" w:sz="4" w:space="0" w:color="auto"/>
              <w:left w:val="nil"/>
              <w:bottom w:val="single" w:sz="4" w:space="0" w:color="auto"/>
              <w:right w:val="nil"/>
            </w:tcBorders>
            <w:shd w:val="clear" w:color="auto" w:fill="auto"/>
            <w:noWrap/>
            <w:vAlign w:val="bottom"/>
            <w:hideMark/>
          </w:tcPr>
          <w:p w14:paraId="4149DEE0" w14:textId="77777777" w:rsidR="001D25C7" w:rsidRPr="00C97EA9" w:rsidRDefault="001D25C7" w:rsidP="006D319A">
            <w:pPr>
              <w:jc w:val="center"/>
              <w:rPr>
                <w:color w:val="000000"/>
                <w:lang w:eastAsia="en-GB"/>
              </w:rPr>
            </w:pPr>
            <w:r w:rsidRPr="00C97EA9">
              <w:rPr>
                <w:color w:val="000000"/>
                <w:lang w:eastAsia="en-GB"/>
              </w:rPr>
              <w:t>-</w:t>
            </w:r>
          </w:p>
        </w:tc>
        <w:tc>
          <w:tcPr>
            <w:tcW w:w="1300" w:type="dxa"/>
            <w:tcBorders>
              <w:top w:val="single" w:sz="4" w:space="0" w:color="auto"/>
              <w:left w:val="nil"/>
              <w:bottom w:val="single" w:sz="4" w:space="0" w:color="auto"/>
              <w:right w:val="nil"/>
            </w:tcBorders>
            <w:shd w:val="clear" w:color="auto" w:fill="auto"/>
            <w:noWrap/>
            <w:vAlign w:val="bottom"/>
            <w:hideMark/>
          </w:tcPr>
          <w:p w14:paraId="49F7FD9F" w14:textId="77777777" w:rsidR="001D25C7" w:rsidRPr="00C97EA9" w:rsidRDefault="001D25C7" w:rsidP="006D319A">
            <w:pPr>
              <w:jc w:val="center"/>
              <w:rPr>
                <w:color w:val="000000"/>
                <w:lang w:eastAsia="en-GB"/>
              </w:rPr>
            </w:pPr>
            <w:r w:rsidRPr="00C97EA9">
              <w:rPr>
                <w:color w:val="000000"/>
                <w:lang w:eastAsia="en-GB"/>
              </w:rPr>
              <w:t>2 days</w:t>
            </w:r>
          </w:p>
        </w:tc>
        <w:tc>
          <w:tcPr>
            <w:tcW w:w="1300" w:type="dxa"/>
            <w:tcBorders>
              <w:top w:val="single" w:sz="4" w:space="0" w:color="auto"/>
              <w:left w:val="nil"/>
              <w:bottom w:val="single" w:sz="4" w:space="0" w:color="auto"/>
              <w:right w:val="nil"/>
            </w:tcBorders>
            <w:shd w:val="clear" w:color="auto" w:fill="auto"/>
            <w:noWrap/>
            <w:vAlign w:val="bottom"/>
            <w:hideMark/>
          </w:tcPr>
          <w:p w14:paraId="49C98E6F" w14:textId="77777777" w:rsidR="001D25C7" w:rsidRPr="00C97EA9" w:rsidRDefault="001D25C7" w:rsidP="006D319A">
            <w:pPr>
              <w:jc w:val="center"/>
              <w:rPr>
                <w:color w:val="000000"/>
                <w:lang w:eastAsia="en-GB"/>
              </w:rPr>
            </w:pPr>
            <w:r w:rsidRPr="00C97EA9">
              <w:rPr>
                <w:color w:val="000000"/>
                <w:lang w:eastAsia="en-GB"/>
              </w:rPr>
              <w:t>3 weeks</w:t>
            </w:r>
          </w:p>
        </w:tc>
        <w:tc>
          <w:tcPr>
            <w:tcW w:w="1300" w:type="dxa"/>
            <w:tcBorders>
              <w:top w:val="single" w:sz="4" w:space="0" w:color="auto"/>
              <w:left w:val="nil"/>
              <w:bottom w:val="single" w:sz="4" w:space="0" w:color="auto"/>
              <w:right w:val="nil"/>
            </w:tcBorders>
            <w:shd w:val="clear" w:color="auto" w:fill="auto"/>
            <w:noWrap/>
            <w:vAlign w:val="bottom"/>
            <w:hideMark/>
          </w:tcPr>
          <w:p w14:paraId="546A11B6" w14:textId="77777777" w:rsidR="001D25C7" w:rsidRPr="00C97EA9" w:rsidRDefault="001D25C7" w:rsidP="006D319A">
            <w:pPr>
              <w:jc w:val="center"/>
              <w:rPr>
                <w:color w:val="000000"/>
                <w:lang w:eastAsia="en-GB"/>
              </w:rPr>
            </w:pPr>
            <w:r w:rsidRPr="00C97EA9">
              <w:rPr>
                <w:color w:val="000000"/>
                <w:lang w:eastAsia="en-GB"/>
              </w:rPr>
              <w:t>8 weeks</w:t>
            </w:r>
          </w:p>
        </w:tc>
      </w:tr>
      <w:tr w:rsidR="001D25C7" w:rsidRPr="00C97EA9" w14:paraId="44596DAC" w14:textId="77777777" w:rsidTr="006D319A">
        <w:trPr>
          <w:trHeight w:val="300"/>
        </w:trPr>
        <w:tc>
          <w:tcPr>
            <w:tcW w:w="1420" w:type="dxa"/>
            <w:tcBorders>
              <w:top w:val="nil"/>
              <w:left w:val="nil"/>
              <w:bottom w:val="nil"/>
              <w:right w:val="nil"/>
            </w:tcBorders>
            <w:shd w:val="clear" w:color="auto" w:fill="auto"/>
            <w:noWrap/>
            <w:vAlign w:val="bottom"/>
            <w:hideMark/>
          </w:tcPr>
          <w:p w14:paraId="36355682" w14:textId="77777777" w:rsidR="001D25C7" w:rsidRPr="00C97EA9" w:rsidRDefault="001D25C7" w:rsidP="006D319A">
            <w:pPr>
              <w:jc w:val="right"/>
              <w:rPr>
                <w:color w:val="000000"/>
                <w:lang w:eastAsia="en-GB"/>
              </w:rPr>
            </w:pPr>
            <w:r w:rsidRPr="00C97EA9">
              <w:rPr>
                <w:color w:val="000000"/>
                <w:lang w:eastAsia="en-GB"/>
              </w:rPr>
              <w:t xml:space="preserve">2 days </w:t>
            </w:r>
          </w:p>
        </w:tc>
        <w:tc>
          <w:tcPr>
            <w:tcW w:w="1300" w:type="dxa"/>
            <w:tcBorders>
              <w:top w:val="nil"/>
              <w:left w:val="nil"/>
              <w:bottom w:val="nil"/>
              <w:right w:val="nil"/>
            </w:tcBorders>
            <w:shd w:val="clear" w:color="auto" w:fill="auto"/>
            <w:noWrap/>
            <w:vAlign w:val="bottom"/>
            <w:hideMark/>
          </w:tcPr>
          <w:p w14:paraId="37448534" w14:textId="77777777" w:rsidR="001D25C7" w:rsidRPr="00C97EA9" w:rsidRDefault="001D25C7" w:rsidP="006D319A">
            <w:pPr>
              <w:jc w:val="center"/>
              <w:rPr>
                <w:color w:val="000000"/>
                <w:lang w:eastAsia="en-GB"/>
              </w:rPr>
            </w:pPr>
            <w:r w:rsidRPr="00C97EA9">
              <w:rPr>
                <w:color w:val="000000"/>
                <w:lang w:eastAsia="en-GB"/>
              </w:rPr>
              <w:t>0 / 22</w:t>
            </w:r>
          </w:p>
        </w:tc>
        <w:tc>
          <w:tcPr>
            <w:tcW w:w="1300" w:type="dxa"/>
            <w:tcBorders>
              <w:top w:val="nil"/>
              <w:left w:val="nil"/>
              <w:bottom w:val="nil"/>
              <w:right w:val="nil"/>
            </w:tcBorders>
            <w:shd w:val="clear" w:color="auto" w:fill="auto"/>
            <w:noWrap/>
            <w:vAlign w:val="bottom"/>
            <w:hideMark/>
          </w:tcPr>
          <w:p w14:paraId="5AB6FCC6" w14:textId="77777777" w:rsidR="001D25C7" w:rsidRPr="00C97EA9" w:rsidRDefault="001D25C7" w:rsidP="006D319A">
            <w:pPr>
              <w:jc w:val="center"/>
              <w:rPr>
                <w:color w:val="000000"/>
                <w:lang w:eastAsia="en-GB"/>
              </w:rPr>
            </w:pPr>
            <w:r w:rsidRPr="00C97EA9">
              <w:rPr>
                <w:color w:val="000000"/>
                <w:lang w:eastAsia="en-GB"/>
              </w:rPr>
              <w:t>2 / 53</w:t>
            </w:r>
          </w:p>
        </w:tc>
        <w:tc>
          <w:tcPr>
            <w:tcW w:w="1300" w:type="dxa"/>
            <w:tcBorders>
              <w:top w:val="nil"/>
              <w:left w:val="nil"/>
              <w:bottom w:val="nil"/>
              <w:right w:val="nil"/>
            </w:tcBorders>
            <w:shd w:val="clear" w:color="auto" w:fill="auto"/>
            <w:noWrap/>
            <w:vAlign w:val="bottom"/>
            <w:hideMark/>
          </w:tcPr>
          <w:p w14:paraId="390C0C73" w14:textId="77777777" w:rsidR="001D25C7" w:rsidRPr="00C97EA9" w:rsidRDefault="001D25C7" w:rsidP="006D319A">
            <w:pPr>
              <w:jc w:val="center"/>
              <w:rPr>
                <w:color w:val="000000"/>
                <w:lang w:eastAsia="en-GB"/>
              </w:rPr>
            </w:pPr>
            <w:r w:rsidRPr="00C97EA9">
              <w:rPr>
                <w:color w:val="000000"/>
                <w:lang w:eastAsia="en-GB"/>
              </w:rPr>
              <w:t>8 / 175</w:t>
            </w:r>
          </w:p>
        </w:tc>
        <w:tc>
          <w:tcPr>
            <w:tcW w:w="1300" w:type="dxa"/>
            <w:tcBorders>
              <w:top w:val="nil"/>
              <w:left w:val="nil"/>
              <w:bottom w:val="nil"/>
              <w:right w:val="nil"/>
            </w:tcBorders>
            <w:shd w:val="clear" w:color="auto" w:fill="auto"/>
            <w:noWrap/>
            <w:vAlign w:val="bottom"/>
            <w:hideMark/>
          </w:tcPr>
          <w:p w14:paraId="1E466D6C" w14:textId="77777777" w:rsidR="001D25C7" w:rsidRPr="00C97EA9" w:rsidRDefault="001D25C7" w:rsidP="006D319A">
            <w:pPr>
              <w:jc w:val="center"/>
              <w:rPr>
                <w:color w:val="000000"/>
                <w:lang w:eastAsia="en-GB"/>
              </w:rPr>
            </w:pPr>
            <w:r w:rsidRPr="00C97EA9">
              <w:rPr>
                <w:color w:val="000000"/>
                <w:lang w:eastAsia="en-GB"/>
              </w:rPr>
              <w:t>1 / 6</w:t>
            </w:r>
          </w:p>
        </w:tc>
        <w:tc>
          <w:tcPr>
            <w:tcW w:w="1300" w:type="dxa"/>
            <w:tcBorders>
              <w:top w:val="nil"/>
              <w:left w:val="nil"/>
              <w:bottom w:val="nil"/>
              <w:right w:val="nil"/>
            </w:tcBorders>
            <w:shd w:val="clear" w:color="auto" w:fill="auto"/>
            <w:noWrap/>
            <w:vAlign w:val="bottom"/>
            <w:hideMark/>
          </w:tcPr>
          <w:p w14:paraId="0EE09351" w14:textId="77777777" w:rsidR="001D25C7" w:rsidRPr="00C97EA9" w:rsidRDefault="001D25C7" w:rsidP="006D319A">
            <w:pPr>
              <w:jc w:val="center"/>
              <w:rPr>
                <w:color w:val="000000"/>
                <w:lang w:eastAsia="en-GB"/>
              </w:rPr>
            </w:pPr>
            <w:r w:rsidRPr="00C97EA9">
              <w:rPr>
                <w:color w:val="000000"/>
                <w:lang w:eastAsia="en-GB"/>
              </w:rPr>
              <w:t>2 / 23</w:t>
            </w:r>
          </w:p>
        </w:tc>
        <w:tc>
          <w:tcPr>
            <w:tcW w:w="1300" w:type="dxa"/>
            <w:tcBorders>
              <w:top w:val="nil"/>
              <w:left w:val="nil"/>
              <w:bottom w:val="nil"/>
              <w:right w:val="nil"/>
            </w:tcBorders>
            <w:shd w:val="clear" w:color="auto" w:fill="auto"/>
            <w:noWrap/>
            <w:vAlign w:val="bottom"/>
            <w:hideMark/>
          </w:tcPr>
          <w:p w14:paraId="58803E0D" w14:textId="77777777" w:rsidR="001D25C7" w:rsidRPr="00C97EA9" w:rsidRDefault="001D25C7" w:rsidP="006D319A">
            <w:pPr>
              <w:jc w:val="center"/>
              <w:rPr>
                <w:color w:val="000000"/>
                <w:lang w:eastAsia="en-GB"/>
              </w:rPr>
            </w:pPr>
            <w:r w:rsidRPr="00C97EA9">
              <w:rPr>
                <w:color w:val="000000"/>
                <w:lang w:eastAsia="en-GB"/>
              </w:rPr>
              <w:t>1 / 42</w:t>
            </w:r>
          </w:p>
        </w:tc>
        <w:tc>
          <w:tcPr>
            <w:tcW w:w="1300" w:type="dxa"/>
            <w:tcBorders>
              <w:top w:val="nil"/>
              <w:left w:val="nil"/>
              <w:bottom w:val="nil"/>
              <w:right w:val="nil"/>
            </w:tcBorders>
            <w:shd w:val="clear" w:color="auto" w:fill="auto"/>
            <w:noWrap/>
            <w:vAlign w:val="bottom"/>
            <w:hideMark/>
          </w:tcPr>
          <w:p w14:paraId="4AD95855" w14:textId="77777777" w:rsidR="001D25C7" w:rsidRPr="00C97EA9" w:rsidRDefault="001D25C7" w:rsidP="006D319A">
            <w:pPr>
              <w:jc w:val="center"/>
              <w:rPr>
                <w:color w:val="000000"/>
                <w:lang w:eastAsia="en-GB"/>
              </w:rPr>
            </w:pPr>
            <w:r w:rsidRPr="00C97EA9">
              <w:rPr>
                <w:color w:val="000000"/>
                <w:lang w:eastAsia="en-GB"/>
              </w:rPr>
              <w:t>0 / 9</w:t>
            </w:r>
          </w:p>
        </w:tc>
        <w:tc>
          <w:tcPr>
            <w:tcW w:w="1300" w:type="dxa"/>
            <w:tcBorders>
              <w:top w:val="nil"/>
              <w:left w:val="nil"/>
              <w:bottom w:val="nil"/>
              <w:right w:val="nil"/>
            </w:tcBorders>
            <w:shd w:val="clear" w:color="auto" w:fill="auto"/>
            <w:noWrap/>
            <w:vAlign w:val="bottom"/>
            <w:hideMark/>
          </w:tcPr>
          <w:p w14:paraId="0F1E8608" w14:textId="77777777" w:rsidR="001D25C7" w:rsidRPr="00C97EA9" w:rsidRDefault="001D25C7" w:rsidP="006D319A">
            <w:pPr>
              <w:jc w:val="center"/>
              <w:rPr>
                <w:color w:val="000000"/>
                <w:lang w:eastAsia="en-GB"/>
              </w:rPr>
            </w:pPr>
            <w:r w:rsidRPr="00C97EA9">
              <w:rPr>
                <w:color w:val="000000"/>
                <w:lang w:eastAsia="en-GB"/>
              </w:rPr>
              <w:t>0 / 26</w:t>
            </w:r>
          </w:p>
        </w:tc>
        <w:tc>
          <w:tcPr>
            <w:tcW w:w="1300" w:type="dxa"/>
            <w:tcBorders>
              <w:top w:val="nil"/>
              <w:left w:val="nil"/>
              <w:bottom w:val="nil"/>
              <w:right w:val="nil"/>
            </w:tcBorders>
            <w:shd w:val="clear" w:color="auto" w:fill="auto"/>
            <w:noWrap/>
            <w:vAlign w:val="bottom"/>
            <w:hideMark/>
          </w:tcPr>
          <w:p w14:paraId="21088985" w14:textId="77777777" w:rsidR="001D25C7" w:rsidRPr="00C97EA9" w:rsidRDefault="001D25C7" w:rsidP="006D319A">
            <w:pPr>
              <w:jc w:val="center"/>
              <w:rPr>
                <w:color w:val="000000"/>
                <w:lang w:eastAsia="en-GB"/>
              </w:rPr>
            </w:pPr>
            <w:r w:rsidRPr="00C97EA9">
              <w:rPr>
                <w:color w:val="000000"/>
                <w:lang w:eastAsia="en-GB"/>
              </w:rPr>
              <w:t>0 / 28</w:t>
            </w:r>
          </w:p>
        </w:tc>
        <w:tc>
          <w:tcPr>
            <w:tcW w:w="1300" w:type="dxa"/>
            <w:tcBorders>
              <w:top w:val="nil"/>
              <w:left w:val="nil"/>
              <w:bottom w:val="nil"/>
              <w:right w:val="nil"/>
            </w:tcBorders>
            <w:shd w:val="clear" w:color="auto" w:fill="auto"/>
            <w:noWrap/>
            <w:vAlign w:val="bottom"/>
            <w:hideMark/>
          </w:tcPr>
          <w:p w14:paraId="5F907806" w14:textId="77777777" w:rsidR="001D25C7" w:rsidRPr="00C97EA9" w:rsidRDefault="001D25C7" w:rsidP="006D319A">
            <w:pPr>
              <w:jc w:val="center"/>
              <w:rPr>
                <w:color w:val="000000"/>
                <w:lang w:eastAsia="en-GB"/>
              </w:rPr>
            </w:pPr>
            <w:r w:rsidRPr="00C97EA9">
              <w:rPr>
                <w:color w:val="000000"/>
                <w:lang w:eastAsia="en-GB"/>
              </w:rPr>
              <w:t>0 / 45</w:t>
            </w:r>
          </w:p>
        </w:tc>
      </w:tr>
      <w:tr w:rsidR="001D25C7" w:rsidRPr="00C97EA9" w14:paraId="68312B33" w14:textId="77777777" w:rsidTr="006D319A">
        <w:trPr>
          <w:trHeight w:val="300"/>
        </w:trPr>
        <w:tc>
          <w:tcPr>
            <w:tcW w:w="1420" w:type="dxa"/>
            <w:tcBorders>
              <w:top w:val="nil"/>
              <w:left w:val="nil"/>
              <w:bottom w:val="nil"/>
              <w:right w:val="nil"/>
            </w:tcBorders>
            <w:shd w:val="clear" w:color="auto" w:fill="auto"/>
            <w:noWrap/>
            <w:vAlign w:val="bottom"/>
            <w:hideMark/>
          </w:tcPr>
          <w:p w14:paraId="35D1441D" w14:textId="77777777" w:rsidR="001D25C7" w:rsidRPr="00C97EA9" w:rsidRDefault="001D25C7" w:rsidP="006D319A">
            <w:pPr>
              <w:jc w:val="right"/>
              <w:rPr>
                <w:color w:val="000000"/>
                <w:lang w:eastAsia="en-GB"/>
              </w:rPr>
            </w:pPr>
            <w:r w:rsidRPr="00C97EA9">
              <w:rPr>
                <w:color w:val="000000"/>
                <w:lang w:eastAsia="en-GB"/>
              </w:rPr>
              <w:t xml:space="preserve">10 days </w:t>
            </w:r>
          </w:p>
        </w:tc>
        <w:tc>
          <w:tcPr>
            <w:tcW w:w="1300" w:type="dxa"/>
            <w:tcBorders>
              <w:top w:val="nil"/>
              <w:left w:val="nil"/>
              <w:bottom w:val="nil"/>
              <w:right w:val="nil"/>
            </w:tcBorders>
            <w:shd w:val="clear" w:color="auto" w:fill="auto"/>
            <w:noWrap/>
            <w:vAlign w:val="bottom"/>
            <w:hideMark/>
          </w:tcPr>
          <w:p w14:paraId="382EE434" w14:textId="77777777" w:rsidR="001D25C7" w:rsidRPr="00C97EA9" w:rsidRDefault="001D25C7" w:rsidP="006D319A">
            <w:pPr>
              <w:jc w:val="center"/>
              <w:rPr>
                <w:color w:val="000000"/>
                <w:lang w:eastAsia="en-GB"/>
              </w:rPr>
            </w:pPr>
            <w:r w:rsidRPr="00C97EA9">
              <w:rPr>
                <w:color w:val="000000"/>
                <w:lang w:eastAsia="en-GB"/>
              </w:rPr>
              <w:t>1 / 22</w:t>
            </w:r>
          </w:p>
        </w:tc>
        <w:tc>
          <w:tcPr>
            <w:tcW w:w="1300" w:type="dxa"/>
            <w:tcBorders>
              <w:top w:val="nil"/>
              <w:left w:val="nil"/>
              <w:bottom w:val="nil"/>
              <w:right w:val="nil"/>
            </w:tcBorders>
            <w:shd w:val="clear" w:color="auto" w:fill="auto"/>
            <w:noWrap/>
            <w:vAlign w:val="bottom"/>
            <w:hideMark/>
          </w:tcPr>
          <w:p w14:paraId="79F5664B" w14:textId="77777777" w:rsidR="001D25C7" w:rsidRPr="00C97EA9" w:rsidRDefault="001D25C7" w:rsidP="006D319A">
            <w:pPr>
              <w:jc w:val="center"/>
              <w:rPr>
                <w:color w:val="000000"/>
                <w:lang w:eastAsia="en-GB"/>
              </w:rPr>
            </w:pPr>
            <w:r w:rsidRPr="00C97EA9">
              <w:rPr>
                <w:color w:val="000000"/>
                <w:lang w:eastAsia="en-GB"/>
              </w:rPr>
              <w:t>5 / 53</w:t>
            </w:r>
          </w:p>
        </w:tc>
        <w:tc>
          <w:tcPr>
            <w:tcW w:w="1300" w:type="dxa"/>
            <w:tcBorders>
              <w:top w:val="nil"/>
              <w:left w:val="nil"/>
              <w:bottom w:val="nil"/>
              <w:right w:val="nil"/>
            </w:tcBorders>
            <w:shd w:val="clear" w:color="auto" w:fill="auto"/>
            <w:noWrap/>
            <w:vAlign w:val="bottom"/>
            <w:hideMark/>
          </w:tcPr>
          <w:p w14:paraId="56624F6B" w14:textId="77777777" w:rsidR="001D25C7" w:rsidRPr="00C97EA9" w:rsidRDefault="001D25C7" w:rsidP="006D319A">
            <w:pPr>
              <w:jc w:val="center"/>
              <w:rPr>
                <w:color w:val="000000"/>
                <w:lang w:eastAsia="en-GB"/>
              </w:rPr>
            </w:pPr>
            <w:r w:rsidRPr="00C97EA9">
              <w:rPr>
                <w:color w:val="000000"/>
                <w:lang w:eastAsia="en-GB"/>
              </w:rPr>
              <w:t>15 / 175</w:t>
            </w:r>
          </w:p>
        </w:tc>
        <w:tc>
          <w:tcPr>
            <w:tcW w:w="1300" w:type="dxa"/>
            <w:tcBorders>
              <w:top w:val="nil"/>
              <w:left w:val="nil"/>
              <w:bottom w:val="nil"/>
              <w:right w:val="nil"/>
            </w:tcBorders>
            <w:shd w:val="clear" w:color="auto" w:fill="auto"/>
            <w:noWrap/>
            <w:vAlign w:val="bottom"/>
            <w:hideMark/>
          </w:tcPr>
          <w:p w14:paraId="148DA599" w14:textId="77777777" w:rsidR="001D25C7" w:rsidRPr="00C97EA9" w:rsidRDefault="001D25C7" w:rsidP="006D319A">
            <w:pPr>
              <w:jc w:val="center"/>
              <w:rPr>
                <w:color w:val="000000"/>
                <w:lang w:eastAsia="en-GB"/>
              </w:rPr>
            </w:pPr>
            <w:r w:rsidRPr="00C97EA9">
              <w:rPr>
                <w:color w:val="000000"/>
                <w:lang w:eastAsia="en-GB"/>
              </w:rPr>
              <w:t>1 / 6</w:t>
            </w:r>
          </w:p>
        </w:tc>
        <w:tc>
          <w:tcPr>
            <w:tcW w:w="1300" w:type="dxa"/>
            <w:tcBorders>
              <w:top w:val="nil"/>
              <w:left w:val="nil"/>
              <w:bottom w:val="nil"/>
              <w:right w:val="nil"/>
            </w:tcBorders>
            <w:shd w:val="clear" w:color="auto" w:fill="auto"/>
            <w:noWrap/>
            <w:vAlign w:val="bottom"/>
            <w:hideMark/>
          </w:tcPr>
          <w:p w14:paraId="19169D60" w14:textId="77777777" w:rsidR="001D25C7" w:rsidRPr="00C97EA9" w:rsidRDefault="001D25C7" w:rsidP="006D319A">
            <w:pPr>
              <w:jc w:val="center"/>
              <w:rPr>
                <w:color w:val="000000"/>
                <w:lang w:eastAsia="en-GB"/>
              </w:rPr>
            </w:pPr>
            <w:r w:rsidRPr="00C97EA9">
              <w:rPr>
                <w:color w:val="000000"/>
                <w:lang w:eastAsia="en-GB"/>
              </w:rPr>
              <w:t>2 / 23</w:t>
            </w:r>
          </w:p>
        </w:tc>
        <w:tc>
          <w:tcPr>
            <w:tcW w:w="1300" w:type="dxa"/>
            <w:tcBorders>
              <w:top w:val="nil"/>
              <w:left w:val="nil"/>
              <w:bottom w:val="nil"/>
              <w:right w:val="nil"/>
            </w:tcBorders>
            <w:shd w:val="clear" w:color="auto" w:fill="auto"/>
            <w:noWrap/>
            <w:vAlign w:val="bottom"/>
            <w:hideMark/>
          </w:tcPr>
          <w:p w14:paraId="13A02799" w14:textId="77777777" w:rsidR="001D25C7" w:rsidRPr="00C97EA9" w:rsidRDefault="001D25C7" w:rsidP="006D319A">
            <w:pPr>
              <w:jc w:val="center"/>
              <w:rPr>
                <w:color w:val="000000"/>
                <w:lang w:eastAsia="en-GB"/>
              </w:rPr>
            </w:pPr>
            <w:r w:rsidRPr="00C97EA9">
              <w:rPr>
                <w:color w:val="000000"/>
                <w:lang w:eastAsia="en-GB"/>
              </w:rPr>
              <w:t>1 / 42</w:t>
            </w:r>
          </w:p>
        </w:tc>
        <w:tc>
          <w:tcPr>
            <w:tcW w:w="1300" w:type="dxa"/>
            <w:tcBorders>
              <w:top w:val="nil"/>
              <w:left w:val="nil"/>
              <w:bottom w:val="nil"/>
              <w:right w:val="nil"/>
            </w:tcBorders>
            <w:shd w:val="clear" w:color="auto" w:fill="auto"/>
            <w:noWrap/>
            <w:vAlign w:val="bottom"/>
            <w:hideMark/>
          </w:tcPr>
          <w:p w14:paraId="021BC325" w14:textId="77777777" w:rsidR="001D25C7" w:rsidRPr="00C97EA9" w:rsidRDefault="001D25C7" w:rsidP="006D319A">
            <w:pPr>
              <w:jc w:val="center"/>
              <w:rPr>
                <w:color w:val="000000"/>
                <w:lang w:eastAsia="en-GB"/>
              </w:rPr>
            </w:pPr>
            <w:r w:rsidRPr="00C97EA9">
              <w:rPr>
                <w:color w:val="000000"/>
                <w:lang w:eastAsia="en-GB"/>
              </w:rPr>
              <w:t>0 / 9</w:t>
            </w:r>
          </w:p>
        </w:tc>
        <w:tc>
          <w:tcPr>
            <w:tcW w:w="1300" w:type="dxa"/>
            <w:tcBorders>
              <w:top w:val="nil"/>
              <w:left w:val="nil"/>
              <w:bottom w:val="nil"/>
              <w:right w:val="nil"/>
            </w:tcBorders>
            <w:shd w:val="clear" w:color="auto" w:fill="auto"/>
            <w:noWrap/>
            <w:vAlign w:val="bottom"/>
            <w:hideMark/>
          </w:tcPr>
          <w:p w14:paraId="7E1A1C82" w14:textId="77777777" w:rsidR="001D25C7" w:rsidRPr="00C97EA9" w:rsidRDefault="001D25C7" w:rsidP="006D319A">
            <w:pPr>
              <w:jc w:val="center"/>
              <w:rPr>
                <w:color w:val="000000"/>
                <w:lang w:eastAsia="en-GB"/>
              </w:rPr>
            </w:pPr>
            <w:r w:rsidRPr="00C97EA9">
              <w:rPr>
                <w:color w:val="000000"/>
                <w:lang w:eastAsia="en-GB"/>
              </w:rPr>
              <w:t>1 / 26</w:t>
            </w:r>
          </w:p>
        </w:tc>
        <w:tc>
          <w:tcPr>
            <w:tcW w:w="1300" w:type="dxa"/>
            <w:tcBorders>
              <w:top w:val="nil"/>
              <w:left w:val="nil"/>
              <w:bottom w:val="nil"/>
              <w:right w:val="nil"/>
            </w:tcBorders>
            <w:shd w:val="clear" w:color="auto" w:fill="auto"/>
            <w:noWrap/>
            <w:vAlign w:val="bottom"/>
            <w:hideMark/>
          </w:tcPr>
          <w:p w14:paraId="4AC49EAA" w14:textId="77777777" w:rsidR="001D25C7" w:rsidRPr="00C97EA9" w:rsidRDefault="001D25C7" w:rsidP="006D319A">
            <w:pPr>
              <w:jc w:val="center"/>
              <w:rPr>
                <w:color w:val="000000"/>
                <w:lang w:eastAsia="en-GB"/>
              </w:rPr>
            </w:pPr>
            <w:r w:rsidRPr="00C97EA9">
              <w:rPr>
                <w:color w:val="000000"/>
                <w:lang w:eastAsia="en-GB"/>
              </w:rPr>
              <w:t>1 / 28</w:t>
            </w:r>
          </w:p>
        </w:tc>
        <w:tc>
          <w:tcPr>
            <w:tcW w:w="1300" w:type="dxa"/>
            <w:tcBorders>
              <w:top w:val="nil"/>
              <w:left w:val="nil"/>
              <w:bottom w:val="nil"/>
              <w:right w:val="nil"/>
            </w:tcBorders>
            <w:shd w:val="clear" w:color="auto" w:fill="auto"/>
            <w:noWrap/>
            <w:vAlign w:val="bottom"/>
            <w:hideMark/>
          </w:tcPr>
          <w:p w14:paraId="7407BED7" w14:textId="77777777" w:rsidR="001D25C7" w:rsidRPr="00C97EA9" w:rsidRDefault="001D25C7" w:rsidP="006D319A">
            <w:pPr>
              <w:jc w:val="center"/>
              <w:rPr>
                <w:color w:val="000000"/>
                <w:lang w:eastAsia="en-GB"/>
              </w:rPr>
            </w:pPr>
            <w:r w:rsidRPr="00C97EA9">
              <w:rPr>
                <w:color w:val="000000"/>
                <w:lang w:eastAsia="en-GB"/>
              </w:rPr>
              <w:t>1 / 45</w:t>
            </w:r>
          </w:p>
        </w:tc>
      </w:tr>
      <w:tr w:rsidR="001D25C7" w:rsidRPr="00C97EA9" w14:paraId="4730D1F9" w14:textId="77777777" w:rsidTr="001D25C7">
        <w:trPr>
          <w:trHeight w:val="80"/>
        </w:trPr>
        <w:tc>
          <w:tcPr>
            <w:tcW w:w="1420" w:type="dxa"/>
            <w:tcBorders>
              <w:top w:val="nil"/>
              <w:left w:val="nil"/>
              <w:bottom w:val="nil"/>
              <w:right w:val="nil"/>
            </w:tcBorders>
            <w:shd w:val="clear" w:color="auto" w:fill="auto"/>
            <w:noWrap/>
            <w:vAlign w:val="bottom"/>
            <w:hideMark/>
          </w:tcPr>
          <w:p w14:paraId="41532F59" w14:textId="77777777" w:rsidR="001D25C7" w:rsidRPr="00C97EA9" w:rsidRDefault="001D25C7" w:rsidP="006D319A">
            <w:pPr>
              <w:jc w:val="right"/>
              <w:rPr>
                <w:color w:val="000000"/>
                <w:lang w:eastAsia="en-GB"/>
              </w:rPr>
            </w:pPr>
            <w:r w:rsidRPr="00C97EA9">
              <w:rPr>
                <w:color w:val="000000"/>
                <w:lang w:eastAsia="en-GB"/>
              </w:rPr>
              <w:t xml:space="preserve">8 weeks </w:t>
            </w:r>
          </w:p>
        </w:tc>
        <w:tc>
          <w:tcPr>
            <w:tcW w:w="1300" w:type="dxa"/>
            <w:tcBorders>
              <w:top w:val="nil"/>
              <w:left w:val="nil"/>
              <w:bottom w:val="nil"/>
              <w:right w:val="nil"/>
            </w:tcBorders>
            <w:shd w:val="clear" w:color="auto" w:fill="auto"/>
            <w:noWrap/>
            <w:vAlign w:val="bottom"/>
            <w:hideMark/>
          </w:tcPr>
          <w:p w14:paraId="2F4C51C9" w14:textId="77777777" w:rsidR="001D25C7" w:rsidRPr="00C97EA9" w:rsidRDefault="001D25C7" w:rsidP="006D319A">
            <w:pPr>
              <w:jc w:val="center"/>
              <w:rPr>
                <w:color w:val="000000"/>
                <w:lang w:eastAsia="en-GB"/>
              </w:rPr>
            </w:pPr>
            <w:r w:rsidRPr="00C97EA9">
              <w:rPr>
                <w:color w:val="000000"/>
                <w:lang w:eastAsia="en-GB"/>
              </w:rPr>
              <w:t>0 / 22</w:t>
            </w:r>
          </w:p>
        </w:tc>
        <w:tc>
          <w:tcPr>
            <w:tcW w:w="1300" w:type="dxa"/>
            <w:tcBorders>
              <w:top w:val="nil"/>
              <w:left w:val="nil"/>
              <w:bottom w:val="nil"/>
              <w:right w:val="nil"/>
            </w:tcBorders>
            <w:shd w:val="clear" w:color="auto" w:fill="auto"/>
            <w:noWrap/>
            <w:vAlign w:val="bottom"/>
            <w:hideMark/>
          </w:tcPr>
          <w:p w14:paraId="1DEA4771" w14:textId="77777777" w:rsidR="001D25C7" w:rsidRPr="00C97EA9" w:rsidRDefault="001D25C7" w:rsidP="006D319A">
            <w:pPr>
              <w:jc w:val="center"/>
              <w:rPr>
                <w:color w:val="000000"/>
                <w:lang w:eastAsia="en-GB"/>
              </w:rPr>
            </w:pPr>
            <w:r w:rsidRPr="00C97EA9">
              <w:rPr>
                <w:color w:val="000000"/>
                <w:lang w:eastAsia="en-GB"/>
              </w:rPr>
              <w:t>2 / 53</w:t>
            </w:r>
          </w:p>
        </w:tc>
        <w:tc>
          <w:tcPr>
            <w:tcW w:w="1300" w:type="dxa"/>
            <w:tcBorders>
              <w:top w:val="nil"/>
              <w:left w:val="nil"/>
              <w:bottom w:val="nil"/>
              <w:right w:val="nil"/>
            </w:tcBorders>
            <w:shd w:val="clear" w:color="auto" w:fill="auto"/>
            <w:noWrap/>
            <w:vAlign w:val="bottom"/>
            <w:hideMark/>
          </w:tcPr>
          <w:p w14:paraId="3FC36F1A" w14:textId="77777777" w:rsidR="001D25C7" w:rsidRPr="00C97EA9" w:rsidRDefault="001D25C7" w:rsidP="006D319A">
            <w:pPr>
              <w:jc w:val="center"/>
              <w:rPr>
                <w:color w:val="000000"/>
                <w:lang w:eastAsia="en-GB"/>
              </w:rPr>
            </w:pPr>
            <w:r w:rsidRPr="00C97EA9">
              <w:rPr>
                <w:color w:val="000000"/>
                <w:lang w:eastAsia="en-GB"/>
              </w:rPr>
              <w:t>1 / 175</w:t>
            </w:r>
          </w:p>
        </w:tc>
        <w:tc>
          <w:tcPr>
            <w:tcW w:w="1300" w:type="dxa"/>
            <w:tcBorders>
              <w:top w:val="nil"/>
              <w:left w:val="nil"/>
              <w:bottom w:val="nil"/>
              <w:right w:val="nil"/>
            </w:tcBorders>
            <w:shd w:val="clear" w:color="auto" w:fill="auto"/>
            <w:noWrap/>
            <w:vAlign w:val="bottom"/>
            <w:hideMark/>
          </w:tcPr>
          <w:p w14:paraId="478A0300" w14:textId="77777777" w:rsidR="001D25C7" w:rsidRPr="00C97EA9" w:rsidRDefault="001D25C7" w:rsidP="006D319A">
            <w:pPr>
              <w:jc w:val="center"/>
              <w:rPr>
                <w:color w:val="000000"/>
                <w:lang w:eastAsia="en-GB"/>
              </w:rPr>
            </w:pPr>
            <w:r w:rsidRPr="00C97EA9">
              <w:rPr>
                <w:color w:val="000000"/>
                <w:lang w:eastAsia="en-GB"/>
              </w:rPr>
              <w:t>0 / 6</w:t>
            </w:r>
          </w:p>
        </w:tc>
        <w:tc>
          <w:tcPr>
            <w:tcW w:w="1300" w:type="dxa"/>
            <w:tcBorders>
              <w:top w:val="nil"/>
              <w:left w:val="nil"/>
              <w:bottom w:val="nil"/>
              <w:right w:val="nil"/>
            </w:tcBorders>
            <w:shd w:val="clear" w:color="auto" w:fill="auto"/>
            <w:noWrap/>
            <w:vAlign w:val="bottom"/>
            <w:hideMark/>
          </w:tcPr>
          <w:p w14:paraId="14A1E694" w14:textId="77777777" w:rsidR="001D25C7" w:rsidRPr="00C97EA9" w:rsidRDefault="001D25C7" w:rsidP="006D319A">
            <w:pPr>
              <w:jc w:val="center"/>
              <w:rPr>
                <w:color w:val="000000"/>
                <w:lang w:eastAsia="en-GB"/>
              </w:rPr>
            </w:pPr>
            <w:r w:rsidRPr="00C97EA9">
              <w:rPr>
                <w:color w:val="000000"/>
                <w:lang w:eastAsia="en-GB"/>
              </w:rPr>
              <w:t>0 / 23</w:t>
            </w:r>
          </w:p>
        </w:tc>
        <w:tc>
          <w:tcPr>
            <w:tcW w:w="1300" w:type="dxa"/>
            <w:tcBorders>
              <w:top w:val="nil"/>
              <w:left w:val="nil"/>
              <w:bottom w:val="nil"/>
              <w:right w:val="nil"/>
            </w:tcBorders>
            <w:shd w:val="clear" w:color="auto" w:fill="auto"/>
            <w:noWrap/>
            <w:vAlign w:val="bottom"/>
            <w:hideMark/>
          </w:tcPr>
          <w:p w14:paraId="22176B7F" w14:textId="77777777" w:rsidR="001D25C7" w:rsidRPr="00C97EA9" w:rsidRDefault="001D25C7" w:rsidP="006D319A">
            <w:pPr>
              <w:jc w:val="center"/>
              <w:rPr>
                <w:color w:val="000000"/>
                <w:lang w:eastAsia="en-GB"/>
              </w:rPr>
            </w:pPr>
            <w:r w:rsidRPr="00C97EA9">
              <w:rPr>
                <w:color w:val="000000"/>
                <w:lang w:eastAsia="en-GB"/>
              </w:rPr>
              <w:t>0 / 42</w:t>
            </w:r>
          </w:p>
        </w:tc>
        <w:tc>
          <w:tcPr>
            <w:tcW w:w="1300" w:type="dxa"/>
            <w:tcBorders>
              <w:top w:val="nil"/>
              <w:left w:val="nil"/>
              <w:bottom w:val="nil"/>
              <w:right w:val="nil"/>
            </w:tcBorders>
            <w:shd w:val="clear" w:color="auto" w:fill="auto"/>
            <w:noWrap/>
            <w:vAlign w:val="bottom"/>
            <w:hideMark/>
          </w:tcPr>
          <w:p w14:paraId="7783B5A9" w14:textId="77777777" w:rsidR="001D25C7" w:rsidRPr="00C97EA9" w:rsidRDefault="001D25C7" w:rsidP="006D319A">
            <w:pPr>
              <w:jc w:val="center"/>
              <w:rPr>
                <w:color w:val="000000"/>
                <w:lang w:eastAsia="en-GB"/>
              </w:rPr>
            </w:pPr>
            <w:r w:rsidRPr="00C97EA9">
              <w:rPr>
                <w:color w:val="000000"/>
                <w:lang w:eastAsia="en-GB"/>
              </w:rPr>
              <w:t>0 / 9</w:t>
            </w:r>
          </w:p>
        </w:tc>
        <w:tc>
          <w:tcPr>
            <w:tcW w:w="1300" w:type="dxa"/>
            <w:tcBorders>
              <w:top w:val="nil"/>
              <w:left w:val="nil"/>
              <w:bottom w:val="nil"/>
              <w:right w:val="nil"/>
            </w:tcBorders>
            <w:shd w:val="clear" w:color="auto" w:fill="auto"/>
            <w:noWrap/>
            <w:vAlign w:val="bottom"/>
            <w:hideMark/>
          </w:tcPr>
          <w:p w14:paraId="12DCFC06" w14:textId="77777777" w:rsidR="001D25C7" w:rsidRPr="00C97EA9" w:rsidRDefault="001D25C7" w:rsidP="006D319A">
            <w:pPr>
              <w:jc w:val="center"/>
              <w:rPr>
                <w:color w:val="000000"/>
                <w:lang w:eastAsia="en-GB"/>
              </w:rPr>
            </w:pPr>
            <w:r w:rsidRPr="00C97EA9">
              <w:rPr>
                <w:color w:val="000000"/>
                <w:lang w:eastAsia="en-GB"/>
              </w:rPr>
              <w:t>1 / 26</w:t>
            </w:r>
          </w:p>
        </w:tc>
        <w:tc>
          <w:tcPr>
            <w:tcW w:w="1300" w:type="dxa"/>
            <w:tcBorders>
              <w:top w:val="nil"/>
              <w:left w:val="nil"/>
              <w:bottom w:val="nil"/>
              <w:right w:val="nil"/>
            </w:tcBorders>
            <w:shd w:val="clear" w:color="auto" w:fill="auto"/>
            <w:noWrap/>
            <w:vAlign w:val="bottom"/>
            <w:hideMark/>
          </w:tcPr>
          <w:p w14:paraId="42BD2DBF" w14:textId="77777777" w:rsidR="001D25C7" w:rsidRPr="00C97EA9" w:rsidRDefault="001D25C7" w:rsidP="006D319A">
            <w:pPr>
              <w:jc w:val="center"/>
              <w:rPr>
                <w:color w:val="000000"/>
                <w:lang w:eastAsia="en-GB"/>
              </w:rPr>
            </w:pPr>
            <w:r w:rsidRPr="00C97EA9">
              <w:rPr>
                <w:color w:val="000000"/>
                <w:lang w:eastAsia="en-GB"/>
              </w:rPr>
              <w:t>1 / 28</w:t>
            </w:r>
          </w:p>
        </w:tc>
        <w:tc>
          <w:tcPr>
            <w:tcW w:w="1300" w:type="dxa"/>
            <w:tcBorders>
              <w:top w:val="nil"/>
              <w:left w:val="nil"/>
              <w:bottom w:val="nil"/>
              <w:right w:val="nil"/>
            </w:tcBorders>
            <w:shd w:val="clear" w:color="auto" w:fill="auto"/>
            <w:noWrap/>
            <w:vAlign w:val="bottom"/>
            <w:hideMark/>
          </w:tcPr>
          <w:p w14:paraId="6E90E1BC" w14:textId="77777777" w:rsidR="001D25C7" w:rsidRPr="00C97EA9" w:rsidRDefault="001D25C7" w:rsidP="006D319A">
            <w:pPr>
              <w:jc w:val="center"/>
              <w:rPr>
                <w:color w:val="000000"/>
                <w:lang w:eastAsia="en-GB"/>
              </w:rPr>
            </w:pPr>
            <w:r w:rsidRPr="00C97EA9">
              <w:rPr>
                <w:color w:val="000000"/>
                <w:lang w:eastAsia="en-GB"/>
              </w:rPr>
              <w:t>1 / 45</w:t>
            </w:r>
          </w:p>
        </w:tc>
      </w:tr>
      <w:tr w:rsidR="001D25C7" w:rsidRPr="00C97EA9" w14:paraId="1CBFB6EF" w14:textId="77777777" w:rsidTr="006D319A">
        <w:trPr>
          <w:trHeight w:val="300"/>
        </w:trPr>
        <w:tc>
          <w:tcPr>
            <w:tcW w:w="1420" w:type="dxa"/>
            <w:tcBorders>
              <w:top w:val="nil"/>
              <w:left w:val="nil"/>
              <w:bottom w:val="nil"/>
              <w:right w:val="nil"/>
            </w:tcBorders>
            <w:shd w:val="clear" w:color="auto" w:fill="auto"/>
            <w:noWrap/>
            <w:vAlign w:val="bottom"/>
            <w:hideMark/>
          </w:tcPr>
          <w:p w14:paraId="36F40DDB" w14:textId="77777777" w:rsidR="001D25C7" w:rsidRPr="00C97EA9" w:rsidRDefault="001D25C7" w:rsidP="006D319A">
            <w:pPr>
              <w:jc w:val="center"/>
              <w:rPr>
                <w:rFonts w:ascii="Calibri" w:hAnsi="Calibri"/>
                <w:color w:val="000000"/>
                <w:lang w:eastAsia="en-GB"/>
              </w:rPr>
            </w:pPr>
          </w:p>
        </w:tc>
        <w:tc>
          <w:tcPr>
            <w:tcW w:w="1300" w:type="dxa"/>
            <w:tcBorders>
              <w:top w:val="nil"/>
              <w:left w:val="nil"/>
              <w:bottom w:val="nil"/>
              <w:right w:val="nil"/>
            </w:tcBorders>
            <w:shd w:val="clear" w:color="auto" w:fill="auto"/>
            <w:noWrap/>
            <w:vAlign w:val="bottom"/>
            <w:hideMark/>
          </w:tcPr>
          <w:p w14:paraId="4BC46093" w14:textId="77777777" w:rsidR="001D25C7" w:rsidRPr="00C97EA9" w:rsidRDefault="001D25C7" w:rsidP="006D319A">
            <w:pPr>
              <w:rPr>
                <w:sz w:val="20"/>
                <w:szCs w:val="20"/>
                <w:lang w:eastAsia="en-GB"/>
              </w:rPr>
            </w:pPr>
          </w:p>
        </w:tc>
        <w:tc>
          <w:tcPr>
            <w:tcW w:w="1300" w:type="dxa"/>
            <w:tcBorders>
              <w:top w:val="nil"/>
              <w:left w:val="nil"/>
              <w:bottom w:val="nil"/>
              <w:right w:val="nil"/>
            </w:tcBorders>
            <w:shd w:val="clear" w:color="auto" w:fill="auto"/>
            <w:noWrap/>
            <w:vAlign w:val="bottom"/>
            <w:hideMark/>
          </w:tcPr>
          <w:p w14:paraId="47B9D552" w14:textId="77777777" w:rsidR="001D25C7" w:rsidRPr="00C97EA9" w:rsidRDefault="001D25C7" w:rsidP="006D319A">
            <w:pPr>
              <w:rPr>
                <w:sz w:val="20"/>
                <w:szCs w:val="20"/>
                <w:lang w:eastAsia="en-GB"/>
              </w:rPr>
            </w:pPr>
          </w:p>
        </w:tc>
        <w:tc>
          <w:tcPr>
            <w:tcW w:w="1300" w:type="dxa"/>
            <w:tcBorders>
              <w:top w:val="nil"/>
              <w:left w:val="nil"/>
              <w:bottom w:val="nil"/>
              <w:right w:val="nil"/>
            </w:tcBorders>
            <w:shd w:val="clear" w:color="auto" w:fill="auto"/>
            <w:noWrap/>
            <w:vAlign w:val="bottom"/>
            <w:hideMark/>
          </w:tcPr>
          <w:p w14:paraId="3F399689" w14:textId="77777777" w:rsidR="001D25C7" w:rsidRPr="00C97EA9" w:rsidRDefault="001D25C7" w:rsidP="006D319A">
            <w:pPr>
              <w:rPr>
                <w:sz w:val="20"/>
                <w:szCs w:val="20"/>
                <w:lang w:eastAsia="en-GB"/>
              </w:rPr>
            </w:pPr>
          </w:p>
        </w:tc>
        <w:tc>
          <w:tcPr>
            <w:tcW w:w="1300" w:type="dxa"/>
            <w:tcBorders>
              <w:top w:val="nil"/>
              <w:left w:val="nil"/>
              <w:bottom w:val="nil"/>
              <w:right w:val="nil"/>
            </w:tcBorders>
            <w:shd w:val="clear" w:color="auto" w:fill="auto"/>
            <w:noWrap/>
            <w:vAlign w:val="bottom"/>
            <w:hideMark/>
          </w:tcPr>
          <w:p w14:paraId="1F50E741" w14:textId="77777777" w:rsidR="001D25C7" w:rsidRPr="00C97EA9" w:rsidRDefault="001D25C7" w:rsidP="006D319A">
            <w:pPr>
              <w:rPr>
                <w:sz w:val="20"/>
                <w:szCs w:val="20"/>
                <w:lang w:eastAsia="en-GB"/>
              </w:rPr>
            </w:pPr>
          </w:p>
        </w:tc>
        <w:tc>
          <w:tcPr>
            <w:tcW w:w="1300" w:type="dxa"/>
            <w:tcBorders>
              <w:top w:val="nil"/>
              <w:left w:val="nil"/>
              <w:bottom w:val="nil"/>
              <w:right w:val="nil"/>
            </w:tcBorders>
            <w:shd w:val="clear" w:color="auto" w:fill="auto"/>
            <w:noWrap/>
            <w:vAlign w:val="bottom"/>
            <w:hideMark/>
          </w:tcPr>
          <w:p w14:paraId="7DC46826" w14:textId="77777777" w:rsidR="001D25C7" w:rsidRPr="00C97EA9" w:rsidRDefault="001D25C7" w:rsidP="006D319A">
            <w:pPr>
              <w:rPr>
                <w:sz w:val="20"/>
                <w:szCs w:val="20"/>
                <w:lang w:eastAsia="en-GB"/>
              </w:rPr>
            </w:pPr>
          </w:p>
        </w:tc>
        <w:tc>
          <w:tcPr>
            <w:tcW w:w="1300" w:type="dxa"/>
            <w:tcBorders>
              <w:top w:val="nil"/>
              <w:left w:val="nil"/>
              <w:bottom w:val="nil"/>
              <w:right w:val="nil"/>
            </w:tcBorders>
            <w:shd w:val="clear" w:color="auto" w:fill="auto"/>
            <w:noWrap/>
            <w:vAlign w:val="bottom"/>
            <w:hideMark/>
          </w:tcPr>
          <w:p w14:paraId="72DC7B34" w14:textId="77777777" w:rsidR="001D25C7" w:rsidRPr="00C97EA9" w:rsidRDefault="001D25C7" w:rsidP="006D319A">
            <w:pPr>
              <w:rPr>
                <w:sz w:val="20"/>
                <w:szCs w:val="20"/>
                <w:lang w:eastAsia="en-GB"/>
              </w:rPr>
            </w:pPr>
          </w:p>
        </w:tc>
        <w:tc>
          <w:tcPr>
            <w:tcW w:w="1300" w:type="dxa"/>
            <w:tcBorders>
              <w:top w:val="nil"/>
              <w:left w:val="nil"/>
              <w:bottom w:val="nil"/>
              <w:right w:val="nil"/>
            </w:tcBorders>
            <w:shd w:val="clear" w:color="auto" w:fill="auto"/>
            <w:noWrap/>
            <w:vAlign w:val="bottom"/>
            <w:hideMark/>
          </w:tcPr>
          <w:p w14:paraId="0F6F6E68" w14:textId="77777777" w:rsidR="001D25C7" w:rsidRPr="00C97EA9" w:rsidRDefault="001D25C7" w:rsidP="006D319A">
            <w:pPr>
              <w:rPr>
                <w:sz w:val="20"/>
                <w:szCs w:val="20"/>
                <w:lang w:eastAsia="en-GB"/>
              </w:rPr>
            </w:pPr>
          </w:p>
        </w:tc>
        <w:tc>
          <w:tcPr>
            <w:tcW w:w="1300" w:type="dxa"/>
            <w:tcBorders>
              <w:top w:val="nil"/>
              <w:left w:val="nil"/>
              <w:bottom w:val="nil"/>
              <w:right w:val="nil"/>
            </w:tcBorders>
            <w:shd w:val="clear" w:color="auto" w:fill="auto"/>
            <w:noWrap/>
            <w:vAlign w:val="bottom"/>
            <w:hideMark/>
          </w:tcPr>
          <w:p w14:paraId="40EB50A4" w14:textId="77777777" w:rsidR="001D25C7" w:rsidRPr="00C97EA9" w:rsidRDefault="001D25C7" w:rsidP="006D319A">
            <w:pPr>
              <w:rPr>
                <w:sz w:val="20"/>
                <w:szCs w:val="20"/>
                <w:lang w:eastAsia="en-GB"/>
              </w:rPr>
            </w:pPr>
          </w:p>
        </w:tc>
        <w:tc>
          <w:tcPr>
            <w:tcW w:w="1300" w:type="dxa"/>
            <w:tcBorders>
              <w:top w:val="nil"/>
              <w:left w:val="nil"/>
              <w:bottom w:val="nil"/>
              <w:right w:val="nil"/>
            </w:tcBorders>
            <w:shd w:val="clear" w:color="auto" w:fill="auto"/>
            <w:noWrap/>
            <w:vAlign w:val="bottom"/>
            <w:hideMark/>
          </w:tcPr>
          <w:p w14:paraId="1E817AA6" w14:textId="77777777" w:rsidR="001D25C7" w:rsidRPr="00C97EA9" w:rsidRDefault="001D25C7" w:rsidP="006D319A">
            <w:pPr>
              <w:rPr>
                <w:sz w:val="20"/>
                <w:szCs w:val="20"/>
                <w:lang w:eastAsia="en-GB"/>
              </w:rPr>
            </w:pPr>
          </w:p>
        </w:tc>
        <w:tc>
          <w:tcPr>
            <w:tcW w:w="1300" w:type="dxa"/>
            <w:tcBorders>
              <w:top w:val="nil"/>
              <w:left w:val="nil"/>
              <w:bottom w:val="nil"/>
              <w:right w:val="nil"/>
            </w:tcBorders>
            <w:shd w:val="clear" w:color="auto" w:fill="auto"/>
            <w:noWrap/>
            <w:vAlign w:val="bottom"/>
            <w:hideMark/>
          </w:tcPr>
          <w:p w14:paraId="684AE853" w14:textId="77777777" w:rsidR="001D25C7" w:rsidRPr="00C97EA9" w:rsidRDefault="001D25C7" w:rsidP="006D319A">
            <w:pPr>
              <w:rPr>
                <w:sz w:val="20"/>
                <w:szCs w:val="20"/>
                <w:lang w:eastAsia="en-GB"/>
              </w:rPr>
            </w:pPr>
          </w:p>
        </w:tc>
      </w:tr>
      <w:tr w:rsidR="001D25C7" w:rsidRPr="00C97EA9" w14:paraId="7EF688FB" w14:textId="77777777" w:rsidTr="006D319A">
        <w:trPr>
          <w:trHeight w:val="300"/>
        </w:trPr>
        <w:tc>
          <w:tcPr>
            <w:tcW w:w="1420" w:type="dxa"/>
            <w:tcBorders>
              <w:top w:val="nil"/>
              <w:left w:val="nil"/>
              <w:bottom w:val="nil"/>
              <w:right w:val="nil"/>
            </w:tcBorders>
            <w:shd w:val="clear" w:color="auto" w:fill="auto"/>
            <w:noWrap/>
            <w:vAlign w:val="bottom"/>
            <w:hideMark/>
          </w:tcPr>
          <w:p w14:paraId="01D9AF31" w14:textId="77777777" w:rsidR="001D25C7" w:rsidRPr="00C97EA9" w:rsidRDefault="001D25C7" w:rsidP="006D319A">
            <w:pPr>
              <w:rPr>
                <w:sz w:val="20"/>
                <w:szCs w:val="20"/>
                <w:lang w:eastAsia="en-GB"/>
              </w:rPr>
            </w:pPr>
          </w:p>
        </w:tc>
        <w:tc>
          <w:tcPr>
            <w:tcW w:w="11700" w:type="dxa"/>
            <w:gridSpan w:val="9"/>
            <w:tcBorders>
              <w:top w:val="nil"/>
              <w:left w:val="nil"/>
              <w:bottom w:val="nil"/>
              <w:right w:val="nil"/>
            </w:tcBorders>
            <w:shd w:val="clear" w:color="auto" w:fill="auto"/>
            <w:noWrap/>
            <w:vAlign w:val="bottom"/>
            <w:hideMark/>
          </w:tcPr>
          <w:p w14:paraId="17229F67" w14:textId="77777777" w:rsidR="001D25C7" w:rsidRPr="00C97EA9" w:rsidRDefault="001D25C7" w:rsidP="006D319A">
            <w:pPr>
              <w:rPr>
                <w:rFonts w:ascii="Calibri" w:hAnsi="Calibri"/>
                <w:i/>
                <w:iCs/>
                <w:color w:val="000000"/>
                <w:lang w:eastAsia="en-GB"/>
              </w:rPr>
            </w:pPr>
            <w:r w:rsidRPr="00C97EA9">
              <w:rPr>
                <w:rFonts w:ascii="Calibri" w:hAnsi="Calibri"/>
                <w:i/>
                <w:iCs/>
                <w:color w:val="000000"/>
                <w:lang w:eastAsia="en-GB"/>
              </w:rPr>
              <w:t xml:space="preserve">*number of overlapping differentially expressed proteins / total number of differentially expressed proteins in study </w:t>
            </w:r>
          </w:p>
        </w:tc>
        <w:tc>
          <w:tcPr>
            <w:tcW w:w="1300" w:type="dxa"/>
            <w:tcBorders>
              <w:top w:val="nil"/>
              <w:left w:val="nil"/>
              <w:bottom w:val="nil"/>
              <w:right w:val="nil"/>
            </w:tcBorders>
            <w:shd w:val="clear" w:color="auto" w:fill="auto"/>
            <w:noWrap/>
            <w:vAlign w:val="bottom"/>
            <w:hideMark/>
          </w:tcPr>
          <w:p w14:paraId="2649F987" w14:textId="77777777" w:rsidR="001D25C7" w:rsidRPr="00C97EA9" w:rsidRDefault="001D25C7" w:rsidP="006D319A">
            <w:pPr>
              <w:rPr>
                <w:rFonts w:ascii="Calibri" w:hAnsi="Calibri"/>
                <w:i/>
                <w:iCs/>
                <w:color w:val="000000"/>
                <w:lang w:eastAsia="en-GB"/>
              </w:rPr>
            </w:pPr>
          </w:p>
        </w:tc>
      </w:tr>
    </w:tbl>
    <w:p w14:paraId="52F1F653" w14:textId="77777777" w:rsidR="001D25C7" w:rsidRPr="00C97EA9" w:rsidRDefault="001D25C7" w:rsidP="001D25C7"/>
    <w:p w14:paraId="74310DD8" w14:textId="77777777" w:rsidR="001D25C7" w:rsidRPr="00C97EA9" w:rsidRDefault="001D25C7" w:rsidP="007F329F">
      <w:pPr>
        <w:pageBreakBefore/>
        <w:spacing w:line="480" w:lineRule="auto"/>
        <w:jc w:val="both"/>
        <w:rPr>
          <w:b/>
        </w:rPr>
        <w:sectPr w:rsidR="001D25C7" w:rsidRPr="00C97EA9" w:rsidSect="001D25C7">
          <w:pgSz w:w="16838" w:h="11906" w:orient="landscape"/>
          <w:pgMar w:top="1418" w:right="1418" w:bottom="1418" w:left="1134" w:header="709" w:footer="709" w:gutter="0"/>
          <w:cols w:space="708"/>
          <w:docGrid w:linePitch="360"/>
        </w:sectPr>
      </w:pPr>
    </w:p>
    <w:p w14:paraId="68951C7E" w14:textId="77777777" w:rsidR="007021E7" w:rsidRPr="00C97EA9" w:rsidRDefault="007021E7" w:rsidP="007F329F">
      <w:pPr>
        <w:pageBreakBefore/>
        <w:spacing w:line="480" w:lineRule="auto"/>
        <w:jc w:val="both"/>
        <w:rPr>
          <w:lang w:val="en-US"/>
        </w:rPr>
      </w:pPr>
      <w:r w:rsidRPr="00C97EA9">
        <w:rPr>
          <w:b/>
          <w:lang w:val="en-US"/>
        </w:rPr>
        <w:t>Legends to figures</w:t>
      </w:r>
    </w:p>
    <w:p w14:paraId="44F350AA" w14:textId="16080027" w:rsidR="00985089" w:rsidRPr="00C97EA9" w:rsidRDefault="00985089" w:rsidP="007F329F">
      <w:pPr>
        <w:spacing w:before="100" w:beforeAutospacing="1" w:line="480" w:lineRule="auto"/>
        <w:jc w:val="both"/>
        <w:rPr>
          <w:rFonts w:eastAsia="Calibri"/>
          <w:u w:val="single"/>
          <w:lang w:val="en-US"/>
        </w:rPr>
      </w:pPr>
      <w:r w:rsidRPr="00C97EA9">
        <w:rPr>
          <w:rFonts w:eastAsia="Calibri"/>
          <w:u w:val="single"/>
          <w:lang w:val="en-US"/>
        </w:rPr>
        <w:t xml:space="preserve">Figure 1: Differentially expressed proteins assigned to the </w:t>
      </w:r>
      <w:r w:rsidR="00E74632" w:rsidRPr="00C97EA9">
        <w:rPr>
          <w:rFonts w:eastAsia="Calibri"/>
          <w:u w:val="single"/>
          <w:lang w:val="en-US"/>
        </w:rPr>
        <w:t>analyzed</w:t>
      </w:r>
      <w:r w:rsidRPr="00C97EA9">
        <w:rPr>
          <w:rFonts w:eastAsia="Calibri"/>
          <w:u w:val="single"/>
          <w:lang w:val="en-US"/>
        </w:rPr>
        <w:t xml:space="preserve"> foci</w:t>
      </w:r>
    </w:p>
    <w:p w14:paraId="1DBE1062" w14:textId="69A31E62" w:rsidR="00985089" w:rsidRPr="00C97EA9" w:rsidRDefault="00985089" w:rsidP="007F329F">
      <w:pPr>
        <w:spacing w:before="100" w:beforeAutospacing="1" w:line="480" w:lineRule="auto"/>
        <w:jc w:val="both"/>
        <w:rPr>
          <w:rFonts w:eastAsia="Calibri"/>
          <w:lang w:val="en-US"/>
        </w:rPr>
      </w:pPr>
      <w:r w:rsidRPr="00C97EA9">
        <w:rPr>
          <w:rFonts w:eastAsia="Calibri"/>
          <w:lang w:val="en-US"/>
        </w:rPr>
        <w:t xml:space="preserve">(A) </w:t>
      </w:r>
      <w:r w:rsidR="003C46B6" w:rsidRPr="00C97EA9">
        <w:rPr>
          <w:rFonts w:eastAsia="Calibri"/>
          <w:lang w:val="en-US"/>
        </w:rPr>
        <w:t xml:space="preserve">shows </w:t>
      </w:r>
      <w:r w:rsidRPr="00C97EA9">
        <w:rPr>
          <w:rFonts w:eastAsia="Calibri"/>
          <w:lang w:val="en-US"/>
        </w:rPr>
        <w:t xml:space="preserve">the numbers of differentially expressed proteins assigned to the </w:t>
      </w:r>
      <w:r w:rsidR="00E74632" w:rsidRPr="00C97EA9">
        <w:rPr>
          <w:rFonts w:eastAsia="Calibri"/>
          <w:lang w:val="en-US"/>
        </w:rPr>
        <w:t>analyzed</w:t>
      </w:r>
      <w:r w:rsidRPr="00C97EA9">
        <w:rPr>
          <w:rFonts w:eastAsia="Calibri"/>
          <w:lang w:val="en-US"/>
        </w:rPr>
        <w:t xml:space="preserve"> foci for the HC, (B) for the PHC. Please note that protein</w:t>
      </w:r>
      <w:r w:rsidR="0046384C" w:rsidRPr="00C97EA9">
        <w:rPr>
          <w:rFonts w:eastAsia="Calibri"/>
          <w:lang w:val="en-US"/>
        </w:rPr>
        <w:t>s could be</w:t>
      </w:r>
      <w:r w:rsidRPr="00C97EA9">
        <w:rPr>
          <w:rFonts w:eastAsia="Calibri"/>
          <w:lang w:val="en-US"/>
        </w:rPr>
        <w:t xml:space="preserve"> al</w:t>
      </w:r>
      <w:r w:rsidR="003923A5" w:rsidRPr="00C97EA9">
        <w:rPr>
          <w:rFonts w:eastAsia="Calibri"/>
          <w:lang w:val="en-US"/>
        </w:rPr>
        <w:t>located to more than one focus.</w:t>
      </w:r>
    </w:p>
    <w:p w14:paraId="6BD9DB92" w14:textId="2FF02151" w:rsidR="0046384C" w:rsidRPr="00C97EA9" w:rsidRDefault="0046384C" w:rsidP="007F329F">
      <w:pPr>
        <w:spacing w:before="100" w:beforeAutospacing="1" w:line="480" w:lineRule="auto"/>
        <w:jc w:val="both"/>
        <w:rPr>
          <w:rFonts w:eastAsia="Calibri"/>
          <w:u w:val="single"/>
          <w:lang w:val="en-US"/>
        </w:rPr>
      </w:pPr>
      <w:r w:rsidRPr="00C97EA9">
        <w:rPr>
          <w:rFonts w:eastAsia="Calibri"/>
          <w:u w:val="single"/>
          <w:lang w:val="en-US"/>
        </w:rPr>
        <w:t>Figure 2: Expression analysis of protei</w:t>
      </w:r>
      <w:r w:rsidR="004457A0" w:rsidRPr="00C97EA9">
        <w:rPr>
          <w:rFonts w:eastAsia="Calibri"/>
          <w:u w:val="single"/>
          <w:lang w:val="en-US"/>
        </w:rPr>
        <w:t xml:space="preserve">ns assigned to </w:t>
      </w:r>
      <w:r w:rsidR="00E2164C" w:rsidRPr="00C97EA9">
        <w:rPr>
          <w:rFonts w:eastAsia="Calibri"/>
          <w:u w:val="single"/>
          <w:lang w:val="en-US"/>
        </w:rPr>
        <w:t>pathways linked with apoptosis</w:t>
      </w:r>
    </w:p>
    <w:p w14:paraId="35E41500" w14:textId="76F85D51" w:rsidR="0046384C" w:rsidRPr="00C97EA9" w:rsidRDefault="002125BC" w:rsidP="007F329F">
      <w:pPr>
        <w:spacing w:before="100" w:beforeAutospacing="1" w:line="480" w:lineRule="auto"/>
        <w:jc w:val="both"/>
        <w:rPr>
          <w:rFonts w:eastAsia="Calibri"/>
          <w:lang w:val="en-US"/>
        </w:rPr>
      </w:pPr>
      <w:r w:rsidRPr="00C97EA9">
        <w:rPr>
          <w:rFonts w:eastAsia="Calibri"/>
          <w:lang w:val="en-US"/>
        </w:rPr>
        <w:t xml:space="preserve">(A), (B), and (C) show the individual </w:t>
      </w:r>
      <w:r w:rsidR="00E74632" w:rsidRPr="00C97EA9">
        <w:rPr>
          <w:rFonts w:eastAsia="Calibri"/>
          <w:lang w:val="en-US"/>
        </w:rPr>
        <w:t>protein abundances</w:t>
      </w:r>
      <w:r w:rsidRPr="00C97EA9">
        <w:rPr>
          <w:rFonts w:eastAsia="Calibri"/>
          <w:lang w:val="en-US"/>
        </w:rPr>
        <w:t xml:space="preserve"> assigned to selected apoptosis associated pathways during the time course of epileptogenesis for the HC and (D), (E), and (F) for the PHC. </w:t>
      </w:r>
      <w:r w:rsidR="00167127" w:rsidRPr="00C97EA9">
        <w:rPr>
          <w:rFonts w:eastAsia="Calibri"/>
          <w:lang w:val="en-US"/>
        </w:rPr>
        <w:t xml:space="preserve">For hierarchical </w:t>
      </w:r>
      <w:r w:rsidR="004E2643" w:rsidRPr="00C97EA9">
        <w:rPr>
          <w:rFonts w:eastAsia="Calibri"/>
          <w:lang w:val="en-US"/>
        </w:rPr>
        <w:t xml:space="preserve">row </w:t>
      </w:r>
      <w:r w:rsidR="00167127" w:rsidRPr="00C97EA9">
        <w:rPr>
          <w:rFonts w:eastAsia="Calibri"/>
          <w:lang w:val="en-US"/>
        </w:rPr>
        <w:t>clustering pro</w:t>
      </w:r>
      <w:r w:rsidR="00DF09EA" w:rsidRPr="00C97EA9">
        <w:rPr>
          <w:rFonts w:eastAsia="Calibri"/>
          <w:lang w:val="en-US"/>
        </w:rPr>
        <w:t xml:space="preserve">tein data was log2 transformed. </w:t>
      </w:r>
      <w:r w:rsidR="004457A0" w:rsidRPr="00C97EA9">
        <w:rPr>
          <w:rFonts w:eastAsia="Calibri"/>
          <w:lang w:val="en-US"/>
        </w:rPr>
        <w:t>Red cell color indicates an up-regulation, blue cell color a down</w:t>
      </w:r>
      <w:r w:rsidR="001C6923" w:rsidRPr="00C97EA9">
        <w:rPr>
          <w:rFonts w:eastAsia="Calibri"/>
          <w:lang w:val="en-US"/>
        </w:rPr>
        <w:t>-</w:t>
      </w:r>
      <w:r w:rsidR="004457A0" w:rsidRPr="00C97EA9">
        <w:rPr>
          <w:rFonts w:eastAsia="Calibri"/>
          <w:lang w:val="en-US"/>
        </w:rPr>
        <w:t xml:space="preserve">regulation. The respective color code is given above each heat map. (A) and (D) = 2 days after SE. (B) and (E) = 10 days after SE. (C) and (F) = </w:t>
      </w:r>
      <w:r w:rsidR="003923A5" w:rsidRPr="00C97EA9">
        <w:rPr>
          <w:rFonts w:eastAsia="Calibri"/>
          <w:lang w:val="en-US"/>
        </w:rPr>
        <w:t>8 weeks after SE.</w:t>
      </w:r>
    </w:p>
    <w:p w14:paraId="4A1B49F7" w14:textId="4E288278" w:rsidR="00E2164C" w:rsidRPr="00C97EA9" w:rsidRDefault="00E2164C" w:rsidP="007F329F">
      <w:pPr>
        <w:spacing w:before="100" w:beforeAutospacing="1" w:line="480" w:lineRule="auto"/>
        <w:jc w:val="both"/>
        <w:rPr>
          <w:rFonts w:eastAsia="Calibri"/>
          <w:u w:val="single"/>
          <w:lang w:val="en-US"/>
        </w:rPr>
      </w:pPr>
      <w:r w:rsidRPr="00C97EA9">
        <w:rPr>
          <w:rFonts w:eastAsia="Calibri"/>
          <w:u w:val="single"/>
          <w:lang w:val="en-US"/>
        </w:rPr>
        <w:t xml:space="preserve">Figure 3: Expression analysis of proteins assigned to pathways linked with ECM, cell-ECM and cell-cell interactions </w:t>
      </w:r>
    </w:p>
    <w:p w14:paraId="60BB8C84" w14:textId="4C52F89A" w:rsidR="004457A0" w:rsidRPr="00C97EA9" w:rsidRDefault="004457A0" w:rsidP="007F329F">
      <w:pPr>
        <w:spacing w:before="100" w:beforeAutospacing="1" w:line="480" w:lineRule="auto"/>
        <w:jc w:val="both"/>
        <w:rPr>
          <w:rFonts w:eastAsia="Calibri"/>
          <w:lang w:val="en-US"/>
        </w:rPr>
      </w:pPr>
      <w:r w:rsidRPr="00C97EA9">
        <w:rPr>
          <w:rFonts w:eastAsia="Calibri"/>
          <w:lang w:val="en-US"/>
        </w:rPr>
        <w:t xml:space="preserve">(A), (B), and (C) show the individual </w:t>
      </w:r>
      <w:r w:rsidR="00E74632" w:rsidRPr="00C97EA9">
        <w:rPr>
          <w:rFonts w:eastAsia="Calibri"/>
          <w:lang w:val="en-US"/>
        </w:rPr>
        <w:t>protein abundances</w:t>
      </w:r>
      <w:r w:rsidRPr="00C97EA9">
        <w:rPr>
          <w:rFonts w:eastAsia="Calibri"/>
          <w:lang w:val="en-US"/>
        </w:rPr>
        <w:t xml:space="preserve"> assigned to ECM, cell-ECM and cell-cell interactions associated pathways during the time course of epileptogenesis for the HC. For hierarchical </w:t>
      </w:r>
      <w:r w:rsidR="004E2643" w:rsidRPr="00C97EA9">
        <w:rPr>
          <w:rFonts w:eastAsia="Calibri"/>
          <w:lang w:val="en-US"/>
        </w:rPr>
        <w:t xml:space="preserve">row </w:t>
      </w:r>
      <w:r w:rsidRPr="00C97EA9">
        <w:rPr>
          <w:rFonts w:eastAsia="Calibri"/>
          <w:lang w:val="en-US"/>
        </w:rPr>
        <w:t xml:space="preserve">clustering protein data was log2 transformed. </w:t>
      </w:r>
      <w:r w:rsidRPr="00C97EA9">
        <w:rPr>
          <w:rFonts w:eastAsia="Calibri"/>
          <w:lang w:val="en-US" w:eastAsia="de-DE"/>
        </w:rPr>
        <w:t xml:space="preserve">R package “gplots” was used </w:t>
      </w:r>
      <w:r w:rsidRPr="00C97EA9">
        <w:rPr>
          <w:rFonts w:eastAsia="Calibri"/>
          <w:lang w:val="en-US"/>
        </w:rPr>
        <w:t>for generating heat maps. Red cell color indicates an up-regulation, blue cell color a down</w:t>
      </w:r>
      <w:r w:rsidR="001C6923" w:rsidRPr="00C97EA9">
        <w:rPr>
          <w:rFonts w:eastAsia="Calibri"/>
          <w:lang w:val="en-US"/>
        </w:rPr>
        <w:t>-</w:t>
      </w:r>
      <w:r w:rsidRPr="00C97EA9">
        <w:rPr>
          <w:rFonts w:eastAsia="Calibri"/>
          <w:lang w:val="en-US"/>
        </w:rPr>
        <w:t xml:space="preserve">regulation. The respective color code is given above each heat map. </w:t>
      </w:r>
      <w:r w:rsidR="003A25C1" w:rsidRPr="00C97EA9">
        <w:rPr>
          <w:rFonts w:eastAsia="Calibri"/>
          <w:lang w:val="en-US"/>
        </w:rPr>
        <w:t>(A) = 2 days after SE. (B)</w:t>
      </w:r>
      <w:r w:rsidRPr="00C97EA9">
        <w:rPr>
          <w:rFonts w:eastAsia="Calibri"/>
          <w:lang w:val="en-US"/>
        </w:rPr>
        <w:t xml:space="preserve"> = 10 days after SE. </w:t>
      </w:r>
      <w:r w:rsidR="003A25C1" w:rsidRPr="00C97EA9">
        <w:rPr>
          <w:rFonts w:eastAsia="Calibri"/>
          <w:lang w:val="en-US"/>
        </w:rPr>
        <w:t>(C)</w:t>
      </w:r>
      <w:r w:rsidRPr="00C97EA9">
        <w:rPr>
          <w:rFonts w:eastAsia="Calibri"/>
          <w:lang w:val="en-US"/>
        </w:rPr>
        <w:t xml:space="preserve"> = </w:t>
      </w:r>
      <w:r w:rsidR="003923A5" w:rsidRPr="00C97EA9">
        <w:rPr>
          <w:rFonts w:eastAsia="Calibri"/>
          <w:lang w:val="en-US"/>
        </w:rPr>
        <w:t>8 weeks after SE.</w:t>
      </w:r>
    </w:p>
    <w:p w14:paraId="0E6D17ED" w14:textId="60880FA0" w:rsidR="004457A0" w:rsidRPr="00C97EA9" w:rsidRDefault="003A25C1" w:rsidP="007F329F">
      <w:pPr>
        <w:spacing w:before="100" w:beforeAutospacing="1" w:line="480" w:lineRule="auto"/>
        <w:jc w:val="both"/>
        <w:rPr>
          <w:rFonts w:eastAsia="Calibri"/>
          <w:u w:val="single"/>
          <w:lang w:val="en-US"/>
        </w:rPr>
      </w:pPr>
      <w:r w:rsidRPr="00C97EA9">
        <w:rPr>
          <w:rFonts w:eastAsia="Calibri"/>
          <w:u w:val="single"/>
          <w:lang w:val="en-US"/>
        </w:rPr>
        <w:t>Figure 4</w:t>
      </w:r>
      <w:r w:rsidR="004457A0" w:rsidRPr="00C97EA9">
        <w:rPr>
          <w:rFonts w:eastAsia="Calibri"/>
          <w:u w:val="single"/>
          <w:lang w:val="en-US"/>
        </w:rPr>
        <w:t>: Expression analysis of proteins assigned to</w:t>
      </w:r>
      <w:r w:rsidRPr="00C97EA9">
        <w:rPr>
          <w:rFonts w:eastAsia="Calibri"/>
          <w:u w:val="single"/>
          <w:lang w:val="en-US"/>
        </w:rPr>
        <w:t xml:space="preserve"> pathways linked with </w:t>
      </w:r>
      <w:r w:rsidR="004457A0" w:rsidRPr="00C97EA9">
        <w:rPr>
          <w:rFonts w:eastAsia="Calibri"/>
          <w:u w:val="single"/>
          <w:lang w:val="en-US"/>
        </w:rPr>
        <w:t xml:space="preserve">ECM, cell-ECM and cell-cell interactions </w:t>
      </w:r>
    </w:p>
    <w:p w14:paraId="6BED808F" w14:textId="67616428" w:rsidR="003A25C1" w:rsidRPr="00C97EA9" w:rsidRDefault="003A25C1" w:rsidP="007F329F">
      <w:pPr>
        <w:spacing w:before="100" w:beforeAutospacing="1" w:line="480" w:lineRule="auto"/>
        <w:jc w:val="both"/>
        <w:rPr>
          <w:rFonts w:eastAsia="Calibri"/>
          <w:lang w:val="en-US"/>
        </w:rPr>
      </w:pPr>
      <w:r w:rsidRPr="00C97EA9">
        <w:rPr>
          <w:rFonts w:eastAsia="Calibri"/>
          <w:lang w:val="en-US"/>
        </w:rPr>
        <w:t xml:space="preserve">(A), (B), and (C) show the individual </w:t>
      </w:r>
      <w:r w:rsidR="00E74632" w:rsidRPr="00C97EA9">
        <w:rPr>
          <w:rFonts w:eastAsia="Calibri"/>
          <w:lang w:val="en-US"/>
        </w:rPr>
        <w:t>protein abundances</w:t>
      </w:r>
      <w:r w:rsidRPr="00C97EA9">
        <w:rPr>
          <w:rFonts w:eastAsia="Calibri"/>
          <w:lang w:val="en-US"/>
        </w:rPr>
        <w:t xml:space="preserve"> assigned to ECM, cell-ECM and cell-cell interactions associated pathways during the time course of epileptogenesis for the PHC. For hierarchical clustering protein data was log2 transformed. </w:t>
      </w:r>
      <w:r w:rsidRPr="00C97EA9">
        <w:rPr>
          <w:rFonts w:eastAsia="Calibri"/>
          <w:lang w:val="en-US" w:eastAsia="de-DE"/>
        </w:rPr>
        <w:t xml:space="preserve">R package “gplots” was used </w:t>
      </w:r>
      <w:r w:rsidRPr="00C97EA9">
        <w:rPr>
          <w:rFonts w:eastAsia="Calibri"/>
          <w:lang w:val="en-US"/>
        </w:rPr>
        <w:t>for generating heat maps. Red cell color indicates an up-regulation, blue cell color a down</w:t>
      </w:r>
      <w:r w:rsidR="001C6923" w:rsidRPr="00C97EA9">
        <w:rPr>
          <w:rFonts w:eastAsia="Calibri"/>
          <w:lang w:val="en-US"/>
        </w:rPr>
        <w:t>-</w:t>
      </w:r>
      <w:r w:rsidRPr="00C97EA9">
        <w:rPr>
          <w:rFonts w:eastAsia="Calibri"/>
          <w:lang w:val="en-US"/>
        </w:rPr>
        <w:t xml:space="preserve">regulation. The respective color code is given above each heat map. (A) = 2 days after SE. (B) = 10 days after SE. (C) = </w:t>
      </w:r>
      <w:r w:rsidR="003923A5" w:rsidRPr="00C97EA9">
        <w:rPr>
          <w:rFonts w:eastAsia="Calibri"/>
          <w:lang w:val="en-US"/>
        </w:rPr>
        <w:t>8 weeks after SE.</w:t>
      </w:r>
    </w:p>
    <w:p w14:paraId="472BD807" w14:textId="6B9365C1" w:rsidR="00333D2A" w:rsidRPr="00C97EA9" w:rsidRDefault="00333D2A" w:rsidP="007F329F">
      <w:pPr>
        <w:spacing w:line="480" w:lineRule="auto"/>
        <w:rPr>
          <w:u w:val="single"/>
          <w:lang w:val="en-US"/>
        </w:rPr>
      </w:pPr>
    </w:p>
    <w:p w14:paraId="44A14631" w14:textId="1E06BE31" w:rsidR="003C64C2" w:rsidRPr="00C97EA9" w:rsidRDefault="003C64C2" w:rsidP="007F329F">
      <w:pPr>
        <w:spacing w:line="480" w:lineRule="auto"/>
        <w:jc w:val="both"/>
        <w:rPr>
          <w:lang w:val="en-US"/>
        </w:rPr>
      </w:pPr>
      <w:r w:rsidRPr="00C97EA9">
        <w:rPr>
          <w:u w:val="single"/>
          <w:lang w:val="en-US"/>
        </w:rPr>
        <w:t xml:space="preserve">Figure 5: Immunohistochemical staining of </w:t>
      </w:r>
      <w:r w:rsidR="007A3810" w:rsidRPr="00C97EA9">
        <w:rPr>
          <w:u w:val="single"/>
          <w:lang w:val="en-US"/>
        </w:rPr>
        <w:t>select</w:t>
      </w:r>
      <w:r w:rsidR="00D15610" w:rsidRPr="00C97EA9">
        <w:rPr>
          <w:u w:val="single"/>
          <w:lang w:val="en-US"/>
        </w:rPr>
        <w:t>ed</w:t>
      </w:r>
      <w:r w:rsidR="007A3810" w:rsidRPr="00C97EA9">
        <w:rPr>
          <w:u w:val="single"/>
          <w:lang w:val="en-US"/>
        </w:rPr>
        <w:t xml:space="preserve"> proteins </w:t>
      </w:r>
      <w:r w:rsidRPr="00C97EA9">
        <w:rPr>
          <w:u w:val="single"/>
          <w:lang w:val="en-US"/>
        </w:rPr>
        <w:t xml:space="preserve">in the hippocampus </w:t>
      </w:r>
      <w:r w:rsidR="007A3810" w:rsidRPr="00C97EA9">
        <w:rPr>
          <w:u w:val="single"/>
          <w:lang w:val="en-US"/>
        </w:rPr>
        <w:t xml:space="preserve">and parahippocampal cortex </w:t>
      </w:r>
    </w:p>
    <w:p w14:paraId="7A0EA40F" w14:textId="3050EFF7" w:rsidR="003C64C2" w:rsidRPr="00C97EA9" w:rsidRDefault="003C64C2" w:rsidP="007F329F">
      <w:pPr>
        <w:spacing w:line="480" w:lineRule="auto"/>
        <w:jc w:val="both"/>
        <w:rPr>
          <w:lang w:val="en-US"/>
        </w:rPr>
      </w:pPr>
      <w:r w:rsidRPr="00C97EA9">
        <w:rPr>
          <w:lang w:val="en-US"/>
        </w:rPr>
        <w:t xml:space="preserve">Representative images showing increased expression of </w:t>
      </w:r>
      <w:r w:rsidR="00E700CA" w:rsidRPr="00C97EA9">
        <w:rPr>
          <w:lang w:val="en-US"/>
        </w:rPr>
        <w:t xml:space="preserve">Nucleolin, CD44, </w:t>
      </w:r>
      <w:r w:rsidRPr="00C97EA9">
        <w:rPr>
          <w:lang w:val="en-US"/>
        </w:rPr>
        <w:t>FERMT2</w:t>
      </w:r>
      <w:r w:rsidR="00E700CA" w:rsidRPr="00C97EA9">
        <w:rPr>
          <w:lang w:val="en-US"/>
        </w:rPr>
        <w:t xml:space="preserve"> and CD18 (ITGB2)</w:t>
      </w:r>
      <w:r w:rsidR="007A3810" w:rsidRPr="00C97EA9">
        <w:rPr>
          <w:lang w:val="en-US"/>
        </w:rPr>
        <w:t xml:space="preserve"> </w:t>
      </w:r>
      <w:r w:rsidR="00E74632" w:rsidRPr="00C97EA9">
        <w:rPr>
          <w:lang w:val="en-US"/>
        </w:rPr>
        <w:t xml:space="preserve">ten </w:t>
      </w:r>
      <w:r w:rsidRPr="00C97EA9">
        <w:rPr>
          <w:lang w:val="en-US"/>
        </w:rPr>
        <w:t xml:space="preserve">days </w:t>
      </w:r>
      <w:r w:rsidR="006D1CE0" w:rsidRPr="00C97EA9">
        <w:rPr>
          <w:lang w:val="en-US"/>
        </w:rPr>
        <w:t xml:space="preserve">following </w:t>
      </w:r>
      <w:r w:rsidRPr="00C97EA9">
        <w:rPr>
          <w:lang w:val="en-US"/>
        </w:rPr>
        <w:t>SE compared to control animals throughout the hippocampus (</w:t>
      </w:r>
      <w:r w:rsidR="00E700CA" w:rsidRPr="00C97EA9">
        <w:rPr>
          <w:lang w:val="en-US"/>
        </w:rPr>
        <w:t>A, C and D) and parahippocampal cortex (B</w:t>
      </w:r>
      <w:r w:rsidR="007A3810" w:rsidRPr="00C97EA9">
        <w:rPr>
          <w:lang w:val="en-US"/>
        </w:rPr>
        <w:t>)</w:t>
      </w:r>
      <w:r w:rsidR="00A80DC7" w:rsidRPr="00C97EA9">
        <w:rPr>
          <w:lang w:val="en-US"/>
        </w:rPr>
        <w:t xml:space="preserve">. </w:t>
      </w:r>
      <w:r w:rsidR="00DF7998" w:rsidRPr="00C97EA9">
        <w:rPr>
          <w:lang w:val="en-US"/>
        </w:rPr>
        <w:t>In animals with SE</w:t>
      </w:r>
      <w:r w:rsidR="006D1CE0" w:rsidRPr="00C97EA9">
        <w:rPr>
          <w:lang w:val="en-US"/>
        </w:rPr>
        <w:t>,</w:t>
      </w:r>
      <w:r w:rsidR="00DF7998" w:rsidRPr="00C97EA9">
        <w:rPr>
          <w:lang w:val="en-US"/>
        </w:rPr>
        <w:t xml:space="preserve"> </w:t>
      </w:r>
      <w:r w:rsidRPr="00C97EA9">
        <w:rPr>
          <w:lang w:val="en-US"/>
        </w:rPr>
        <w:t xml:space="preserve">the most pronounced difference </w:t>
      </w:r>
      <w:r w:rsidR="007A3810" w:rsidRPr="00C97EA9">
        <w:rPr>
          <w:lang w:val="en-US"/>
        </w:rPr>
        <w:t xml:space="preserve">in FERMT2, CD18 and CD44 expression </w:t>
      </w:r>
      <w:r w:rsidRPr="00C97EA9">
        <w:rPr>
          <w:lang w:val="en-US"/>
        </w:rPr>
        <w:t>was observed in the</w:t>
      </w:r>
      <w:r w:rsidR="00113DBA" w:rsidRPr="00C97EA9">
        <w:rPr>
          <w:lang w:val="en-US"/>
        </w:rPr>
        <w:t xml:space="preserve"> stratum radiatum</w:t>
      </w:r>
      <w:r w:rsidRPr="00C97EA9">
        <w:rPr>
          <w:lang w:val="en-US"/>
        </w:rPr>
        <w:t xml:space="preserve"> </w:t>
      </w:r>
      <w:r w:rsidR="00113DBA" w:rsidRPr="00C97EA9">
        <w:rPr>
          <w:lang w:val="en-US"/>
        </w:rPr>
        <w:t xml:space="preserve">of the </w:t>
      </w:r>
      <w:r w:rsidRPr="00C97EA9">
        <w:rPr>
          <w:lang w:val="en-US"/>
        </w:rPr>
        <w:t>CA1 region (</w:t>
      </w:r>
      <w:r w:rsidR="00E700CA" w:rsidRPr="00C97EA9">
        <w:rPr>
          <w:lang w:val="en-US"/>
        </w:rPr>
        <w:t>A, C and D</w:t>
      </w:r>
      <w:r w:rsidRPr="00C97EA9">
        <w:rPr>
          <w:lang w:val="en-US"/>
        </w:rPr>
        <w:t>). Scale bars are 1</w:t>
      </w:r>
      <w:r w:rsidR="007A3810" w:rsidRPr="00C97EA9">
        <w:rPr>
          <w:lang w:val="en-US"/>
        </w:rPr>
        <w:t>0</w:t>
      </w:r>
      <w:r w:rsidRPr="00C97EA9">
        <w:rPr>
          <w:lang w:val="en-US"/>
        </w:rPr>
        <w:t>0 µm</w:t>
      </w:r>
      <w:r w:rsidR="00253C59" w:rsidRPr="00C97EA9">
        <w:rPr>
          <w:lang w:val="en-US"/>
        </w:rPr>
        <w:t>. Hippocampal layers abbreviations: so</w:t>
      </w:r>
      <w:r w:rsidR="009E0F9C" w:rsidRPr="00C97EA9">
        <w:rPr>
          <w:lang w:val="en-US"/>
        </w:rPr>
        <w:t xml:space="preserve"> </w:t>
      </w:r>
      <w:r w:rsidR="00253C59" w:rsidRPr="00C97EA9">
        <w:rPr>
          <w:lang w:val="en-US"/>
        </w:rPr>
        <w:t>=</w:t>
      </w:r>
      <w:r w:rsidR="009E0F9C" w:rsidRPr="00C97EA9">
        <w:rPr>
          <w:lang w:val="en-US"/>
        </w:rPr>
        <w:t xml:space="preserve"> Stratum oriens</w:t>
      </w:r>
      <w:r w:rsidR="00253C59" w:rsidRPr="00C97EA9">
        <w:rPr>
          <w:lang w:val="en-US"/>
        </w:rPr>
        <w:t>, sps</w:t>
      </w:r>
      <w:r w:rsidR="009E0F9C" w:rsidRPr="00C97EA9">
        <w:rPr>
          <w:lang w:val="en-US"/>
        </w:rPr>
        <w:t xml:space="preserve"> </w:t>
      </w:r>
      <w:r w:rsidR="00253C59" w:rsidRPr="00C97EA9">
        <w:rPr>
          <w:lang w:val="en-US"/>
        </w:rPr>
        <w:t>=</w:t>
      </w:r>
      <w:r w:rsidR="009E0F9C" w:rsidRPr="00C97EA9">
        <w:rPr>
          <w:lang w:val="en-US"/>
        </w:rPr>
        <w:t xml:space="preserve"> Stratum pyramidale</w:t>
      </w:r>
      <w:r w:rsidR="00253C59" w:rsidRPr="00C97EA9">
        <w:rPr>
          <w:lang w:val="en-US"/>
        </w:rPr>
        <w:t xml:space="preserve"> and sr</w:t>
      </w:r>
      <w:r w:rsidR="009E0F9C" w:rsidRPr="00C97EA9">
        <w:rPr>
          <w:lang w:val="en-US"/>
        </w:rPr>
        <w:t xml:space="preserve"> </w:t>
      </w:r>
      <w:r w:rsidR="00253C59" w:rsidRPr="00C97EA9">
        <w:rPr>
          <w:lang w:val="en-US"/>
        </w:rPr>
        <w:t>=</w:t>
      </w:r>
      <w:r w:rsidR="009E0F9C" w:rsidRPr="00C97EA9">
        <w:rPr>
          <w:lang w:val="en-US"/>
        </w:rPr>
        <w:t xml:space="preserve"> Stratum radiatum</w:t>
      </w:r>
      <w:r w:rsidR="00253C59" w:rsidRPr="00C97EA9">
        <w:rPr>
          <w:lang w:val="en-US"/>
        </w:rPr>
        <w:t>. Inserts show high magnification image</w:t>
      </w:r>
      <w:r w:rsidR="00255E6E" w:rsidRPr="00C97EA9">
        <w:rPr>
          <w:lang w:val="en-US"/>
        </w:rPr>
        <w:t>s</w:t>
      </w:r>
      <w:r w:rsidR="00253C59" w:rsidRPr="00C97EA9">
        <w:rPr>
          <w:lang w:val="en-US"/>
        </w:rPr>
        <w:t xml:space="preserve"> of immunopositive cells in animals with SE. </w:t>
      </w:r>
    </w:p>
    <w:p w14:paraId="2FF49505" w14:textId="20DDD479" w:rsidR="004457A0" w:rsidRPr="00C97EA9" w:rsidRDefault="00E2164C" w:rsidP="007F329F">
      <w:pPr>
        <w:spacing w:before="100" w:beforeAutospacing="1" w:line="480" w:lineRule="auto"/>
        <w:jc w:val="both"/>
        <w:rPr>
          <w:rFonts w:eastAsia="Calibri"/>
          <w:u w:val="single"/>
          <w:lang w:val="en-US"/>
        </w:rPr>
      </w:pPr>
      <w:r w:rsidRPr="00C97EA9">
        <w:rPr>
          <w:rFonts w:eastAsia="Calibri"/>
          <w:u w:val="single"/>
          <w:lang w:val="en-US"/>
        </w:rPr>
        <w:t xml:space="preserve">Figure </w:t>
      </w:r>
      <w:r w:rsidR="00F776E0" w:rsidRPr="00C97EA9">
        <w:rPr>
          <w:rFonts w:eastAsia="Calibri"/>
          <w:u w:val="single"/>
          <w:lang w:val="en-US"/>
        </w:rPr>
        <w:t>6</w:t>
      </w:r>
      <w:r w:rsidR="004457A0" w:rsidRPr="00C97EA9">
        <w:rPr>
          <w:rFonts w:eastAsia="Calibri"/>
          <w:u w:val="single"/>
          <w:lang w:val="en-US"/>
        </w:rPr>
        <w:t xml:space="preserve">: Expression analysis of proteins </w:t>
      </w:r>
      <w:r w:rsidR="003A25C1" w:rsidRPr="00C97EA9">
        <w:rPr>
          <w:rFonts w:eastAsia="Calibri"/>
          <w:u w:val="single"/>
          <w:lang w:val="en-US"/>
        </w:rPr>
        <w:t>assigned to pathways linked with angiogenesis and blood-brain barrier</w:t>
      </w:r>
    </w:p>
    <w:p w14:paraId="23FE7D6F" w14:textId="23B19215" w:rsidR="004457A0" w:rsidRPr="00CF6CBA" w:rsidRDefault="00E2164C" w:rsidP="009970C1">
      <w:pPr>
        <w:spacing w:before="100" w:beforeAutospacing="1" w:line="480" w:lineRule="auto"/>
        <w:jc w:val="both"/>
        <w:rPr>
          <w:rFonts w:eastAsia="Calibri"/>
          <w:lang w:val="en-US"/>
        </w:rPr>
      </w:pPr>
      <w:r w:rsidRPr="00C97EA9">
        <w:rPr>
          <w:rFonts w:eastAsia="Calibri"/>
          <w:lang w:val="en-US"/>
        </w:rPr>
        <w:t>(A) and (B</w:t>
      </w:r>
      <w:r w:rsidR="004457A0" w:rsidRPr="00C97EA9">
        <w:rPr>
          <w:rFonts w:eastAsia="Calibri"/>
          <w:lang w:val="en-US"/>
        </w:rPr>
        <w:t xml:space="preserve">) show the individual </w:t>
      </w:r>
      <w:r w:rsidR="00CE6CEE" w:rsidRPr="00C97EA9">
        <w:rPr>
          <w:rFonts w:eastAsia="Calibri"/>
          <w:lang w:val="en-US"/>
        </w:rPr>
        <w:t>protein abundances</w:t>
      </w:r>
      <w:r w:rsidR="004457A0" w:rsidRPr="00C97EA9">
        <w:rPr>
          <w:rFonts w:eastAsia="Calibri"/>
          <w:lang w:val="en-US"/>
        </w:rPr>
        <w:t xml:space="preserve"> assigned to </w:t>
      </w:r>
      <w:r w:rsidRPr="00C97EA9">
        <w:rPr>
          <w:rFonts w:eastAsia="Calibri"/>
          <w:lang w:val="en-US"/>
        </w:rPr>
        <w:t xml:space="preserve">angiogenesis and blood-brain barrier </w:t>
      </w:r>
      <w:r w:rsidR="004457A0" w:rsidRPr="00C97EA9">
        <w:rPr>
          <w:rFonts w:eastAsia="Calibri"/>
          <w:lang w:val="en-US"/>
        </w:rPr>
        <w:t xml:space="preserve">associated pathways during the time course of epileptogenesis for the HC and </w:t>
      </w:r>
      <w:r w:rsidRPr="00C97EA9">
        <w:rPr>
          <w:rFonts w:eastAsia="Calibri"/>
          <w:lang w:val="en-US"/>
        </w:rPr>
        <w:t>(C</w:t>
      </w:r>
      <w:r w:rsidR="004457A0" w:rsidRPr="00C97EA9">
        <w:rPr>
          <w:rFonts w:eastAsia="Calibri"/>
          <w:lang w:val="en-US"/>
        </w:rPr>
        <w:t>), (</w:t>
      </w:r>
      <w:r w:rsidRPr="00C97EA9">
        <w:rPr>
          <w:rFonts w:eastAsia="Calibri"/>
          <w:lang w:val="en-US"/>
        </w:rPr>
        <w:t>D</w:t>
      </w:r>
      <w:r w:rsidR="004457A0" w:rsidRPr="00C97EA9">
        <w:rPr>
          <w:rFonts w:eastAsia="Calibri"/>
          <w:lang w:val="en-US"/>
        </w:rPr>
        <w:t>)</w:t>
      </w:r>
      <w:r w:rsidRPr="00C97EA9">
        <w:rPr>
          <w:rFonts w:eastAsia="Calibri"/>
          <w:lang w:val="en-US"/>
        </w:rPr>
        <w:t>, and (E</w:t>
      </w:r>
      <w:r w:rsidR="004457A0" w:rsidRPr="00C97EA9">
        <w:rPr>
          <w:rFonts w:eastAsia="Calibri"/>
          <w:lang w:val="en-US"/>
        </w:rPr>
        <w:t xml:space="preserve">) for the PHC. For hierarchical </w:t>
      </w:r>
      <w:r w:rsidR="004E2643" w:rsidRPr="00C97EA9">
        <w:rPr>
          <w:rFonts w:eastAsia="Calibri"/>
          <w:lang w:val="en-US"/>
        </w:rPr>
        <w:t xml:space="preserve">row </w:t>
      </w:r>
      <w:r w:rsidR="004457A0" w:rsidRPr="00C97EA9">
        <w:rPr>
          <w:rFonts w:eastAsia="Calibri"/>
          <w:lang w:val="en-US"/>
        </w:rPr>
        <w:t xml:space="preserve">clustering protein data was log2 transformed. </w:t>
      </w:r>
      <w:r w:rsidR="004457A0" w:rsidRPr="00C97EA9">
        <w:rPr>
          <w:rFonts w:eastAsia="Calibri"/>
          <w:lang w:val="en-US" w:eastAsia="de-DE"/>
        </w:rPr>
        <w:t xml:space="preserve">R package “gplots” was used </w:t>
      </w:r>
      <w:r w:rsidR="004457A0" w:rsidRPr="00C97EA9">
        <w:rPr>
          <w:rFonts w:eastAsia="Calibri"/>
          <w:lang w:val="en-US"/>
        </w:rPr>
        <w:t>for generating heat maps. Red cell color indicates an up-regulation, blue cell color a down</w:t>
      </w:r>
      <w:r w:rsidR="001C6923" w:rsidRPr="00C97EA9">
        <w:rPr>
          <w:rFonts w:eastAsia="Calibri"/>
          <w:lang w:val="en-US"/>
        </w:rPr>
        <w:t>-</w:t>
      </w:r>
      <w:r w:rsidR="004457A0" w:rsidRPr="00C97EA9">
        <w:rPr>
          <w:rFonts w:eastAsia="Calibri"/>
          <w:lang w:val="en-US"/>
        </w:rPr>
        <w:t xml:space="preserve">regulation. The respective color code is given above each heat map. </w:t>
      </w:r>
      <w:r w:rsidRPr="00C97EA9">
        <w:rPr>
          <w:rFonts w:eastAsia="Calibri"/>
          <w:lang w:val="en-US"/>
        </w:rPr>
        <w:t>(C)</w:t>
      </w:r>
      <w:r w:rsidR="004457A0" w:rsidRPr="00C97EA9">
        <w:rPr>
          <w:rFonts w:eastAsia="Calibri"/>
          <w:lang w:val="en-US"/>
        </w:rPr>
        <w:t xml:space="preserve"> = </w:t>
      </w:r>
      <w:r w:rsidRPr="00C97EA9">
        <w:rPr>
          <w:rFonts w:eastAsia="Calibri"/>
          <w:lang w:val="en-US"/>
        </w:rPr>
        <w:t>2 days after SE. (A</w:t>
      </w:r>
      <w:r w:rsidR="004457A0" w:rsidRPr="00C97EA9">
        <w:rPr>
          <w:rFonts w:eastAsia="Calibri"/>
          <w:lang w:val="en-US"/>
        </w:rPr>
        <w:t xml:space="preserve">) and </w:t>
      </w:r>
      <w:r w:rsidRPr="00C97EA9">
        <w:rPr>
          <w:rFonts w:eastAsia="Calibri"/>
          <w:lang w:val="en-US"/>
        </w:rPr>
        <w:t>(D</w:t>
      </w:r>
      <w:r w:rsidR="004457A0" w:rsidRPr="00C97EA9">
        <w:rPr>
          <w:rFonts w:eastAsia="Calibri"/>
          <w:lang w:val="en-US"/>
        </w:rPr>
        <w:t xml:space="preserve">) = 10 days after SE. </w:t>
      </w:r>
      <w:r w:rsidRPr="00C97EA9">
        <w:rPr>
          <w:rFonts w:eastAsia="Calibri"/>
          <w:lang w:val="en-US"/>
        </w:rPr>
        <w:t>(B) and (E</w:t>
      </w:r>
      <w:r w:rsidR="004457A0" w:rsidRPr="00C97EA9">
        <w:rPr>
          <w:rFonts w:eastAsia="Calibri"/>
          <w:lang w:val="en-US"/>
        </w:rPr>
        <w:t xml:space="preserve">) = </w:t>
      </w:r>
      <w:r w:rsidR="003923A5" w:rsidRPr="00C97EA9">
        <w:rPr>
          <w:rFonts w:eastAsia="Calibri"/>
          <w:lang w:val="en-US"/>
        </w:rPr>
        <w:t>8 weeks after SE.</w:t>
      </w:r>
    </w:p>
    <w:sectPr w:rsidR="004457A0" w:rsidRPr="00CF6CBA" w:rsidSect="004E1208">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3992C" w14:textId="77777777" w:rsidR="0029276B" w:rsidRDefault="0029276B" w:rsidP="00241816">
      <w:r>
        <w:separator/>
      </w:r>
    </w:p>
  </w:endnote>
  <w:endnote w:type="continuationSeparator" w:id="0">
    <w:p w14:paraId="4D336DB2" w14:textId="77777777" w:rsidR="0029276B" w:rsidRDefault="0029276B" w:rsidP="00241816">
      <w:r>
        <w:continuationSeparator/>
      </w:r>
    </w:p>
  </w:endnote>
  <w:endnote w:type="continuationNotice" w:id="1">
    <w:p w14:paraId="41A901F6" w14:textId="77777777" w:rsidR="0029276B" w:rsidRDefault="002927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roman"/>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0158982"/>
      <w:docPartObj>
        <w:docPartGallery w:val="Page Numbers (Bottom of Page)"/>
        <w:docPartUnique/>
      </w:docPartObj>
    </w:sdtPr>
    <w:sdtEndPr/>
    <w:sdtContent>
      <w:p w14:paraId="795A12F9" w14:textId="3CEE7199" w:rsidR="0029276B" w:rsidRDefault="0029276B">
        <w:pPr>
          <w:pStyle w:val="Fuzeile"/>
          <w:jc w:val="center"/>
        </w:pPr>
        <w:r>
          <w:fldChar w:fldCharType="begin"/>
        </w:r>
        <w:r>
          <w:instrText>PAGE   \* MERGEFORMAT</w:instrText>
        </w:r>
        <w:r>
          <w:fldChar w:fldCharType="separate"/>
        </w:r>
        <w:r w:rsidR="00E85978" w:rsidRPr="00E85978">
          <w:rPr>
            <w:noProof/>
            <w:lang w:val="de-DE"/>
          </w:rPr>
          <w:t>1</w:t>
        </w:r>
        <w:r>
          <w:rPr>
            <w:noProof/>
            <w:lang w:val="de-DE"/>
          </w:rPr>
          <w:fldChar w:fldCharType="end"/>
        </w:r>
      </w:p>
    </w:sdtContent>
  </w:sdt>
  <w:p w14:paraId="0F96D44B" w14:textId="77777777" w:rsidR="0029276B" w:rsidRDefault="0029276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551A52" w14:textId="77777777" w:rsidR="0029276B" w:rsidRDefault="0029276B" w:rsidP="00241816">
      <w:r>
        <w:separator/>
      </w:r>
    </w:p>
  </w:footnote>
  <w:footnote w:type="continuationSeparator" w:id="0">
    <w:p w14:paraId="47D4AC9F" w14:textId="77777777" w:rsidR="0029276B" w:rsidRDefault="0029276B" w:rsidP="00241816">
      <w:r>
        <w:continuationSeparator/>
      </w:r>
    </w:p>
  </w:footnote>
  <w:footnote w:type="continuationNotice" w:id="1">
    <w:p w14:paraId="25F94C2C" w14:textId="77777777" w:rsidR="0029276B" w:rsidRDefault="0029276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55A34"/>
    <w:multiLevelType w:val="hybridMultilevel"/>
    <w:tmpl w:val="9CA258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09E42FA"/>
    <w:multiLevelType w:val="hybridMultilevel"/>
    <w:tmpl w:val="3FA645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E6834B2"/>
    <w:multiLevelType w:val="hybridMultilevel"/>
    <w:tmpl w:val="AE3EF0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FBD1668"/>
    <w:multiLevelType w:val="hybridMultilevel"/>
    <w:tmpl w:val="6F2EB9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4986014"/>
    <w:multiLevelType w:val="hybridMultilevel"/>
    <w:tmpl w:val="45E490F8"/>
    <w:lvl w:ilvl="0" w:tplc="80B2BB3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it-IT" w:vendorID="64" w:dllVersion="131078" w:nlCheck="1" w:checkStyle="0"/>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biology of Disease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5a9sfe850fwdettdjv2dxype29zrwde5aw&quot;&gt;Paper ECM Apopto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6&lt;/item&gt;&lt;item&gt;67&lt;/item&gt;&lt;item&gt;68&lt;/item&gt;&lt;item&gt;69&lt;/item&gt;&lt;item&gt;70&lt;/item&gt;&lt;item&gt;71&lt;/item&gt;&lt;item&gt;72&lt;/item&gt;&lt;item&gt;73&lt;/item&gt;&lt;item&gt;74&lt;/item&gt;&lt;item&gt;75&lt;/item&gt;&lt;item&gt;76&lt;/item&gt;&lt;item&gt;77&lt;/item&gt;&lt;item&gt;82&lt;/item&gt;&lt;item&gt;83&lt;/item&gt;&lt;item&gt;85&lt;/item&gt;&lt;item&gt;86&lt;/item&gt;&lt;item&gt;87&lt;/item&gt;&lt;item&gt;90&lt;/item&gt;&lt;item&gt;93&lt;/item&gt;&lt;/record-ids&gt;&lt;/item&gt;&lt;/Libraries&gt;"/>
  </w:docVars>
  <w:rsids>
    <w:rsidRoot w:val="006B3399"/>
    <w:rsid w:val="00000610"/>
    <w:rsid w:val="000008EF"/>
    <w:rsid w:val="00000E1F"/>
    <w:rsid w:val="00000E57"/>
    <w:rsid w:val="0000141D"/>
    <w:rsid w:val="000014FA"/>
    <w:rsid w:val="000024BB"/>
    <w:rsid w:val="0000391D"/>
    <w:rsid w:val="00003E05"/>
    <w:rsid w:val="00004129"/>
    <w:rsid w:val="00004297"/>
    <w:rsid w:val="000055DA"/>
    <w:rsid w:val="00005642"/>
    <w:rsid w:val="00005BB4"/>
    <w:rsid w:val="00006B9B"/>
    <w:rsid w:val="00007272"/>
    <w:rsid w:val="00007466"/>
    <w:rsid w:val="00007547"/>
    <w:rsid w:val="000103CD"/>
    <w:rsid w:val="00010E02"/>
    <w:rsid w:val="000116F6"/>
    <w:rsid w:val="00011846"/>
    <w:rsid w:val="000121EC"/>
    <w:rsid w:val="00013705"/>
    <w:rsid w:val="00014038"/>
    <w:rsid w:val="00015418"/>
    <w:rsid w:val="00015E2C"/>
    <w:rsid w:val="00017958"/>
    <w:rsid w:val="00017E11"/>
    <w:rsid w:val="00020007"/>
    <w:rsid w:val="0002065F"/>
    <w:rsid w:val="0002114F"/>
    <w:rsid w:val="00021511"/>
    <w:rsid w:val="000215E1"/>
    <w:rsid w:val="00021E82"/>
    <w:rsid w:val="00022E00"/>
    <w:rsid w:val="000234E3"/>
    <w:rsid w:val="00023F13"/>
    <w:rsid w:val="00024E6C"/>
    <w:rsid w:val="000253D6"/>
    <w:rsid w:val="00026134"/>
    <w:rsid w:val="000301EE"/>
    <w:rsid w:val="0003043C"/>
    <w:rsid w:val="00030992"/>
    <w:rsid w:val="0003121B"/>
    <w:rsid w:val="00031C12"/>
    <w:rsid w:val="00031E3F"/>
    <w:rsid w:val="000324CE"/>
    <w:rsid w:val="00032750"/>
    <w:rsid w:val="00032794"/>
    <w:rsid w:val="00032ADE"/>
    <w:rsid w:val="00032CB8"/>
    <w:rsid w:val="00033110"/>
    <w:rsid w:val="000331B3"/>
    <w:rsid w:val="00033813"/>
    <w:rsid w:val="00033DC6"/>
    <w:rsid w:val="00033F30"/>
    <w:rsid w:val="00034858"/>
    <w:rsid w:val="00034AB1"/>
    <w:rsid w:val="00034F84"/>
    <w:rsid w:val="00035150"/>
    <w:rsid w:val="000351B4"/>
    <w:rsid w:val="00035C45"/>
    <w:rsid w:val="00035CAD"/>
    <w:rsid w:val="00035DDB"/>
    <w:rsid w:val="000368F3"/>
    <w:rsid w:val="00036E6C"/>
    <w:rsid w:val="00037374"/>
    <w:rsid w:val="0003764B"/>
    <w:rsid w:val="00037CC7"/>
    <w:rsid w:val="00037ED1"/>
    <w:rsid w:val="000400AA"/>
    <w:rsid w:val="00041036"/>
    <w:rsid w:val="0004150C"/>
    <w:rsid w:val="00041CD6"/>
    <w:rsid w:val="000451A1"/>
    <w:rsid w:val="000459A9"/>
    <w:rsid w:val="00046193"/>
    <w:rsid w:val="00046A2F"/>
    <w:rsid w:val="000506F2"/>
    <w:rsid w:val="0005089B"/>
    <w:rsid w:val="00050A18"/>
    <w:rsid w:val="0005271E"/>
    <w:rsid w:val="00053B5B"/>
    <w:rsid w:val="00053D44"/>
    <w:rsid w:val="00055637"/>
    <w:rsid w:val="00055823"/>
    <w:rsid w:val="00055C6C"/>
    <w:rsid w:val="0005626C"/>
    <w:rsid w:val="000568DB"/>
    <w:rsid w:val="00057522"/>
    <w:rsid w:val="00060A4E"/>
    <w:rsid w:val="00060A76"/>
    <w:rsid w:val="00061980"/>
    <w:rsid w:val="00061998"/>
    <w:rsid w:val="00061CE9"/>
    <w:rsid w:val="00062946"/>
    <w:rsid w:val="00062F37"/>
    <w:rsid w:val="00063E42"/>
    <w:rsid w:val="00064989"/>
    <w:rsid w:val="0006504F"/>
    <w:rsid w:val="00065FB7"/>
    <w:rsid w:val="00066CCD"/>
    <w:rsid w:val="00070A71"/>
    <w:rsid w:val="0007155D"/>
    <w:rsid w:val="00071A9C"/>
    <w:rsid w:val="00071B66"/>
    <w:rsid w:val="0007223B"/>
    <w:rsid w:val="000736F2"/>
    <w:rsid w:val="00073C94"/>
    <w:rsid w:val="00073D06"/>
    <w:rsid w:val="00073E73"/>
    <w:rsid w:val="00074061"/>
    <w:rsid w:val="00075830"/>
    <w:rsid w:val="00076105"/>
    <w:rsid w:val="00076911"/>
    <w:rsid w:val="000772E7"/>
    <w:rsid w:val="0008101D"/>
    <w:rsid w:val="0008177B"/>
    <w:rsid w:val="00081D31"/>
    <w:rsid w:val="00081E6D"/>
    <w:rsid w:val="000848EA"/>
    <w:rsid w:val="00084C04"/>
    <w:rsid w:val="000861FF"/>
    <w:rsid w:val="00086272"/>
    <w:rsid w:val="000866DC"/>
    <w:rsid w:val="000872A5"/>
    <w:rsid w:val="00087512"/>
    <w:rsid w:val="000876B1"/>
    <w:rsid w:val="0008776D"/>
    <w:rsid w:val="00090997"/>
    <w:rsid w:val="00090B85"/>
    <w:rsid w:val="00091983"/>
    <w:rsid w:val="00091CDD"/>
    <w:rsid w:val="00092482"/>
    <w:rsid w:val="00092870"/>
    <w:rsid w:val="00093176"/>
    <w:rsid w:val="000938F1"/>
    <w:rsid w:val="00094337"/>
    <w:rsid w:val="00094818"/>
    <w:rsid w:val="00095895"/>
    <w:rsid w:val="000970E2"/>
    <w:rsid w:val="000977BC"/>
    <w:rsid w:val="00097DC8"/>
    <w:rsid w:val="000A0BFB"/>
    <w:rsid w:val="000A122F"/>
    <w:rsid w:val="000A1769"/>
    <w:rsid w:val="000A1CB0"/>
    <w:rsid w:val="000A1EEE"/>
    <w:rsid w:val="000A3E00"/>
    <w:rsid w:val="000A46C2"/>
    <w:rsid w:val="000A475D"/>
    <w:rsid w:val="000A7742"/>
    <w:rsid w:val="000B0461"/>
    <w:rsid w:val="000B0F04"/>
    <w:rsid w:val="000B1716"/>
    <w:rsid w:val="000B247E"/>
    <w:rsid w:val="000B2CF5"/>
    <w:rsid w:val="000B316D"/>
    <w:rsid w:val="000B33F4"/>
    <w:rsid w:val="000B405E"/>
    <w:rsid w:val="000B47E5"/>
    <w:rsid w:val="000B5BE3"/>
    <w:rsid w:val="000B6034"/>
    <w:rsid w:val="000B6070"/>
    <w:rsid w:val="000B616F"/>
    <w:rsid w:val="000B6380"/>
    <w:rsid w:val="000B6F9B"/>
    <w:rsid w:val="000B6FF2"/>
    <w:rsid w:val="000B7DB4"/>
    <w:rsid w:val="000B7DF5"/>
    <w:rsid w:val="000C026E"/>
    <w:rsid w:val="000C0370"/>
    <w:rsid w:val="000C10EE"/>
    <w:rsid w:val="000C261A"/>
    <w:rsid w:val="000C2D29"/>
    <w:rsid w:val="000C38E0"/>
    <w:rsid w:val="000C3E98"/>
    <w:rsid w:val="000C4FBB"/>
    <w:rsid w:val="000C62C7"/>
    <w:rsid w:val="000C6BD8"/>
    <w:rsid w:val="000C75F2"/>
    <w:rsid w:val="000C79AC"/>
    <w:rsid w:val="000C7D7B"/>
    <w:rsid w:val="000D0B16"/>
    <w:rsid w:val="000D191E"/>
    <w:rsid w:val="000D1B0B"/>
    <w:rsid w:val="000D29AA"/>
    <w:rsid w:val="000D2E85"/>
    <w:rsid w:val="000D2EFB"/>
    <w:rsid w:val="000D3148"/>
    <w:rsid w:val="000D45AE"/>
    <w:rsid w:val="000D4759"/>
    <w:rsid w:val="000D500E"/>
    <w:rsid w:val="000D7028"/>
    <w:rsid w:val="000D710D"/>
    <w:rsid w:val="000D7E9D"/>
    <w:rsid w:val="000E03B1"/>
    <w:rsid w:val="000E045A"/>
    <w:rsid w:val="000E1154"/>
    <w:rsid w:val="000E2F78"/>
    <w:rsid w:val="000E3087"/>
    <w:rsid w:val="000E4112"/>
    <w:rsid w:val="000E43BC"/>
    <w:rsid w:val="000E4C8D"/>
    <w:rsid w:val="000E5008"/>
    <w:rsid w:val="000E51C4"/>
    <w:rsid w:val="000E5278"/>
    <w:rsid w:val="000E58F3"/>
    <w:rsid w:val="000E59E7"/>
    <w:rsid w:val="000E5F45"/>
    <w:rsid w:val="000E70B0"/>
    <w:rsid w:val="000E7B62"/>
    <w:rsid w:val="000F0D55"/>
    <w:rsid w:val="000F0D6A"/>
    <w:rsid w:val="000F16E8"/>
    <w:rsid w:val="000F1C2E"/>
    <w:rsid w:val="000F1C87"/>
    <w:rsid w:val="000F37D2"/>
    <w:rsid w:val="000F3B11"/>
    <w:rsid w:val="000F3B71"/>
    <w:rsid w:val="000F3DA0"/>
    <w:rsid w:val="000F4679"/>
    <w:rsid w:val="000F46FC"/>
    <w:rsid w:val="000F4EAE"/>
    <w:rsid w:val="000F629E"/>
    <w:rsid w:val="00100477"/>
    <w:rsid w:val="00100959"/>
    <w:rsid w:val="00101976"/>
    <w:rsid w:val="00103DC1"/>
    <w:rsid w:val="00103FF8"/>
    <w:rsid w:val="00104D81"/>
    <w:rsid w:val="00106B73"/>
    <w:rsid w:val="00106E5F"/>
    <w:rsid w:val="0011032D"/>
    <w:rsid w:val="00110BBA"/>
    <w:rsid w:val="00111B10"/>
    <w:rsid w:val="00113043"/>
    <w:rsid w:val="0011325F"/>
    <w:rsid w:val="00113332"/>
    <w:rsid w:val="00113BFC"/>
    <w:rsid w:val="00113DBA"/>
    <w:rsid w:val="00114F56"/>
    <w:rsid w:val="00115A9E"/>
    <w:rsid w:val="001162DE"/>
    <w:rsid w:val="001164BE"/>
    <w:rsid w:val="001169D5"/>
    <w:rsid w:val="00117289"/>
    <w:rsid w:val="001179C4"/>
    <w:rsid w:val="00120DC3"/>
    <w:rsid w:val="00121EC7"/>
    <w:rsid w:val="0012201B"/>
    <w:rsid w:val="0012222D"/>
    <w:rsid w:val="001225A8"/>
    <w:rsid w:val="00122C96"/>
    <w:rsid w:val="00123777"/>
    <w:rsid w:val="00123CD6"/>
    <w:rsid w:val="001247D5"/>
    <w:rsid w:val="00124DBD"/>
    <w:rsid w:val="00125633"/>
    <w:rsid w:val="00125A17"/>
    <w:rsid w:val="00126B29"/>
    <w:rsid w:val="0012702A"/>
    <w:rsid w:val="001270AC"/>
    <w:rsid w:val="00127574"/>
    <w:rsid w:val="001276B3"/>
    <w:rsid w:val="00130F86"/>
    <w:rsid w:val="00131052"/>
    <w:rsid w:val="00131D29"/>
    <w:rsid w:val="0013264C"/>
    <w:rsid w:val="0013327D"/>
    <w:rsid w:val="0013555D"/>
    <w:rsid w:val="001355A0"/>
    <w:rsid w:val="0013591A"/>
    <w:rsid w:val="00135D18"/>
    <w:rsid w:val="00135DA5"/>
    <w:rsid w:val="00135F0A"/>
    <w:rsid w:val="001361A6"/>
    <w:rsid w:val="00136517"/>
    <w:rsid w:val="0013683B"/>
    <w:rsid w:val="001369B9"/>
    <w:rsid w:val="001405DB"/>
    <w:rsid w:val="00140B75"/>
    <w:rsid w:val="00141576"/>
    <w:rsid w:val="001416F6"/>
    <w:rsid w:val="001419CB"/>
    <w:rsid w:val="001426BE"/>
    <w:rsid w:val="00142C80"/>
    <w:rsid w:val="00143523"/>
    <w:rsid w:val="00143AA9"/>
    <w:rsid w:val="0014445C"/>
    <w:rsid w:val="00144521"/>
    <w:rsid w:val="00144AFE"/>
    <w:rsid w:val="00144BD2"/>
    <w:rsid w:val="00145AB2"/>
    <w:rsid w:val="00147877"/>
    <w:rsid w:val="00150AEB"/>
    <w:rsid w:val="00150DB5"/>
    <w:rsid w:val="00151A23"/>
    <w:rsid w:val="00151B1C"/>
    <w:rsid w:val="00151FC6"/>
    <w:rsid w:val="00152002"/>
    <w:rsid w:val="001527BE"/>
    <w:rsid w:val="00152B8E"/>
    <w:rsid w:val="00153718"/>
    <w:rsid w:val="00154312"/>
    <w:rsid w:val="001543E5"/>
    <w:rsid w:val="00154C1A"/>
    <w:rsid w:val="00155764"/>
    <w:rsid w:val="001573AB"/>
    <w:rsid w:val="001603A7"/>
    <w:rsid w:val="001608A1"/>
    <w:rsid w:val="0016106C"/>
    <w:rsid w:val="00161E61"/>
    <w:rsid w:val="0016242E"/>
    <w:rsid w:val="001625F5"/>
    <w:rsid w:val="00163595"/>
    <w:rsid w:val="001647AD"/>
    <w:rsid w:val="001652FC"/>
    <w:rsid w:val="00165464"/>
    <w:rsid w:val="00166B9A"/>
    <w:rsid w:val="00167127"/>
    <w:rsid w:val="00167F33"/>
    <w:rsid w:val="0017063B"/>
    <w:rsid w:val="00170F30"/>
    <w:rsid w:val="0017181F"/>
    <w:rsid w:val="00171871"/>
    <w:rsid w:val="00172A6F"/>
    <w:rsid w:val="00172DB5"/>
    <w:rsid w:val="00172F2F"/>
    <w:rsid w:val="00173DA0"/>
    <w:rsid w:val="001748F1"/>
    <w:rsid w:val="0017510A"/>
    <w:rsid w:val="0017523B"/>
    <w:rsid w:val="00176851"/>
    <w:rsid w:val="00177801"/>
    <w:rsid w:val="00177A7D"/>
    <w:rsid w:val="001806A4"/>
    <w:rsid w:val="00180A31"/>
    <w:rsid w:val="001811FB"/>
    <w:rsid w:val="00181598"/>
    <w:rsid w:val="00182A9B"/>
    <w:rsid w:val="0018336E"/>
    <w:rsid w:val="00183698"/>
    <w:rsid w:val="00183A91"/>
    <w:rsid w:val="0018412E"/>
    <w:rsid w:val="0018593E"/>
    <w:rsid w:val="001864DF"/>
    <w:rsid w:val="00186E69"/>
    <w:rsid w:val="001900BA"/>
    <w:rsid w:val="00190247"/>
    <w:rsid w:val="00191E7A"/>
    <w:rsid w:val="0019259D"/>
    <w:rsid w:val="00192C08"/>
    <w:rsid w:val="00193376"/>
    <w:rsid w:val="00193466"/>
    <w:rsid w:val="00193CC5"/>
    <w:rsid w:val="00194158"/>
    <w:rsid w:val="001942DA"/>
    <w:rsid w:val="00194935"/>
    <w:rsid w:val="00195AE8"/>
    <w:rsid w:val="00195B52"/>
    <w:rsid w:val="00195D51"/>
    <w:rsid w:val="001967E6"/>
    <w:rsid w:val="001973A6"/>
    <w:rsid w:val="001A017D"/>
    <w:rsid w:val="001A0406"/>
    <w:rsid w:val="001A108A"/>
    <w:rsid w:val="001A1F99"/>
    <w:rsid w:val="001A217A"/>
    <w:rsid w:val="001A25A3"/>
    <w:rsid w:val="001A3923"/>
    <w:rsid w:val="001A4C49"/>
    <w:rsid w:val="001A55E2"/>
    <w:rsid w:val="001A6AA2"/>
    <w:rsid w:val="001A6CBC"/>
    <w:rsid w:val="001A7440"/>
    <w:rsid w:val="001A7754"/>
    <w:rsid w:val="001B08E0"/>
    <w:rsid w:val="001B35C8"/>
    <w:rsid w:val="001B3A2A"/>
    <w:rsid w:val="001B3B96"/>
    <w:rsid w:val="001B3C11"/>
    <w:rsid w:val="001B3EB6"/>
    <w:rsid w:val="001B40C1"/>
    <w:rsid w:val="001B471B"/>
    <w:rsid w:val="001B4C4F"/>
    <w:rsid w:val="001B4C8A"/>
    <w:rsid w:val="001B544C"/>
    <w:rsid w:val="001B6BF4"/>
    <w:rsid w:val="001B6EE8"/>
    <w:rsid w:val="001B6FF6"/>
    <w:rsid w:val="001C02C2"/>
    <w:rsid w:val="001C1895"/>
    <w:rsid w:val="001C27B5"/>
    <w:rsid w:val="001C356D"/>
    <w:rsid w:val="001C36ED"/>
    <w:rsid w:val="001C3BA1"/>
    <w:rsid w:val="001C4017"/>
    <w:rsid w:val="001C462B"/>
    <w:rsid w:val="001C505A"/>
    <w:rsid w:val="001C509F"/>
    <w:rsid w:val="001C6190"/>
    <w:rsid w:val="001C61DE"/>
    <w:rsid w:val="001C63E9"/>
    <w:rsid w:val="001C6923"/>
    <w:rsid w:val="001C7025"/>
    <w:rsid w:val="001C7275"/>
    <w:rsid w:val="001D05F1"/>
    <w:rsid w:val="001D0868"/>
    <w:rsid w:val="001D0D71"/>
    <w:rsid w:val="001D117C"/>
    <w:rsid w:val="001D1291"/>
    <w:rsid w:val="001D157B"/>
    <w:rsid w:val="001D1E99"/>
    <w:rsid w:val="001D211B"/>
    <w:rsid w:val="001D21C7"/>
    <w:rsid w:val="001D25C7"/>
    <w:rsid w:val="001D29FB"/>
    <w:rsid w:val="001D4148"/>
    <w:rsid w:val="001D4CF6"/>
    <w:rsid w:val="001D4DA2"/>
    <w:rsid w:val="001D5073"/>
    <w:rsid w:val="001D54B7"/>
    <w:rsid w:val="001D724A"/>
    <w:rsid w:val="001E03D6"/>
    <w:rsid w:val="001E0EB9"/>
    <w:rsid w:val="001E1B24"/>
    <w:rsid w:val="001E249F"/>
    <w:rsid w:val="001E2DE3"/>
    <w:rsid w:val="001E4088"/>
    <w:rsid w:val="001E4E02"/>
    <w:rsid w:val="001E5465"/>
    <w:rsid w:val="001E5592"/>
    <w:rsid w:val="001E5831"/>
    <w:rsid w:val="001E620B"/>
    <w:rsid w:val="001E65F2"/>
    <w:rsid w:val="001E6BA0"/>
    <w:rsid w:val="001F116A"/>
    <w:rsid w:val="001F3008"/>
    <w:rsid w:val="001F365C"/>
    <w:rsid w:val="001F46DD"/>
    <w:rsid w:val="001F4A05"/>
    <w:rsid w:val="001F4D74"/>
    <w:rsid w:val="001F5357"/>
    <w:rsid w:val="001F5C8A"/>
    <w:rsid w:val="001F7EA6"/>
    <w:rsid w:val="00200135"/>
    <w:rsid w:val="002002CD"/>
    <w:rsid w:val="0020034A"/>
    <w:rsid w:val="00200432"/>
    <w:rsid w:val="00200A20"/>
    <w:rsid w:val="00202990"/>
    <w:rsid w:val="00202B2A"/>
    <w:rsid w:val="00202CBF"/>
    <w:rsid w:val="00203DF0"/>
    <w:rsid w:val="002042AF"/>
    <w:rsid w:val="00204890"/>
    <w:rsid w:val="00204CCC"/>
    <w:rsid w:val="002056E6"/>
    <w:rsid w:val="00205780"/>
    <w:rsid w:val="00205EEF"/>
    <w:rsid w:val="002064CD"/>
    <w:rsid w:val="002074C6"/>
    <w:rsid w:val="002111DE"/>
    <w:rsid w:val="002125BC"/>
    <w:rsid w:val="0021330C"/>
    <w:rsid w:val="00213AE1"/>
    <w:rsid w:val="00213DFA"/>
    <w:rsid w:val="00214045"/>
    <w:rsid w:val="0021522C"/>
    <w:rsid w:val="00215246"/>
    <w:rsid w:val="00215858"/>
    <w:rsid w:val="00215CEC"/>
    <w:rsid w:val="00216CF9"/>
    <w:rsid w:val="00217168"/>
    <w:rsid w:val="0021728C"/>
    <w:rsid w:val="00217C26"/>
    <w:rsid w:val="00217FB9"/>
    <w:rsid w:val="0022049E"/>
    <w:rsid w:val="0022255E"/>
    <w:rsid w:val="00223A63"/>
    <w:rsid w:val="00223C42"/>
    <w:rsid w:val="00224370"/>
    <w:rsid w:val="0022440F"/>
    <w:rsid w:val="002246D2"/>
    <w:rsid w:val="0022536F"/>
    <w:rsid w:val="002253FA"/>
    <w:rsid w:val="00225F40"/>
    <w:rsid w:val="0022640D"/>
    <w:rsid w:val="002264A2"/>
    <w:rsid w:val="00226934"/>
    <w:rsid w:val="00226A08"/>
    <w:rsid w:val="0022700C"/>
    <w:rsid w:val="0022756F"/>
    <w:rsid w:val="00227E3D"/>
    <w:rsid w:val="00227E7F"/>
    <w:rsid w:val="00230058"/>
    <w:rsid w:val="0023021F"/>
    <w:rsid w:val="002306EE"/>
    <w:rsid w:val="00230A5C"/>
    <w:rsid w:val="00230CF8"/>
    <w:rsid w:val="00230D45"/>
    <w:rsid w:val="00231206"/>
    <w:rsid w:val="00231BCC"/>
    <w:rsid w:val="00232740"/>
    <w:rsid w:val="0023290E"/>
    <w:rsid w:val="00232D68"/>
    <w:rsid w:val="002344C3"/>
    <w:rsid w:val="0023504C"/>
    <w:rsid w:val="00235538"/>
    <w:rsid w:val="002358D6"/>
    <w:rsid w:val="00235ADA"/>
    <w:rsid w:val="00235E51"/>
    <w:rsid w:val="002374C3"/>
    <w:rsid w:val="00237AB1"/>
    <w:rsid w:val="0024021F"/>
    <w:rsid w:val="00240390"/>
    <w:rsid w:val="00240CEB"/>
    <w:rsid w:val="00240D1C"/>
    <w:rsid w:val="00241816"/>
    <w:rsid w:val="002423DD"/>
    <w:rsid w:val="00242616"/>
    <w:rsid w:val="002429BA"/>
    <w:rsid w:val="00242D1C"/>
    <w:rsid w:val="00243360"/>
    <w:rsid w:val="0024387B"/>
    <w:rsid w:val="00244060"/>
    <w:rsid w:val="0024531D"/>
    <w:rsid w:val="0024537F"/>
    <w:rsid w:val="00245970"/>
    <w:rsid w:val="002461BA"/>
    <w:rsid w:val="00246C8D"/>
    <w:rsid w:val="0024771A"/>
    <w:rsid w:val="002501A6"/>
    <w:rsid w:val="002502CA"/>
    <w:rsid w:val="00250B84"/>
    <w:rsid w:val="00250EDC"/>
    <w:rsid w:val="00251CE6"/>
    <w:rsid w:val="00251D5C"/>
    <w:rsid w:val="00252047"/>
    <w:rsid w:val="00252DBD"/>
    <w:rsid w:val="00252E47"/>
    <w:rsid w:val="002536BF"/>
    <w:rsid w:val="00253C59"/>
    <w:rsid w:val="002541C9"/>
    <w:rsid w:val="0025428D"/>
    <w:rsid w:val="00254CF0"/>
    <w:rsid w:val="00254DD6"/>
    <w:rsid w:val="002557B1"/>
    <w:rsid w:val="002558D3"/>
    <w:rsid w:val="00255A68"/>
    <w:rsid w:val="00255E6E"/>
    <w:rsid w:val="00255E8D"/>
    <w:rsid w:val="002562A1"/>
    <w:rsid w:val="002566BA"/>
    <w:rsid w:val="00257744"/>
    <w:rsid w:val="00257C29"/>
    <w:rsid w:val="00260262"/>
    <w:rsid w:val="00261606"/>
    <w:rsid w:val="00263693"/>
    <w:rsid w:val="002638E3"/>
    <w:rsid w:val="00264019"/>
    <w:rsid w:val="00264E79"/>
    <w:rsid w:val="0026507A"/>
    <w:rsid w:val="002650D8"/>
    <w:rsid w:val="00265153"/>
    <w:rsid w:val="0026569F"/>
    <w:rsid w:val="00265837"/>
    <w:rsid w:val="00265DD8"/>
    <w:rsid w:val="00265E58"/>
    <w:rsid w:val="00270491"/>
    <w:rsid w:val="0027132E"/>
    <w:rsid w:val="00271939"/>
    <w:rsid w:val="00271B10"/>
    <w:rsid w:val="00272451"/>
    <w:rsid w:val="00273D71"/>
    <w:rsid w:val="00273E2E"/>
    <w:rsid w:val="00274425"/>
    <w:rsid w:val="0027466E"/>
    <w:rsid w:val="00275E41"/>
    <w:rsid w:val="002760B9"/>
    <w:rsid w:val="00276955"/>
    <w:rsid w:val="00277BAF"/>
    <w:rsid w:val="00281258"/>
    <w:rsid w:val="002831F4"/>
    <w:rsid w:val="0028366E"/>
    <w:rsid w:val="002838C5"/>
    <w:rsid w:val="0028397C"/>
    <w:rsid w:val="00283C4F"/>
    <w:rsid w:val="00284B89"/>
    <w:rsid w:val="00285B5B"/>
    <w:rsid w:val="002868DA"/>
    <w:rsid w:val="0028759E"/>
    <w:rsid w:val="0028780F"/>
    <w:rsid w:val="00287B79"/>
    <w:rsid w:val="00287DC3"/>
    <w:rsid w:val="00291453"/>
    <w:rsid w:val="00291782"/>
    <w:rsid w:val="00291930"/>
    <w:rsid w:val="00291F56"/>
    <w:rsid w:val="00292002"/>
    <w:rsid w:val="002920C7"/>
    <w:rsid w:val="002924E2"/>
    <w:rsid w:val="0029276B"/>
    <w:rsid w:val="00293144"/>
    <w:rsid w:val="0029359F"/>
    <w:rsid w:val="00293A9A"/>
    <w:rsid w:val="00293C57"/>
    <w:rsid w:val="00295947"/>
    <w:rsid w:val="00295E76"/>
    <w:rsid w:val="00296E63"/>
    <w:rsid w:val="00297AD9"/>
    <w:rsid w:val="002A1615"/>
    <w:rsid w:val="002A1621"/>
    <w:rsid w:val="002A266F"/>
    <w:rsid w:val="002A27AE"/>
    <w:rsid w:val="002A2B15"/>
    <w:rsid w:val="002A301A"/>
    <w:rsid w:val="002A303B"/>
    <w:rsid w:val="002A3314"/>
    <w:rsid w:val="002A3946"/>
    <w:rsid w:val="002A50A6"/>
    <w:rsid w:val="002A514D"/>
    <w:rsid w:val="002A5339"/>
    <w:rsid w:val="002A5FCD"/>
    <w:rsid w:val="002A6C76"/>
    <w:rsid w:val="002A6F66"/>
    <w:rsid w:val="002A79D4"/>
    <w:rsid w:val="002B01FB"/>
    <w:rsid w:val="002B047A"/>
    <w:rsid w:val="002B0ADD"/>
    <w:rsid w:val="002B1C3D"/>
    <w:rsid w:val="002B2E01"/>
    <w:rsid w:val="002B5502"/>
    <w:rsid w:val="002B7021"/>
    <w:rsid w:val="002B7AD5"/>
    <w:rsid w:val="002C09E2"/>
    <w:rsid w:val="002C0FF1"/>
    <w:rsid w:val="002C1AA6"/>
    <w:rsid w:val="002C1ABC"/>
    <w:rsid w:val="002C2621"/>
    <w:rsid w:val="002C303A"/>
    <w:rsid w:val="002C3061"/>
    <w:rsid w:val="002C434D"/>
    <w:rsid w:val="002C577A"/>
    <w:rsid w:val="002C5979"/>
    <w:rsid w:val="002C6E7D"/>
    <w:rsid w:val="002C73EF"/>
    <w:rsid w:val="002C7797"/>
    <w:rsid w:val="002C7A03"/>
    <w:rsid w:val="002C7F6B"/>
    <w:rsid w:val="002D01A8"/>
    <w:rsid w:val="002D1409"/>
    <w:rsid w:val="002D18C1"/>
    <w:rsid w:val="002D1D43"/>
    <w:rsid w:val="002D2E2B"/>
    <w:rsid w:val="002D3566"/>
    <w:rsid w:val="002D3F55"/>
    <w:rsid w:val="002D4731"/>
    <w:rsid w:val="002D5230"/>
    <w:rsid w:val="002D58B0"/>
    <w:rsid w:val="002D6217"/>
    <w:rsid w:val="002D666F"/>
    <w:rsid w:val="002D69E6"/>
    <w:rsid w:val="002D6BC2"/>
    <w:rsid w:val="002D6FE0"/>
    <w:rsid w:val="002D7A64"/>
    <w:rsid w:val="002E0C40"/>
    <w:rsid w:val="002E0F72"/>
    <w:rsid w:val="002E1140"/>
    <w:rsid w:val="002E1374"/>
    <w:rsid w:val="002E1656"/>
    <w:rsid w:val="002E2454"/>
    <w:rsid w:val="002E2544"/>
    <w:rsid w:val="002E3E39"/>
    <w:rsid w:val="002E3E52"/>
    <w:rsid w:val="002E41CF"/>
    <w:rsid w:val="002E45E3"/>
    <w:rsid w:val="002E4E61"/>
    <w:rsid w:val="002E5CC7"/>
    <w:rsid w:val="002E62B3"/>
    <w:rsid w:val="002E6D91"/>
    <w:rsid w:val="002E75DC"/>
    <w:rsid w:val="002E7E5D"/>
    <w:rsid w:val="002F2D80"/>
    <w:rsid w:val="002F3493"/>
    <w:rsid w:val="002F35C6"/>
    <w:rsid w:val="002F3865"/>
    <w:rsid w:val="002F38BB"/>
    <w:rsid w:val="002F4197"/>
    <w:rsid w:val="002F6057"/>
    <w:rsid w:val="002F7E9A"/>
    <w:rsid w:val="0030012F"/>
    <w:rsid w:val="003001D6"/>
    <w:rsid w:val="00300251"/>
    <w:rsid w:val="00300364"/>
    <w:rsid w:val="00300A33"/>
    <w:rsid w:val="00301408"/>
    <w:rsid w:val="00301787"/>
    <w:rsid w:val="003019D9"/>
    <w:rsid w:val="00302458"/>
    <w:rsid w:val="00302585"/>
    <w:rsid w:val="003037F4"/>
    <w:rsid w:val="00304A7A"/>
    <w:rsid w:val="00305927"/>
    <w:rsid w:val="00306014"/>
    <w:rsid w:val="0030647A"/>
    <w:rsid w:val="003066AE"/>
    <w:rsid w:val="00306863"/>
    <w:rsid w:val="0030705C"/>
    <w:rsid w:val="0030782E"/>
    <w:rsid w:val="00307BBC"/>
    <w:rsid w:val="0031005B"/>
    <w:rsid w:val="0031030D"/>
    <w:rsid w:val="00310B78"/>
    <w:rsid w:val="0031307C"/>
    <w:rsid w:val="00313536"/>
    <w:rsid w:val="00316045"/>
    <w:rsid w:val="00316B62"/>
    <w:rsid w:val="00317119"/>
    <w:rsid w:val="00320080"/>
    <w:rsid w:val="00320FA1"/>
    <w:rsid w:val="003223A4"/>
    <w:rsid w:val="00322A8E"/>
    <w:rsid w:val="00323640"/>
    <w:rsid w:val="003240C6"/>
    <w:rsid w:val="003240FE"/>
    <w:rsid w:val="00324199"/>
    <w:rsid w:val="003246F9"/>
    <w:rsid w:val="00324E67"/>
    <w:rsid w:val="00326259"/>
    <w:rsid w:val="0032665A"/>
    <w:rsid w:val="00326E0B"/>
    <w:rsid w:val="00327117"/>
    <w:rsid w:val="00327480"/>
    <w:rsid w:val="00327E0F"/>
    <w:rsid w:val="003304F5"/>
    <w:rsid w:val="003319E3"/>
    <w:rsid w:val="00331B15"/>
    <w:rsid w:val="00331BF0"/>
    <w:rsid w:val="00331FDF"/>
    <w:rsid w:val="00332C68"/>
    <w:rsid w:val="003333FA"/>
    <w:rsid w:val="00333631"/>
    <w:rsid w:val="00333918"/>
    <w:rsid w:val="00333D2A"/>
    <w:rsid w:val="00333FB8"/>
    <w:rsid w:val="00334170"/>
    <w:rsid w:val="00334654"/>
    <w:rsid w:val="0033484B"/>
    <w:rsid w:val="003356A9"/>
    <w:rsid w:val="003357BA"/>
    <w:rsid w:val="00335A2D"/>
    <w:rsid w:val="00335CB3"/>
    <w:rsid w:val="00337973"/>
    <w:rsid w:val="00340047"/>
    <w:rsid w:val="003400AA"/>
    <w:rsid w:val="00341879"/>
    <w:rsid w:val="00342212"/>
    <w:rsid w:val="003422F6"/>
    <w:rsid w:val="00343244"/>
    <w:rsid w:val="00343B01"/>
    <w:rsid w:val="003446CC"/>
    <w:rsid w:val="00344B0D"/>
    <w:rsid w:val="00344DF8"/>
    <w:rsid w:val="0034536F"/>
    <w:rsid w:val="00345CAA"/>
    <w:rsid w:val="003461BC"/>
    <w:rsid w:val="0034623E"/>
    <w:rsid w:val="003465B4"/>
    <w:rsid w:val="00346AD8"/>
    <w:rsid w:val="003471D9"/>
    <w:rsid w:val="0034775A"/>
    <w:rsid w:val="00350648"/>
    <w:rsid w:val="003506F5"/>
    <w:rsid w:val="00351F6E"/>
    <w:rsid w:val="00352225"/>
    <w:rsid w:val="00352603"/>
    <w:rsid w:val="003526A5"/>
    <w:rsid w:val="00352D4F"/>
    <w:rsid w:val="00352FC1"/>
    <w:rsid w:val="00352FD5"/>
    <w:rsid w:val="00354A43"/>
    <w:rsid w:val="00355340"/>
    <w:rsid w:val="0035566A"/>
    <w:rsid w:val="00355831"/>
    <w:rsid w:val="00355F7A"/>
    <w:rsid w:val="00356938"/>
    <w:rsid w:val="00357488"/>
    <w:rsid w:val="00361DE3"/>
    <w:rsid w:val="00362157"/>
    <w:rsid w:val="00362407"/>
    <w:rsid w:val="0036328C"/>
    <w:rsid w:val="003642A2"/>
    <w:rsid w:val="00364ACC"/>
    <w:rsid w:val="00364D6C"/>
    <w:rsid w:val="003650A0"/>
    <w:rsid w:val="003665E6"/>
    <w:rsid w:val="003718C6"/>
    <w:rsid w:val="0037195C"/>
    <w:rsid w:val="00372448"/>
    <w:rsid w:val="003725D4"/>
    <w:rsid w:val="00372CD4"/>
    <w:rsid w:val="003734D9"/>
    <w:rsid w:val="003737C3"/>
    <w:rsid w:val="003745D7"/>
    <w:rsid w:val="00374C33"/>
    <w:rsid w:val="00375A00"/>
    <w:rsid w:val="00375E61"/>
    <w:rsid w:val="003763C7"/>
    <w:rsid w:val="00376831"/>
    <w:rsid w:val="00377389"/>
    <w:rsid w:val="003778D2"/>
    <w:rsid w:val="00377E1B"/>
    <w:rsid w:val="00381075"/>
    <w:rsid w:val="00382474"/>
    <w:rsid w:val="00382C65"/>
    <w:rsid w:val="00384B54"/>
    <w:rsid w:val="00384D08"/>
    <w:rsid w:val="00384D47"/>
    <w:rsid w:val="0038627D"/>
    <w:rsid w:val="003875C2"/>
    <w:rsid w:val="0038762E"/>
    <w:rsid w:val="00387A01"/>
    <w:rsid w:val="00390717"/>
    <w:rsid w:val="003909E9"/>
    <w:rsid w:val="00390F49"/>
    <w:rsid w:val="003913D1"/>
    <w:rsid w:val="00391B05"/>
    <w:rsid w:val="00391BFC"/>
    <w:rsid w:val="0039206B"/>
    <w:rsid w:val="003923A5"/>
    <w:rsid w:val="003928D6"/>
    <w:rsid w:val="00393104"/>
    <w:rsid w:val="00393CCC"/>
    <w:rsid w:val="00393F2C"/>
    <w:rsid w:val="003947FE"/>
    <w:rsid w:val="0039534A"/>
    <w:rsid w:val="00395437"/>
    <w:rsid w:val="00395499"/>
    <w:rsid w:val="00395D56"/>
    <w:rsid w:val="00395D66"/>
    <w:rsid w:val="00396760"/>
    <w:rsid w:val="00396E8F"/>
    <w:rsid w:val="003A01E5"/>
    <w:rsid w:val="003A24DD"/>
    <w:rsid w:val="003A2544"/>
    <w:rsid w:val="003A25C1"/>
    <w:rsid w:val="003A282C"/>
    <w:rsid w:val="003A2F90"/>
    <w:rsid w:val="003A34EB"/>
    <w:rsid w:val="003A39B0"/>
    <w:rsid w:val="003A5964"/>
    <w:rsid w:val="003A5AA7"/>
    <w:rsid w:val="003A5EC3"/>
    <w:rsid w:val="003A6CD9"/>
    <w:rsid w:val="003A70A4"/>
    <w:rsid w:val="003B0E4D"/>
    <w:rsid w:val="003B1059"/>
    <w:rsid w:val="003B3511"/>
    <w:rsid w:val="003B3991"/>
    <w:rsid w:val="003B552E"/>
    <w:rsid w:val="003B56AA"/>
    <w:rsid w:val="003B69E9"/>
    <w:rsid w:val="003B7F95"/>
    <w:rsid w:val="003C02E0"/>
    <w:rsid w:val="003C1886"/>
    <w:rsid w:val="003C1E75"/>
    <w:rsid w:val="003C24A1"/>
    <w:rsid w:val="003C4079"/>
    <w:rsid w:val="003C4573"/>
    <w:rsid w:val="003C46B6"/>
    <w:rsid w:val="003C5081"/>
    <w:rsid w:val="003C55B1"/>
    <w:rsid w:val="003C574E"/>
    <w:rsid w:val="003C6218"/>
    <w:rsid w:val="003C64C2"/>
    <w:rsid w:val="003C79F0"/>
    <w:rsid w:val="003D0346"/>
    <w:rsid w:val="003D0823"/>
    <w:rsid w:val="003D0E2A"/>
    <w:rsid w:val="003D1BFB"/>
    <w:rsid w:val="003D204D"/>
    <w:rsid w:val="003D2090"/>
    <w:rsid w:val="003D20E5"/>
    <w:rsid w:val="003D24CB"/>
    <w:rsid w:val="003D3007"/>
    <w:rsid w:val="003D3396"/>
    <w:rsid w:val="003D41D1"/>
    <w:rsid w:val="003D44CC"/>
    <w:rsid w:val="003D4632"/>
    <w:rsid w:val="003D57B5"/>
    <w:rsid w:val="003D67F9"/>
    <w:rsid w:val="003D752A"/>
    <w:rsid w:val="003D7914"/>
    <w:rsid w:val="003D7E25"/>
    <w:rsid w:val="003E0B89"/>
    <w:rsid w:val="003E1B32"/>
    <w:rsid w:val="003E2CE1"/>
    <w:rsid w:val="003E3EF4"/>
    <w:rsid w:val="003E4064"/>
    <w:rsid w:val="003E492B"/>
    <w:rsid w:val="003E5501"/>
    <w:rsid w:val="003E5D22"/>
    <w:rsid w:val="003E7474"/>
    <w:rsid w:val="003F0429"/>
    <w:rsid w:val="003F0FDA"/>
    <w:rsid w:val="003F13A9"/>
    <w:rsid w:val="003F15CA"/>
    <w:rsid w:val="003F28BF"/>
    <w:rsid w:val="003F2F54"/>
    <w:rsid w:val="003F44D9"/>
    <w:rsid w:val="003F5584"/>
    <w:rsid w:val="003F5E36"/>
    <w:rsid w:val="003F6059"/>
    <w:rsid w:val="003F6480"/>
    <w:rsid w:val="003F6B41"/>
    <w:rsid w:val="0040043D"/>
    <w:rsid w:val="00400911"/>
    <w:rsid w:val="004009D1"/>
    <w:rsid w:val="00400E13"/>
    <w:rsid w:val="00402A60"/>
    <w:rsid w:val="00404ACF"/>
    <w:rsid w:val="00404C3A"/>
    <w:rsid w:val="00404C42"/>
    <w:rsid w:val="004060B4"/>
    <w:rsid w:val="00406720"/>
    <w:rsid w:val="00406B85"/>
    <w:rsid w:val="004070D7"/>
    <w:rsid w:val="004074B8"/>
    <w:rsid w:val="004107DF"/>
    <w:rsid w:val="00410A3E"/>
    <w:rsid w:val="00410FDB"/>
    <w:rsid w:val="004112BF"/>
    <w:rsid w:val="004113E8"/>
    <w:rsid w:val="004119A6"/>
    <w:rsid w:val="004134D3"/>
    <w:rsid w:val="00413EEC"/>
    <w:rsid w:val="0041447D"/>
    <w:rsid w:val="00415454"/>
    <w:rsid w:val="0041647A"/>
    <w:rsid w:val="00416485"/>
    <w:rsid w:val="00417875"/>
    <w:rsid w:val="004201A4"/>
    <w:rsid w:val="004201AE"/>
    <w:rsid w:val="00420B7E"/>
    <w:rsid w:val="00420C65"/>
    <w:rsid w:val="00421549"/>
    <w:rsid w:val="0042196F"/>
    <w:rsid w:val="00421E0F"/>
    <w:rsid w:val="004223C7"/>
    <w:rsid w:val="00423101"/>
    <w:rsid w:val="0042344E"/>
    <w:rsid w:val="00423C87"/>
    <w:rsid w:val="0042401A"/>
    <w:rsid w:val="00424B87"/>
    <w:rsid w:val="00425162"/>
    <w:rsid w:val="0042597E"/>
    <w:rsid w:val="004271BD"/>
    <w:rsid w:val="004272F4"/>
    <w:rsid w:val="0042780D"/>
    <w:rsid w:val="00427822"/>
    <w:rsid w:val="0043048E"/>
    <w:rsid w:val="0043056C"/>
    <w:rsid w:val="00431241"/>
    <w:rsid w:val="00432A44"/>
    <w:rsid w:val="00432F61"/>
    <w:rsid w:val="00433AA3"/>
    <w:rsid w:val="00433FC6"/>
    <w:rsid w:val="004346B9"/>
    <w:rsid w:val="004351A2"/>
    <w:rsid w:val="00435248"/>
    <w:rsid w:val="00436410"/>
    <w:rsid w:val="00436792"/>
    <w:rsid w:val="00436BA5"/>
    <w:rsid w:val="00437956"/>
    <w:rsid w:val="00440475"/>
    <w:rsid w:val="00440729"/>
    <w:rsid w:val="00441568"/>
    <w:rsid w:val="0044194A"/>
    <w:rsid w:val="00441B14"/>
    <w:rsid w:val="004426D8"/>
    <w:rsid w:val="00442771"/>
    <w:rsid w:val="00442BA3"/>
    <w:rsid w:val="00442C7D"/>
    <w:rsid w:val="004431AF"/>
    <w:rsid w:val="00443521"/>
    <w:rsid w:val="00443552"/>
    <w:rsid w:val="00443D17"/>
    <w:rsid w:val="004449BD"/>
    <w:rsid w:val="00444B40"/>
    <w:rsid w:val="00444FA9"/>
    <w:rsid w:val="004457A0"/>
    <w:rsid w:val="00446C1F"/>
    <w:rsid w:val="0044750D"/>
    <w:rsid w:val="0045043E"/>
    <w:rsid w:val="004504A0"/>
    <w:rsid w:val="00450659"/>
    <w:rsid w:val="00452149"/>
    <w:rsid w:val="0045263E"/>
    <w:rsid w:val="00452CA5"/>
    <w:rsid w:val="00452E8A"/>
    <w:rsid w:val="00453640"/>
    <w:rsid w:val="0045371E"/>
    <w:rsid w:val="0045373D"/>
    <w:rsid w:val="0045405F"/>
    <w:rsid w:val="00454228"/>
    <w:rsid w:val="004544CD"/>
    <w:rsid w:val="00454B17"/>
    <w:rsid w:val="004550B4"/>
    <w:rsid w:val="00456325"/>
    <w:rsid w:val="0045734F"/>
    <w:rsid w:val="004603D1"/>
    <w:rsid w:val="004608C8"/>
    <w:rsid w:val="0046139C"/>
    <w:rsid w:val="00461708"/>
    <w:rsid w:val="004618FB"/>
    <w:rsid w:val="0046219C"/>
    <w:rsid w:val="00462446"/>
    <w:rsid w:val="00463306"/>
    <w:rsid w:val="0046384C"/>
    <w:rsid w:val="00463A73"/>
    <w:rsid w:val="00463B71"/>
    <w:rsid w:val="0046408C"/>
    <w:rsid w:val="004644A2"/>
    <w:rsid w:val="00464CAE"/>
    <w:rsid w:val="004679EE"/>
    <w:rsid w:val="00467A96"/>
    <w:rsid w:val="00467D29"/>
    <w:rsid w:val="00467EC9"/>
    <w:rsid w:val="004710B9"/>
    <w:rsid w:val="00471C43"/>
    <w:rsid w:val="004720BA"/>
    <w:rsid w:val="00472B46"/>
    <w:rsid w:val="00472C9E"/>
    <w:rsid w:val="00472DE8"/>
    <w:rsid w:val="00473082"/>
    <w:rsid w:val="00473284"/>
    <w:rsid w:val="00474359"/>
    <w:rsid w:val="004745BE"/>
    <w:rsid w:val="004749F1"/>
    <w:rsid w:val="00474A9C"/>
    <w:rsid w:val="00474E9F"/>
    <w:rsid w:val="004753EE"/>
    <w:rsid w:val="004756DD"/>
    <w:rsid w:val="00475CFE"/>
    <w:rsid w:val="00475E0F"/>
    <w:rsid w:val="004763A2"/>
    <w:rsid w:val="00476974"/>
    <w:rsid w:val="00476B56"/>
    <w:rsid w:val="00477D71"/>
    <w:rsid w:val="00477DA4"/>
    <w:rsid w:val="00477E00"/>
    <w:rsid w:val="0048091A"/>
    <w:rsid w:val="00480BD5"/>
    <w:rsid w:val="00480CDE"/>
    <w:rsid w:val="00481107"/>
    <w:rsid w:val="004820A4"/>
    <w:rsid w:val="00482B48"/>
    <w:rsid w:val="00482F80"/>
    <w:rsid w:val="0048322E"/>
    <w:rsid w:val="00483951"/>
    <w:rsid w:val="00483A11"/>
    <w:rsid w:val="00483AF9"/>
    <w:rsid w:val="00484668"/>
    <w:rsid w:val="00484B55"/>
    <w:rsid w:val="0048663F"/>
    <w:rsid w:val="0048674C"/>
    <w:rsid w:val="00490791"/>
    <w:rsid w:val="00490DC9"/>
    <w:rsid w:val="0049336F"/>
    <w:rsid w:val="004934AF"/>
    <w:rsid w:val="00493508"/>
    <w:rsid w:val="00494453"/>
    <w:rsid w:val="0049465A"/>
    <w:rsid w:val="00494AA5"/>
    <w:rsid w:val="00494B4B"/>
    <w:rsid w:val="004964FD"/>
    <w:rsid w:val="004966E1"/>
    <w:rsid w:val="00496873"/>
    <w:rsid w:val="00496BFE"/>
    <w:rsid w:val="004A14B3"/>
    <w:rsid w:val="004A1BC5"/>
    <w:rsid w:val="004A3100"/>
    <w:rsid w:val="004A3978"/>
    <w:rsid w:val="004A4383"/>
    <w:rsid w:val="004A467C"/>
    <w:rsid w:val="004A48AA"/>
    <w:rsid w:val="004A5018"/>
    <w:rsid w:val="004A54C7"/>
    <w:rsid w:val="004A5CE8"/>
    <w:rsid w:val="004A63BE"/>
    <w:rsid w:val="004A6A51"/>
    <w:rsid w:val="004A6B7A"/>
    <w:rsid w:val="004A75C0"/>
    <w:rsid w:val="004B0BFF"/>
    <w:rsid w:val="004B0C44"/>
    <w:rsid w:val="004B1174"/>
    <w:rsid w:val="004B2E69"/>
    <w:rsid w:val="004B3D8D"/>
    <w:rsid w:val="004B41B8"/>
    <w:rsid w:val="004B51BE"/>
    <w:rsid w:val="004B6780"/>
    <w:rsid w:val="004B71AF"/>
    <w:rsid w:val="004B7346"/>
    <w:rsid w:val="004B7CDC"/>
    <w:rsid w:val="004C088C"/>
    <w:rsid w:val="004C0A8D"/>
    <w:rsid w:val="004C0D87"/>
    <w:rsid w:val="004C2019"/>
    <w:rsid w:val="004C22AC"/>
    <w:rsid w:val="004C2B7A"/>
    <w:rsid w:val="004C2E77"/>
    <w:rsid w:val="004C3FD2"/>
    <w:rsid w:val="004C65D4"/>
    <w:rsid w:val="004C6CA5"/>
    <w:rsid w:val="004C6CCB"/>
    <w:rsid w:val="004C7CEA"/>
    <w:rsid w:val="004C7FF9"/>
    <w:rsid w:val="004D036F"/>
    <w:rsid w:val="004D0688"/>
    <w:rsid w:val="004D1886"/>
    <w:rsid w:val="004D18A8"/>
    <w:rsid w:val="004D1A42"/>
    <w:rsid w:val="004D1A5F"/>
    <w:rsid w:val="004D2610"/>
    <w:rsid w:val="004D2699"/>
    <w:rsid w:val="004D2769"/>
    <w:rsid w:val="004D2C98"/>
    <w:rsid w:val="004D4242"/>
    <w:rsid w:val="004D4E9F"/>
    <w:rsid w:val="004D5098"/>
    <w:rsid w:val="004D5CCD"/>
    <w:rsid w:val="004D652A"/>
    <w:rsid w:val="004D6753"/>
    <w:rsid w:val="004D6FEC"/>
    <w:rsid w:val="004D7D8B"/>
    <w:rsid w:val="004E056E"/>
    <w:rsid w:val="004E0655"/>
    <w:rsid w:val="004E0CEE"/>
    <w:rsid w:val="004E0D21"/>
    <w:rsid w:val="004E1004"/>
    <w:rsid w:val="004E1208"/>
    <w:rsid w:val="004E2643"/>
    <w:rsid w:val="004E2C86"/>
    <w:rsid w:val="004E3069"/>
    <w:rsid w:val="004E3CD6"/>
    <w:rsid w:val="004E4492"/>
    <w:rsid w:val="004E4901"/>
    <w:rsid w:val="004E5BF5"/>
    <w:rsid w:val="004E5DC8"/>
    <w:rsid w:val="004E78E8"/>
    <w:rsid w:val="004E7C2F"/>
    <w:rsid w:val="004F0604"/>
    <w:rsid w:val="004F153D"/>
    <w:rsid w:val="004F2E6E"/>
    <w:rsid w:val="004F38D2"/>
    <w:rsid w:val="004F4E73"/>
    <w:rsid w:val="004F4EC3"/>
    <w:rsid w:val="004F5472"/>
    <w:rsid w:val="004F54A1"/>
    <w:rsid w:val="004F54B9"/>
    <w:rsid w:val="004F5ED1"/>
    <w:rsid w:val="004F651F"/>
    <w:rsid w:val="004F6C30"/>
    <w:rsid w:val="0050026E"/>
    <w:rsid w:val="005003F9"/>
    <w:rsid w:val="005006EA"/>
    <w:rsid w:val="00500E51"/>
    <w:rsid w:val="0050125C"/>
    <w:rsid w:val="00501C08"/>
    <w:rsid w:val="005022DC"/>
    <w:rsid w:val="005028C0"/>
    <w:rsid w:val="005029FF"/>
    <w:rsid w:val="0050317C"/>
    <w:rsid w:val="00503514"/>
    <w:rsid w:val="00503972"/>
    <w:rsid w:val="005044A9"/>
    <w:rsid w:val="00504C59"/>
    <w:rsid w:val="005066A8"/>
    <w:rsid w:val="00506843"/>
    <w:rsid w:val="00506BD4"/>
    <w:rsid w:val="00506E26"/>
    <w:rsid w:val="005071A2"/>
    <w:rsid w:val="005071C9"/>
    <w:rsid w:val="00507305"/>
    <w:rsid w:val="00510581"/>
    <w:rsid w:val="00511E47"/>
    <w:rsid w:val="00511EC2"/>
    <w:rsid w:val="00512404"/>
    <w:rsid w:val="005124AD"/>
    <w:rsid w:val="00517CC8"/>
    <w:rsid w:val="0052002B"/>
    <w:rsid w:val="00521A2D"/>
    <w:rsid w:val="00521EC2"/>
    <w:rsid w:val="00523B82"/>
    <w:rsid w:val="00524F12"/>
    <w:rsid w:val="00526581"/>
    <w:rsid w:val="00526A9E"/>
    <w:rsid w:val="00526DE9"/>
    <w:rsid w:val="0052704D"/>
    <w:rsid w:val="005275FD"/>
    <w:rsid w:val="005301E0"/>
    <w:rsid w:val="00530495"/>
    <w:rsid w:val="00530DE6"/>
    <w:rsid w:val="00530DEF"/>
    <w:rsid w:val="00530F60"/>
    <w:rsid w:val="00531579"/>
    <w:rsid w:val="00531EC9"/>
    <w:rsid w:val="0053284C"/>
    <w:rsid w:val="00534FB5"/>
    <w:rsid w:val="005351AF"/>
    <w:rsid w:val="00535BF0"/>
    <w:rsid w:val="00535E73"/>
    <w:rsid w:val="00536BA1"/>
    <w:rsid w:val="00536C73"/>
    <w:rsid w:val="0053710A"/>
    <w:rsid w:val="00537E7E"/>
    <w:rsid w:val="00537F9F"/>
    <w:rsid w:val="005403B6"/>
    <w:rsid w:val="005407B2"/>
    <w:rsid w:val="00540973"/>
    <w:rsid w:val="00541089"/>
    <w:rsid w:val="00541970"/>
    <w:rsid w:val="0054329C"/>
    <w:rsid w:val="00543712"/>
    <w:rsid w:val="005447B7"/>
    <w:rsid w:val="0054499A"/>
    <w:rsid w:val="00544A8A"/>
    <w:rsid w:val="00544E09"/>
    <w:rsid w:val="00545663"/>
    <w:rsid w:val="00545E26"/>
    <w:rsid w:val="005461CD"/>
    <w:rsid w:val="005464C8"/>
    <w:rsid w:val="005466F3"/>
    <w:rsid w:val="00546EC1"/>
    <w:rsid w:val="005504AF"/>
    <w:rsid w:val="00550E5B"/>
    <w:rsid w:val="005512E7"/>
    <w:rsid w:val="0055148F"/>
    <w:rsid w:val="00551C2A"/>
    <w:rsid w:val="005541CB"/>
    <w:rsid w:val="00555B8E"/>
    <w:rsid w:val="00555CCD"/>
    <w:rsid w:val="00555DE4"/>
    <w:rsid w:val="0055624F"/>
    <w:rsid w:val="00557F67"/>
    <w:rsid w:val="00560B38"/>
    <w:rsid w:val="00560D51"/>
    <w:rsid w:val="0056111A"/>
    <w:rsid w:val="005611A3"/>
    <w:rsid w:val="00561D4D"/>
    <w:rsid w:val="00562141"/>
    <w:rsid w:val="00562998"/>
    <w:rsid w:val="00562BD3"/>
    <w:rsid w:val="005634DE"/>
    <w:rsid w:val="00563A28"/>
    <w:rsid w:val="0056434B"/>
    <w:rsid w:val="0056447F"/>
    <w:rsid w:val="00564539"/>
    <w:rsid w:val="00566A45"/>
    <w:rsid w:val="005678F8"/>
    <w:rsid w:val="00567CC7"/>
    <w:rsid w:val="00567DC3"/>
    <w:rsid w:val="005705BA"/>
    <w:rsid w:val="00570903"/>
    <w:rsid w:val="005719CF"/>
    <w:rsid w:val="00575DCE"/>
    <w:rsid w:val="00575FE0"/>
    <w:rsid w:val="00576717"/>
    <w:rsid w:val="00576C4D"/>
    <w:rsid w:val="00577155"/>
    <w:rsid w:val="0057785B"/>
    <w:rsid w:val="005778B1"/>
    <w:rsid w:val="005801C5"/>
    <w:rsid w:val="005801D5"/>
    <w:rsid w:val="00580319"/>
    <w:rsid w:val="00580B96"/>
    <w:rsid w:val="00581111"/>
    <w:rsid w:val="005813BC"/>
    <w:rsid w:val="005819EA"/>
    <w:rsid w:val="00582B3D"/>
    <w:rsid w:val="00582F29"/>
    <w:rsid w:val="00582FFE"/>
    <w:rsid w:val="005831E4"/>
    <w:rsid w:val="005841B0"/>
    <w:rsid w:val="005858F9"/>
    <w:rsid w:val="00585A24"/>
    <w:rsid w:val="005865C1"/>
    <w:rsid w:val="0058711D"/>
    <w:rsid w:val="00587E7F"/>
    <w:rsid w:val="00587EA0"/>
    <w:rsid w:val="005901D3"/>
    <w:rsid w:val="00591793"/>
    <w:rsid w:val="0059194D"/>
    <w:rsid w:val="00592119"/>
    <w:rsid w:val="00592159"/>
    <w:rsid w:val="005926C7"/>
    <w:rsid w:val="00593CE2"/>
    <w:rsid w:val="00593CE5"/>
    <w:rsid w:val="00593D41"/>
    <w:rsid w:val="0059567C"/>
    <w:rsid w:val="00595E38"/>
    <w:rsid w:val="00595F69"/>
    <w:rsid w:val="00596A03"/>
    <w:rsid w:val="00597EF8"/>
    <w:rsid w:val="005A1350"/>
    <w:rsid w:val="005A273A"/>
    <w:rsid w:val="005A3042"/>
    <w:rsid w:val="005A44C7"/>
    <w:rsid w:val="005A47B0"/>
    <w:rsid w:val="005A6297"/>
    <w:rsid w:val="005A6864"/>
    <w:rsid w:val="005A7AD3"/>
    <w:rsid w:val="005B08A0"/>
    <w:rsid w:val="005B1A6E"/>
    <w:rsid w:val="005B2189"/>
    <w:rsid w:val="005B3F22"/>
    <w:rsid w:val="005B5B14"/>
    <w:rsid w:val="005C0498"/>
    <w:rsid w:val="005C1D1D"/>
    <w:rsid w:val="005C2455"/>
    <w:rsid w:val="005C253E"/>
    <w:rsid w:val="005C3910"/>
    <w:rsid w:val="005C3940"/>
    <w:rsid w:val="005C67BA"/>
    <w:rsid w:val="005C6E08"/>
    <w:rsid w:val="005C768E"/>
    <w:rsid w:val="005C79C1"/>
    <w:rsid w:val="005D0F4C"/>
    <w:rsid w:val="005D1573"/>
    <w:rsid w:val="005D21D7"/>
    <w:rsid w:val="005D2911"/>
    <w:rsid w:val="005D2E0B"/>
    <w:rsid w:val="005D2E86"/>
    <w:rsid w:val="005D2F35"/>
    <w:rsid w:val="005D2F5F"/>
    <w:rsid w:val="005D3379"/>
    <w:rsid w:val="005D368D"/>
    <w:rsid w:val="005D42C5"/>
    <w:rsid w:val="005D557D"/>
    <w:rsid w:val="005D6005"/>
    <w:rsid w:val="005D62AD"/>
    <w:rsid w:val="005D6787"/>
    <w:rsid w:val="005D778C"/>
    <w:rsid w:val="005D77DD"/>
    <w:rsid w:val="005D7C5C"/>
    <w:rsid w:val="005E0187"/>
    <w:rsid w:val="005E4169"/>
    <w:rsid w:val="005E438E"/>
    <w:rsid w:val="005E5143"/>
    <w:rsid w:val="005E5B7E"/>
    <w:rsid w:val="005E6A3D"/>
    <w:rsid w:val="005E7447"/>
    <w:rsid w:val="005E77C5"/>
    <w:rsid w:val="005F0F3E"/>
    <w:rsid w:val="005F18CA"/>
    <w:rsid w:val="005F2227"/>
    <w:rsid w:val="005F2308"/>
    <w:rsid w:val="005F2A67"/>
    <w:rsid w:val="005F3A13"/>
    <w:rsid w:val="005F3A2C"/>
    <w:rsid w:val="005F3F17"/>
    <w:rsid w:val="005F4136"/>
    <w:rsid w:val="005F502F"/>
    <w:rsid w:val="005F5305"/>
    <w:rsid w:val="005F5516"/>
    <w:rsid w:val="005F77A1"/>
    <w:rsid w:val="005F7B83"/>
    <w:rsid w:val="005F7F8C"/>
    <w:rsid w:val="00600181"/>
    <w:rsid w:val="0060070A"/>
    <w:rsid w:val="0060099E"/>
    <w:rsid w:val="00600EC8"/>
    <w:rsid w:val="006017A7"/>
    <w:rsid w:val="006019D0"/>
    <w:rsid w:val="00601A99"/>
    <w:rsid w:val="00602663"/>
    <w:rsid w:val="00603444"/>
    <w:rsid w:val="006035A6"/>
    <w:rsid w:val="00604232"/>
    <w:rsid w:val="006052DC"/>
    <w:rsid w:val="006059C9"/>
    <w:rsid w:val="00605C86"/>
    <w:rsid w:val="00606656"/>
    <w:rsid w:val="00607064"/>
    <w:rsid w:val="00607767"/>
    <w:rsid w:val="00607C81"/>
    <w:rsid w:val="00607EDE"/>
    <w:rsid w:val="0061022B"/>
    <w:rsid w:val="0061047F"/>
    <w:rsid w:val="00610C43"/>
    <w:rsid w:val="00611621"/>
    <w:rsid w:val="00611756"/>
    <w:rsid w:val="00612A7B"/>
    <w:rsid w:val="006132BF"/>
    <w:rsid w:val="006134D9"/>
    <w:rsid w:val="00613E0C"/>
    <w:rsid w:val="0061441E"/>
    <w:rsid w:val="006151FE"/>
    <w:rsid w:val="006155E8"/>
    <w:rsid w:val="00615F29"/>
    <w:rsid w:val="006166A2"/>
    <w:rsid w:val="00617215"/>
    <w:rsid w:val="0061733D"/>
    <w:rsid w:val="00617659"/>
    <w:rsid w:val="00617764"/>
    <w:rsid w:val="00617A14"/>
    <w:rsid w:val="00617F74"/>
    <w:rsid w:val="0062048D"/>
    <w:rsid w:val="00621170"/>
    <w:rsid w:val="0062145F"/>
    <w:rsid w:val="006215C1"/>
    <w:rsid w:val="00622DDF"/>
    <w:rsid w:val="00622E47"/>
    <w:rsid w:val="00623587"/>
    <w:rsid w:val="00623B36"/>
    <w:rsid w:val="00623CAE"/>
    <w:rsid w:val="00624252"/>
    <w:rsid w:val="0062644D"/>
    <w:rsid w:val="00626F8B"/>
    <w:rsid w:val="00627555"/>
    <w:rsid w:val="0062768D"/>
    <w:rsid w:val="0062788D"/>
    <w:rsid w:val="00630557"/>
    <w:rsid w:val="006323D3"/>
    <w:rsid w:val="00632D1B"/>
    <w:rsid w:val="006336E0"/>
    <w:rsid w:val="00634205"/>
    <w:rsid w:val="00634C48"/>
    <w:rsid w:val="00634CF1"/>
    <w:rsid w:val="00634D8C"/>
    <w:rsid w:val="006356E5"/>
    <w:rsid w:val="00636892"/>
    <w:rsid w:val="00637524"/>
    <w:rsid w:val="0063762D"/>
    <w:rsid w:val="00637709"/>
    <w:rsid w:val="00637DF1"/>
    <w:rsid w:val="006404D4"/>
    <w:rsid w:val="00641430"/>
    <w:rsid w:val="0064240F"/>
    <w:rsid w:val="0064262F"/>
    <w:rsid w:val="006428C6"/>
    <w:rsid w:val="00642D68"/>
    <w:rsid w:val="00642F59"/>
    <w:rsid w:val="0064391E"/>
    <w:rsid w:val="0064396A"/>
    <w:rsid w:val="00643E87"/>
    <w:rsid w:val="00645BB5"/>
    <w:rsid w:val="006474D4"/>
    <w:rsid w:val="00647703"/>
    <w:rsid w:val="00647928"/>
    <w:rsid w:val="006506B2"/>
    <w:rsid w:val="00650E11"/>
    <w:rsid w:val="00651B34"/>
    <w:rsid w:val="00652CC5"/>
    <w:rsid w:val="00653113"/>
    <w:rsid w:val="00653925"/>
    <w:rsid w:val="00654BFE"/>
    <w:rsid w:val="006553CD"/>
    <w:rsid w:val="00655661"/>
    <w:rsid w:val="006565C7"/>
    <w:rsid w:val="006566E5"/>
    <w:rsid w:val="00656FF0"/>
    <w:rsid w:val="0066001C"/>
    <w:rsid w:val="00660981"/>
    <w:rsid w:val="006609CB"/>
    <w:rsid w:val="00660B26"/>
    <w:rsid w:val="00660C04"/>
    <w:rsid w:val="00660EAF"/>
    <w:rsid w:val="00661509"/>
    <w:rsid w:val="00661907"/>
    <w:rsid w:val="0066194E"/>
    <w:rsid w:val="00661D81"/>
    <w:rsid w:val="00661E62"/>
    <w:rsid w:val="00663207"/>
    <w:rsid w:val="0066406D"/>
    <w:rsid w:val="00664080"/>
    <w:rsid w:val="00664ECB"/>
    <w:rsid w:val="006655AB"/>
    <w:rsid w:val="0066579E"/>
    <w:rsid w:val="006659D3"/>
    <w:rsid w:val="00665A74"/>
    <w:rsid w:val="00665E08"/>
    <w:rsid w:val="00665F77"/>
    <w:rsid w:val="006661F1"/>
    <w:rsid w:val="0066676A"/>
    <w:rsid w:val="006669F3"/>
    <w:rsid w:val="00666ED5"/>
    <w:rsid w:val="0066702A"/>
    <w:rsid w:val="00667888"/>
    <w:rsid w:val="00667C3C"/>
    <w:rsid w:val="00667F1D"/>
    <w:rsid w:val="00670191"/>
    <w:rsid w:val="0067019A"/>
    <w:rsid w:val="006707F9"/>
    <w:rsid w:val="00670EEA"/>
    <w:rsid w:val="00671B85"/>
    <w:rsid w:val="00671D4B"/>
    <w:rsid w:val="00671DD3"/>
    <w:rsid w:val="006726D3"/>
    <w:rsid w:val="00672867"/>
    <w:rsid w:val="0067342B"/>
    <w:rsid w:val="00674216"/>
    <w:rsid w:val="00676361"/>
    <w:rsid w:val="00676E44"/>
    <w:rsid w:val="00677292"/>
    <w:rsid w:val="006779D3"/>
    <w:rsid w:val="00677C85"/>
    <w:rsid w:val="006801CF"/>
    <w:rsid w:val="00680424"/>
    <w:rsid w:val="00680F6E"/>
    <w:rsid w:val="00683F1D"/>
    <w:rsid w:val="00684F03"/>
    <w:rsid w:val="0068552E"/>
    <w:rsid w:val="00686C9C"/>
    <w:rsid w:val="00686E50"/>
    <w:rsid w:val="00690818"/>
    <w:rsid w:val="00692316"/>
    <w:rsid w:val="006929AE"/>
    <w:rsid w:val="00693F0A"/>
    <w:rsid w:val="0069431B"/>
    <w:rsid w:val="00695707"/>
    <w:rsid w:val="00695C0D"/>
    <w:rsid w:val="00696CE5"/>
    <w:rsid w:val="00696F11"/>
    <w:rsid w:val="006A050B"/>
    <w:rsid w:val="006A0FC1"/>
    <w:rsid w:val="006A1FE6"/>
    <w:rsid w:val="006A23FD"/>
    <w:rsid w:val="006A2BFB"/>
    <w:rsid w:val="006A32D2"/>
    <w:rsid w:val="006A3387"/>
    <w:rsid w:val="006A47DD"/>
    <w:rsid w:val="006A5D5F"/>
    <w:rsid w:val="006A5FD8"/>
    <w:rsid w:val="006A62D7"/>
    <w:rsid w:val="006B020A"/>
    <w:rsid w:val="006B0A72"/>
    <w:rsid w:val="006B0E88"/>
    <w:rsid w:val="006B3399"/>
    <w:rsid w:val="006B3BBC"/>
    <w:rsid w:val="006B43A8"/>
    <w:rsid w:val="006B44C2"/>
    <w:rsid w:val="006B4602"/>
    <w:rsid w:val="006B49F2"/>
    <w:rsid w:val="006B5330"/>
    <w:rsid w:val="006B53CD"/>
    <w:rsid w:val="006B545A"/>
    <w:rsid w:val="006B6887"/>
    <w:rsid w:val="006B7139"/>
    <w:rsid w:val="006B787B"/>
    <w:rsid w:val="006B7AEE"/>
    <w:rsid w:val="006C0853"/>
    <w:rsid w:val="006C1965"/>
    <w:rsid w:val="006C202B"/>
    <w:rsid w:val="006C2DEC"/>
    <w:rsid w:val="006C32F0"/>
    <w:rsid w:val="006C3734"/>
    <w:rsid w:val="006C41A1"/>
    <w:rsid w:val="006C43CF"/>
    <w:rsid w:val="006C485F"/>
    <w:rsid w:val="006C55A3"/>
    <w:rsid w:val="006C60EC"/>
    <w:rsid w:val="006C6E2B"/>
    <w:rsid w:val="006C7300"/>
    <w:rsid w:val="006C74D1"/>
    <w:rsid w:val="006D085B"/>
    <w:rsid w:val="006D0E5C"/>
    <w:rsid w:val="006D1407"/>
    <w:rsid w:val="006D1CE0"/>
    <w:rsid w:val="006D20EE"/>
    <w:rsid w:val="006D2774"/>
    <w:rsid w:val="006D2D6C"/>
    <w:rsid w:val="006D2E35"/>
    <w:rsid w:val="006D319A"/>
    <w:rsid w:val="006D37DF"/>
    <w:rsid w:val="006D47E7"/>
    <w:rsid w:val="006D4B41"/>
    <w:rsid w:val="006D589A"/>
    <w:rsid w:val="006D6353"/>
    <w:rsid w:val="006D6B32"/>
    <w:rsid w:val="006D7114"/>
    <w:rsid w:val="006E01FE"/>
    <w:rsid w:val="006E0412"/>
    <w:rsid w:val="006E087A"/>
    <w:rsid w:val="006E0C5E"/>
    <w:rsid w:val="006E2296"/>
    <w:rsid w:val="006E2639"/>
    <w:rsid w:val="006E2C23"/>
    <w:rsid w:val="006E3039"/>
    <w:rsid w:val="006E4086"/>
    <w:rsid w:val="006E45AE"/>
    <w:rsid w:val="006E519D"/>
    <w:rsid w:val="006E5E08"/>
    <w:rsid w:val="006E6BC6"/>
    <w:rsid w:val="006E6CBE"/>
    <w:rsid w:val="006E70C9"/>
    <w:rsid w:val="006E7B3D"/>
    <w:rsid w:val="006E7CE3"/>
    <w:rsid w:val="006F0AFE"/>
    <w:rsid w:val="006F2892"/>
    <w:rsid w:val="006F2A49"/>
    <w:rsid w:val="006F2C13"/>
    <w:rsid w:val="006F339D"/>
    <w:rsid w:val="006F3534"/>
    <w:rsid w:val="006F4099"/>
    <w:rsid w:val="006F4D3A"/>
    <w:rsid w:val="006F4F06"/>
    <w:rsid w:val="006F6818"/>
    <w:rsid w:val="006F685E"/>
    <w:rsid w:val="006F72E7"/>
    <w:rsid w:val="006F75AE"/>
    <w:rsid w:val="006F7BE6"/>
    <w:rsid w:val="00700360"/>
    <w:rsid w:val="0070049D"/>
    <w:rsid w:val="00700905"/>
    <w:rsid w:val="00701A4D"/>
    <w:rsid w:val="007021E7"/>
    <w:rsid w:val="00702832"/>
    <w:rsid w:val="0070331B"/>
    <w:rsid w:val="007056C9"/>
    <w:rsid w:val="00705B07"/>
    <w:rsid w:val="00705FA9"/>
    <w:rsid w:val="0070630E"/>
    <w:rsid w:val="00706AD8"/>
    <w:rsid w:val="00707F83"/>
    <w:rsid w:val="00710087"/>
    <w:rsid w:val="007100EE"/>
    <w:rsid w:val="00710221"/>
    <w:rsid w:val="007113F1"/>
    <w:rsid w:val="007114CA"/>
    <w:rsid w:val="00711B3D"/>
    <w:rsid w:val="00712CB5"/>
    <w:rsid w:val="00712F65"/>
    <w:rsid w:val="0071408C"/>
    <w:rsid w:val="00715227"/>
    <w:rsid w:val="00715772"/>
    <w:rsid w:val="00715DB8"/>
    <w:rsid w:val="007167E7"/>
    <w:rsid w:val="00716EBD"/>
    <w:rsid w:val="007173BC"/>
    <w:rsid w:val="007177BF"/>
    <w:rsid w:val="007202B9"/>
    <w:rsid w:val="00722452"/>
    <w:rsid w:val="007229F8"/>
    <w:rsid w:val="00723978"/>
    <w:rsid w:val="0072403E"/>
    <w:rsid w:val="0072546F"/>
    <w:rsid w:val="007260D7"/>
    <w:rsid w:val="0072686D"/>
    <w:rsid w:val="0072745D"/>
    <w:rsid w:val="00730B57"/>
    <w:rsid w:val="00730C1F"/>
    <w:rsid w:val="00732739"/>
    <w:rsid w:val="00732AE8"/>
    <w:rsid w:val="00732CCF"/>
    <w:rsid w:val="00732FC3"/>
    <w:rsid w:val="0073446C"/>
    <w:rsid w:val="00734639"/>
    <w:rsid w:val="00734B9B"/>
    <w:rsid w:val="007352B9"/>
    <w:rsid w:val="00735D05"/>
    <w:rsid w:val="00735DBC"/>
    <w:rsid w:val="0073625C"/>
    <w:rsid w:val="00736283"/>
    <w:rsid w:val="00736E59"/>
    <w:rsid w:val="00736FE0"/>
    <w:rsid w:val="00740DD9"/>
    <w:rsid w:val="00740F79"/>
    <w:rsid w:val="00741098"/>
    <w:rsid w:val="00741469"/>
    <w:rsid w:val="0074246C"/>
    <w:rsid w:val="00742CB1"/>
    <w:rsid w:val="00742E61"/>
    <w:rsid w:val="00743160"/>
    <w:rsid w:val="00743869"/>
    <w:rsid w:val="007452A1"/>
    <w:rsid w:val="00745CC5"/>
    <w:rsid w:val="00746743"/>
    <w:rsid w:val="007468FB"/>
    <w:rsid w:val="00747024"/>
    <w:rsid w:val="0074703B"/>
    <w:rsid w:val="007502C4"/>
    <w:rsid w:val="00750448"/>
    <w:rsid w:val="00751B12"/>
    <w:rsid w:val="00752025"/>
    <w:rsid w:val="00752624"/>
    <w:rsid w:val="007526EC"/>
    <w:rsid w:val="00752D2A"/>
    <w:rsid w:val="00753E71"/>
    <w:rsid w:val="007542B8"/>
    <w:rsid w:val="0075686A"/>
    <w:rsid w:val="0075756D"/>
    <w:rsid w:val="00760005"/>
    <w:rsid w:val="007608E7"/>
    <w:rsid w:val="00760BE9"/>
    <w:rsid w:val="007611DE"/>
    <w:rsid w:val="00761943"/>
    <w:rsid w:val="00761A8D"/>
    <w:rsid w:val="00761D12"/>
    <w:rsid w:val="00762566"/>
    <w:rsid w:val="007627E1"/>
    <w:rsid w:val="007629ED"/>
    <w:rsid w:val="00762C7C"/>
    <w:rsid w:val="00763C61"/>
    <w:rsid w:val="00764CD9"/>
    <w:rsid w:val="00764DDE"/>
    <w:rsid w:val="007664AF"/>
    <w:rsid w:val="00766DD9"/>
    <w:rsid w:val="00770321"/>
    <w:rsid w:val="00771522"/>
    <w:rsid w:val="00773066"/>
    <w:rsid w:val="007732AE"/>
    <w:rsid w:val="007734EF"/>
    <w:rsid w:val="00773924"/>
    <w:rsid w:val="00774389"/>
    <w:rsid w:val="007749B5"/>
    <w:rsid w:val="007755C7"/>
    <w:rsid w:val="00776B36"/>
    <w:rsid w:val="00776C12"/>
    <w:rsid w:val="00776E0C"/>
    <w:rsid w:val="007772DA"/>
    <w:rsid w:val="007772E9"/>
    <w:rsid w:val="00777E88"/>
    <w:rsid w:val="0078044F"/>
    <w:rsid w:val="00780B02"/>
    <w:rsid w:val="0078128F"/>
    <w:rsid w:val="007814FC"/>
    <w:rsid w:val="00781C50"/>
    <w:rsid w:val="00782694"/>
    <w:rsid w:val="0078269F"/>
    <w:rsid w:val="00782713"/>
    <w:rsid w:val="0078279A"/>
    <w:rsid w:val="00782C91"/>
    <w:rsid w:val="0078365E"/>
    <w:rsid w:val="0078398F"/>
    <w:rsid w:val="00784BD9"/>
    <w:rsid w:val="0078520F"/>
    <w:rsid w:val="0078549C"/>
    <w:rsid w:val="00786B48"/>
    <w:rsid w:val="00787275"/>
    <w:rsid w:val="00787803"/>
    <w:rsid w:val="00790A09"/>
    <w:rsid w:val="0079174C"/>
    <w:rsid w:val="00791A59"/>
    <w:rsid w:val="00792F74"/>
    <w:rsid w:val="00792F93"/>
    <w:rsid w:val="00793976"/>
    <w:rsid w:val="00794B71"/>
    <w:rsid w:val="00794BA1"/>
    <w:rsid w:val="007955EB"/>
    <w:rsid w:val="007963FE"/>
    <w:rsid w:val="007965BB"/>
    <w:rsid w:val="00796646"/>
    <w:rsid w:val="00796699"/>
    <w:rsid w:val="00796876"/>
    <w:rsid w:val="00797D6A"/>
    <w:rsid w:val="007A1509"/>
    <w:rsid w:val="007A332C"/>
    <w:rsid w:val="007A3810"/>
    <w:rsid w:val="007A4033"/>
    <w:rsid w:val="007A437C"/>
    <w:rsid w:val="007A44A1"/>
    <w:rsid w:val="007A450D"/>
    <w:rsid w:val="007A4B3F"/>
    <w:rsid w:val="007A62E9"/>
    <w:rsid w:val="007A6BB4"/>
    <w:rsid w:val="007A7024"/>
    <w:rsid w:val="007A708F"/>
    <w:rsid w:val="007A7E7D"/>
    <w:rsid w:val="007B0053"/>
    <w:rsid w:val="007B02A9"/>
    <w:rsid w:val="007B034C"/>
    <w:rsid w:val="007B0403"/>
    <w:rsid w:val="007B0854"/>
    <w:rsid w:val="007B09CE"/>
    <w:rsid w:val="007B11EE"/>
    <w:rsid w:val="007B154B"/>
    <w:rsid w:val="007B1863"/>
    <w:rsid w:val="007B23EA"/>
    <w:rsid w:val="007B2BCE"/>
    <w:rsid w:val="007B2BDC"/>
    <w:rsid w:val="007B517B"/>
    <w:rsid w:val="007B5312"/>
    <w:rsid w:val="007B5572"/>
    <w:rsid w:val="007B603F"/>
    <w:rsid w:val="007B6463"/>
    <w:rsid w:val="007B6C99"/>
    <w:rsid w:val="007B6F07"/>
    <w:rsid w:val="007B74D6"/>
    <w:rsid w:val="007B75D7"/>
    <w:rsid w:val="007B788D"/>
    <w:rsid w:val="007B79C2"/>
    <w:rsid w:val="007B7CE5"/>
    <w:rsid w:val="007B7D14"/>
    <w:rsid w:val="007C063D"/>
    <w:rsid w:val="007C07FB"/>
    <w:rsid w:val="007C1A7A"/>
    <w:rsid w:val="007C1F25"/>
    <w:rsid w:val="007C1F46"/>
    <w:rsid w:val="007C1FA0"/>
    <w:rsid w:val="007C2AAD"/>
    <w:rsid w:val="007C388C"/>
    <w:rsid w:val="007C3C44"/>
    <w:rsid w:val="007C3DDF"/>
    <w:rsid w:val="007C4A3A"/>
    <w:rsid w:val="007C56A0"/>
    <w:rsid w:val="007C5830"/>
    <w:rsid w:val="007C5A1A"/>
    <w:rsid w:val="007C6EEA"/>
    <w:rsid w:val="007C7180"/>
    <w:rsid w:val="007C75B9"/>
    <w:rsid w:val="007C7D7C"/>
    <w:rsid w:val="007D09B0"/>
    <w:rsid w:val="007D0E52"/>
    <w:rsid w:val="007D23D9"/>
    <w:rsid w:val="007D2E32"/>
    <w:rsid w:val="007D2F06"/>
    <w:rsid w:val="007D3255"/>
    <w:rsid w:val="007D3CA4"/>
    <w:rsid w:val="007D425C"/>
    <w:rsid w:val="007D48F4"/>
    <w:rsid w:val="007D4B3E"/>
    <w:rsid w:val="007D5391"/>
    <w:rsid w:val="007D5635"/>
    <w:rsid w:val="007D623B"/>
    <w:rsid w:val="007D6475"/>
    <w:rsid w:val="007D6548"/>
    <w:rsid w:val="007D6A5C"/>
    <w:rsid w:val="007D6DF5"/>
    <w:rsid w:val="007D6F27"/>
    <w:rsid w:val="007D6FAE"/>
    <w:rsid w:val="007D7695"/>
    <w:rsid w:val="007D798F"/>
    <w:rsid w:val="007E0071"/>
    <w:rsid w:val="007E0E55"/>
    <w:rsid w:val="007E20A1"/>
    <w:rsid w:val="007E3723"/>
    <w:rsid w:val="007E3C98"/>
    <w:rsid w:val="007E53DD"/>
    <w:rsid w:val="007E5930"/>
    <w:rsid w:val="007E5CA2"/>
    <w:rsid w:val="007E62CD"/>
    <w:rsid w:val="007E64A4"/>
    <w:rsid w:val="007E72C6"/>
    <w:rsid w:val="007E77FC"/>
    <w:rsid w:val="007F11D4"/>
    <w:rsid w:val="007F1D4F"/>
    <w:rsid w:val="007F2079"/>
    <w:rsid w:val="007F329F"/>
    <w:rsid w:val="007F4CA9"/>
    <w:rsid w:val="007F5278"/>
    <w:rsid w:val="007F6798"/>
    <w:rsid w:val="007F6CC8"/>
    <w:rsid w:val="007F7110"/>
    <w:rsid w:val="0080018A"/>
    <w:rsid w:val="0080055D"/>
    <w:rsid w:val="008005B7"/>
    <w:rsid w:val="00801044"/>
    <w:rsid w:val="008011F9"/>
    <w:rsid w:val="00801C39"/>
    <w:rsid w:val="00801E7F"/>
    <w:rsid w:val="00801E9B"/>
    <w:rsid w:val="00801F80"/>
    <w:rsid w:val="0080289A"/>
    <w:rsid w:val="00802B09"/>
    <w:rsid w:val="00802DE4"/>
    <w:rsid w:val="008039D8"/>
    <w:rsid w:val="008054A0"/>
    <w:rsid w:val="00806EBE"/>
    <w:rsid w:val="00806F69"/>
    <w:rsid w:val="00807018"/>
    <w:rsid w:val="00807C12"/>
    <w:rsid w:val="00807CE0"/>
    <w:rsid w:val="00810B85"/>
    <w:rsid w:val="00810E97"/>
    <w:rsid w:val="00810F64"/>
    <w:rsid w:val="008112EC"/>
    <w:rsid w:val="00811F46"/>
    <w:rsid w:val="0081375E"/>
    <w:rsid w:val="00813BAE"/>
    <w:rsid w:val="00813F2D"/>
    <w:rsid w:val="00814012"/>
    <w:rsid w:val="00814508"/>
    <w:rsid w:val="008151AE"/>
    <w:rsid w:val="0081556C"/>
    <w:rsid w:val="00815BE1"/>
    <w:rsid w:val="00816685"/>
    <w:rsid w:val="00816C7E"/>
    <w:rsid w:val="00816FAA"/>
    <w:rsid w:val="00817468"/>
    <w:rsid w:val="008175D6"/>
    <w:rsid w:val="00817CA4"/>
    <w:rsid w:val="0082037F"/>
    <w:rsid w:val="00820975"/>
    <w:rsid w:val="00821EEC"/>
    <w:rsid w:val="00822058"/>
    <w:rsid w:val="008223F2"/>
    <w:rsid w:val="0082349E"/>
    <w:rsid w:val="00823E94"/>
    <w:rsid w:val="0082418C"/>
    <w:rsid w:val="00824DA6"/>
    <w:rsid w:val="0082500E"/>
    <w:rsid w:val="0082524B"/>
    <w:rsid w:val="00825287"/>
    <w:rsid w:val="0082638D"/>
    <w:rsid w:val="00826901"/>
    <w:rsid w:val="00827125"/>
    <w:rsid w:val="008271A8"/>
    <w:rsid w:val="00827EB2"/>
    <w:rsid w:val="008300D6"/>
    <w:rsid w:val="008301AC"/>
    <w:rsid w:val="00831238"/>
    <w:rsid w:val="00831E22"/>
    <w:rsid w:val="00832C7B"/>
    <w:rsid w:val="00832CB4"/>
    <w:rsid w:val="00832D78"/>
    <w:rsid w:val="00832D82"/>
    <w:rsid w:val="00832FD6"/>
    <w:rsid w:val="008337CF"/>
    <w:rsid w:val="00834013"/>
    <w:rsid w:val="008340A6"/>
    <w:rsid w:val="00834F40"/>
    <w:rsid w:val="00835550"/>
    <w:rsid w:val="00835AD2"/>
    <w:rsid w:val="00835F15"/>
    <w:rsid w:val="00837C73"/>
    <w:rsid w:val="00837CE4"/>
    <w:rsid w:val="00837E3B"/>
    <w:rsid w:val="0084014B"/>
    <w:rsid w:val="00841EC9"/>
    <w:rsid w:val="00842617"/>
    <w:rsid w:val="00842B5F"/>
    <w:rsid w:val="0084346B"/>
    <w:rsid w:val="00843C4F"/>
    <w:rsid w:val="00844373"/>
    <w:rsid w:val="008444C6"/>
    <w:rsid w:val="008446C4"/>
    <w:rsid w:val="00844A50"/>
    <w:rsid w:val="0084545B"/>
    <w:rsid w:val="00846235"/>
    <w:rsid w:val="00846236"/>
    <w:rsid w:val="00846A5B"/>
    <w:rsid w:val="00846E8D"/>
    <w:rsid w:val="00847971"/>
    <w:rsid w:val="00847BB9"/>
    <w:rsid w:val="00850239"/>
    <w:rsid w:val="00850715"/>
    <w:rsid w:val="00850D2C"/>
    <w:rsid w:val="00850E44"/>
    <w:rsid w:val="008519F8"/>
    <w:rsid w:val="00851D63"/>
    <w:rsid w:val="00851E42"/>
    <w:rsid w:val="00852CCB"/>
    <w:rsid w:val="0085302B"/>
    <w:rsid w:val="0085347A"/>
    <w:rsid w:val="00853DC1"/>
    <w:rsid w:val="008543B3"/>
    <w:rsid w:val="008543BE"/>
    <w:rsid w:val="00855A23"/>
    <w:rsid w:val="00856AD3"/>
    <w:rsid w:val="00857465"/>
    <w:rsid w:val="008574DB"/>
    <w:rsid w:val="0085773A"/>
    <w:rsid w:val="00860294"/>
    <w:rsid w:val="008602E5"/>
    <w:rsid w:val="00860EB6"/>
    <w:rsid w:val="00861347"/>
    <w:rsid w:val="00861353"/>
    <w:rsid w:val="00862857"/>
    <w:rsid w:val="00862CB4"/>
    <w:rsid w:val="00862F86"/>
    <w:rsid w:val="008638B8"/>
    <w:rsid w:val="008649A8"/>
    <w:rsid w:val="00864F80"/>
    <w:rsid w:val="0086505B"/>
    <w:rsid w:val="00866852"/>
    <w:rsid w:val="00866DD5"/>
    <w:rsid w:val="00867618"/>
    <w:rsid w:val="00867FBA"/>
    <w:rsid w:val="00870DEA"/>
    <w:rsid w:val="0087193C"/>
    <w:rsid w:val="00871F02"/>
    <w:rsid w:val="00872301"/>
    <w:rsid w:val="00872C8F"/>
    <w:rsid w:val="00873581"/>
    <w:rsid w:val="008737B3"/>
    <w:rsid w:val="00873ABE"/>
    <w:rsid w:val="00874661"/>
    <w:rsid w:val="008749D3"/>
    <w:rsid w:val="00874A72"/>
    <w:rsid w:val="00875329"/>
    <w:rsid w:val="008759F6"/>
    <w:rsid w:val="00875AB0"/>
    <w:rsid w:val="00875C57"/>
    <w:rsid w:val="008769D5"/>
    <w:rsid w:val="00876CF9"/>
    <w:rsid w:val="00877553"/>
    <w:rsid w:val="00877640"/>
    <w:rsid w:val="00877852"/>
    <w:rsid w:val="00877A05"/>
    <w:rsid w:val="00880A52"/>
    <w:rsid w:val="00880FB1"/>
    <w:rsid w:val="008821AF"/>
    <w:rsid w:val="0088297C"/>
    <w:rsid w:val="00883AB9"/>
    <w:rsid w:val="00883DAF"/>
    <w:rsid w:val="0088446D"/>
    <w:rsid w:val="00885002"/>
    <w:rsid w:val="0088520B"/>
    <w:rsid w:val="00885E73"/>
    <w:rsid w:val="00886423"/>
    <w:rsid w:val="008872C9"/>
    <w:rsid w:val="00890247"/>
    <w:rsid w:val="00890291"/>
    <w:rsid w:val="008902E6"/>
    <w:rsid w:val="00890328"/>
    <w:rsid w:val="00890C0A"/>
    <w:rsid w:val="00892C1F"/>
    <w:rsid w:val="00893D49"/>
    <w:rsid w:val="00894D0C"/>
    <w:rsid w:val="0089598E"/>
    <w:rsid w:val="00895FA3"/>
    <w:rsid w:val="00896DEE"/>
    <w:rsid w:val="00897978"/>
    <w:rsid w:val="008A00DE"/>
    <w:rsid w:val="008A0196"/>
    <w:rsid w:val="008A0AB0"/>
    <w:rsid w:val="008A12F0"/>
    <w:rsid w:val="008A1B5D"/>
    <w:rsid w:val="008A288B"/>
    <w:rsid w:val="008A3A22"/>
    <w:rsid w:val="008A4EBF"/>
    <w:rsid w:val="008A4EE6"/>
    <w:rsid w:val="008A5750"/>
    <w:rsid w:val="008A615E"/>
    <w:rsid w:val="008A61CF"/>
    <w:rsid w:val="008A75D3"/>
    <w:rsid w:val="008B0A3C"/>
    <w:rsid w:val="008B0EEE"/>
    <w:rsid w:val="008B0F6C"/>
    <w:rsid w:val="008B1AE3"/>
    <w:rsid w:val="008B1FD1"/>
    <w:rsid w:val="008B2B58"/>
    <w:rsid w:val="008B2C85"/>
    <w:rsid w:val="008B31F4"/>
    <w:rsid w:val="008B3D1A"/>
    <w:rsid w:val="008B4054"/>
    <w:rsid w:val="008B5421"/>
    <w:rsid w:val="008B5916"/>
    <w:rsid w:val="008B6094"/>
    <w:rsid w:val="008B6BF3"/>
    <w:rsid w:val="008B7C00"/>
    <w:rsid w:val="008C0709"/>
    <w:rsid w:val="008C140F"/>
    <w:rsid w:val="008C2F9B"/>
    <w:rsid w:val="008C314A"/>
    <w:rsid w:val="008C43E4"/>
    <w:rsid w:val="008C5A67"/>
    <w:rsid w:val="008C5CE0"/>
    <w:rsid w:val="008C63DD"/>
    <w:rsid w:val="008C6955"/>
    <w:rsid w:val="008C6BDE"/>
    <w:rsid w:val="008C72D4"/>
    <w:rsid w:val="008C77FA"/>
    <w:rsid w:val="008D05FA"/>
    <w:rsid w:val="008D1115"/>
    <w:rsid w:val="008D1166"/>
    <w:rsid w:val="008D1D02"/>
    <w:rsid w:val="008D24EF"/>
    <w:rsid w:val="008D2B5D"/>
    <w:rsid w:val="008D2D5A"/>
    <w:rsid w:val="008D368C"/>
    <w:rsid w:val="008D3910"/>
    <w:rsid w:val="008D3B45"/>
    <w:rsid w:val="008D3E8A"/>
    <w:rsid w:val="008D3F65"/>
    <w:rsid w:val="008D492A"/>
    <w:rsid w:val="008D4B3F"/>
    <w:rsid w:val="008D559D"/>
    <w:rsid w:val="008D7094"/>
    <w:rsid w:val="008D73C3"/>
    <w:rsid w:val="008E02D0"/>
    <w:rsid w:val="008E04AC"/>
    <w:rsid w:val="008E12C7"/>
    <w:rsid w:val="008E15C2"/>
    <w:rsid w:val="008E2649"/>
    <w:rsid w:val="008E2CD3"/>
    <w:rsid w:val="008E31E6"/>
    <w:rsid w:val="008E374B"/>
    <w:rsid w:val="008E40BB"/>
    <w:rsid w:val="008E5359"/>
    <w:rsid w:val="008E5757"/>
    <w:rsid w:val="008E58E0"/>
    <w:rsid w:val="008E64AB"/>
    <w:rsid w:val="008E7603"/>
    <w:rsid w:val="008E78A8"/>
    <w:rsid w:val="008E799B"/>
    <w:rsid w:val="008E7F50"/>
    <w:rsid w:val="008F0F1F"/>
    <w:rsid w:val="008F1120"/>
    <w:rsid w:val="008F11D1"/>
    <w:rsid w:val="008F137E"/>
    <w:rsid w:val="008F1E6A"/>
    <w:rsid w:val="008F2A59"/>
    <w:rsid w:val="008F423E"/>
    <w:rsid w:val="008F4D53"/>
    <w:rsid w:val="008F6676"/>
    <w:rsid w:val="008F74AC"/>
    <w:rsid w:val="008F792D"/>
    <w:rsid w:val="008F7BCC"/>
    <w:rsid w:val="00900561"/>
    <w:rsid w:val="0090065E"/>
    <w:rsid w:val="009011B3"/>
    <w:rsid w:val="00902903"/>
    <w:rsid w:val="00904061"/>
    <w:rsid w:val="00904A1B"/>
    <w:rsid w:val="00904ABD"/>
    <w:rsid w:val="00904F39"/>
    <w:rsid w:val="00905FEB"/>
    <w:rsid w:val="00905FF8"/>
    <w:rsid w:val="009061ED"/>
    <w:rsid w:val="0090715D"/>
    <w:rsid w:val="00907D74"/>
    <w:rsid w:val="00910462"/>
    <w:rsid w:val="00913127"/>
    <w:rsid w:val="00914C43"/>
    <w:rsid w:val="0091524E"/>
    <w:rsid w:val="009152EE"/>
    <w:rsid w:val="009161EB"/>
    <w:rsid w:val="00917A66"/>
    <w:rsid w:val="00920680"/>
    <w:rsid w:val="00920B61"/>
    <w:rsid w:val="00921CD5"/>
    <w:rsid w:val="00921DC9"/>
    <w:rsid w:val="0092214C"/>
    <w:rsid w:val="00922FA3"/>
    <w:rsid w:val="0092316F"/>
    <w:rsid w:val="0092347F"/>
    <w:rsid w:val="00923E33"/>
    <w:rsid w:val="009243C9"/>
    <w:rsid w:val="009252E0"/>
    <w:rsid w:val="00925C03"/>
    <w:rsid w:val="00926068"/>
    <w:rsid w:val="009265B5"/>
    <w:rsid w:val="00927717"/>
    <w:rsid w:val="00927996"/>
    <w:rsid w:val="009302E6"/>
    <w:rsid w:val="00930478"/>
    <w:rsid w:val="0093053B"/>
    <w:rsid w:val="00931805"/>
    <w:rsid w:val="00932198"/>
    <w:rsid w:val="009330BD"/>
    <w:rsid w:val="0093441E"/>
    <w:rsid w:val="009353F1"/>
    <w:rsid w:val="00935A50"/>
    <w:rsid w:val="00937001"/>
    <w:rsid w:val="00937158"/>
    <w:rsid w:val="009376B8"/>
    <w:rsid w:val="009400A1"/>
    <w:rsid w:val="009414D7"/>
    <w:rsid w:val="00941A28"/>
    <w:rsid w:val="009422D4"/>
    <w:rsid w:val="00942F73"/>
    <w:rsid w:val="0094445D"/>
    <w:rsid w:val="00944E97"/>
    <w:rsid w:val="0094564B"/>
    <w:rsid w:val="009463D6"/>
    <w:rsid w:val="00946AFA"/>
    <w:rsid w:val="009512DD"/>
    <w:rsid w:val="0095288F"/>
    <w:rsid w:val="00952F69"/>
    <w:rsid w:val="00953040"/>
    <w:rsid w:val="009531A3"/>
    <w:rsid w:val="009539F8"/>
    <w:rsid w:val="00953B10"/>
    <w:rsid w:val="0095482A"/>
    <w:rsid w:val="00954953"/>
    <w:rsid w:val="00954EC6"/>
    <w:rsid w:val="0095522A"/>
    <w:rsid w:val="00956C87"/>
    <w:rsid w:val="00957E59"/>
    <w:rsid w:val="00960672"/>
    <w:rsid w:val="009606A9"/>
    <w:rsid w:val="0096152D"/>
    <w:rsid w:val="00961E1F"/>
    <w:rsid w:val="00962C09"/>
    <w:rsid w:val="00962FC8"/>
    <w:rsid w:val="00964323"/>
    <w:rsid w:val="00964CCF"/>
    <w:rsid w:val="0096590E"/>
    <w:rsid w:val="00966F76"/>
    <w:rsid w:val="00966F90"/>
    <w:rsid w:val="009674BC"/>
    <w:rsid w:val="00967713"/>
    <w:rsid w:val="0097022D"/>
    <w:rsid w:val="0097099A"/>
    <w:rsid w:val="00970BC9"/>
    <w:rsid w:val="0097192F"/>
    <w:rsid w:val="00971CA6"/>
    <w:rsid w:val="00972A63"/>
    <w:rsid w:val="009733D3"/>
    <w:rsid w:val="00973DEA"/>
    <w:rsid w:val="009744B2"/>
    <w:rsid w:val="009744CA"/>
    <w:rsid w:val="00974677"/>
    <w:rsid w:val="00974B23"/>
    <w:rsid w:val="00974F3C"/>
    <w:rsid w:val="00975926"/>
    <w:rsid w:val="00975A92"/>
    <w:rsid w:val="00975D15"/>
    <w:rsid w:val="009775C9"/>
    <w:rsid w:val="00977863"/>
    <w:rsid w:val="00977AB7"/>
    <w:rsid w:val="009809EA"/>
    <w:rsid w:val="00980D6A"/>
    <w:rsid w:val="00982603"/>
    <w:rsid w:val="00982C7D"/>
    <w:rsid w:val="0098489D"/>
    <w:rsid w:val="00985089"/>
    <w:rsid w:val="00985B7A"/>
    <w:rsid w:val="00987A30"/>
    <w:rsid w:val="0099055D"/>
    <w:rsid w:val="009914AF"/>
    <w:rsid w:val="00992EA6"/>
    <w:rsid w:val="00993ADE"/>
    <w:rsid w:val="00994027"/>
    <w:rsid w:val="009941D2"/>
    <w:rsid w:val="009942F7"/>
    <w:rsid w:val="00995477"/>
    <w:rsid w:val="009954AD"/>
    <w:rsid w:val="00996300"/>
    <w:rsid w:val="009970C1"/>
    <w:rsid w:val="00997FE0"/>
    <w:rsid w:val="009A0077"/>
    <w:rsid w:val="009A02F4"/>
    <w:rsid w:val="009A04F0"/>
    <w:rsid w:val="009A16EE"/>
    <w:rsid w:val="009A1CD5"/>
    <w:rsid w:val="009A20EC"/>
    <w:rsid w:val="009A267B"/>
    <w:rsid w:val="009A2693"/>
    <w:rsid w:val="009A2C3A"/>
    <w:rsid w:val="009A2CA0"/>
    <w:rsid w:val="009A2D7B"/>
    <w:rsid w:val="009A2DBC"/>
    <w:rsid w:val="009A2DBF"/>
    <w:rsid w:val="009A3605"/>
    <w:rsid w:val="009A3F52"/>
    <w:rsid w:val="009A4385"/>
    <w:rsid w:val="009A4B5F"/>
    <w:rsid w:val="009A6020"/>
    <w:rsid w:val="009A63D7"/>
    <w:rsid w:val="009A6511"/>
    <w:rsid w:val="009A6571"/>
    <w:rsid w:val="009A76A2"/>
    <w:rsid w:val="009A7AA9"/>
    <w:rsid w:val="009A7BCB"/>
    <w:rsid w:val="009A7EF2"/>
    <w:rsid w:val="009B048F"/>
    <w:rsid w:val="009B0A15"/>
    <w:rsid w:val="009B0D08"/>
    <w:rsid w:val="009B103F"/>
    <w:rsid w:val="009B105A"/>
    <w:rsid w:val="009B10E8"/>
    <w:rsid w:val="009B1A93"/>
    <w:rsid w:val="009B2279"/>
    <w:rsid w:val="009B235D"/>
    <w:rsid w:val="009B289A"/>
    <w:rsid w:val="009B34A4"/>
    <w:rsid w:val="009B36A7"/>
    <w:rsid w:val="009B465B"/>
    <w:rsid w:val="009B4E34"/>
    <w:rsid w:val="009B5594"/>
    <w:rsid w:val="009B6403"/>
    <w:rsid w:val="009B6C6E"/>
    <w:rsid w:val="009B6ED7"/>
    <w:rsid w:val="009B70F5"/>
    <w:rsid w:val="009B72AF"/>
    <w:rsid w:val="009B779B"/>
    <w:rsid w:val="009C0159"/>
    <w:rsid w:val="009C01D6"/>
    <w:rsid w:val="009C026F"/>
    <w:rsid w:val="009C03E1"/>
    <w:rsid w:val="009C1744"/>
    <w:rsid w:val="009C1FCB"/>
    <w:rsid w:val="009C23CF"/>
    <w:rsid w:val="009C2C12"/>
    <w:rsid w:val="009C4814"/>
    <w:rsid w:val="009C4C46"/>
    <w:rsid w:val="009C4F60"/>
    <w:rsid w:val="009C524B"/>
    <w:rsid w:val="009C5B5B"/>
    <w:rsid w:val="009C5BF7"/>
    <w:rsid w:val="009C61C5"/>
    <w:rsid w:val="009C67EE"/>
    <w:rsid w:val="009C6B57"/>
    <w:rsid w:val="009C6CF5"/>
    <w:rsid w:val="009C79F6"/>
    <w:rsid w:val="009C7FAD"/>
    <w:rsid w:val="009D025E"/>
    <w:rsid w:val="009D0943"/>
    <w:rsid w:val="009D167D"/>
    <w:rsid w:val="009D16E7"/>
    <w:rsid w:val="009D1F15"/>
    <w:rsid w:val="009D2507"/>
    <w:rsid w:val="009D3A13"/>
    <w:rsid w:val="009D3AEB"/>
    <w:rsid w:val="009D48A9"/>
    <w:rsid w:val="009D5099"/>
    <w:rsid w:val="009D5C7B"/>
    <w:rsid w:val="009D66C8"/>
    <w:rsid w:val="009D745B"/>
    <w:rsid w:val="009D7B09"/>
    <w:rsid w:val="009D7C49"/>
    <w:rsid w:val="009D7DF7"/>
    <w:rsid w:val="009D7F6C"/>
    <w:rsid w:val="009E0F9C"/>
    <w:rsid w:val="009E103F"/>
    <w:rsid w:val="009E2274"/>
    <w:rsid w:val="009E2EFB"/>
    <w:rsid w:val="009E358B"/>
    <w:rsid w:val="009E36EA"/>
    <w:rsid w:val="009E41DF"/>
    <w:rsid w:val="009E448A"/>
    <w:rsid w:val="009E4976"/>
    <w:rsid w:val="009E4CC6"/>
    <w:rsid w:val="009E4F37"/>
    <w:rsid w:val="009E577D"/>
    <w:rsid w:val="009E58E9"/>
    <w:rsid w:val="009E5CC9"/>
    <w:rsid w:val="009E5E78"/>
    <w:rsid w:val="009E6C9D"/>
    <w:rsid w:val="009E74D5"/>
    <w:rsid w:val="009F01AB"/>
    <w:rsid w:val="009F097E"/>
    <w:rsid w:val="009F099D"/>
    <w:rsid w:val="009F09FF"/>
    <w:rsid w:val="009F0BC5"/>
    <w:rsid w:val="009F153D"/>
    <w:rsid w:val="009F187C"/>
    <w:rsid w:val="009F2DBD"/>
    <w:rsid w:val="009F322E"/>
    <w:rsid w:val="009F4182"/>
    <w:rsid w:val="009F437C"/>
    <w:rsid w:val="009F46EE"/>
    <w:rsid w:val="009F61AD"/>
    <w:rsid w:val="009F6620"/>
    <w:rsid w:val="009F6ACF"/>
    <w:rsid w:val="009F6C71"/>
    <w:rsid w:val="009F7BA9"/>
    <w:rsid w:val="00A007C7"/>
    <w:rsid w:val="00A019B4"/>
    <w:rsid w:val="00A039D4"/>
    <w:rsid w:val="00A042C7"/>
    <w:rsid w:val="00A04956"/>
    <w:rsid w:val="00A06667"/>
    <w:rsid w:val="00A078F8"/>
    <w:rsid w:val="00A100CF"/>
    <w:rsid w:val="00A10A9E"/>
    <w:rsid w:val="00A11A95"/>
    <w:rsid w:val="00A11B41"/>
    <w:rsid w:val="00A12029"/>
    <w:rsid w:val="00A12AFD"/>
    <w:rsid w:val="00A12B1B"/>
    <w:rsid w:val="00A134F7"/>
    <w:rsid w:val="00A141BF"/>
    <w:rsid w:val="00A15F24"/>
    <w:rsid w:val="00A16DF0"/>
    <w:rsid w:val="00A17081"/>
    <w:rsid w:val="00A2073C"/>
    <w:rsid w:val="00A21326"/>
    <w:rsid w:val="00A22D99"/>
    <w:rsid w:val="00A2352B"/>
    <w:rsid w:val="00A24B60"/>
    <w:rsid w:val="00A24B8F"/>
    <w:rsid w:val="00A24C24"/>
    <w:rsid w:val="00A25915"/>
    <w:rsid w:val="00A27124"/>
    <w:rsid w:val="00A30028"/>
    <w:rsid w:val="00A30262"/>
    <w:rsid w:val="00A30DBD"/>
    <w:rsid w:val="00A31FC1"/>
    <w:rsid w:val="00A321DC"/>
    <w:rsid w:val="00A32F90"/>
    <w:rsid w:val="00A3409F"/>
    <w:rsid w:val="00A34668"/>
    <w:rsid w:val="00A35D6B"/>
    <w:rsid w:val="00A36219"/>
    <w:rsid w:val="00A3694C"/>
    <w:rsid w:val="00A36E10"/>
    <w:rsid w:val="00A37A0B"/>
    <w:rsid w:val="00A40124"/>
    <w:rsid w:val="00A40896"/>
    <w:rsid w:val="00A40E71"/>
    <w:rsid w:val="00A41629"/>
    <w:rsid w:val="00A43690"/>
    <w:rsid w:val="00A437FA"/>
    <w:rsid w:val="00A44CF4"/>
    <w:rsid w:val="00A464BE"/>
    <w:rsid w:val="00A466B7"/>
    <w:rsid w:val="00A4735A"/>
    <w:rsid w:val="00A4758D"/>
    <w:rsid w:val="00A47792"/>
    <w:rsid w:val="00A47A61"/>
    <w:rsid w:val="00A502AF"/>
    <w:rsid w:val="00A50D97"/>
    <w:rsid w:val="00A5124F"/>
    <w:rsid w:val="00A51CD5"/>
    <w:rsid w:val="00A52197"/>
    <w:rsid w:val="00A52A4F"/>
    <w:rsid w:val="00A52C24"/>
    <w:rsid w:val="00A53564"/>
    <w:rsid w:val="00A53C66"/>
    <w:rsid w:val="00A54394"/>
    <w:rsid w:val="00A545FF"/>
    <w:rsid w:val="00A55196"/>
    <w:rsid w:val="00A5545A"/>
    <w:rsid w:val="00A569E8"/>
    <w:rsid w:val="00A57ED5"/>
    <w:rsid w:val="00A615BE"/>
    <w:rsid w:val="00A61A89"/>
    <w:rsid w:val="00A61C7B"/>
    <w:rsid w:val="00A61DE3"/>
    <w:rsid w:val="00A6248D"/>
    <w:rsid w:val="00A6255F"/>
    <w:rsid w:val="00A638C0"/>
    <w:rsid w:val="00A64905"/>
    <w:rsid w:val="00A64921"/>
    <w:rsid w:val="00A650F9"/>
    <w:rsid w:val="00A65A73"/>
    <w:rsid w:val="00A6621A"/>
    <w:rsid w:val="00A70177"/>
    <w:rsid w:val="00A708AC"/>
    <w:rsid w:val="00A71AC9"/>
    <w:rsid w:val="00A7223F"/>
    <w:rsid w:val="00A741E3"/>
    <w:rsid w:val="00A74316"/>
    <w:rsid w:val="00A746F2"/>
    <w:rsid w:val="00A7487C"/>
    <w:rsid w:val="00A749F3"/>
    <w:rsid w:val="00A74CD2"/>
    <w:rsid w:val="00A74E1F"/>
    <w:rsid w:val="00A7529A"/>
    <w:rsid w:val="00A752AF"/>
    <w:rsid w:val="00A75617"/>
    <w:rsid w:val="00A75B34"/>
    <w:rsid w:val="00A76542"/>
    <w:rsid w:val="00A768F3"/>
    <w:rsid w:val="00A77415"/>
    <w:rsid w:val="00A8013C"/>
    <w:rsid w:val="00A8056E"/>
    <w:rsid w:val="00A80DC7"/>
    <w:rsid w:val="00A81BAB"/>
    <w:rsid w:val="00A82D19"/>
    <w:rsid w:val="00A847A6"/>
    <w:rsid w:val="00A84EA3"/>
    <w:rsid w:val="00A8571D"/>
    <w:rsid w:val="00A86245"/>
    <w:rsid w:val="00A865A3"/>
    <w:rsid w:val="00A86762"/>
    <w:rsid w:val="00A87575"/>
    <w:rsid w:val="00A902CD"/>
    <w:rsid w:val="00A90380"/>
    <w:rsid w:val="00A9088E"/>
    <w:rsid w:val="00A90E4E"/>
    <w:rsid w:val="00A911DA"/>
    <w:rsid w:val="00A92AB5"/>
    <w:rsid w:val="00A9311A"/>
    <w:rsid w:val="00A93589"/>
    <w:rsid w:val="00A943DD"/>
    <w:rsid w:val="00A94C1C"/>
    <w:rsid w:val="00A95764"/>
    <w:rsid w:val="00A95C57"/>
    <w:rsid w:val="00A95FF7"/>
    <w:rsid w:val="00A96356"/>
    <w:rsid w:val="00A9696E"/>
    <w:rsid w:val="00A96A7A"/>
    <w:rsid w:val="00A97537"/>
    <w:rsid w:val="00AA09C2"/>
    <w:rsid w:val="00AA1271"/>
    <w:rsid w:val="00AA33E1"/>
    <w:rsid w:val="00AA4DE9"/>
    <w:rsid w:val="00AA4EC5"/>
    <w:rsid w:val="00AA6AFA"/>
    <w:rsid w:val="00AA6FBC"/>
    <w:rsid w:val="00AA7035"/>
    <w:rsid w:val="00AA7362"/>
    <w:rsid w:val="00AA76FC"/>
    <w:rsid w:val="00AA7924"/>
    <w:rsid w:val="00AB0D81"/>
    <w:rsid w:val="00AB1682"/>
    <w:rsid w:val="00AB1984"/>
    <w:rsid w:val="00AB1DF1"/>
    <w:rsid w:val="00AB4159"/>
    <w:rsid w:val="00AB42DF"/>
    <w:rsid w:val="00AB545F"/>
    <w:rsid w:val="00AB56E2"/>
    <w:rsid w:val="00AB6851"/>
    <w:rsid w:val="00AB6885"/>
    <w:rsid w:val="00AC1B39"/>
    <w:rsid w:val="00AC3923"/>
    <w:rsid w:val="00AC44DD"/>
    <w:rsid w:val="00AC504A"/>
    <w:rsid w:val="00AC5CBF"/>
    <w:rsid w:val="00AC5FE2"/>
    <w:rsid w:val="00AC688F"/>
    <w:rsid w:val="00AC6ECF"/>
    <w:rsid w:val="00AC7BCC"/>
    <w:rsid w:val="00AD0282"/>
    <w:rsid w:val="00AD086B"/>
    <w:rsid w:val="00AD120B"/>
    <w:rsid w:val="00AD1879"/>
    <w:rsid w:val="00AD1D47"/>
    <w:rsid w:val="00AD23C4"/>
    <w:rsid w:val="00AD258C"/>
    <w:rsid w:val="00AD43CE"/>
    <w:rsid w:val="00AD4461"/>
    <w:rsid w:val="00AD455B"/>
    <w:rsid w:val="00AD478B"/>
    <w:rsid w:val="00AD49D5"/>
    <w:rsid w:val="00AD4BEA"/>
    <w:rsid w:val="00AD60B8"/>
    <w:rsid w:val="00AD637B"/>
    <w:rsid w:val="00AD6FDD"/>
    <w:rsid w:val="00AD75EB"/>
    <w:rsid w:val="00AD7639"/>
    <w:rsid w:val="00AD776B"/>
    <w:rsid w:val="00AE0491"/>
    <w:rsid w:val="00AE053A"/>
    <w:rsid w:val="00AE0802"/>
    <w:rsid w:val="00AE0B64"/>
    <w:rsid w:val="00AE1331"/>
    <w:rsid w:val="00AE1414"/>
    <w:rsid w:val="00AE1E2D"/>
    <w:rsid w:val="00AE28D1"/>
    <w:rsid w:val="00AE2BC9"/>
    <w:rsid w:val="00AE3956"/>
    <w:rsid w:val="00AE4758"/>
    <w:rsid w:val="00AE4C6E"/>
    <w:rsid w:val="00AE5257"/>
    <w:rsid w:val="00AE5349"/>
    <w:rsid w:val="00AE5401"/>
    <w:rsid w:val="00AE5BB4"/>
    <w:rsid w:val="00AE6733"/>
    <w:rsid w:val="00AE71D9"/>
    <w:rsid w:val="00AF1424"/>
    <w:rsid w:val="00AF1CDA"/>
    <w:rsid w:val="00AF1CF5"/>
    <w:rsid w:val="00AF2BA1"/>
    <w:rsid w:val="00AF3682"/>
    <w:rsid w:val="00AF39A2"/>
    <w:rsid w:val="00AF3C3C"/>
    <w:rsid w:val="00AF40DA"/>
    <w:rsid w:val="00AF5189"/>
    <w:rsid w:val="00AF6467"/>
    <w:rsid w:val="00AF7077"/>
    <w:rsid w:val="00B0015C"/>
    <w:rsid w:val="00B009F5"/>
    <w:rsid w:val="00B00BB1"/>
    <w:rsid w:val="00B020F0"/>
    <w:rsid w:val="00B0286F"/>
    <w:rsid w:val="00B0410E"/>
    <w:rsid w:val="00B04AD1"/>
    <w:rsid w:val="00B052BC"/>
    <w:rsid w:val="00B05A6E"/>
    <w:rsid w:val="00B05B6B"/>
    <w:rsid w:val="00B06973"/>
    <w:rsid w:val="00B10554"/>
    <w:rsid w:val="00B10DA1"/>
    <w:rsid w:val="00B11340"/>
    <w:rsid w:val="00B11D39"/>
    <w:rsid w:val="00B12526"/>
    <w:rsid w:val="00B13A48"/>
    <w:rsid w:val="00B13ABF"/>
    <w:rsid w:val="00B15801"/>
    <w:rsid w:val="00B163E2"/>
    <w:rsid w:val="00B17089"/>
    <w:rsid w:val="00B20B72"/>
    <w:rsid w:val="00B2186F"/>
    <w:rsid w:val="00B21BE3"/>
    <w:rsid w:val="00B22352"/>
    <w:rsid w:val="00B228BF"/>
    <w:rsid w:val="00B229DE"/>
    <w:rsid w:val="00B22C7D"/>
    <w:rsid w:val="00B23929"/>
    <w:rsid w:val="00B23E8C"/>
    <w:rsid w:val="00B24775"/>
    <w:rsid w:val="00B24C6A"/>
    <w:rsid w:val="00B24D0E"/>
    <w:rsid w:val="00B25483"/>
    <w:rsid w:val="00B26128"/>
    <w:rsid w:val="00B30859"/>
    <w:rsid w:val="00B30C43"/>
    <w:rsid w:val="00B317FB"/>
    <w:rsid w:val="00B321B2"/>
    <w:rsid w:val="00B32438"/>
    <w:rsid w:val="00B32B8F"/>
    <w:rsid w:val="00B33156"/>
    <w:rsid w:val="00B332F1"/>
    <w:rsid w:val="00B33629"/>
    <w:rsid w:val="00B33A73"/>
    <w:rsid w:val="00B33E61"/>
    <w:rsid w:val="00B34724"/>
    <w:rsid w:val="00B35412"/>
    <w:rsid w:val="00B35440"/>
    <w:rsid w:val="00B35E84"/>
    <w:rsid w:val="00B3613E"/>
    <w:rsid w:val="00B40347"/>
    <w:rsid w:val="00B405BC"/>
    <w:rsid w:val="00B4078D"/>
    <w:rsid w:val="00B41437"/>
    <w:rsid w:val="00B41533"/>
    <w:rsid w:val="00B42A04"/>
    <w:rsid w:val="00B4312C"/>
    <w:rsid w:val="00B43271"/>
    <w:rsid w:val="00B435B4"/>
    <w:rsid w:val="00B435ED"/>
    <w:rsid w:val="00B4360A"/>
    <w:rsid w:val="00B43A08"/>
    <w:rsid w:val="00B43E16"/>
    <w:rsid w:val="00B4404C"/>
    <w:rsid w:val="00B440A9"/>
    <w:rsid w:val="00B45A50"/>
    <w:rsid w:val="00B46AD2"/>
    <w:rsid w:val="00B46DFC"/>
    <w:rsid w:val="00B50377"/>
    <w:rsid w:val="00B50904"/>
    <w:rsid w:val="00B50DF5"/>
    <w:rsid w:val="00B50E0D"/>
    <w:rsid w:val="00B52FB9"/>
    <w:rsid w:val="00B53470"/>
    <w:rsid w:val="00B5414D"/>
    <w:rsid w:val="00B548A9"/>
    <w:rsid w:val="00B54A16"/>
    <w:rsid w:val="00B55C08"/>
    <w:rsid w:val="00B56F0A"/>
    <w:rsid w:val="00B577AE"/>
    <w:rsid w:val="00B60DB1"/>
    <w:rsid w:val="00B61398"/>
    <w:rsid w:val="00B61408"/>
    <w:rsid w:val="00B6218D"/>
    <w:rsid w:val="00B622D9"/>
    <w:rsid w:val="00B62497"/>
    <w:rsid w:val="00B62AD5"/>
    <w:rsid w:val="00B634A7"/>
    <w:rsid w:val="00B64CBC"/>
    <w:rsid w:val="00B6506F"/>
    <w:rsid w:val="00B650E3"/>
    <w:rsid w:val="00B656BD"/>
    <w:rsid w:val="00B6570E"/>
    <w:rsid w:val="00B65C63"/>
    <w:rsid w:val="00B66829"/>
    <w:rsid w:val="00B66ED1"/>
    <w:rsid w:val="00B702C4"/>
    <w:rsid w:val="00B710F1"/>
    <w:rsid w:val="00B71C79"/>
    <w:rsid w:val="00B71E48"/>
    <w:rsid w:val="00B71EE8"/>
    <w:rsid w:val="00B73466"/>
    <w:rsid w:val="00B7346B"/>
    <w:rsid w:val="00B73645"/>
    <w:rsid w:val="00B73894"/>
    <w:rsid w:val="00B74749"/>
    <w:rsid w:val="00B75267"/>
    <w:rsid w:val="00B75640"/>
    <w:rsid w:val="00B76652"/>
    <w:rsid w:val="00B77861"/>
    <w:rsid w:val="00B77E35"/>
    <w:rsid w:val="00B81674"/>
    <w:rsid w:val="00B8267A"/>
    <w:rsid w:val="00B827F7"/>
    <w:rsid w:val="00B83628"/>
    <w:rsid w:val="00B83824"/>
    <w:rsid w:val="00B8393C"/>
    <w:rsid w:val="00B83B02"/>
    <w:rsid w:val="00B83D4A"/>
    <w:rsid w:val="00B8454C"/>
    <w:rsid w:val="00B8484B"/>
    <w:rsid w:val="00B84BA6"/>
    <w:rsid w:val="00B84C2F"/>
    <w:rsid w:val="00B85B5F"/>
    <w:rsid w:val="00B87955"/>
    <w:rsid w:val="00B91418"/>
    <w:rsid w:val="00B915D7"/>
    <w:rsid w:val="00B9167E"/>
    <w:rsid w:val="00B93440"/>
    <w:rsid w:val="00B9490D"/>
    <w:rsid w:val="00B962B7"/>
    <w:rsid w:val="00B9699E"/>
    <w:rsid w:val="00B97421"/>
    <w:rsid w:val="00B97654"/>
    <w:rsid w:val="00B97747"/>
    <w:rsid w:val="00B97996"/>
    <w:rsid w:val="00B97E0D"/>
    <w:rsid w:val="00BA04BE"/>
    <w:rsid w:val="00BA0CAB"/>
    <w:rsid w:val="00BA2203"/>
    <w:rsid w:val="00BA22FE"/>
    <w:rsid w:val="00BA2326"/>
    <w:rsid w:val="00BA38AA"/>
    <w:rsid w:val="00BA3CB7"/>
    <w:rsid w:val="00BA4537"/>
    <w:rsid w:val="00BA4659"/>
    <w:rsid w:val="00BA5E6C"/>
    <w:rsid w:val="00BB005B"/>
    <w:rsid w:val="00BB0DEB"/>
    <w:rsid w:val="00BB11FC"/>
    <w:rsid w:val="00BB1270"/>
    <w:rsid w:val="00BB1869"/>
    <w:rsid w:val="00BB295F"/>
    <w:rsid w:val="00BB2BF9"/>
    <w:rsid w:val="00BB3969"/>
    <w:rsid w:val="00BB3E36"/>
    <w:rsid w:val="00BB4391"/>
    <w:rsid w:val="00BB488C"/>
    <w:rsid w:val="00BB4CFB"/>
    <w:rsid w:val="00BB610A"/>
    <w:rsid w:val="00BB650F"/>
    <w:rsid w:val="00BB69A7"/>
    <w:rsid w:val="00BC00CB"/>
    <w:rsid w:val="00BC02EB"/>
    <w:rsid w:val="00BC1ECB"/>
    <w:rsid w:val="00BC3290"/>
    <w:rsid w:val="00BC36F2"/>
    <w:rsid w:val="00BC3BFE"/>
    <w:rsid w:val="00BC424D"/>
    <w:rsid w:val="00BC43EA"/>
    <w:rsid w:val="00BC4808"/>
    <w:rsid w:val="00BC49AF"/>
    <w:rsid w:val="00BC4D87"/>
    <w:rsid w:val="00BC4DC9"/>
    <w:rsid w:val="00BC5035"/>
    <w:rsid w:val="00BC57C2"/>
    <w:rsid w:val="00BC7A22"/>
    <w:rsid w:val="00BD0874"/>
    <w:rsid w:val="00BD0B06"/>
    <w:rsid w:val="00BD1490"/>
    <w:rsid w:val="00BD18EB"/>
    <w:rsid w:val="00BD25B3"/>
    <w:rsid w:val="00BD2822"/>
    <w:rsid w:val="00BD2AB0"/>
    <w:rsid w:val="00BD36B7"/>
    <w:rsid w:val="00BD3AB1"/>
    <w:rsid w:val="00BD3C26"/>
    <w:rsid w:val="00BD3D98"/>
    <w:rsid w:val="00BD4620"/>
    <w:rsid w:val="00BD4D69"/>
    <w:rsid w:val="00BD692D"/>
    <w:rsid w:val="00BD7978"/>
    <w:rsid w:val="00BE01DC"/>
    <w:rsid w:val="00BE1556"/>
    <w:rsid w:val="00BE1A12"/>
    <w:rsid w:val="00BE22FD"/>
    <w:rsid w:val="00BE4570"/>
    <w:rsid w:val="00BE5508"/>
    <w:rsid w:val="00BE5798"/>
    <w:rsid w:val="00BE57AD"/>
    <w:rsid w:val="00BE5D0F"/>
    <w:rsid w:val="00BE6408"/>
    <w:rsid w:val="00BE65B3"/>
    <w:rsid w:val="00BE6A11"/>
    <w:rsid w:val="00BE6F12"/>
    <w:rsid w:val="00BF00E2"/>
    <w:rsid w:val="00BF06CC"/>
    <w:rsid w:val="00BF0E5E"/>
    <w:rsid w:val="00BF1418"/>
    <w:rsid w:val="00BF177E"/>
    <w:rsid w:val="00BF19B3"/>
    <w:rsid w:val="00BF1CC9"/>
    <w:rsid w:val="00BF1E8A"/>
    <w:rsid w:val="00BF2969"/>
    <w:rsid w:val="00BF3238"/>
    <w:rsid w:val="00BF39D3"/>
    <w:rsid w:val="00BF4836"/>
    <w:rsid w:val="00BF4EAF"/>
    <w:rsid w:val="00BF5010"/>
    <w:rsid w:val="00BF5B8F"/>
    <w:rsid w:val="00BF70AE"/>
    <w:rsid w:val="00BF7C0B"/>
    <w:rsid w:val="00C01288"/>
    <w:rsid w:val="00C01542"/>
    <w:rsid w:val="00C016BD"/>
    <w:rsid w:val="00C02569"/>
    <w:rsid w:val="00C02729"/>
    <w:rsid w:val="00C0293D"/>
    <w:rsid w:val="00C02A1A"/>
    <w:rsid w:val="00C034A8"/>
    <w:rsid w:val="00C03767"/>
    <w:rsid w:val="00C04905"/>
    <w:rsid w:val="00C04A23"/>
    <w:rsid w:val="00C05028"/>
    <w:rsid w:val="00C056D2"/>
    <w:rsid w:val="00C057EF"/>
    <w:rsid w:val="00C05ACF"/>
    <w:rsid w:val="00C10693"/>
    <w:rsid w:val="00C11846"/>
    <w:rsid w:val="00C12AFC"/>
    <w:rsid w:val="00C136B3"/>
    <w:rsid w:val="00C13716"/>
    <w:rsid w:val="00C13953"/>
    <w:rsid w:val="00C13969"/>
    <w:rsid w:val="00C13BBF"/>
    <w:rsid w:val="00C13E41"/>
    <w:rsid w:val="00C13ED7"/>
    <w:rsid w:val="00C14221"/>
    <w:rsid w:val="00C14230"/>
    <w:rsid w:val="00C14886"/>
    <w:rsid w:val="00C17068"/>
    <w:rsid w:val="00C2064A"/>
    <w:rsid w:val="00C209CD"/>
    <w:rsid w:val="00C2106D"/>
    <w:rsid w:val="00C210D8"/>
    <w:rsid w:val="00C21E2F"/>
    <w:rsid w:val="00C23850"/>
    <w:rsid w:val="00C23974"/>
    <w:rsid w:val="00C24DC6"/>
    <w:rsid w:val="00C257A3"/>
    <w:rsid w:val="00C25C06"/>
    <w:rsid w:val="00C2606B"/>
    <w:rsid w:val="00C26961"/>
    <w:rsid w:val="00C26AC0"/>
    <w:rsid w:val="00C26F39"/>
    <w:rsid w:val="00C27327"/>
    <w:rsid w:val="00C278F8"/>
    <w:rsid w:val="00C300AA"/>
    <w:rsid w:val="00C30134"/>
    <w:rsid w:val="00C30C00"/>
    <w:rsid w:val="00C30F88"/>
    <w:rsid w:val="00C31800"/>
    <w:rsid w:val="00C31C80"/>
    <w:rsid w:val="00C3344F"/>
    <w:rsid w:val="00C335B3"/>
    <w:rsid w:val="00C33B2D"/>
    <w:rsid w:val="00C349F7"/>
    <w:rsid w:val="00C357EB"/>
    <w:rsid w:val="00C37306"/>
    <w:rsid w:val="00C37561"/>
    <w:rsid w:val="00C37985"/>
    <w:rsid w:val="00C403ED"/>
    <w:rsid w:val="00C42BC9"/>
    <w:rsid w:val="00C44A22"/>
    <w:rsid w:val="00C44D27"/>
    <w:rsid w:val="00C44FC4"/>
    <w:rsid w:val="00C46051"/>
    <w:rsid w:val="00C469B4"/>
    <w:rsid w:val="00C46A82"/>
    <w:rsid w:val="00C46E38"/>
    <w:rsid w:val="00C46F1D"/>
    <w:rsid w:val="00C47C24"/>
    <w:rsid w:val="00C509D8"/>
    <w:rsid w:val="00C524A6"/>
    <w:rsid w:val="00C52A7B"/>
    <w:rsid w:val="00C52C27"/>
    <w:rsid w:val="00C53E73"/>
    <w:rsid w:val="00C54893"/>
    <w:rsid w:val="00C55350"/>
    <w:rsid w:val="00C558A5"/>
    <w:rsid w:val="00C567BD"/>
    <w:rsid w:val="00C56ACB"/>
    <w:rsid w:val="00C56C13"/>
    <w:rsid w:val="00C57050"/>
    <w:rsid w:val="00C60297"/>
    <w:rsid w:val="00C61778"/>
    <w:rsid w:val="00C6303E"/>
    <w:rsid w:val="00C638A3"/>
    <w:rsid w:val="00C639C9"/>
    <w:rsid w:val="00C650E6"/>
    <w:rsid w:val="00C65232"/>
    <w:rsid w:val="00C655DA"/>
    <w:rsid w:val="00C66393"/>
    <w:rsid w:val="00C66946"/>
    <w:rsid w:val="00C66AF2"/>
    <w:rsid w:val="00C66D9E"/>
    <w:rsid w:val="00C67A92"/>
    <w:rsid w:val="00C70A8D"/>
    <w:rsid w:val="00C70EC3"/>
    <w:rsid w:val="00C70FDD"/>
    <w:rsid w:val="00C71104"/>
    <w:rsid w:val="00C717EA"/>
    <w:rsid w:val="00C71D2C"/>
    <w:rsid w:val="00C7207E"/>
    <w:rsid w:val="00C722AF"/>
    <w:rsid w:val="00C72B75"/>
    <w:rsid w:val="00C72CC5"/>
    <w:rsid w:val="00C74964"/>
    <w:rsid w:val="00C74AB6"/>
    <w:rsid w:val="00C74C00"/>
    <w:rsid w:val="00C753AE"/>
    <w:rsid w:val="00C75B46"/>
    <w:rsid w:val="00C75E2A"/>
    <w:rsid w:val="00C76271"/>
    <w:rsid w:val="00C778AE"/>
    <w:rsid w:val="00C80EE1"/>
    <w:rsid w:val="00C80EFA"/>
    <w:rsid w:val="00C82062"/>
    <w:rsid w:val="00C82957"/>
    <w:rsid w:val="00C83200"/>
    <w:rsid w:val="00C8346D"/>
    <w:rsid w:val="00C8416B"/>
    <w:rsid w:val="00C841CE"/>
    <w:rsid w:val="00C84297"/>
    <w:rsid w:val="00C84432"/>
    <w:rsid w:val="00C84510"/>
    <w:rsid w:val="00C86138"/>
    <w:rsid w:val="00C864D9"/>
    <w:rsid w:val="00C908D6"/>
    <w:rsid w:val="00C90D21"/>
    <w:rsid w:val="00C91320"/>
    <w:rsid w:val="00C9223A"/>
    <w:rsid w:val="00C92567"/>
    <w:rsid w:val="00C92858"/>
    <w:rsid w:val="00C92AE8"/>
    <w:rsid w:val="00C92FE4"/>
    <w:rsid w:val="00C93329"/>
    <w:rsid w:val="00C9433D"/>
    <w:rsid w:val="00C9483F"/>
    <w:rsid w:val="00C94F4D"/>
    <w:rsid w:val="00C96208"/>
    <w:rsid w:val="00C9654D"/>
    <w:rsid w:val="00C96C46"/>
    <w:rsid w:val="00C96CD9"/>
    <w:rsid w:val="00C96CDF"/>
    <w:rsid w:val="00C97945"/>
    <w:rsid w:val="00C97EA9"/>
    <w:rsid w:val="00CA0752"/>
    <w:rsid w:val="00CA1265"/>
    <w:rsid w:val="00CA1F75"/>
    <w:rsid w:val="00CA28F3"/>
    <w:rsid w:val="00CA3265"/>
    <w:rsid w:val="00CA36BF"/>
    <w:rsid w:val="00CA3F58"/>
    <w:rsid w:val="00CA4527"/>
    <w:rsid w:val="00CA5897"/>
    <w:rsid w:val="00CA61A5"/>
    <w:rsid w:val="00CA6AEB"/>
    <w:rsid w:val="00CA7CDD"/>
    <w:rsid w:val="00CB0AB1"/>
    <w:rsid w:val="00CB0D30"/>
    <w:rsid w:val="00CB19C3"/>
    <w:rsid w:val="00CB1A78"/>
    <w:rsid w:val="00CB1BD2"/>
    <w:rsid w:val="00CB1CFE"/>
    <w:rsid w:val="00CB25A0"/>
    <w:rsid w:val="00CB2B43"/>
    <w:rsid w:val="00CB2B82"/>
    <w:rsid w:val="00CB2C1B"/>
    <w:rsid w:val="00CB4996"/>
    <w:rsid w:val="00CB566B"/>
    <w:rsid w:val="00CB6E16"/>
    <w:rsid w:val="00CB7283"/>
    <w:rsid w:val="00CB7439"/>
    <w:rsid w:val="00CC0294"/>
    <w:rsid w:val="00CC0543"/>
    <w:rsid w:val="00CC0944"/>
    <w:rsid w:val="00CC0D3E"/>
    <w:rsid w:val="00CC0E3E"/>
    <w:rsid w:val="00CC2B48"/>
    <w:rsid w:val="00CC2E5E"/>
    <w:rsid w:val="00CC3018"/>
    <w:rsid w:val="00CC37E3"/>
    <w:rsid w:val="00CC3970"/>
    <w:rsid w:val="00CC4568"/>
    <w:rsid w:val="00CC4707"/>
    <w:rsid w:val="00CC4D54"/>
    <w:rsid w:val="00CC52C2"/>
    <w:rsid w:val="00CC5F11"/>
    <w:rsid w:val="00CC5F94"/>
    <w:rsid w:val="00CC632A"/>
    <w:rsid w:val="00CC638E"/>
    <w:rsid w:val="00CC7F51"/>
    <w:rsid w:val="00CD108F"/>
    <w:rsid w:val="00CD1640"/>
    <w:rsid w:val="00CD2551"/>
    <w:rsid w:val="00CD2872"/>
    <w:rsid w:val="00CD28E5"/>
    <w:rsid w:val="00CD3E29"/>
    <w:rsid w:val="00CD43F3"/>
    <w:rsid w:val="00CD65F4"/>
    <w:rsid w:val="00CD6AB4"/>
    <w:rsid w:val="00CD6EAF"/>
    <w:rsid w:val="00CD74B0"/>
    <w:rsid w:val="00CD7C8F"/>
    <w:rsid w:val="00CE026F"/>
    <w:rsid w:val="00CE02B2"/>
    <w:rsid w:val="00CE1033"/>
    <w:rsid w:val="00CE1944"/>
    <w:rsid w:val="00CE1F94"/>
    <w:rsid w:val="00CE24E6"/>
    <w:rsid w:val="00CE2500"/>
    <w:rsid w:val="00CE2E89"/>
    <w:rsid w:val="00CE3C99"/>
    <w:rsid w:val="00CE3D4D"/>
    <w:rsid w:val="00CE4706"/>
    <w:rsid w:val="00CE49C4"/>
    <w:rsid w:val="00CE5B4C"/>
    <w:rsid w:val="00CE5D97"/>
    <w:rsid w:val="00CE5DAB"/>
    <w:rsid w:val="00CE5E29"/>
    <w:rsid w:val="00CE663E"/>
    <w:rsid w:val="00CE6CEE"/>
    <w:rsid w:val="00CE6F4E"/>
    <w:rsid w:val="00CE70DC"/>
    <w:rsid w:val="00CE7D75"/>
    <w:rsid w:val="00CF00A7"/>
    <w:rsid w:val="00CF0254"/>
    <w:rsid w:val="00CF081F"/>
    <w:rsid w:val="00CF0C9B"/>
    <w:rsid w:val="00CF1A00"/>
    <w:rsid w:val="00CF1C0F"/>
    <w:rsid w:val="00CF1F61"/>
    <w:rsid w:val="00CF2F8F"/>
    <w:rsid w:val="00CF2FA7"/>
    <w:rsid w:val="00CF3172"/>
    <w:rsid w:val="00CF4E41"/>
    <w:rsid w:val="00CF58C8"/>
    <w:rsid w:val="00CF5A07"/>
    <w:rsid w:val="00CF6CBA"/>
    <w:rsid w:val="00CF6DDD"/>
    <w:rsid w:val="00CF6E07"/>
    <w:rsid w:val="00CF75AF"/>
    <w:rsid w:val="00CF769C"/>
    <w:rsid w:val="00CF7EB5"/>
    <w:rsid w:val="00D009DC"/>
    <w:rsid w:val="00D00AE5"/>
    <w:rsid w:val="00D00F38"/>
    <w:rsid w:val="00D011BB"/>
    <w:rsid w:val="00D02115"/>
    <w:rsid w:val="00D02478"/>
    <w:rsid w:val="00D030C7"/>
    <w:rsid w:val="00D03567"/>
    <w:rsid w:val="00D037F7"/>
    <w:rsid w:val="00D03C6B"/>
    <w:rsid w:val="00D05489"/>
    <w:rsid w:val="00D055F9"/>
    <w:rsid w:val="00D056C3"/>
    <w:rsid w:val="00D06109"/>
    <w:rsid w:val="00D07A11"/>
    <w:rsid w:val="00D07C63"/>
    <w:rsid w:val="00D11600"/>
    <w:rsid w:val="00D11807"/>
    <w:rsid w:val="00D130D4"/>
    <w:rsid w:val="00D1464A"/>
    <w:rsid w:val="00D14FCF"/>
    <w:rsid w:val="00D151D1"/>
    <w:rsid w:val="00D15610"/>
    <w:rsid w:val="00D15C6A"/>
    <w:rsid w:val="00D15FE2"/>
    <w:rsid w:val="00D173DB"/>
    <w:rsid w:val="00D17483"/>
    <w:rsid w:val="00D1766A"/>
    <w:rsid w:val="00D20649"/>
    <w:rsid w:val="00D21AED"/>
    <w:rsid w:val="00D22DE7"/>
    <w:rsid w:val="00D23B7F"/>
    <w:rsid w:val="00D23C9B"/>
    <w:rsid w:val="00D2403E"/>
    <w:rsid w:val="00D24780"/>
    <w:rsid w:val="00D2520A"/>
    <w:rsid w:val="00D2555B"/>
    <w:rsid w:val="00D2667D"/>
    <w:rsid w:val="00D27096"/>
    <w:rsid w:val="00D302E3"/>
    <w:rsid w:val="00D3046E"/>
    <w:rsid w:val="00D3092B"/>
    <w:rsid w:val="00D323EB"/>
    <w:rsid w:val="00D34033"/>
    <w:rsid w:val="00D343B0"/>
    <w:rsid w:val="00D352EC"/>
    <w:rsid w:val="00D35818"/>
    <w:rsid w:val="00D37247"/>
    <w:rsid w:val="00D40432"/>
    <w:rsid w:val="00D4069D"/>
    <w:rsid w:val="00D4077A"/>
    <w:rsid w:val="00D41112"/>
    <w:rsid w:val="00D4138C"/>
    <w:rsid w:val="00D41CA6"/>
    <w:rsid w:val="00D42013"/>
    <w:rsid w:val="00D42AFC"/>
    <w:rsid w:val="00D43307"/>
    <w:rsid w:val="00D45A32"/>
    <w:rsid w:val="00D462B9"/>
    <w:rsid w:val="00D46479"/>
    <w:rsid w:val="00D472AF"/>
    <w:rsid w:val="00D47745"/>
    <w:rsid w:val="00D47EBF"/>
    <w:rsid w:val="00D5010A"/>
    <w:rsid w:val="00D522CD"/>
    <w:rsid w:val="00D53039"/>
    <w:rsid w:val="00D53650"/>
    <w:rsid w:val="00D5380B"/>
    <w:rsid w:val="00D5394F"/>
    <w:rsid w:val="00D53D79"/>
    <w:rsid w:val="00D53E07"/>
    <w:rsid w:val="00D53F70"/>
    <w:rsid w:val="00D54330"/>
    <w:rsid w:val="00D559FC"/>
    <w:rsid w:val="00D56810"/>
    <w:rsid w:val="00D6020B"/>
    <w:rsid w:val="00D60F0B"/>
    <w:rsid w:val="00D6194A"/>
    <w:rsid w:val="00D6238F"/>
    <w:rsid w:val="00D62738"/>
    <w:rsid w:val="00D62ED1"/>
    <w:rsid w:val="00D6421A"/>
    <w:rsid w:val="00D64EBE"/>
    <w:rsid w:val="00D654CB"/>
    <w:rsid w:val="00D655DA"/>
    <w:rsid w:val="00D65E57"/>
    <w:rsid w:val="00D65EB1"/>
    <w:rsid w:val="00D66304"/>
    <w:rsid w:val="00D66A9E"/>
    <w:rsid w:val="00D66B16"/>
    <w:rsid w:val="00D66F97"/>
    <w:rsid w:val="00D6702F"/>
    <w:rsid w:val="00D67A92"/>
    <w:rsid w:val="00D700CD"/>
    <w:rsid w:val="00D702C3"/>
    <w:rsid w:val="00D7033A"/>
    <w:rsid w:val="00D7060B"/>
    <w:rsid w:val="00D70A3A"/>
    <w:rsid w:val="00D722AF"/>
    <w:rsid w:val="00D72D1D"/>
    <w:rsid w:val="00D72EFF"/>
    <w:rsid w:val="00D73466"/>
    <w:rsid w:val="00D7404C"/>
    <w:rsid w:val="00D745C8"/>
    <w:rsid w:val="00D74C9D"/>
    <w:rsid w:val="00D75470"/>
    <w:rsid w:val="00D76F9E"/>
    <w:rsid w:val="00D77580"/>
    <w:rsid w:val="00D8081B"/>
    <w:rsid w:val="00D80E86"/>
    <w:rsid w:val="00D811E6"/>
    <w:rsid w:val="00D813A6"/>
    <w:rsid w:val="00D818B4"/>
    <w:rsid w:val="00D81D26"/>
    <w:rsid w:val="00D82BB4"/>
    <w:rsid w:val="00D82FE7"/>
    <w:rsid w:val="00D840CD"/>
    <w:rsid w:val="00D84EC5"/>
    <w:rsid w:val="00D86FF0"/>
    <w:rsid w:val="00D871A6"/>
    <w:rsid w:val="00D87D7B"/>
    <w:rsid w:val="00D9173F"/>
    <w:rsid w:val="00D91887"/>
    <w:rsid w:val="00D92D7D"/>
    <w:rsid w:val="00D93EAD"/>
    <w:rsid w:val="00D94A65"/>
    <w:rsid w:val="00D94CC3"/>
    <w:rsid w:val="00D964CC"/>
    <w:rsid w:val="00D96C05"/>
    <w:rsid w:val="00D96C8B"/>
    <w:rsid w:val="00D975A6"/>
    <w:rsid w:val="00D978D6"/>
    <w:rsid w:val="00D97E81"/>
    <w:rsid w:val="00DA0497"/>
    <w:rsid w:val="00DA0BC8"/>
    <w:rsid w:val="00DA0C35"/>
    <w:rsid w:val="00DA10C7"/>
    <w:rsid w:val="00DA1217"/>
    <w:rsid w:val="00DA12DD"/>
    <w:rsid w:val="00DA16D1"/>
    <w:rsid w:val="00DA29E8"/>
    <w:rsid w:val="00DA32EC"/>
    <w:rsid w:val="00DA4432"/>
    <w:rsid w:val="00DA447B"/>
    <w:rsid w:val="00DA4955"/>
    <w:rsid w:val="00DA50BE"/>
    <w:rsid w:val="00DA5939"/>
    <w:rsid w:val="00DA5A2C"/>
    <w:rsid w:val="00DA5DBA"/>
    <w:rsid w:val="00DA5E13"/>
    <w:rsid w:val="00DA5EAA"/>
    <w:rsid w:val="00DA6434"/>
    <w:rsid w:val="00DA67A1"/>
    <w:rsid w:val="00DA74B9"/>
    <w:rsid w:val="00DA75A9"/>
    <w:rsid w:val="00DA7B8B"/>
    <w:rsid w:val="00DA7BF0"/>
    <w:rsid w:val="00DB01FE"/>
    <w:rsid w:val="00DB0D14"/>
    <w:rsid w:val="00DB1E5F"/>
    <w:rsid w:val="00DB355B"/>
    <w:rsid w:val="00DB38E0"/>
    <w:rsid w:val="00DB3BFF"/>
    <w:rsid w:val="00DB5469"/>
    <w:rsid w:val="00DB5791"/>
    <w:rsid w:val="00DB5872"/>
    <w:rsid w:val="00DB58E8"/>
    <w:rsid w:val="00DB5E82"/>
    <w:rsid w:val="00DB6444"/>
    <w:rsid w:val="00DB6D7B"/>
    <w:rsid w:val="00DC01DB"/>
    <w:rsid w:val="00DC0AB1"/>
    <w:rsid w:val="00DC103A"/>
    <w:rsid w:val="00DC1490"/>
    <w:rsid w:val="00DC1687"/>
    <w:rsid w:val="00DC363E"/>
    <w:rsid w:val="00DC50D8"/>
    <w:rsid w:val="00DC5F75"/>
    <w:rsid w:val="00DC60E0"/>
    <w:rsid w:val="00DC66DE"/>
    <w:rsid w:val="00DC6758"/>
    <w:rsid w:val="00DC6C81"/>
    <w:rsid w:val="00DC6EBE"/>
    <w:rsid w:val="00DD0486"/>
    <w:rsid w:val="00DD0642"/>
    <w:rsid w:val="00DD0BBE"/>
    <w:rsid w:val="00DD105C"/>
    <w:rsid w:val="00DD15F5"/>
    <w:rsid w:val="00DD261B"/>
    <w:rsid w:val="00DD554F"/>
    <w:rsid w:val="00DD595F"/>
    <w:rsid w:val="00DD5E85"/>
    <w:rsid w:val="00DD7267"/>
    <w:rsid w:val="00DD7B67"/>
    <w:rsid w:val="00DD7EB3"/>
    <w:rsid w:val="00DE0574"/>
    <w:rsid w:val="00DE094B"/>
    <w:rsid w:val="00DE1807"/>
    <w:rsid w:val="00DE190A"/>
    <w:rsid w:val="00DE1C4C"/>
    <w:rsid w:val="00DE3667"/>
    <w:rsid w:val="00DE449C"/>
    <w:rsid w:val="00DE4AEC"/>
    <w:rsid w:val="00DE4B35"/>
    <w:rsid w:val="00DE4D2E"/>
    <w:rsid w:val="00DE5030"/>
    <w:rsid w:val="00DE5A5E"/>
    <w:rsid w:val="00DE634E"/>
    <w:rsid w:val="00DE6ACD"/>
    <w:rsid w:val="00DE7084"/>
    <w:rsid w:val="00DE7B13"/>
    <w:rsid w:val="00DF02D9"/>
    <w:rsid w:val="00DF09EA"/>
    <w:rsid w:val="00DF0DED"/>
    <w:rsid w:val="00DF0F2C"/>
    <w:rsid w:val="00DF0FEB"/>
    <w:rsid w:val="00DF2210"/>
    <w:rsid w:val="00DF2DD3"/>
    <w:rsid w:val="00DF31A0"/>
    <w:rsid w:val="00DF3363"/>
    <w:rsid w:val="00DF3857"/>
    <w:rsid w:val="00DF38D0"/>
    <w:rsid w:val="00DF3EB4"/>
    <w:rsid w:val="00DF479A"/>
    <w:rsid w:val="00DF572B"/>
    <w:rsid w:val="00DF6AE2"/>
    <w:rsid w:val="00DF6D65"/>
    <w:rsid w:val="00DF7998"/>
    <w:rsid w:val="00DF7E77"/>
    <w:rsid w:val="00DF7FAA"/>
    <w:rsid w:val="00E00265"/>
    <w:rsid w:val="00E016C8"/>
    <w:rsid w:val="00E01951"/>
    <w:rsid w:val="00E01C9F"/>
    <w:rsid w:val="00E02864"/>
    <w:rsid w:val="00E02D6D"/>
    <w:rsid w:val="00E03740"/>
    <w:rsid w:val="00E03935"/>
    <w:rsid w:val="00E03C5D"/>
    <w:rsid w:val="00E03C93"/>
    <w:rsid w:val="00E054A0"/>
    <w:rsid w:val="00E0665C"/>
    <w:rsid w:val="00E075F0"/>
    <w:rsid w:val="00E079AE"/>
    <w:rsid w:val="00E101E0"/>
    <w:rsid w:val="00E11CFD"/>
    <w:rsid w:val="00E1245F"/>
    <w:rsid w:val="00E12AF1"/>
    <w:rsid w:val="00E12E43"/>
    <w:rsid w:val="00E134B1"/>
    <w:rsid w:val="00E140C3"/>
    <w:rsid w:val="00E1478C"/>
    <w:rsid w:val="00E167A9"/>
    <w:rsid w:val="00E20A9E"/>
    <w:rsid w:val="00E2164C"/>
    <w:rsid w:val="00E2173D"/>
    <w:rsid w:val="00E21BC3"/>
    <w:rsid w:val="00E222F0"/>
    <w:rsid w:val="00E25009"/>
    <w:rsid w:val="00E255C7"/>
    <w:rsid w:val="00E26E9D"/>
    <w:rsid w:val="00E27360"/>
    <w:rsid w:val="00E2739E"/>
    <w:rsid w:val="00E3057A"/>
    <w:rsid w:val="00E30C8A"/>
    <w:rsid w:val="00E31C47"/>
    <w:rsid w:val="00E31F47"/>
    <w:rsid w:val="00E32958"/>
    <w:rsid w:val="00E329B8"/>
    <w:rsid w:val="00E332C5"/>
    <w:rsid w:val="00E33666"/>
    <w:rsid w:val="00E33853"/>
    <w:rsid w:val="00E367C4"/>
    <w:rsid w:val="00E3798F"/>
    <w:rsid w:val="00E37B30"/>
    <w:rsid w:val="00E37C7B"/>
    <w:rsid w:val="00E4158E"/>
    <w:rsid w:val="00E42398"/>
    <w:rsid w:val="00E43936"/>
    <w:rsid w:val="00E45D71"/>
    <w:rsid w:val="00E45E5C"/>
    <w:rsid w:val="00E50178"/>
    <w:rsid w:val="00E507F7"/>
    <w:rsid w:val="00E50907"/>
    <w:rsid w:val="00E50C64"/>
    <w:rsid w:val="00E515E1"/>
    <w:rsid w:val="00E51771"/>
    <w:rsid w:val="00E535D8"/>
    <w:rsid w:val="00E53954"/>
    <w:rsid w:val="00E53BF6"/>
    <w:rsid w:val="00E54798"/>
    <w:rsid w:val="00E54A3F"/>
    <w:rsid w:val="00E54AE8"/>
    <w:rsid w:val="00E54BB3"/>
    <w:rsid w:val="00E555BF"/>
    <w:rsid w:val="00E56A47"/>
    <w:rsid w:val="00E56BE7"/>
    <w:rsid w:val="00E610EF"/>
    <w:rsid w:val="00E61421"/>
    <w:rsid w:val="00E6175A"/>
    <w:rsid w:val="00E61C53"/>
    <w:rsid w:val="00E626DD"/>
    <w:rsid w:val="00E62A0B"/>
    <w:rsid w:val="00E62B9F"/>
    <w:rsid w:val="00E6390F"/>
    <w:rsid w:val="00E648C6"/>
    <w:rsid w:val="00E652A7"/>
    <w:rsid w:val="00E664E7"/>
    <w:rsid w:val="00E668A9"/>
    <w:rsid w:val="00E668E4"/>
    <w:rsid w:val="00E67646"/>
    <w:rsid w:val="00E67A60"/>
    <w:rsid w:val="00E700CA"/>
    <w:rsid w:val="00E70826"/>
    <w:rsid w:val="00E70C7A"/>
    <w:rsid w:val="00E71E25"/>
    <w:rsid w:val="00E71EC2"/>
    <w:rsid w:val="00E71FC8"/>
    <w:rsid w:val="00E721FC"/>
    <w:rsid w:val="00E72DEF"/>
    <w:rsid w:val="00E736AE"/>
    <w:rsid w:val="00E738D0"/>
    <w:rsid w:val="00E73B03"/>
    <w:rsid w:val="00E74286"/>
    <w:rsid w:val="00E74632"/>
    <w:rsid w:val="00E74A0D"/>
    <w:rsid w:val="00E74CA7"/>
    <w:rsid w:val="00E76080"/>
    <w:rsid w:val="00E767B6"/>
    <w:rsid w:val="00E767F0"/>
    <w:rsid w:val="00E76CE8"/>
    <w:rsid w:val="00E7736E"/>
    <w:rsid w:val="00E7741E"/>
    <w:rsid w:val="00E80FA3"/>
    <w:rsid w:val="00E813DD"/>
    <w:rsid w:val="00E81D1B"/>
    <w:rsid w:val="00E82402"/>
    <w:rsid w:val="00E8291B"/>
    <w:rsid w:val="00E83652"/>
    <w:rsid w:val="00E84647"/>
    <w:rsid w:val="00E84AF7"/>
    <w:rsid w:val="00E84CCC"/>
    <w:rsid w:val="00E8532C"/>
    <w:rsid w:val="00E8583D"/>
    <w:rsid w:val="00E85978"/>
    <w:rsid w:val="00E85B00"/>
    <w:rsid w:val="00E86400"/>
    <w:rsid w:val="00E86646"/>
    <w:rsid w:val="00E86BC2"/>
    <w:rsid w:val="00E87B79"/>
    <w:rsid w:val="00E87C84"/>
    <w:rsid w:val="00E87FB4"/>
    <w:rsid w:val="00E904E1"/>
    <w:rsid w:val="00E90E40"/>
    <w:rsid w:val="00E91297"/>
    <w:rsid w:val="00E91328"/>
    <w:rsid w:val="00E91C37"/>
    <w:rsid w:val="00E91FA4"/>
    <w:rsid w:val="00E9210F"/>
    <w:rsid w:val="00E92683"/>
    <w:rsid w:val="00E926CC"/>
    <w:rsid w:val="00E92852"/>
    <w:rsid w:val="00E92D83"/>
    <w:rsid w:val="00E93129"/>
    <w:rsid w:val="00E93438"/>
    <w:rsid w:val="00E93612"/>
    <w:rsid w:val="00E93E2D"/>
    <w:rsid w:val="00E94D15"/>
    <w:rsid w:val="00E94D2C"/>
    <w:rsid w:val="00E95850"/>
    <w:rsid w:val="00E958A6"/>
    <w:rsid w:val="00E95FF0"/>
    <w:rsid w:val="00E96724"/>
    <w:rsid w:val="00E97C3A"/>
    <w:rsid w:val="00E97FA1"/>
    <w:rsid w:val="00EA0016"/>
    <w:rsid w:val="00EA070E"/>
    <w:rsid w:val="00EA239E"/>
    <w:rsid w:val="00EA27E2"/>
    <w:rsid w:val="00EA2FCA"/>
    <w:rsid w:val="00EA333E"/>
    <w:rsid w:val="00EA344F"/>
    <w:rsid w:val="00EA3763"/>
    <w:rsid w:val="00EA3B3C"/>
    <w:rsid w:val="00EA3C63"/>
    <w:rsid w:val="00EA4933"/>
    <w:rsid w:val="00EA5530"/>
    <w:rsid w:val="00EA57B1"/>
    <w:rsid w:val="00EA57C3"/>
    <w:rsid w:val="00EA60F4"/>
    <w:rsid w:val="00EA6C57"/>
    <w:rsid w:val="00EA70B1"/>
    <w:rsid w:val="00EA7AD0"/>
    <w:rsid w:val="00EA7DEA"/>
    <w:rsid w:val="00EB12B8"/>
    <w:rsid w:val="00EB1A13"/>
    <w:rsid w:val="00EB1B99"/>
    <w:rsid w:val="00EB1DD8"/>
    <w:rsid w:val="00EB224A"/>
    <w:rsid w:val="00EB27F0"/>
    <w:rsid w:val="00EB36FF"/>
    <w:rsid w:val="00EB38AC"/>
    <w:rsid w:val="00EB4527"/>
    <w:rsid w:val="00EB5524"/>
    <w:rsid w:val="00EB6959"/>
    <w:rsid w:val="00EB7615"/>
    <w:rsid w:val="00EC1CEF"/>
    <w:rsid w:val="00EC2527"/>
    <w:rsid w:val="00EC2C0E"/>
    <w:rsid w:val="00EC3838"/>
    <w:rsid w:val="00EC52B9"/>
    <w:rsid w:val="00EC545C"/>
    <w:rsid w:val="00EC562F"/>
    <w:rsid w:val="00EC5FC8"/>
    <w:rsid w:val="00EC65BB"/>
    <w:rsid w:val="00EC67F3"/>
    <w:rsid w:val="00EC6BC3"/>
    <w:rsid w:val="00EC6FB4"/>
    <w:rsid w:val="00EC747A"/>
    <w:rsid w:val="00EC76AF"/>
    <w:rsid w:val="00ED0DBC"/>
    <w:rsid w:val="00ED3ACE"/>
    <w:rsid w:val="00ED3C6C"/>
    <w:rsid w:val="00ED663B"/>
    <w:rsid w:val="00ED6E39"/>
    <w:rsid w:val="00ED79FD"/>
    <w:rsid w:val="00EE076B"/>
    <w:rsid w:val="00EE0790"/>
    <w:rsid w:val="00EE2D96"/>
    <w:rsid w:val="00EE2EEE"/>
    <w:rsid w:val="00EE3351"/>
    <w:rsid w:val="00EE3D94"/>
    <w:rsid w:val="00EE408B"/>
    <w:rsid w:val="00EE43AD"/>
    <w:rsid w:val="00EE4C02"/>
    <w:rsid w:val="00EE4E81"/>
    <w:rsid w:val="00EE51A9"/>
    <w:rsid w:val="00EE5C8B"/>
    <w:rsid w:val="00EE75D3"/>
    <w:rsid w:val="00EE75D8"/>
    <w:rsid w:val="00EE79F9"/>
    <w:rsid w:val="00EE7FEC"/>
    <w:rsid w:val="00EF148C"/>
    <w:rsid w:val="00EF154B"/>
    <w:rsid w:val="00EF259E"/>
    <w:rsid w:val="00EF3CD9"/>
    <w:rsid w:val="00EF4012"/>
    <w:rsid w:val="00EF43BD"/>
    <w:rsid w:val="00EF467C"/>
    <w:rsid w:val="00EF4996"/>
    <w:rsid w:val="00EF4A0D"/>
    <w:rsid w:val="00EF50C0"/>
    <w:rsid w:val="00EF53D3"/>
    <w:rsid w:val="00EF56A6"/>
    <w:rsid w:val="00EF57F0"/>
    <w:rsid w:val="00EF5E46"/>
    <w:rsid w:val="00EF6052"/>
    <w:rsid w:val="00EF6265"/>
    <w:rsid w:val="00EF659A"/>
    <w:rsid w:val="00EF6883"/>
    <w:rsid w:val="00EF701B"/>
    <w:rsid w:val="00EF7AB2"/>
    <w:rsid w:val="00EF7F76"/>
    <w:rsid w:val="00F00000"/>
    <w:rsid w:val="00F0011F"/>
    <w:rsid w:val="00F00845"/>
    <w:rsid w:val="00F015F2"/>
    <w:rsid w:val="00F01B2B"/>
    <w:rsid w:val="00F01EA0"/>
    <w:rsid w:val="00F025B1"/>
    <w:rsid w:val="00F02723"/>
    <w:rsid w:val="00F02866"/>
    <w:rsid w:val="00F0369E"/>
    <w:rsid w:val="00F04F5E"/>
    <w:rsid w:val="00F04F91"/>
    <w:rsid w:val="00F052F9"/>
    <w:rsid w:val="00F0543B"/>
    <w:rsid w:val="00F05936"/>
    <w:rsid w:val="00F079E8"/>
    <w:rsid w:val="00F10B0C"/>
    <w:rsid w:val="00F10CDD"/>
    <w:rsid w:val="00F12137"/>
    <w:rsid w:val="00F12541"/>
    <w:rsid w:val="00F13676"/>
    <w:rsid w:val="00F13787"/>
    <w:rsid w:val="00F13A89"/>
    <w:rsid w:val="00F142BD"/>
    <w:rsid w:val="00F14A6E"/>
    <w:rsid w:val="00F151AB"/>
    <w:rsid w:val="00F15DBD"/>
    <w:rsid w:val="00F160D3"/>
    <w:rsid w:val="00F16881"/>
    <w:rsid w:val="00F169BC"/>
    <w:rsid w:val="00F16A74"/>
    <w:rsid w:val="00F16FA6"/>
    <w:rsid w:val="00F17A88"/>
    <w:rsid w:val="00F17F48"/>
    <w:rsid w:val="00F20D75"/>
    <w:rsid w:val="00F21899"/>
    <w:rsid w:val="00F21B2B"/>
    <w:rsid w:val="00F22AB8"/>
    <w:rsid w:val="00F22E49"/>
    <w:rsid w:val="00F23159"/>
    <w:rsid w:val="00F23747"/>
    <w:rsid w:val="00F24510"/>
    <w:rsid w:val="00F25D8E"/>
    <w:rsid w:val="00F25DAE"/>
    <w:rsid w:val="00F274AA"/>
    <w:rsid w:val="00F27A92"/>
    <w:rsid w:val="00F3094C"/>
    <w:rsid w:val="00F30BE4"/>
    <w:rsid w:val="00F333F7"/>
    <w:rsid w:val="00F34F7D"/>
    <w:rsid w:val="00F3554A"/>
    <w:rsid w:val="00F35A32"/>
    <w:rsid w:val="00F35B23"/>
    <w:rsid w:val="00F376A4"/>
    <w:rsid w:val="00F4030A"/>
    <w:rsid w:val="00F40DB1"/>
    <w:rsid w:val="00F430C1"/>
    <w:rsid w:val="00F441CB"/>
    <w:rsid w:val="00F460AB"/>
    <w:rsid w:val="00F468B6"/>
    <w:rsid w:val="00F469F2"/>
    <w:rsid w:val="00F46D84"/>
    <w:rsid w:val="00F477B7"/>
    <w:rsid w:val="00F47A12"/>
    <w:rsid w:val="00F5074D"/>
    <w:rsid w:val="00F50C40"/>
    <w:rsid w:val="00F51353"/>
    <w:rsid w:val="00F51819"/>
    <w:rsid w:val="00F51A4B"/>
    <w:rsid w:val="00F5291C"/>
    <w:rsid w:val="00F52E9C"/>
    <w:rsid w:val="00F5329D"/>
    <w:rsid w:val="00F53935"/>
    <w:rsid w:val="00F54178"/>
    <w:rsid w:val="00F55264"/>
    <w:rsid w:val="00F556CE"/>
    <w:rsid w:val="00F562BE"/>
    <w:rsid w:val="00F56511"/>
    <w:rsid w:val="00F56D5D"/>
    <w:rsid w:val="00F56E5C"/>
    <w:rsid w:val="00F573B9"/>
    <w:rsid w:val="00F57DED"/>
    <w:rsid w:val="00F60EAB"/>
    <w:rsid w:val="00F61C28"/>
    <w:rsid w:val="00F62C16"/>
    <w:rsid w:val="00F6320C"/>
    <w:rsid w:val="00F632AD"/>
    <w:rsid w:val="00F633A9"/>
    <w:rsid w:val="00F63ED2"/>
    <w:rsid w:val="00F640D2"/>
    <w:rsid w:val="00F64F15"/>
    <w:rsid w:val="00F64F3B"/>
    <w:rsid w:val="00F653FA"/>
    <w:rsid w:val="00F664C7"/>
    <w:rsid w:val="00F66C58"/>
    <w:rsid w:val="00F67AF0"/>
    <w:rsid w:val="00F70773"/>
    <w:rsid w:val="00F70CD8"/>
    <w:rsid w:val="00F71A82"/>
    <w:rsid w:val="00F71AC1"/>
    <w:rsid w:val="00F71BA7"/>
    <w:rsid w:val="00F71E8E"/>
    <w:rsid w:val="00F72149"/>
    <w:rsid w:val="00F72BD5"/>
    <w:rsid w:val="00F72EDC"/>
    <w:rsid w:val="00F73081"/>
    <w:rsid w:val="00F7518C"/>
    <w:rsid w:val="00F75373"/>
    <w:rsid w:val="00F75BD3"/>
    <w:rsid w:val="00F766E0"/>
    <w:rsid w:val="00F769FD"/>
    <w:rsid w:val="00F7725D"/>
    <w:rsid w:val="00F776E0"/>
    <w:rsid w:val="00F80D8B"/>
    <w:rsid w:val="00F814CF"/>
    <w:rsid w:val="00F81B40"/>
    <w:rsid w:val="00F81C5D"/>
    <w:rsid w:val="00F81C93"/>
    <w:rsid w:val="00F826EF"/>
    <w:rsid w:val="00F82C23"/>
    <w:rsid w:val="00F8302A"/>
    <w:rsid w:val="00F83407"/>
    <w:rsid w:val="00F83BFC"/>
    <w:rsid w:val="00F83F3B"/>
    <w:rsid w:val="00F8451E"/>
    <w:rsid w:val="00F858D7"/>
    <w:rsid w:val="00F858E5"/>
    <w:rsid w:val="00F8793B"/>
    <w:rsid w:val="00F87C60"/>
    <w:rsid w:val="00F903D9"/>
    <w:rsid w:val="00F90BD7"/>
    <w:rsid w:val="00F916CD"/>
    <w:rsid w:val="00F916F1"/>
    <w:rsid w:val="00F91786"/>
    <w:rsid w:val="00F941BB"/>
    <w:rsid w:val="00F96835"/>
    <w:rsid w:val="00F9689E"/>
    <w:rsid w:val="00F96B64"/>
    <w:rsid w:val="00F97455"/>
    <w:rsid w:val="00F9784F"/>
    <w:rsid w:val="00FA06CD"/>
    <w:rsid w:val="00FA0D02"/>
    <w:rsid w:val="00FA2285"/>
    <w:rsid w:val="00FA323A"/>
    <w:rsid w:val="00FA3B23"/>
    <w:rsid w:val="00FA4028"/>
    <w:rsid w:val="00FA4605"/>
    <w:rsid w:val="00FA46DA"/>
    <w:rsid w:val="00FA4C91"/>
    <w:rsid w:val="00FA5378"/>
    <w:rsid w:val="00FA5949"/>
    <w:rsid w:val="00FA5A3D"/>
    <w:rsid w:val="00FA5F05"/>
    <w:rsid w:val="00FA5FF1"/>
    <w:rsid w:val="00FA68AB"/>
    <w:rsid w:val="00FA6985"/>
    <w:rsid w:val="00FA6E30"/>
    <w:rsid w:val="00FA725F"/>
    <w:rsid w:val="00FA77C7"/>
    <w:rsid w:val="00FA7B35"/>
    <w:rsid w:val="00FB0599"/>
    <w:rsid w:val="00FB0AB0"/>
    <w:rsid w:val="00FB11C4"/>
    <w:rsid w:val="00FB1C5A"/>
    <w:rsid w:val="00FB23E0"/>
    <w:rsid w:val="00FB294A"/>
    <w:rsid w:val="00FB2B5E"/>
    <w:rsid w:val="00FB3265"/>
    <w:rsid w:val="00FB3553"/>
    <w:rsid w:val="00FB4235"/>
    <w:rsid w:val="00FB44DE"/>
    <w:rsid w:val="00FB4539"/>
    <w:rsid w:val="00FB48E3"/>
    <w:rsid w:val="00FB58AC"/>
    <w:rsid w:val="00FB5904"/>
    <w:rsid w:val="00FB5D6B"/>
    <w:rsid w:val="00FB5DAE"/>
    <w:rsid w:val="00FB6A07"/>
    <w:rsid w:val="00FB7002"/>
    <w:rsid w:val="00FB7079"/>
    <w:rsid w:val="00FC0732"/>
    <w:rsid w:val="00FC09ED"/>
    <w:rsid w:val="00FC3AD7"/>
    <w:rsid w:val="00FC41CE"/>
    <w:rsid w:val="00FC4903"/>
    <w:rsid w:val="00FC5075"/>
    <w:rsid w:val="00FC544A"/>
    <w:rsid w:val="00FC6461"/>
    <w:rsid w:val="00FC66FD"/>
    <w:rsid w:val="00FC68D7"/>
    <w:rsid w:val="00FC6F6A"/>
    <w:rsid w:val="00FC7DA1"/>
    <w:rsid w:val="00FD0661"/>
    <w:rsid w:val="00FD069D"/>
    <w:rsid w:val="00FD0C14"/>
    <w:rsid w:val="00FD0C31"/>
    <w:rsid w:val="00FD0D72"/>
    <w:rsid w:val="00FD0E68"/>
    <w:rsid w:val="00FD126C"/>
    <w:rsid w:val="00FD139D"/>
    <w:rsid w:val="00FD18CC"/>
    <w:rsid w:val="00FD18E3"/>
    <w:rsid w:val="00FD19B5"/>
    <w:rsid w:val="00FD1D1F"/>
    <w:rsid w:val="00FD31AD"/>
    <w:rsid w:val="00FD355E"/>
    <w:rsid w:val="00FD3DC9"/>
    <w:rsid w:val="00FD5441"/>
    <w:rsid w:val="00FD5991"/>
    <w:rsid w:val="00FD6023"/>
    <w:rsid w:val="00FD6FCB"/>
    <w:rsid w:val="00FD7AAC"/>
    <w:rsid w:val="00FE16A8"/>
    <w:rsid w:val="00FE1837"/>
    <w:rsid w:val="00FE1850"/>
    <w:rsid w:val="00FE1978"/>
    <w:rsid w:val="00FE1B5C"/>
    <w:rsid w:val="00FE25DB"/>
    <w:rsid w:val="00FE28E9"/>
    <w:rsid w:val="00FE3736"/>
    <w:rsid w:val="00FE477C"/>
    <w:rsid w:val="00FE4A8B"/>
    <w:rsid w:val="00FE4ED0"/>
    <w:rsid w:val="00FE579F"/>
    <w:rsid w:val="00FE6B0A"/>
    <w:rsid w:val="00FF0861"/>
    <w:rsid w:val="00FF1E13"/>
    <w:rsid w:val="00FF221B"/>
    <w:rsid w:val="00FF225E"/>
    <w:rsid w:val="00FF2911"/>
    <w:rsid w:val="00FF2FA5"/>
    <w:rsid w:val="00FF56B1"/>
    <w:rsid w:val="00FF592F"/>
    <w:rsid w:val="00FF6B87"/>
    <w:rsid w:val="00FF7AD4"/>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47E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 w:unhideWhenUsed="0" w:qFormat="1"/>
    <w:lsdException w:name="heading 3" w:semiHidden="0" w:uiPriority="9" w:unhideWhenUsed="0" w:qFormat="1"/>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footnote text" w:uiPriority="99"/>
    <w:lsdException w:name="header" w:uiPriority="99"/>
    <w:lsdException w:name="footer" w:uiPriority="99"/>
    <w:lsdException w:name="List Number 2" w:semiHidden="0"/>
    <w:lsdException w:name="List Number 5" w:semiHidden="0"/>
    <w:lsdException w:name="Title" w:semiHidden="0" w:unhideWhenUsed="0"/>
    <w:lsdException w:name="Default Paragraph Font" w:uiPriority="1"/>
    <w:lsdException w:name="Body Text" w:uiPriority="99"/>
    <w:lsdException w:name="Subtitle" w:semiHidden="0" w:unhideWhenUsed="0"/>
    <w:lsdException w:name="Body Text Indent 3" w:semiHidden="0"/>
    <w:lsdException w:name="Block Text" w:semiHidden="0"/>
    <w:lsdException w:name="Hyperlink" w:semiHidden="0" w:uiPriority="99"/>
    <w:lsdException w:name="FollowedHyperlink" w:semiHidden="0"/>
    <w:lsdException w:name="Strong" w:semiHidden="0" w:unhideWhenUsed="0"/>
    <w:lsdException w:name="Emphasis" w:semiHidden="0" w:unhideWhenUsed="0" w:qFormat="1"/>
    <w:lsdException w:name="Document Map"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744B2"/>
    <w:rPr>
      <w:rFonts w:ascii="Times New Roman" w:eastAsia="Times New Roman" w:hAnsi="Times New Roman"/>
      <w:lang w:val="en-GB" w:eastAsia="en-US"/>
    </w:rPr>
  </w:style>
  <w:style w:type="paragraph" w:styleId="berschrift1">
    <w:name w:val="heading 1"/>
    <w:basedOn w:val="Standard"/>
    <w:link w:val="berschrift1Zchn"/>
    <w:uiPriority w:val="99"/>
    <w:qFormat/>
    <w:rsid w:val="006B3399"/>
    <w:pPr>
      <w:spacing w:before="100" w:beforeAutospacing="1" w:after="100" w:afterAutospacing="1"/>
      <w:outlineLvl w:val="0"/>
    </w:pPr>
    <w:rPr>
      <w:b/>
      <w:bCs/>
      <w:kern w:val="36"/>
      <w:sz w:val="48"/>
      <w:szCs w:val="48"/>
      <w:lang w:val="de-DE" w:eastAsia="de-DE"/>
    </w:rPr>
  </w:style>
  <w:style w:type="paragraph" w:styleId="berschrift2">
    <w:name w:val="heading 2"/>
    <w:basedOn w:val="Standard"/>
    <w:next w:val="Standard"/>
    <w:link w:val="berschrift2Zchn"/>
    <w:uiPriority w:val="9"/>
    <w:unhideWhenUsed/>
    <w:qFormat/>
    <w:rsid w:val="002E25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593D41"/>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rsid w:val="006B3399"/>
    <w:rPr>
      <w:rFonts w:ascii="Times New Roman" w:eastAsia="Times New Roman" w:hAnsi="Times New Roman" w:cs="Times New Roman"/>
      <w:b/>
      <w:bCs/>
      <w:kern w:val="36"/>
      <w:sz w:val="48"/>
      <w:szCs w:val="48"/>
      <w:lang w:eastAsia="de-DE"/>
    </w:rPr>
  </w:style>
  <w:style w:type="character" w:customStyle="1" w:styleId="FunotentextZchn">
    <w:name w:val="Fußnotentext Zchn"/>
    <w:link w:val="Funotentext"/>
    <w:uiPriority w:val="99"/>
    <w:semiHidden/>
    <w:rsid w:val="006B3399"/>
    <w:rPr>
      <w:rFonts w:ascii="Times New Roman" w:eastAsia="Times New Roman" w:hAnsi="Times New Roman" w:cs="Times New Roman"/>
      <w:sz w:val="20"/>
      <w:szCs w:val="20"/>
      <w:lang w:val="en-GB"/>
    </w:rPr>
  </w:style>
  <w:style w:type="paragraph" w:styleId="Funotentext">
    <w:name w:val="footnote text"/>
    <w:basedOn w:val="Standard"/>
    <w:link w:val="FunotentextZchn"/>
    <w:uiPriority w:val="99"/>
    <w:semiHidden/>
    <w:unhideWhenUsed/>
    <w:rsid w:val="006B3399"/>
    <w:rPr>
      <w:sz w:val="20"/>
      <w:szCs w:val="20"/>
    </w:rPr>
  </w:style>
  <w:style w:type="character" w:customStyle="1" w:styleId="KommentartextZchn">
    <w:name w:val="Kommentartext Zchn"/>
    <w:link w:val="Kommentartext"/>
    <w:rsid w:val="006B3399"/>
    <w:rPr>
      <w:rFonts w:ascii="Times New Roman" w:eastAsia="Times New Roman" w:hAnsi="Times New Roman" w:cs="Times New Roman"/>
      <w:sz w:val="24"/>
      <w:szCs w:val="24"/>
      <w:lang w:val="en-GB" w:eastAsia="nl-NL"/>
    </w:rPr>
  </w:style>
  <w:style w:type="paragraph" w:styleId="Kommentartext">
    <w:name w:val="annotation text"/>
    <w:basedOn w:val="Standard"/>
    <w:link w:val="KommentartextZchn"/>
    <w:unhideWhenUsed/>
    <w:rsid w:val="006B3399"/>
    <w:rPr>
      <w:lang w:eastAsia="nl-NL"/>
    </w:rPr>
  </w:style>
  <w:style w:type="character" w:customStyle="1" w:styleId="KopfzeileZchn">
    <w:name w:val="Kopfzeile Zchn"/>
    <w:link w:val="Kopfzeile"/>
    <w:uiPriority w:val="99"/>
    <w:rsid w:val="006B3399"/>
    <w:rPr>
      <w:rFonts w:ascii="Times New Roman" w:eastAsia="Times New Roman" w:hAnsi="Times New Roman" w:cs="Times New Roman"/>
      <w:sz w:val="24"/>
      <w:szCs w:val="24"/>
      <w:lang w:val="en-GB"/>
    </w:rPr>
  </w:style>
  <w:style w:type="paragraph" w:styleId="Kopfzeile">
    <w:name w:val="header"/>
    <w:basedOn w:val="Standard"/>
    <w:link w:val="KopfzeileZchn"/>
    <w:uiPriority w:val="99"/>
    <w:unhideWhenUsed/>
    <w:rsid w:val="006B3399"/>
    <w:pPr>
      <w:tabs>
        <w:tab w:val="center" w:pos="4536"/>
        <w:tab w:val="right" w:pos="9072"/>
      </w:tabs>
    </w:pPr>
  </w:style>
  <w:style w:type="character" w:customStyle="1" w:styleId="FuzeileZchn">
    <w:name w:val="Fußzeile Zchn"/>
    <w:link w:val="Fuzeile"/>
    <w:uiPriority w:val="99"/>
    <w:rsid w:val="006B3399"/>
    <w:rPr>
      <w:rFonts w:ascii="Times New Roman" w:eastAsia="Times New Roman" w:hAnsi="Times New Roman" w:cs="Times New Roman"/>
      <w:sz w:val="24"/>
      <w:szCs w:val="24"/>
      <w:lang w:val="en-GB" w:eastAsia="nl-NL"/>
    </w:rPr>
  </w:style>
  <w:style w:type="paragraph" w:styleId="Fuzeile">
    <w:name w:val="footer"/>
    <w:basedOn w:val="Standard"/>
    <w:link w:val="FuzeileZchn"/>
    <w:uiPriority w:val="99"/>
    <w:unhideWhenUsed/>
    <w:rsid w:val="006B3399"/>
    <w:pPr>
      <w:tabs>
        <w:tab w:val="center" w:pos="4320"/>
        <w:tab w:val="right" w:pos="8640"/>
      </w:tabs>
    </w:pPr>
    <w:rPr>
      <w:lang w:eastAsia="nl-NL"/>
    </w:rPr>
  </w:style>
  <w:style w:type="character" w:customStyle="1" w:styleId="TextkrperZchn">
    <w:name w:val="Textkörper Zchn"/>
    <w:link w:val="Textkrper"/>
    <w:uiPriority w:val="99"/>
    <w:semiHidden/>
    <w:rsid w:val="006B3399"/>
    <w:rPr>
      <w:rFonts w:ascii="Times New Roman" w:eastAsia="Times New Roman" w:hAnsi="Times New Roman" w:cs="Times New Roman"/>
      <w:sz w:val="24"/>
      <w:szCs w:val="24"/>
      <w:lang w:val="en-GB" w:eastAsia="de-DE"/>
    </w:rPr>
  </w:style>
  <w:style w:type="paragraph" w:styleId="Textkrper">
    <w:name w:val="Body Text"/>
    <w:basedOn w:val="Standard"/>
    <w:link w:val="TextkrperZchn"/>
    <w:uiPriority w:val="99"/>
    <w:semiHidden/>
    <w:unhideWhenUsed/>
    <w:rsid w:val="006B3399"/>
    <w:pPr>
      <w:spacing w:line="360" w:lineRule="auto"/>
      <w:jc w:val="both"/>
    </w:pPr>
    <w:rPr>
      <w:lang w:eastAsia="de-DE"/>
    </w:rPr>
  </w:style>
  <w:style w:type="character" w:customStyle="1" w:styleId="DokumentstrukturZchn">
    <w:name w:val="Dokumentstruktur Zchn"/>
    <w:link w:val="Dokumentstruktur"/>
    <w:uiPriority w:val="99"/>
    <w:semiHidden/>
    <w:rsid w:val="006B3399"/>
    <w:rPr>
      <w:rFonts w:ascii="Tahoma" w:eastAsia="Times New Roman" w:hAnsi="Tahoma" w:cs="Tahoma"/>
      <w:sz w:val="20"/>
      <w:szCs w:val="20"/>
      <w:shd w:val="clear" w:color="auto" w:fill="000080"/>
      <w:lang w:val="en-GB"/>
    </w:rPr>
  </w:style>
  <w:style w:type="paragraph" w:styleId="Dokumentstruktur">
    <w:name w:val="Document Map"/>
    <w:basedOn w:val="Standard"/>
    <w:link w:val="DokumentstrukturZchn"/>
    <w:uiPriority w:val="99"/>
    <w:semiHidden/>
    <w:unhideWhenUsed/>
    <w:rsid w:val="006B3399"/>
    <w:pPr>
      <w:shd w:val="clear" w:color="auto" w:fill="000080"/>
    </w:pPr>
    <w:rPr>
      <w:rFonts w:ascii="Tahoma" w:hAnsi="Tahoma" w:cs="Tahoma"/>
      <w:sz w:val="20"/>
      <w:szCs w:val="20"/>
    </w:rPr>
  </w:style>
  <w:style w:type="character" w:customStyle="1" w:styleId="KommentarthemaZchn">
    <w:name w:val="Kommentarthema Zchn"/>
    <w:link w:val="Kommentarthema"/>
    <w:uiPriority w:val="99"/>
    <w:semiHidden/>
    <w:rsid w:val="006B3399"/>
    <w:rPr>
      <w:rFonts w:ascii="Times New Roman" w:eastAsia="Times New Roman" w:hAnsi="Times New Roman" w:cs="Times New Roman"/>
      <w:b/>
      <w:bCs/>
      <w:sz w:val="24"/>
      <w:szCs w:val="24"/>
      <w:lang w:val="en-GB" w:eastAsia="nl-NL"/>
    </w:rPr>
  </w:style>
  <w:style w:type="paragraph" w:styleId="Kommentarthema">
    <w:name w:val="annotation subject"/>
    <w:basedOn w:val="Kommentartext"/>
    <w:next w:val="Kommentartext"/>
    <w:link w:val="KommentarthemaZchn"/>
    <w:uiPriority w:val="99"/>
    <w:semiHidden/>
    <w:unhideWhenUsed/>
    <w:rsid w:val="006B3399"/>
    <w:rPr>
      <w:b/>
      <w:bCs/>
    </w:rPr>
  </w:style>
  <w:style w:type="character" w:customStyle="1" w:styleId="SprechblasentextZchn">
    <w:name w:val="Sprechblasentext Zchn"/>
    <w:link w:val="Sprechblasentext"/>
    <w:uiPriority w:val="99"/>
    <w:semiHidden/>
    <w:rsid w:val="006B3399"/>
    <w:rPr>
      <w:rFonts w:ascii="Lucida Grande" w:eastAsia="Times New Roman" w:hAnsi="Lucida Grande" w:cs="Times New Roman"/>
      <w:sz w:val="18"/>
      <w:szCs w:val="18"/>
      <w:lang w:val="en-GB" w:eastAsia="nl-NL"/>
    </w:rPr>
  </w:style>
  <w:style w:type="paragraph" w:styleId="Sprechblasentext">
    <w:name w:val="Balloon Text"/>
    <w:basedOn w:val="Standard"/>
    <w:link w:val="SprechblasentextZchn"/>
    <w:uiPriority w:val="99"/>
    <w:semiHidden/>
    <w:unhideWhenUsed/>
    <w:rsid w:val="006B3399"/>
    <w:rPr>
      <w:rFonts w:ascii="Lucida Grande" w:hAnsi="Lucida Grande"/>
      <w:sz w:val="18"/>
      <w:szCs w:val="18"/>
      <w:lang w:eastAsia="nl-NL"/>
    </w:rPr>
  </w:style>
  <w:style w:type="character" w:styleId="Kommentarzeichen">
    <w:name w:val="annotation reference"/>
    <w:unhideWhenUsed/>
    <w:rsid w:val="006B3399"/>
    <w:rPr>
      <w:rFonts w:ascii="Times New Roman" w:hAnsi="Times New Roman" w:cs="Times New Roman" w:hint="default"/>
      <w:sz w:val="16"/>
    </w:rPr>
  </w:style>
  <w:style w:type="character" w:styleId="Hyperlink">
    <w:name w:val="Hyperlink"/>
    <w:uiPriority w:val="99"/>
    <w:unhideWhenUsed/>
    <w:rsid w:val="006B3399"/>
    <w:rPr>
      <w:rFonts w:ascii="Times New Roman" w:hAnsi="Times New Roman" w:cs="Times New Roman" w:hint="default"/>
      <w:color w:val="0000FF"/>
      <w:u w:val="single"/>
    </w:rPr>
  </w:style>
  <w:style w:type="character" w:styleId="Hervorhebung">
    <w:name w:val="Emphasis"/>
    <w:qFormat/>
    <w:rsid w:val="006B3399"/>
    <w:rPr>
      <w:rFonts w:ascii="Times New Roman" w:hAnsi="Times New Roman" w:cs="Times New Roman" w:hint="default"/>
      <w:b/>
      <w:bCs w:val="0"/>
      <w:i w:val="0"/>
      <w:iCs w:val="0"/>
    </w:rPr>
  </w:style>
  <w:style w:type="character" w:customStyle="1" w:styleId="st1">
    <w:name w:val="st1"/>
    <w:uiPriority w:val="99"/>
    <w:rsid w:val="006B3399"/>
    <w:rPr>
      <w:rFonts w:ascii="Times New Roman" w:hAnsi="Times New Roman" w:cs="Times New Roman" w:hint="default"/>
    </w:rPr>
  </w:style>
  <w:style w:type="paragraph" w:styleId="StandardWeb">
    <w:name w:val="Normal (Web)"/>
    <w:basedOn w:val="Standard"/>
    <w:uiPriority w:val="99"/>
    <w:unhideWhenUsed/>
    <w:rsid w:val="006B3399"/>
    <w:pPr>
      <w:spacing w:before="100" w:beforeAutospacing="1" w:after="100" w:afterAutospacing="1"/>
    </w:pPr>
    <w:rPr>
      <w:lang w:val="de-DE" w:eastAsia="de-DE"/>
    </w:rPr>
  </w:style>
  <w:style w:type="paragraph" w:styleId="berarbeitung">
    <w:name w:val="Revision"/>
    <w:hidden/>
    <w:uiPriority w:val="99"/>
    <w:semiHidden/>
    <w:rsid w:val="003506F5"/>
    <w:rPr>
      <w:rFonts w:ascii="Times New Roman" w:eastAsia="Times New Roman" w:hAnsi="Times New Roman"/>
      <w:lang w:val="en-GB" w:eastAsia="en-US"/>
    </w:rPr>
  </w:style>
  <w:style w:type="paragraph" w:customStyle="1" w:styleId="title1">
    <w:name w:val="title1"/>
    <w:basedOn w:val="Standard"/>
    <w:rsid w:val="00F62C16"/>
    <w:rPr>
      <w:sz w:val="27"/>
      <w:szCs w:val="27"/>
      <w:lang w:val="sv-SE" w:eastAsia="sv-SE"/>
    </w:rPr>
  </w:style>
  <w:style w:type="paragraph" w:customStyle="1" w:styleId="desc2">
    <w:name w:val="desc2"/>
    <w:basedOn w:val="Standard"/>
    <w:rsid w:val="00F62C16"/>
    <w:rPr>
      <w:sz w:val="26"/>
      <w:szCs w:val="26"/>
      <w:lang w:val="sv-SE" w:eastAsia="sv-SE"/>
    </w:rPr>
  </w:style>
  <w:style w:type="paragraph" w:customStyle="1" w:styleId="details1">
    <w:name w:val="details1"/>
    <w:basedOn w:val="Standard"/>
    <w:rsid w:val="00F62C16"/>
    <w:rPr>
      <w:sz w:val="22"/>
      <w:szCs w:val="22"/>
      <w:lang w:val="sv-SE" w:eastAsia="sv-SE"/>
    </w:rPr>
  </w:style>
  <w:style w:type="character" w:customStyle="1" w:styleId="jrnl">
    <w:name w:val="jrnl"/>
    <w:basedOn w:val="Absatz-Standardschriftart"/>
    <w:rsid w:val="00F62C16"/>
  </w:style>
  <w:style w:type="character" w:customStyle="1" w:styleId="null">
    <w:name w:val="null"/>
    <w:basedOn w:val="Absatz-Standardschriftart"/>
    <w:rsid w:val="00B435ED"/>
  </w:style>
  <w:style w:type="paragraph" w:customStyle="1" w:styleId="Titel1">
    <w:name w:val="Titel1"/>
    <w:basedOn w:val="Standard"/>
    <w:rsid w:val="00837E3B"/>
    <w:pPr>
      <w:spacing w:before="100" w:beforeAutospacing="1" w:after="100" w:afterAutospacing="1"/>
    </w:pPr>
    <w:rPr>
      <w:lang w:val="de-DE" w:eastAsia="de-DE"/>
    </w:rPr>
  </w:style>
  <w:style w:type="paragraph" w:customStyle="1" w:styleId="desc">
    <w:name w:val="desc"/>
    <w:basedOn w:val="Standard"/>
    <w:rsid w:val="00837E3B"/>
    <w:pPr>
      <w:spacing w:before="100" w:beforeAutospacing="1" w:after="100" w:afterAutospacing="1"/>
    </w:pPr>
    <w:rPr>
      <w:lang w:val="de-DE" w:eastAsia="de-DE"/>
    </w:rPr>
  </w:style>
  <w:style w:type="paragraph" w:customStyle="1" w:styleId="details">
    <w:name w:val="details"/>
    <w:basedOn w:val="Standard"/>
    <w:rsid w:val="00837E3B"/>
    <w:pPr>
      <w:spacing w:before="100" w:beforeAutospacing="1" w:after="100" w:afterAutospacing="1"/>
    </w:pPr>
    <w:rPr>
      <w:lang w:val="de-DE" w:eastAsia="de-DE"/>
    </w:rPr>
  </w:style>
  <w:style w:type="paragraph" w:styleId="Listenabsatz">
    <w:name w:val="List Paragraph"/>
    <w:basedOn w:val="Standard"/>
    <w:uiPriority w:val="34"/>
    <w:qFormat/>
    <w:rsid w:val="005F5516"/>
    <w:pPr>
      <w:ind w:left="720"/>
      <w:contextualSpacing/>
    </w:pPr>
  </w:style>
  <w:style w:type="paragraph" w:customStyle="1" w:styleId="Titel2">
    <w:name w:val="Titel2"/>
    <w:basedOn w:val="Standard"/>
    <w:rsid w:val="00B17089"/>
    <w:pPr>
      <w:spacing w:before="100" w:beforeAutospacing="1" w:after="100" w:afterAutospacing="1"/>
    </w:pPr>
    <w:rPr>
      <w:lang w:val="de-DE" w:eastAsia="de-DE"/>
    </w:rPr>
  </w:style>
  <w:style w:type="character" w:customStyle="1" w:styleId="st">
    <w:name w:val="st"/>
    <w:basedOn w:val="Absatz-Standardschriftart"/>
    <w:rsid w:val="004A54C7"/>
  </w:style>
  <w:style w:type="character" w:customStyle="1" w:styleId="highlight">
    <w:name w:val="highlight"/>
    <w:basedOn w:val="Absatz-Standardschriftart"/>
    <w:rsid w:val="00D840CD"/>
  </w:style>
  <w:style w:type="table" w:styleId="Tabellenraster">
    <w:name w:val="Table Grid"/>
    <w:basedOn w:val="NormaleTabelle"/>
    <w:uiPriority w:val="59"/>
    <w:rsid w:val="00E12AF1"/>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39"/>
    <w:rsid w:val="007C5A1A"/>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78549C"/>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39"/>
    <w:rsid w:val="00B41533"/>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NormaleTabelle"/>
    <w:uiPriority w:val="39"/>
    <w:rsid w:val="0066579E"/>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2">
    <w:name w:val="Tabellenraster12"/>
    <w:basedOn w:val="NormaleTabelle"/>
    <w:uiPriority w:val="39"/>
    <w:rsid w:val="00A8013C"/>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39"/>
    <w:rsid w:val="00C91320"/>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3">
    <w:name w:val="Tabellenraster13"/>
    <w:basedOn w:val="NormaleTabelle"/>
    <w:next w:val="Tabellenraster"/>
    <w:uiPriority w:val="39"/>
    <w:rsid w:val="00B62497"/>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F052F9"/>
    <w:pPr>
      <w:jc w:val="center"/>
    </w:pPr>
    <w:rPr>
      <w:noProof/>
      <w:lang w:val="en-US"/>
    </w:rPr>
  </w:style>
  <w:style w:type="character" w:customStyle="1" w:styleId="EndNoteBibliographyTitleZchn">
    <w:name w:val="EndNote Bibliography Title Zchn"/>
    <w:basedOn w:val="Absatz-Standardschriftart"/>
    <w:link w:val="EndNoteBibliographyTitle"/>
    <w:rsid w:val="00F052F9"/>
    <w:rPr>
      <w:rFonts w:ascii="Times New Roman" w:eastAsia="Times New Roman" w:hAnsi="Times New Roman"/>
      <w:noProof/>
      <w:lang w:val="en-US" w:eastAsia="en-US"/>
    </w:rPr>
  </w:style>
  <w:style w:type="paragraph" w:customStyle="1" w:styleId="EndNoteBibliography">
    <w:name w:val="EndNote Bibliography"/>
    <w:basedOn w:val="Standard"/>
    <w:link w:val="EndNoteBibliographyZchn"/>
    <w:rsid w:val="00F052F9"/>
    <w:rPr>
      <w:noProof/>
      <w:lang w:val="en-US"/>
    </w:rPr>
  </w:style>
  <w:style w:type="character" w:customStyle="1" w:styleId="EndNoteBibliographyZchn">
    <w:name w:val="EndNote Bibliography Zchn"/>
    <w:basedOn w:val="Absatz-Standardschriftart"/>
    <w:link w:val="EndNoteBibliography"/>
    <w:rsid w:val="00F052F9"/>
    <w:rPr>
      <w:rFonts w:ascii="Times New Roman" w:eastAsia="Times New Roman" w:hAnsi="Times New Roman"/>
      <w:noProof/>
      <w:lang w:val="en-US" w:eastAsia="en-US"/>
    </w:rPr>
  </w:style>
  <w:style w:type="character" w:customStyle="1" w:styleId="berschrift2Zchn">
    <w:name w:val="Überschrift 2 Zchn"/>
    <w:basedOn w:val="Absatz-Standardschriftart"/>
    <w:link w:val="berschrift2"/>
    <w:uiPriority w:val="9"/>
    <w:rsid w:val="002E2544"/>
    <w:rPr>
      <w:rFonts w:asciiTheme="majorHAnsi" w:eastAsiaTheme="majorEastAsia" w:hAnsiTheme="majorHAnsi" w:cstheme="majorBidi"/>
      <w:b/>
      <w:bCs/>
      <w:color w:val="4F81BD" w:themeColor="accent1"/>
      <w:sz w:val="26"/>
      <w:szCs w:val="26"/>
      <w:lang w:val="en-GB" w:eastAsia="en-US"/>
    </w:rPr>
  </w:style>
  <w:style w:type="character" w:customStyle="1" w:styleId="berschrift3Zchn">
    <w:name w:val="Überschrift 3 Zchn"/>
    <w:basedOn w:val="Absatz-Standardschriftart"/>
    <w:link w:val="berschrift3"/>
    <w:uiPriority w:val="9"/>
    <w:semiHidden/>
    <w:rsid w:val="00593D41"/>
    <w:rPr>
      <w:rFonts w:asciiTheme="majorHAnsi" w:eastAsiaTheme="majorEastAsia" w:hAnsiTheme="majorHAnsi" w:cstheme="majorBidi"/>
      <w:b/>
      <w:bCs/>
      <w:color w:val="4F81BD" w:themeColor="accent1"/>
      <w:sz w:val="24"/>
      <w:szCs w:val="24"/>
      <w:lang w:val="en-GB" w:eastAsia="en-US"/>
    </w:rPr>
  </w:style>
  <w:style w:type="paragraph" w:styleId="KeinLeerraum">
    <w:name w:val="No Spacing"/>
    <w:uiPriority w:val="1"/>
    <w:qFormat/>
    <w:rsid w:val="002E45E3"/>
    <w:rPr>
      <w:rFonts w:ascii="Times New Roman" w:eastAsia="Times New Roman" w:hAnsi="Times New Roman"/>
      <w:lang w:val="en-GB" w:eastAsia="en-US"/>
    </w:rPr>
  </w:style>
  <w:style w:type="table" w:customStyle="1" w:styleId="Tabellenraster8">
    <w:name w:val="Tabellenraster8"/>
    <w:basedOn w:val="NormaleTabelle"/>
    <w:next w:val="Tabellenraster"/>
    <w:uiPriority w:val="39"/>
    <w:rsid w:val="00C13E41"/>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9">
    <w:name w:val="Tabellenraster9"/>
    <w:basedOn w:val="NormaleTabelle"/>
    <w:next w:val="Tabellenraster"/>
    <w:uiPriority w:val="39"/>
    <w:rsid w:val="0022049E"/>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0">
    <w:name w:val="Tabellenraster10"/>
    <w:basedOn w:val="NormaleTabelle"/>
    <w:next w:val="Tabellenraster"/>
    <w:uiPriority w:val="39"/>
    <w:rsid w:val="0022049E"/>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4">
    <w:name w:val="Tabellenraster14"/>
    <w:basedOn w:val="NormaleTabelle"/>
    <w:next w:val="Tabellenraster"/>
    <w:uiPriority w:val="39"/>
    <w:rsid w:val="00291930"/>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5">
    <w:name w:val="Tabellenraster15"/>
    <w:basedOn w:val="NormaleTabelle"/>
    <w:next w:val="Tabellenraster"/>
    <w:uiPriority w:val="39"/>
    <w:rsid w:val="00291930"/>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el3">
    <w:name w:val="Titel3"/>
    <w:basedOn w:val="Standard"/>
    <w:rsid w:val="00637DF1"/>
    <w:pPr>
      <w:spacing w:before="100" w:beforeAutospacing="1" w:after="100" w:afterAutospacing="1"/>
    </w:pPr>
    <w:rPr>
      <w:lang w:val="de-DE" w:eastAsia="de-DE"/>
    </w:rPr>
  </w:style>
  <w:style w:type="character" w:customStyle="1" w:styleId="paragraph">
    <w:name w:val="paragraph"/>
    <w:basedOn w:val="Absatz-Standardschriftart"/>
    <w:rsid w:val="00715772"/>
  </w:style>
  <w:style w:type="paragraph" w:customStyle="1" w:styleId="TAMainText">
    <w:name w:val="TA_Main_Text"/>
    <w:basedOn w:val="Standard"/>
    <w:link w:val="TAMainTextChar"/>
    <w:uiPriority w:val="99"/>
    <w:rsid w:val="003737C3"/>
    <w:pPr>
      <w:spacing w:line="480" w:lineRule="auto"/>
      <w:ind w:firstLine="202"/>
      <w:jc w:val="both"/>
    </w:pPr>
    <w:rPr>
      <w:rFonts w:ascii="Times" w:hAnsi="Times"/>
      <w:szCs w:val="20"/>
      <w:lang w:val="en-US"/>
    </w:rPr>
  </w:style>
  <w:style w:type="character" w:customStyle="1" w:styleId="TAMainTextChar">
    <w:name w:val="TA_Main_Text Char"/>
    <w:link w:val="TAMainText"/>
    <w:uiPriority w:val="99"/>
    <w:rsid w:val="003737C3"/>
    <w:rPr>
      <w:rFonts w:ascii="Times" w:eastAsia="Times New Roman" w:hAnsi="Times"/>
      <w:sz w:val="24"/>
      <w:lang w:val="en-US" w:eastAsia="en-US"/>
    </w:rPr>
  </w:style>
  <w:style w:type="character" w:styleId="Zeilennummer">
    <w:name w:val="line number"/>
    <w:basedOn w:val="Absatz-Standardschriftart"/>
    <w:semiHidden/>
    <w:unhideWhenUsed/>
    <w:rsid w:val="00480CDE"/>
  </w:style>
  <w:style w:type="table" w:customStyle="1" w:styleId="Tabellenraster5">
    <w:name w:val="Tabellenraster5"/>
    <w:basedOn w:val="NormaleTabelle"/>
    <w:next w:val="Tabellenraster"/>
    <w:uiPriority w:val="59"/>
    <w:rsid w:val="007F6798"/>
    <w:rPr>
      <w:rFonts w:ascii="Times New Roman" w:eastAsia="Times New Roman" w:hAnsi="Times New Roman" w:cs="Lucida Sans Unicode"/>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 w:unhideWhenUsed="0" w:qFormat="1"/>
    <w:lsdException w:name="heading 3" w:semiHidden="0" w:uiPriority="9" w:unhideWhenUsed="0" w:qFormat="1"/>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footnote text" w:uiPriority="99"/>
    <w:lsdException w:name="header" w:uiPriority="99"/>
    <w:lsdException w:name="footer" w:uiPriority="99"/>
    <w:lsdException w:name="List Number 2" w:semiHidden="0"/>
    <w:lsdException w:name="List Number 5" w:semiHidden="0"/>
    <w:lsdException w:name="Title" w:semiHidden="0" w:unhideWhenUsed="0"/>
    <w:lsdException w:name="Default Paragraph Font" w:uiPriority="1"/>
    <w:lsdException w:name="Body Text" w:uiPriority="99"/>
    <w:lsdException w:name="Subtitle" w:semiHidden="0" w:unhideWhenUsed="0"/>
    <w:lsdException w:name="Body Text Indent 3" w:semiHidden="0"/>
    <w:lsdException w:name="Block Text" w:semiHidden="0"/>
    <w:lsdException w:name="Hyperlink" w:semiHidden="0" w:uiPriority="99"/>
    <w:lsdException w:name="FollowedHyperlink" w:semiHidden="0"/>
    <w:lsdException w:name="Strong" w:semiHidden="0" w:unhideWhenUsed="0"/>
    <w:lsdException w:name="Emphasis" w:semiHidden="0" w:unhideWhenUsed="0" w:qFormat="1"/>
    <w:lsdException w:name="Document Map"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744B2"/>
    <w:rPr>
      <w:rFonts w:ascii="Times New Roman" w:eastAsia="Times New Roman" w:hAnsi="Times New Roman"/>
      <w:lang w:val="en-GB" w:eastAsia="en-US"/>
    </w:rPr>
  </w:style>
  <w:style w:type="paragraph" w:styleId="berschrift1">
    <w:name w:val="heading 1"/>
    <w:basedOn w:val="Standard"/>
    <w:link w:val="berschrift1Zchn"/>
    <w:uiPriority w:val="99"/>
    <w:qFormat/>
    <w:rsid w:val="006B3399"/>
    <w:pPr>
      <w:spacing w:before="100" w:beforeAutospacing="1" w:after="100" w:afterAutospacing="1"/>
      <w:outlineLvl w:val="0"/>
    </w:pPr>
    <w:rPr>
      <w:b/>
      <w:bCs/>
      <w:kern w:val="36"/>
      <w:sz w:val="48"/>
      <w:szCs w:val="48"/>
      <w:lang w:val="de-DE" w:eastAsia="de-DE"/>
    </w:rPr>
  </w:style>
  <w:style w:type="paragraph" w:styleId="berschrift2">
    <w:name w:val="heading 2"/>
    <w:basedOn w:val="Standard"/>
    <w:next w:val="Standard"/>
    <w:link w:val="berschrift2Zchn"/>
    <w:uiPriority w:val="9"/>
    <w:unhideWhenUsed/>
    <w:qFormat/>
    <w:rsid w:val="002E25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593D41"/>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rsid w:val="006B3399"/>
    <w:rPr>
      <w:rFonts w:ascii="Times New Roman" w:eastAsia="Times New Roman" w:hAnsi="Times New Roman" w:cs="Times New Roman"/>
      <w:b/>
      <w:bCs/>
      <w:kern w:val="36"/>
      <w:sz w:val="48"/>
      <w:szCs w:val="48"/>
      <w:lang w:eastAsia="de-DE"/>
    </w:rPr>
  </w:style>
  <w:style w:type="character" w:customStyle="1" w:styleId="FunotentextZchn">
    <w:name w:val="Fußnotentext Zchn"/>
    <w:link w:val="Funotentext"/>
    <w:uiPriority w:val="99"/>
    <w:semiHidden/>
    <w:rsid w:val="006B3399"/>
    <w:rPr>
      <w:rFonts w:ascii="Times New Roman" w:eastAsia="Times New Roman" w:hAnsi="Times New Roman" w:cs="Times New Roman"/>
      <w:sz w:val="20"/>
      <w:szCs w:val="20"/>
      <w:lang w:val="en-GB"/>
    </w:rPr>
  </w:style>
  <w:style w:type="paragraph" w:styleId="Funotentext">
    <w:name w:val="footnote text"/>
    <w:basedOn w:val="Standard"/>
    <w:link w:val="FunotentextZchn"/>
    <w:uiPriority w:val="99"/>
    <w:semiHidden/>
    <w:unhideWhenUsed/>
    <w:rsid w:val="006B3399"/>
    <w:rPr>
      <w:sz w:val="20"/>
      <w:szCs w:val="20"/>
    </w:rPr>
  </w:style>
  <w:style w:type="character" w:customStyle="1" w:styleId="KommentartextZchn">
    <w:name w:val="Kommentartext Zchn"/>
    <w:link w:val="Kommentartext"/>
    <w:rsid w:val="006B3399"/>
    <w:rPr>
      <w:rFonts w:ascii="Times New Roman" w:eastAsia="Times New Roman" w:hAnsi="Times New Roman" w:cs="Times New Roman"/>
      <w:sz w:val="24"/>
      <w:szCs w:val="24"/>
      <w:lang w:val="en-GB" w:eastAsia="nl-NL"/>
    </w:rPr>
  </w:style>
  <w:style w:type="paragraph" w:styleId="Kommentartext">
    <w:name w:val="annotation text"/>
    <w:basedOn w:val="Standard"/>
    <w:link w:val="KommentartextZchn"/>
    <w:unhideWhenUsed/>
    <w:rsid w:val="006B3399"/>
    <w:rPr>
      <w:lang w:eastAsia="nl-NL"/>
    </w:rPr>
  </w:style>
  <w:style w:type="character" w:customStyle="1" w:styleId="KopfzeileZchn">
    <w:name w:val="Kopfzeile Zchn"/>
    <w:link w:val="Kopfzeile"/>
    <w:uiPriority w:val="99"/>
    <w:rsid w:val="006B3399"/>
    <w:rPr>
      <w:rFonts w:ascii="Times New Roman" w:eastAsia="Times New Roman" w:hAnsi="Times New Roman" w:cs="Times New Roman"/>
      <w:sz w:val="24"/>
      <w:szCs w:val="24"/>
      <w:lang w:val="en-GB"/>
    </w:rPr>
  </w:style>
  <w:style w:type="paragraph" w:styleId="Kopfzeile">
    <w:name w:val="header"/>
    <w:basedOn w:val="Standard"/>
    <w:link w:val="KopfzeileZchn"/>
    <w:uiPriority w:val="99"/>
    <w:unhideWhenUsed/>
    <w:rsid w:val="006B3399"/>
    <w:pPr>
      <w:tabs>
        <w:tab w:val="center" w:pos="4536"/>
        <w:tab w:val="right" w:pos="9072"/>
      </w:tabs>
    </w:pPr>
  </w:style>
  <w:style w:type="character" w:customStyle="1" w:styleId="FuzeileZchn">
    <w:name w:val="Fußzeile Zchn"/>
    <w:link w:val="Fuzeile"/>
    <w:uiPriority w:val="99"/>
    <w:rsid w:val="006B3399"/>
    <w:rPr>
      <w:rFonts w:ascii="Times New Roman" w:eastAsia="Times New Roman" w:hAnsi="Times New Roman" w:cs="Times New Roman"/>
      <w:sz w:val="24"/>
      <w:szCs w:val="24"/>
      <w:lang w:val="en-GB" w:eastAsia="nl-NL"/>
    </w:rPr>
  </w:style>
  <w:style w:type="paragraph" w:styleId="Fuzeile">
    <w:name w:val="footer"/>
    <w:basedOn w:val="Standard"/>
    <w:link w:val="FuzeileZchn"/>
    <w:uiPriority w:val="99"/>
    <w:unhideWhenUsed/>
    <w:rsid w:val="006B3399"/>
    <w:pPr>
      <w:tabs>
        <w:tab w:val="center" w:pos="4320"/>
        <w:tab w:val="right" w:pos="8640"/>
      </w:tabs>
    </w:pPr>
    <w:rPr>
      <w:lang w:eastAsia="nl-NL"/>
    </w:rPr>
  </w:style>
  <w:style w:type="character" w:customStyle="1" w:styleId="TextkrperZchn">
    <w:name w:val="Textkörper Zchn"/>
    <w:link w:val="Textkrper"/>
    <w:uiPriority w:val="99"/>
    <w:semiHidden/>
    <w:rsid w:val="006B3399"/>
    <w:rPr>
      <w:rFonts w:ascii="Times New Roman" w:eastAsia="Times New Roman" w:hAnsi="Times New Roman" w:cs="Times New Roman"/>
      <w:sz w:val="24"/>
      <w:szCs w:val="24"/>
      <w:lang w:val="en-GB" w:eastAsia="de-DE"/>
    </w:rPr>
  </w:style>
  <w:style w:type="paragraph" w:styleId="Textkrper">
    <w:name w:val="Body Text"/>
    <w:basedOn w:val="Standard"/>
    <w:link w:val="TextkrperZchn"/>
    <w:uiPriority w:val="99"/>
    <w:semiHidden/>
    <w:unhideWhenUsed/>
    <w:rsid w:val="006B3399"/>
    <w:pPr>
      <w:spacing w:line="360" w:lineRule="auto"/>
      <w:jc w:val="both"/>
    </w:pPr>
    <w:rPr>
      <w:lang w:eastAsia="de-DE"/>
    </w:rPr>
  </w:style>
  <w:style w:type="character" w:customStyle="1" w:styleId="DokumentstrukturZchn">
    <w:name w:val="Dokumentstruktur Zchn"/>
    <w:link w:val="Dokumentstruktur"/>
    <w:uiPriority w:val="99"/>
    <w:semiHidden/>
    <w:rsid w:val="006B3399"/>
    <w:rPr>
      <w:rFonts w:ascii="Tahoma" w:eastAsia="Times New Roman" w:hAnsi="Tahoma" w:cs="Tahoma"/>
      <w:sz w:val="20"/>
      <w:szCs w:val="20"/>
      <w:shd w:val="clear" w:color="auto" w:fill="000080"/>
      <w:lang w:val="en-GB"/>
    </w:rPr>
  </w:style>
  <w:style w:type="paragraph" w:styleId="Dokumentstruktur">
    <w:name w:val="Document Map"/>
    <w:basedOn w:val="Standard"/>
    <w:link w:val="DokumentstrukturZchn"/>
    <w:uiPriority w:val="99"/>
    <w:semiHidden/>
    <w:unhideWhenUsed/>
    <w:rsid w:val="006B3399"/>
    <w:pPr>
      <w:shd w:val="clear" w:color="auto" w:fill="000080"/>
    </w:pPr>
    <w:rPr>
      <w:rFonts w:ascii="Tahoma" w:hAnsi="Tahoma" w:cs="Tahoma"/>
      <w:sz w:val="20"/>
      <w:szCs w:val="20"/>
    </w:rPr>
  </w:style>
  <w:style w:type="character" w:customStyle="1" w:styleId="KommentarthemaZchn">
    <w:name w:val="Kommentarthema Zchn"/>
    <w:link w:val="Kommentarthema"/>
    <w:uiPriority w:val="99"/>
    <w:semiHidden/>
    <w:rsid w:val="006B3399"/>
    <w:rPr>
      <w:rFonts w:ascii="Times New Roman" w:eastAsia="Times New Roman" w:hAnsi="Times New Roman" w:cs="Times New Roman"/>
      <w:b/>
      <w:bCs/>
      <w:sz w:val="24"/>
      <w:szCs w:val="24"/>
      <w:lang w:val="en-GB" w:eastAsia="nl-NL"/>
    </w:rPr>
  </w:style>
  <w:style w:type="paragraph" w:styleId="Kommentarthema">
    <w:name w:val="annotation subject"/>
    <w:basedOn w:val="Kommentartext"/>
    <w:next w:val="Kommentartext"/>
    <w:link w:val="KommentarthemaZchn"/>
    <w:uiPriority w:val="99"/>
    <w:semiHidden/>
    <w:unhideWhenUsed/>
    <w:rsid w:val="006B3399"/>
    <w:rPr>
      <w:b/>
      <w:bCs/>
    </w:rPr>
  </w:style>
  <w:style w:type="character" w:customStyle="1" w:styleId="SprechblasentextZchn">
    <w:name w:val="Sprechblasentext Zchn"/>
    <w:link w:val="Sprechblasentext"/>
    <w:uiPriority w:val="99"/>
    <w:semiHidden/>
    <w:rsid w:val="006B3399"/>
    <w:rPr>
      <w:rFonts w:ascii="Lucida Grande" w:eastAsia="Times New Roman" w:hAnsi="Lucida Grande" w:cs="Times New Roman"/>
      <w:sz w:val="18"/>
      <w:szCs w:val="18"/>
      <w:lang w:val="en-GB" w:eastAsia="nl-NL"/>
    </w:rPr>
  </w:style>
  <w:style w:type="paragraph" w:styleId="Sprechblasentext">
    <w:name w:val="Balloon Text"/>
    <w:basedOn w:val="Standard"/>
    <w:link w:val="SprechblasentextZchn"/>
    <w:uiPriority w:val="99"/>
    <w:semiHidden/>
    <w:unhideWhenUsed/>
    <w:rsid w:val="006B3399"/>
    <w:rPr>
      <w:rFonts w:ascii="Lucida Grande" w:hAnsi="Lucida Grande"/>
      <w:sz w:val="18"/>
      <w:szCs w:val="18"/>
      <w:lang w:eastAsia="nl-NL"/>
    </w:rPr>
  </w:style>
  <w:style w:type="character" w:styleId="Kommentarzeichen">
    <w:name w:val="annotation reference"/>
    <w:unhideWhenUsed/>
    <w:rsid w:val="006B3399"/>
    <w:rPr>
      <w:rFonts w:ascii="Times New Roman" w:hAnsi="Times New Roman" w:cs="Times New Roman" w:hint="default"/>
      <w:sz w:val="16"/>
    </w:rPr>
  </w:style>
  <w:style w:type="character" w:styleId="Hyperlink">
    <w:name w:val="Hyperlink"/>
    <w:uiPriority w:val="99"/>
    <w:unhideWhenUsed/>
    <w:rsid w:val="006B3399"/>
    <w:rPr>
      <w:rFonts w:ascii="Times New Roman" w:hAnsi="Times New Roman" w:cs="Times New Roman" w:hint="default"/>
      <w:color w:val="0000FF"/>
      <w:u w:val="single"/>
    </w:rPr>
  </w:style>
  <w:style w:type="character" w:styleId="Hervorhebung">
    <w:name w:val="Emphasis"/>
    <w:qFormat/>
    <w:rsid w:val="006B3399"/>
    <w:rPr>
      <w:rFonts w:ascii="Times New Roman" w:hAnsi="Times New Roman" w:cs="Times New Roman" w:hint="default"/>
      <w:b/>
      <w:bCs w:val="0"/>
      <w:i w:val="0"/>
      <w:iCs w:val="0"/>
    </w:rPr>
  </w:style>
  <w:style w:type="character" w:customStyle="1" w:styleId="st1">
    <w:name w:val="st1"/>
    <w:uiPriority w:val="99"/>
    <w:rsid w:val="006B3399"/>
    <w:rPr>
      <w:rFonts w:ascii="Times New Roman" w:hAnsi="Times New Roman" w:cs="Times New Roman" w:hint="default"/>
    </w:rPr>
  </w:style>
  <w:style w:type="paragraph" w:styleId="StandardWeb">
    <w:name w:val="Normal (Web)"/>
    <w:basedOn w:val="Standard"/>
    <w:uiPriority w:val="99"/>
    <w:unhideWhenUsed/>
    <w:rsid w:val="006B3399"/>
    <w:pPr>
      <w:spacing w:before="100" w:beforeAutospacing="1" w:after="100" w:afterAutospacing="1"/>
    </w:pPr>
    <w:rPr>
      <w:lang w:val="de-DE" w:eastAsia="de-DE"/>
    </w:rPr>
  </w:style>
  <w:style w:type="paragraph" w:styleId="berarbeitung">
    <w:name w:val="Revision"/>
    <w:hidden/>
    <w:uiPriority w:val="99"/>
    <w:semiHidden/>
    <w:rsid w:val="003506F5"/>
    <w:rPr>
      <w:rFonts w:ascii="Times New Roman" w:eastAsia="Times New Roman" w:hAnsi="Times New Roman"/>
      <w:lang w:val="en-GB" w:eastAsia="en-US"/>
    </w:rPr>
  </w:style>
  <w:style w:type="paragraph" w:customStyle="1" w:styleId="title1">
    <w:name w:val="title1"/>
    <w:basedOn w:val="Standard"/>
    <w:rsid w:val="00F62C16"/>
    <w:rPr>
      <w:sz w:val="27"/>
      <w:szCs w:val="27"/>
      <w:lang w:val="sv-SE" w:eastAsia="sv-SE"/>
    </w:rPr>
  </w:style>
  <w:style w:type="paragraph" w:customStyle="1" w:styleId="desc2">
    <w:name w:val="desc2"/>
    <w:basedOn w:val="Standard"/>
    <w:rsid w:val="00F62C16"/>
    <w:rPr>
      <w:sz w:val="26"/>
      <w:szCs w:val="26"/>
      <w:lang w:val="sv-SE" w:eastAsia="sv-SE"/>
    </w:rPr>
  </w:style>
  <w:style w:type="paragraph" w:customStyle="1" w:styleId="details1">
    <w:name w:val="details1"/>
    <w:basedOn w:val="Standard"/>
    <w:rsid w:val="00F62C16"/>
    <w:rPr>
      <w:sz w:val="22"/>
      <w:szCs w:val="22"/>
      <w:lang w:val="sv-SE" w:eastAsia="sv-SE"/>
    </w:rPr>
  </w:style>
  <w:style w:type="character" w:customStyle="1" w:styleId="jrnl">
    <w:name w:val="jrnl"/>
    <w:basedOn w:val="Absatz-Standardschriftart"/>
    <w:rsid w:val="00F62C16"/>
  </w:style>
  <w:style w:type="character" w:customStyle="1" w:styleId="null">
    <w:name w:val="null"/>
    <w:basedOn w:val="Absatz-Standardschriftart"/>
    <w:rsid w:val="00B435ED"/>
  </w:style>
  <w:style w:type="paragraph" w:customStyle="1" w:styleId="Titel1">
    <w:name w:val="Titel1"/>
    <w:basedOn w:val="Standard"/>
    <w:rsid w:val="00837E3B"/>
    <w:pPr>
      <w:spacing w:before="100" w:beforeAutospacing="1" w:after="100" w:afterAutospacing="1"/>
    </w:pPr>
    <w:rPr>
      <w:lang w:val="de-DE" w:eastAsia="de-DE"/>
    </w:rPr>
  </w:style>
  <w:style w:type="paragraph" w:customStyle="1" w:styleId="desc">
    <w:name w:val="desc"/>
    <w:basedOn w:val="Standard"/>
    <w:rsid w:val="00837E3B"/>
    <w:pPr>
      <w:spacing w:before="100" w:beforeAutospacing="1" w:after="100" w:afterAutospacing="1"/>
    </w:pPr>
    <w:rPr>
      <w:lang w:val="de-DE" w:eastAsia="de-DE"/>
    </w:rPr>
  </w:style>
  <w:style w:type="paragraph" w:customStyle="1" w:styleId="details">
    <w:name w:val="details"/>
    <w:basedOn w:val="Standard"/>
    <w:rsid w:val="00837E3B"/>
    <w:pPr>
      <w:spacing w:before="100" w:beforeAutospacing="1" w:after="100" w:afterAutospacing="1"/>
    </w:pPr>
    <w:rPr>
      <w:lang w:val="de-DE" w:eastAsia="de-DE"/>
    </w:rPr>
  </w:style>
  <w:style w:type="paragraph" w:styleId="Listenabsatz">
    <w:name w:val="List Paragraph"/>
    <w:basedOn w:val="Standard"/>
    <w:uiPriority w:val="34"/>
    <w:qFormat/>
    <w:rsid w:val="005F5516"/>
    <w:pPr>
      <w:ind w:left="720"/>
      <w:contextualSpacing/>
    </w:pPr>
  </w:style>
  <w:style w:type="paragraph" w:customStyle="1" w:styleId="Titel2">
    <w:name w:val="Titel2"/>
    <w:basedOn w:val="Standard"/>
    <w:rsid w:val="00B17089"/>
    <w:pPr>
      <w:spacing w:before="100" w:beforeAutospacing="1" w:after="100" w:afterAutospacing="1"/>
    </w:pPr>
    <w:rPr>
      <w:lang w:val="de-DE" w:eastAsia="de-DE"/>
    </w:rPr>
  </w:style>
  <w:style w:type="character" w:customStyle="1" w:styleId="st">
    <w:name w:val="st"/>
    <w:basedOn w:val="Absatz-Standardschriftart"/>
    <w:rsid w:val="004A54C7"/>
  </w:style>
  <w:style w:type="character" w:customStyle="1" w:styleId="highlight">
    <w:name w:val="highlight"/>
    <w:basedOn w:val="Absatz-Standardschriftart"/>
    <w:rsid w:val="00D840CD"/>
  </w:style>
  <w:style w:type="table" w:styleId="Tabellenraster">
    <w:name w:val="Table Grid"/>
    <w:basedOn w:val="NormaleTabelle"/>
    <w:uiPriority w:val="59"/>
    <w:rsid w:val="00E12AF1"/>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39"/>
    <w:rsid w:val="007C5A1A"/>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78549C"/>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39"/>
    <w:rsid w:val="00B41533"/>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NormaleTabelle"/>
    <w:uiPriority w:val="39"/>
    <w:rsid w:val="0066579E"/>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2">
    <w:name w:val="Tabellenraster12"/>
    <w:basedOn w:val="NormaleTabelle"/>
    <w:uiPriority w:val="39"/>
    <w:rsid w:val="00A8013C"/>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39"/>
    <w:rsid w:val="00C91320"/>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3">
    <w:name w:val="Tabellenraster13"/>
    <w:basedOn w:val="NormaleTabelle"/>
    <w:next w:val="Tabellenraster"/>
    <w:uiPriority w:val="39"/>
    <w:rsid w:val="00B62497"/>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F052F9"/>
    <w:pPr>
      <w:jc w:val="center"/>
    </w:pPr>
    <w:rPr>
      <w:noProof/>
      <w:lang w:val="en-US"/>
    </w:rPr>
  </w:style>
  <w:style w:type="character" w:customStyle="1" w:styleId="EndNoteBibliographyTitleZchn">
    <w:name w:val="EndNote Bibliography Title Zchn"/>
    <w:basedOn w:val="Absatz-Standardschriftart"/>
    <w:link w:val="EndNoteBibliographyTitle"/>
    <w:rsid w:val="00F052F9"/>
    <w:rPr>
      <w:rFonts w:ascii="Times New Roman" w:eastAsia="Times New Roman" w:hAnsi="Times New Roman"/>
      <w:noProof/>
      <w:lang w:val="en-US" w:eastAsia="en-US"/>
    </w:rPr>
  </w:style>
  <w:style w:type="paragraph" w:customStyle="1" w:styleId="EndNoteBibliography">
    <w:name w:val="EndNote Bibliography"/>
    <w:basedOn w:val="Standard"/>
    <w:link w:val="EndNoteBibliographyZchn"/>
    <w:rsid w:val="00F052F9"/>
    <w:rPr>
      <w:noProof/>
      <w:lang w:val="en-US"/>
    </w:rPr>
  </w:style>
  <w:style w:type="character" w:customStyle="1" w:styleId="EndNoteBibliographyZchn">
    <w:name w:val="EndNote Bibliography Zchn"/>
    <w:basedOn w:val="Absatz-Standardschriftart"/>
    <w:link w:val="EndNoteBibliography"/>
    <w:rsid w:val="00F052F9"/>
    <w:rPr>
      <w:rFonts w:ascii="Times New Roman" w:eastAsia="Times New Roman" w:hAnsi="Times New Roman"/>
      <w:noProof/>
      <w:lang w:val="en-US" w:eastAsia="en-US"/>
    </w:rPr>
  </w:style>
  <w:style w:type="character" w:customStyle="1" w:styleId="berschrift2Zchn">
    <w:name w:val="Überschrift 2 Zchn"/>
    <w:basedOn w:val="Absatz-Standardschriftart"/>
    <w:link w:val="berschrift2"/>
    <w:uiPriority w:val="9"/>
    <w:rsid w:val="002E2544"/>
    <w:rPr>
      <w:rFonts w:asciiTheme="majorHAnsi" w:eastAsiaTheme="majorEastAsia" w:hAnsiTheme="majorHAnsi" w:cstheme="majorBidi"/>
      <w:b/>
      <w:bCs/>
      <w:color w:val="4F81BD" w:themeColor="accent1"/>
      <w:sz w:val="26"/>
      <w:szCs w:val="26"/>
      <w:lang w:val="en-GB" w:eastAsia="en-US"/>
    </w:rPr>
  </w:style>
  <w:style w:type="character" w:customStyle="1" w:styleId="berschrift3Zchn">
    <w:name w:val="Überschrift 3 Zchn"/>
    <w:basedOn w:val="Absatz-Standardschriftart"/>
    <w:link w:val="berschrift3"/>
    <w:uiPriority w:val="9"/>
    <w:semiHidden/>
    <w:rsid w:val="00593D41"/>
    <w:rPr>
      <w:rFonts w:asciiTheme="majorHAnsi" w:eastAsiaTheme="majorEastAsia" w:hAnsiTheme="majorHAnsi" w:cstheme="majorBidi"/>
      <w:b/>
      <w:bCs/>
      <w:color w:val="4F81BD" w:themeColor="accent1"/>
      <w:sz w:val="24"/>
      <w:szCs w:val="24"/>
      <w:lang w:val="en-GB" w:eastAsia="en-US"/>
    </w:rPr>
  </w:style>
  <w:style w:type="paragraph" w:styleId="KeinLeerraum">
    <w:name w:val="No Spacing"/>
    <w:uiPriority w:val="1"/>
    <w:qFormat/>
    <w:rsid w:val="002E45E3"/>
    <w:rPr>
      <w:rFonts w:ascii="Times New Roman" w:eastAsia="Times New Roman" w:hAnsi="Times New Roman"/>
      <w:lang w:val="en-GB" w:eastAsia="en-US"/>
    </w:rPr>
  </w:style>
  <w:style w:type="table" w:customStyle="1" w:styleId="Tabellenraster8">
    <w:name w:val="Tabellenraster8"/>
    <w:basedOn w:val="NormaleTabelle"/>
    <w:next w:val="Tabellenraster"/>
    <w:uiPriority w:val="39"/>
    <w:rsid w:val="00C13E41"/>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9">
    <w:name w:val="Tabellenraster9"/>
    <w:basedOn w:val="NormaleTabelle"/>
    <w:next w:val="Tabellenraster"/>
    <w:uiPriority w:val="39"/>
    <w:rsid w:val="0022049E"/>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0">
    <w:name w:val="Tabellenraster10"/>
    <w:basedOn w:val="NormaleTabelle"/>
    <w:next w:val="Tabellenraster"/>
    <w:uiPriority w:val="39"/>
    <w:rsid w:val="0022049E"/>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4">
    <w:name w:val="Tabellenraster14"/>
    <w:basedOn w:val="NormaleTabelle"/>
    <w:next w:val="Tabellenraster"/>
    <w:uiPriority w:val="39"/>
    <w:rsid w:val="00291930"/>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5">
    <w:name w:val="Tabellenraster15"/>
    <w:basedOn w:val="NormaleTabelle"/>
    <w:next w:val="Tabellenraster"/>
    <w:uiPriority w:val="39"/>
    <w:rsid w:val="00291930"/>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el3">
    <w:name w:val="Titel3"/>
    <w:basedOn w:val="Standard"/>
    <w:rsid w:val="00637DF1"/>
    <w:pPr>
      <w:spacing w:before="100" w:beforeAutospacing="1" w:after="100" w:afterAutospacing="1"/>
    </w:pPr>
    <w:rPr>
      <w:lang w:val="de-DE" w:eastAsia="de-DE"/>
    </w:rPr>
  </w:style>
  <w:style w:type="character" w:customStyle="1" w:styleId="paragraph">
    <w:name w:val="paragraph"/>
    <w:basedOn w:val="Absatz-Standardschriftart"/>
    <w:rsid w:val="00715772"/>
  </w:style>
  <w:style w:type="paragraph" w:customStyle="1" w:styleId="TAMainText">
    <w:name w:val="TA_Main_Text"/>
    <w:basedOn w:val="Standard"/>
    <w:link w:val="TAMainTextChar"/>
    <w:uiPriority w:val="99"/>
    <w:rsid w:val="003737C3"/>
    <w:pPr>
      <w:spacing w:line="480" w:lineRule="auto"/>
      <w:ind w:firstLine="202"/>
      <w:jc w:val="both"/>
    </w:pPr>
    <w:rPr>
      <w:rFonts w:ascii="Times" w:hAnsi="Times"/>
      <w:szCs w:val="20"/>
      <w:lang w:val="en-US"/>
    </w:rPr>
  </w:style>
  <w:style w:type="character" w:customStyle="1" w:styleId="TAMainTextChar">
    <w:name w:val="TA_Main_Text Char"/>
    <w:link w:val="TAMainText"/>
    <w:uiPriority w:val="99"/>
    <w:rsid w:val="003737C3"/>
    <w:rPr>
      <w:rFonts w:ascii="Times" w:eastAsia="Times New Roman" w:hAnsi="Times"/>
      <w:sz w:val="24"/>
      <w:lang w:val="en-US" w:eastAsia="en-US"/>
    </w:rPr>
  </w:style>
  <w:style w:type="character" w:styleId="Zeilennummer">
    <w:name w:val="line number"/>
    <w:basedOn w:val="Absatz-Standardschriftart"/>
    <w:semiHidden/>
    <w:unhideWhenUsed/>
    <w:rsid w:val="00480CDE"/>
  </w:style>
  <w:style w:type="table" w:customStyle="1" w:styleId="Tabellenraster5">
    <w:name w:val="Tabellenraster5"/>
    <w:basedOn w:val="NormaleTabelle"/>
    <w:next w:val="Tabellenraster"/>
    <w:uiPriority w:val="59"/>
    <w:rsid w:val="007F6798"/>
    <w:rPr>
      <w:rFonts w:ascii="Times New Roman" w:eastAsia="Times New Roman" w:hAnsi="Times New Roman" w:cs="Lucida Sans Unicode"/>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71416">
      <w:bodyDiv w:val="1"/>
      <w:marLeft w:val="0"/>
      <w:marRight w:val="0"/>
      <w:marTop w:val="0"/>
      <w:marBottom w:val="0"/>
      <w:divBdr>
        <w:top w:val="none" w:sz="0" w:space="0" w:color="auto"/>
        <w:left w:val="none" w:sz="0" w:space="0" w:color="auto"/>
        <w:bottom w:val="none" w:sz="0" w:space="0" w:color="auto"/>
        <w:right w:val="none" w:sz="0" w:space="0" w:color="auto"/>
      </w:divBdr>
      <w:divsChild>
        <w:div w:id="1892497926">
          <w:marLeft w:val="0"/>
          <w:marRight w:val="0"/>
          <w:marTop w:val="0"/>
          <w:marBottom w:val="0"/>
          <w:divBdr>
            <w:top w:val="none" w:sz="0" w:space="0" w:color="auto"/>
            <w:left w:val="none" w:sz="0" w:space="0" w:color="auto"/>
            <w:bottom w:val="none" w:sz="0" w:space="0" w:color="auto"/>
            <w:right w:val="none" w:sz="0" w:space="0" w:color="auto"/>
          </w:divBdr>
        </w:div>
      </w:divsChild>
    </w:div>
    <w:div w:id="79180762">
      <w:bodyDiv w:val="1"/>
      <w:marLeft w:val="0"/>
      <w:marRight w:val="0"/>
      <w:marTop w:val="0"/>
      <w:marBottom w:val="0"/>
      <w:divBdr>
        <w:top w:val="none" w:sz="0" w:space="0" w:color="auto"/>
        <w:left w:val="none" w:sz="0" w:space="0" w:color="auto"/>
        <w:bottom w:val="none" w:sz="0" w:space="0" w:color="auto"/>
        <w:right w:val="none" w:sz="0" w:space="0" w:color="auto"/>
      </w:divBdr>
    </w:div>
    <w:div w:id="132061489">
      <w:bodyDiv w:val="1"/>
      <w:marLeft w:val="0"/>
      <w:marRight w:val="0"/>
      <w:marTop w:val="0"/>
      <w:marBottom w:val="0"/>
      <w:divBdr>
        <w:top w:val="none" w:sz="0" w:space="0" w:color="auto"/>
        <w:left w:val="none" w:sz="0" w:space="0" w:color="auto"/>
        <w:bottom w:val="none" w:sz="0" w:space="0" w:color="auto"/>
        <w:right w:val="none" w:sz="0" w:space="0" w:color="auto"/>
      </w:divBdr>
    </w:div>
    <w:div w:id="192966661">
      <w:bodyDiv w:val="1"/>
      <w:marLeft w:val="0"/>
      <w:marRight w:val="0"/>
      <w:marTop w:val="0"/>
      <w:marBottom w:val="0"/>
      <w:divBdr>
        <w:top w:val="none" w:sz="0" w:space="0" w:color="auto"/>
        <w:left w:val="none" w:sz="0" w:space="0" w:color="auto"/>
        <w:bottom w:val="none" w:sz="0" w:space="0" w:color="auto"/>
        <w:right w:val="none" w:sz="0" w:space="0" w:color="auto"/>
      </w:divBdr>
    </w:div>
    <w:div w:id="283081891">
      <w:bodyDiv w:val="1"/>
      <w:marLeft w:val="0"/>
      <w:marRight w:val="0"/>
      <w:marTop w:val="0"/>
      <w:marBottom w:val="0"/>
      <w:divBdr>
        <w:top w:val="none" w:sz="0" w:space="0" w:color="auto"/>
        <w:left w:val="none" w:sz="0" w:space="0" w:color="auto"/>
        <w:bottom w:val="none" w:sz="0" w:space="0" w:color="auto"/>
        <w:right w:val="none" w:sz="0" w:space="0" w:color="auto"/>
      </w:divBdr>
      <w:divsChild>
        <w:div w:id="978650673">
          <w:marLeft w:val="0"/>
          <w:marRight w:val="0"/>
          <w:marTop w:val="0"/>
          <w:marBottom w:val="0"/>
          <w:divBdr>
            <w:top w:val="none" w:sz="0" w:space="0" w:color="auto"/>
            <w:left w:val="none" w:sz="0" w:space="0" w:color="auto"/>
            <w:bottom w:val="none" w:sz="0" w:space="0" w:color="auto"/>
            <w:right w:val="none" w:sz="0" w:space="0" w:color="auto"/>
          </w:divBdr>
        </w:div>
      </w:divsChild>
    </w:div>
    <w:div w:id="290130667">
      <w:bodyDiv w:val="1"/>
      <w:marLeft w:val="0"/>
      <w:marRight w:val="0"/>
      <w:marTop w:val="0"/>
      <w:marBottom w:val="0"/>
      <w:divBdr>
        <w:top w:val="none" w:sz="0" w:space="0" w:color="auto"/>
        <w:left w:val="none" w:sz="0" w:space="0" w:color="auto"/>
        <w:bottom w:val="none" w:sz="0" w:space="0" w:color="auto"/>
        <w:right w:val="none" w:sz="0" w:space="0" w:color="auto"/>
      </w:divBdr>
    </w:div>
    <w:div w:id="307631943">
      <w:bodyDiv w:val="1"/>
      <w:marLeft w:val="0"/>
      <w:marRight w:val="0"/>
      <w:marTop w:val="0"/>
      <w:marBottom w:val="0"/>
      <w:divBdr>
        <w:top w:val="none" w:sz="0" w:space="0" w:color="auto"/>
        <w:left w:val="none" w:sz="0" w:space="0" w:color="auto"/>
        <w:bottom w:val="none" w:sz="0" w:space="0" w:color="auto"/>
        <w:right w:val="none" w:sz="0" w:space="0" w:color="auto"/>
      </w:divBdr>
      <w:divsChild>
        <w:div w:id="1991861602">
          <w:marLeft w:val="0"/>
          <w:marRight w:val="0"/>
          <w:marTop w:val="0"/>
          <w:marBottom w:val="0"/>
          <w:divBdr>
            <w:top w:val="none" w:sz="0" w:space="0" w:color="auto"/>
            <w:left w:val="none" w:sz="0" w:space="0" w:color="auto"/>
            <w:bottom w:val="none" w:sz="0" w:space="0" w:color="auto"/>
            <w:right w:val="none" w:sz="0" w:space="0" w:color="auto"/>
          </w:divBdr>
        </w:div>
      </w:divsChild>
    </w:div>
    <w:div w:id="420369794">
      <w:bodyDiv w:val="1"/>
      <w:marLeft w:val="0"/>
      <w:marRight w:val="0"/>
      <w:marTop w:val="0"/>
      <w:marBottom w:val="0"/>
      <w:divBdr>
        <w:top w:val="none" w:sz="0" w:space="0" w:color="auto"/>
        <w:left w:val="none" w:sz="0" w:space="0" w:color="auto"/>
        <w:bottom w:val="none" w:sz="0" w:space="0" w:color="auto"/>
        <w:right w:val="none" w:sz="0" w:space="0" w:color="auto"/>
      </w:divBdr>
      <w:divsChild>
        <w:div w:id="32195082">
          <w:marLeft w:val="0"/>
          <w:marRight w:val="0"/>
          <w:marTop w:val="0"/>
          <w:marBottom w:val="0"/>
          <w:divBdr>
            <w:top w:val="none" w:sz="0" w:space="0" w:color="auto"/>
            <w:left w:val="none" w:sz="0" w:space="0" w:color="auto"/>
            <w:bottom w:val="none" w:sz="0" w:space="0" w:color="auto"/>
            <w:right w:val="none" w:sz="0" w:space="0" w:color="auto"/>
          </w:divBdr>
        </w:div>
      </w:divsChild>
    </w:div>
    <w:div w:id="476649756">
      <w:bodyDiv w:val="1"/>
      <w:marLeft w:val="0"/>
      <w:marRight w:val="0"/>
      <w:marTop w:val="0"/>
      <w:marBottom w:val="0"/>
      <w:divBdr>
        <w:top w:val="none" w:sz="0" w:space="0" w:color="auto"/>
        <w:left w:val="none" w:sz="0" w:space="0" w:color="auto"/>
        <w:bottom w:val="none" w:sz="0" w:space="0" w:color="auto"/>
        <w:right w:val="none" w:sz="0" w:space="0" w:color="auto"/>
      </w:divBdr>
    </w:div>
    <w:div w:id="478109840">
      <w:bodyDiv w:val="1"/>
      <w:marLeft w:val="0"/>
      <w:marRight w:val="0"/>
      <w:marTop w:val="0"/>
      <w:marBottom w:val="0"/>
      <w:divBdr>
        <w:top w:val="none" w:sz="0" w:space="0" w:color="auto"/>
        <w:left w:val="none" w:sz="0" w:space="0" w:color="auto"/>
        <w:bottom w:val="none" w:sz="0" w:space="0" w:color="auto"/>
        <w:right w:val="none" w:sz="0" w:space="0" w:color="auto"/>
      </w:divBdr>
    </w:div>
    <w:div w:id="488713748">
      <w:bodyDiv w:val="1"/>
      <w:marLeft w:val="0"/>
      <w:marRight w:val="0"/>
      <w:marTop w:val="0"/>
      <w:marBottom w:val="0"/>
      <w:divBdr>
        <w:top w:val="none" w:sz="0" w:space="0" w:color="auto"/>
        <w:left w:val="none" w:sz="0" w:space="0" w:color="auto"/>
        <w:bottom w:val="none" w:sz="0" w:space="0" w:color="auto"/>
        <w:right w:val="none" w:sz="0" w:space="0" w:color="auto"/>
      </w:divBdr>
    </w:div>
    <w:div w:id="495152947">
      <w:bodyDiv w:val="1"/>
      <w:marLeft w:val="0"/>
      <w:marRight w:val="0"/>
      <w:marTop w:val="0"/>
      <w:marBottom w:val="0"/>
      <w:divBdr>
        <w:top w:val="none" w:sz="0" w:space="0" w:color="auto"/>
        <w:left w:val="none" w:sz="0" w:space="0" w:color="auto"/>
        <w:bottom w:val="none" w:sz="0" w:space="0" w:color="auto"/>
        <w:right w:val="none" w:sz="0" w:space="0" w:color="auto"/>
      </w:divBdr>
      <w:divsChild>
        <w:div w:id="1024016065">
          <w:marLeft w:val="0"/>
          <w:marRight w:val="0"/>
          <w:marTop w:val="0"/>
          <w:marBottom w:val="0"/>
          <w:divBdr>
            <w:top w:val="none" w:sz="0" w:space="0" w:color="auto"/>
            <w:left w:val="none" w:sz="0" w:space="0" w:color="auto"/>
            <w:bottom w:val="none" w:sz="0" w:space="0" w:color="auto"/>
            <w:right w:val="none" w:sz="0" w:space="0" w:color="auto"/>
          </w:divBdr>
        </w:div>
      </w:divsChild>
    </w:div>
    <w:div w:id="533151932">
      <w:bodyDiv w:val="1"/>
      <w:marLeft w:val="0"/>
      <w:marRight w:val="0"/>
      <w:marTop w:val="0"/>
      <w:marBottom w:val="0"/>
      <w:divBdr>
        <w:top w:val="none" w:sz="0" w:space="0" w:color="auto"/>
        <w:left w:val="none" w:sz="0" w:space="0" w:color="auto"/>
        <w:bottom w:val="none" w:sz="0" w:space="0" w:color="auto"/>
        <w:right w:val="none" w:sz="0" w:space="0" w:color="auto"/>
      </w:divBdr>
    </w:div>
    <w:div w:id="573126111">
      <w:bodyDiv w:val="1"/>
      <w:marLeft w:val="0"/>
      <w:marRight w:val="0"/>
      <w:marTop w:val="0"/>
      <w:marBottom w:val="0"/>
      <w:divBdr>
        <w:top w:val="none" w:sz="0" w:space="0" w:color="auto"/>
        <w:left w:val="none" w:sz="0" w:space="0" w:color="auto"/>
        <w:bottom w:val="none" w:sz="0" w:space="0" w:color="auto"/>
        <w:right w:val="none" w:sz="0" w:space="0" w:color="auto"/>
      </w:divBdr>
      <w:divsChild>
        <w:div w:id="102698082">
          <w:marLeft w:val="0"/>
          <w:marRight w:val="0"/>
          <w:marTop w:val="0"/>
          <w:marBottom w:val="0"/>
          <w:divBdr>
            <w:top w:val="none" w:sz="0" w:space="0" w:color="auto"/>
            <w:left w:val="none" w:sz="0" w:space="0" w:color="auto"/>
            <w:bottom w:val="none" w:sz="0" w:space="0" w:color="auto"/>
            <w:right w:val="none" w:sz="0" w:space="0" w:color="auto"/>
          </w:divBdr>
        </w:div>
      </w:divsChild>
    </w:div>
    <w:div w:id="659424874">
      <w:bodyDiv w:val="1"/>
      <w:marLeft w:val="0"/>
      <w:marRight w:val="0"/>
      <w:marTop w:val="0"/>
      <w:marBottom w:val="0"/>
      <w:divBdr>
        <w:top w:val="none" w:sz="0" w:space="0" w:color="auto"/>
        <w:left w:val="none" w:sz="0" w:space="0" w:color="auto"/>
        <w:bottom w:val="none" w:sz="0" w:space="0" w:color="auto"/>
        <w:right w:val="none" w:sz="0" w:space="0" w:color="auto"/>
      </w:divBdr>
    </w:div>
    <w:div w:id="679429220">
      <w:bodyDiv w:val="1"/>
      <w:marLeft w:val="0"/>
      <w:marRight w:val="0"/>
      <w:marTop w:val="0"/>
      <w:marBottom w:val="0"/>
      <w:divBdr>
        <w:top w:val="none" w:sz="0" w:space="0" w:color="auto"/>
        <w:left w:val="none" w:sz="0" w:space="0" w:color="auto"/>
        <w:bottom w:val="none" w:sz="0" w:space="0" w:color="auto"/>
        <w:right w:val="none" w:sz="0" w:space="0" w:color="auto"/>
      </w:divBdr>
    </w:div>
    <w:div w:id="693188458">
      <w:bodyDiv w:val="1"/>
      <w:marLeft w:val="0"/>
      <w:marRight w:val="0"/>
      <w:marTop w:val="0"/>
      <w:marBottom w:val="0"/>
      <w:divBdr>
        <w:top w:val="none" w:sz="0" w:space="0" w:color="auto"/>
        <w:left w:val="none" w:sz="0" w:space="0" w:color="auto"/>
        <w:bottom w:val="none" w:sz="0" w:space="0" w:color="auto"/>
        <w:right w:val="none" w:sz="0" w:space="0" w:color="auto"/>
      </w:divBdr>
    </w:div>
    <w:div w:id="701397587">
      <w:bodyDiv w:val="1"/>
      <w:marLeft w:val="0"/>
      <w:marRight w:val="0"/>
      <w:marTop w:val="0"/>
      <w:marBottom w:val="0"/>
      <w:divBdr>
        <w:top w:val="none" w:sz="0" w:space="0" w:color="auto"/>
        <w:left w:val="none" w:sz="0" w:space="0" w:color="auto"/>
        <w:bottom w:val="none" w:sz="0" w:space="0" w:color="auto"/>
        <w:right w:val="none" w:sz="0" w:space="0" w:color="auto"/>
      </w:divBdr>
    </w:div>
    <w:div w:id="752631258">
      <w:bodyDiv w:val="1"/>
      <w:marLeft w:val="0"/>
      <w:marRight w:val="0"/>
      <w:marTop w:val="0"/>
      <w:marBottom w:val="0"/>
      <w:divBdr>
        <w:top w:val="none" w:sz="0" w:space="0" w:color="auto"/>
        <w:left w:val="none" w:sz="0" w:space="0" w:color="auto"/>
        <w:bottom w:val="none" w:sz="0" w:space="0" w:color="auto"/>
        <w:right w:val="none" w:sz="0" w:space="0" w:color="auto"/>
      </w:divBdr>
    </w:div>
    <w:div w:id="770395293">
      <w:bodyDiv w:val="1"/>
      <w:marLeft w:val="0"/>
      <w:marRight w:val="0"/>
      <w:marTop w:val="0"/>
      <w:marBottom w:val="0"/>
      <w:divBdr>
        <w:top w:val="none" w:sz="0" w:space="0" w:color="auto"/>
        <w:left w:val="none" w:sz="0" w:space="0" w:color="auto"/>
        <w:bottom w:val="none" w:sz="0" w:space="0" w:color="auto"/>
        <w:right w:val="none" w:sz="0" w:space="0" w:color="auto"/>
      </w:divBdr>
    </w:div>
    <w:div w:id="842359037">
      <w:bodyDiv w:val="1"/>
      <w:marLeft w:val="0"/>
      <w:marRight w:val="0"/>
      <w:marTop w:val="0"/>
      <w:marBottom w:val="0"/>
      <w:divBdr>
        <w:top w:val="none" w:sz="0" w:space="0" w:color="auto"/>
        <w:left w:val="none" w:sz="0" w:space="0" w:color="auto"/>
        <w:bottom w:val="none" w:sz="0" w:space="0" w:color="auto"/>
        <w:right w:val="none" w:sz="0" w:space="0" w:color="auto"/>
      </w:divBdr>
      <w:divsChild>
        <w:div w:id="595334267">
          <w:marLeft w:val="0"/>
          <w:marRight w:val="0"/>
          <w:marTop w:val="0"/>
          <w:marBottom w:val="0"/>
          <w:divBdr>
            <w:top w:val="none" w:sz="0" w:space="0" w:color="auto"/>
            <w:left w:val="none" w:sz="0" w:space="0" w:color="auto"/>
            <w:bottom w:val="none" w:sz="0" w:space="0" w:color="auto"/>
            <w:right w:val="none" w:sz="0" w:space="0" w:color="auto"/>
          </w:divBdr>
          <w:divsChild>
            <w:div w:id="605966012">
              <w:marLeft w:val="0"/>
              <w:marRight w:val="0"/>
              <w:marTop w:val="0"/>
              <w:marBottom w:val="0"/>
              <w:divBdr>
                <w:top w:val="none" w:sz="0" w:space="0" w:color="auto"/>
                <w:left w:val="none" w:sz="0" w:space="0" w:color="auto"/>
                <w:bottom w:val="none" w:sz="0" w:space="0" w:color="auto"/>
                <w:right w:val="none" w:sz="0" w:space="0" w:color="auto"/>
              </w:divBdr>
            </w:div>
          </w:divsChild>
        </w:div>
        <w:div w:id="1814564225">
          <w:marLeft w:val="0"/>
          <w:marRight w:val="0"/>
          <w:marTop w:val="0"/>
          <w:marBottom w:val="0"/>
          <w:divBdr>
            <w:top w:val="none" w:sz="0" w:space="0" w:color="auto"/>
            <w:left w:val="none" w:sz="0" w:space="0" w:color="auto"/>
            <w:bottom w:val="none" w:sz="0" w:space="0" w:color="auto"/>
            <w:right w:val="none" w:sz="0" w:space="0" w:color="auto"/>
          </w:divBdr>
        </w:div>
      </w:divsChild>
    </w:div>
    <w:div w:id="848249441">
      <w:bodyDiv w:val="1"/>
      <w:marLeft w:val="0"/>
      <w:marRight w:val="0"/>
      <w:marTop w:val="0"/>
      <w:marBottom w:val="0"/>
      <w:divBdr>
        <w:top w:val="none" w:sz="0" w:space="0" w:color="auto"/>
        <w:left w:val="none" w:sz="0" w:space="0" w:color="auto"/>
        <w:bottom w:val="none" w:sz="0" w:space="0" w:color="auto"/>
        <w:right w:val="none" w:sz="0" w:space="0" w:color="auto"/>
      </w:divBdr>
    </w:div>
    <w:div w:id="868646804">
      <w:bodyDiv w:val="1"/>
      <w:marLeft w:val="0"/>
      <w:marRight w:val="0"/>
      <w:marTop w:val="0"/>
      <w:marBottom w:val="0"/>
      <w:divBdr>
        <w:top w:val="none" w:sz="0" w:space="0" w:color="auto"/>
        <w:left w:val="none" w:sz="0" w:space="0" w:color="auto"/>
        <w:bottom w:val="none" w:sz="0" w:space="0" w:color="auto"/>
        <w:right w:val="none" w:sz="0" w:space="0" w:color="auto"/>
      </w:divBdr>
    </w:div>
    <w:div w:id="987170035">
      <w:bodyDiv w:val="1"/>
      <w:marLeft w:val="0"/>
      <w:marRight w:val="0"/>
      <w:marTop w:val="0"/>
      <w:marBottom w:val="0"/>
      <w:divBdr>
        <w:top w:val="none" w:sz="0" w:space="0" w:color="auto"/>
        <w:left w:val="none" w:sz="0" w:space="0" w:color="auto"/>
        <w:bottom w:val="none" w:sz="0" w:space="0" w:color="auto"/>
        <w:right w:val="none" w:sz="0" w:space="0" w:color="auto"/>
      </w:divBdr>
    </w:div>
    <w:div w:id="1133793920">
      <w:bodyDiv w:val="1"/>
      <w:marLeft w:val="0"/>
      <w:marRight w:val="0"/>
      <w:marTop w:val="0"/>
      <w:marBottom w:val="0"/>
      <w:divBdr>
        <w:top w:val="none" w:sz="0" w:space="0" w:color="auto"/>
        <w:left w:val="none" w:sz="0" w:space="0" w:color="auto"/>
        <w:bottom w:val="none" w:sz="0" w:space="0" w:color="auto"/>
        <w:right w:val="none" w:sz="0" w:space="0" w:color="auto"/>
      </w:divBdr>
    </w:div>
    <w:div w:id="1138037821">
      <w:bodyDiv w:val="1"/>
      <w:marLeft w:val="0"/>
      <w:marRight w:val="0"/>
      <w:marTop w:val="0"/>
      <w:marBottom w:val="0"/>
      <w:divBdr>
        <w:top w:val="none" w:sz="0" w:space="0" w:color="auto"/>
        <w:left w:val="none" w:sz="0" w:space="0" w:color="auto"/>
        <w:bottom w:val="none" w:sz="0" w:space="0" w:color="auto"/>
        <w:right w:val="none" w:sz="0" w:space="0" w:color="auto"/>
      </w:divBdr>
    </w:div>
    <w:div w:id="1154566574">
      <w:bodyDiv w:val="1"/>
      <w:marLeft w:val="0"/>
      <w:marRight w:val="0"/>
      <w:marTop w:val="0"/>
      <w:marBottom w:val="0"/>
      <w:divBdr>
        <w:top w:val="none" w:sz="0" w:space="0" w:color="auto"/>
        <w:left w:val="none" w:sz="0" w:space="0" w:color="auto"/>
        <w:bottom w:val="none" w:sz="0" w:space="0" w:color="auto"/>
        <w:right w:val="none" w:sz="0" w:space="0" w:color="auto"/>
      </w:divBdr>
    </w:div>
    <w:div w:id="1218472530">
      <w:bodyDiv w:val="1"/>
      <w:marLeft w:val="0"/>
      <w:marRight w:val="0"/>
      <w:marTop w:val="0"/>
      <w:marBottom w:val="0"/>
      <w:divBdr>
        <w:top w:val="none" w:sz="0" w:space="0" w:color="auto"/>
        <w:left w:val="none" w:sz="0" w:space="0" w:color="auto"/>
        <w:bottom w:val="none" w:sz="0" w:space="0" w:color="auto"/>
        <w:right w:val="none" w:sz="0" w:space="0" w:color="auto"/>
      </w:divBdr>
    </w:div>
    <w:div w:id="1257785462">
      <w:bodyDiv w:val="1"/>
      <w:marLeft w:val="0"/>
      <w:marRight w:val="0"/>
      <w:marTop w:val="0"/>
      <w:marBottom w:val="0"/>
      <w:divBdr>
        <w:top w:val="none" w:sz="0" w:space="0" w:color="auto"/>
        <w:left w:val="none" w:sz="0" w:space="0" w:color="auto"/>
        <w:bottom w:val="none" w:sz="0" w:space="0" w:color="auto"/>
        <w:right w:val="none" w:sz="0" w:space="0" w:color="auto"/>
      </w:divBdr>
    </w:div>
    <w:div w:id="1265267684">
      <w:bodyDiv w:val="1"/>
      <w:marLeft w:val="0"/>
      <w:marRight w:val="0"/>
      <w:marTop w:val="0"/>
      <w:marBottom w:val="0"/>
      <w:divBdr>
        <w:top w:val="none" w:sz="0" w:space="0" w:color="auto"/>
        <w:left w:val="none" w:sz="0" w:space="0" w:color="auto"/>
        <w:bottom w:val="none" w:sz="0" w:space="0" w:color="auto"/>
        <w:right w:val="none" w:sz="0" w:space="0" w:color="auto"/>
      </w:divBdr>
    </w:div>
    <w:div w:id="1280380914">
      <w:bodyDiv w:val="1"/>
      <w:marLeft w:val="0"/>
      <w:marRight w:val="0"/>
      <w:marTop w:val="0"/>
      <w:marBottom w:val="0"/>
      <w:divBdr>
        <w:top w:val="none" w:sz="0" w:space="0" w:color="auto"/>
        <w:left w:val="none" w:sz="0" w:space="0" w:color="auto"/>
        <w:bottom w:val="none" w:sz="0" w:space="0" w:color="auto"/>
        <w:right w:val="none" w:sz="0" w:space="0" w:color="auto"/>
      </w:divBdr>
    </w:div>
    <w:div w:id="1302537023">
      <w:bodyDiv w:val="1"/>
      <w:marLeft w:val="0"/>
      <w:marRight w:val="0"/>
      <w:marTop w:val="0"/>
      <w:marBottom w:val="0"/>
      <w:divBdr>
        <w:top w:val="none" w:sz="0" w:space="0" w:color="auto"/>
        <w:left w:val="none" w:sz="0" w:space="0" w:color="auto"/>
        <w:bottom w:val="none" w:sz="0" w:space="0" w:color="auto"/>
        <w:right w:val="none" w:sz="0" w:space="0" w:color="auto"/>
      </w:divBdr>
    </w:div>
    <w:div w:id="1319308733">
      <w:bodyDiv w:val="1"/>
      <w:marLeft w:val="0"/>
      <w:marRight w:val="0"/>
      <w:marTop w:val="0"/>
      <w:marBottom w:val="0"/>
      <w:divBdr>
        <w:top w:val="none" w:sz="0" w:space="0" w:color="auto"/>
        <w:left w:val="none" w:sz="0" w:space="0" w:color="auto"/>
        <w:bottom w:val="none" w:sz="0" w:space="0" w:color="auto"/>
        <w:right w:val="none" w:sz="0" w:space="0" w:color="auto"/>
      </w:divBdr>
    </w:div>
    <w:div w:id="1353410262">
      <w:bodyDiv w:val="1"/>
      <w:marLeft w:val="0"/>
      <w:marRight w:val="0"/>
      <w:marTop w:val="0"/>
      <w:marBottom w:val="0"/>
      <w:divBdr>
        <w:top w:val="none" w:sz="0" w:space="0" w:color="auto"/>
        <w:left w:val="none" w:sz="0" w:space="0" w:color="auto"/>
        <w:bottom w:val="none" w:sz="0" w:space="0" w:color="auto"/>
        <w:right w:val="none" w:sz="0" w:space="0" w:color="auto"/>
      </w:divBdr>
    </w:div>
    <w:div w:id="1387989077">
      <w:bodyDiv w:val="1"/>
      <w:marLeft w:val="0"/>
      <w:marRight w:val="0"/>
      <w:marTop w:val="0"/>
      <w:marBottom w:val="0"/>
      <w:divBdr>
        <w:top w:val="none" w:sz="0" w:space="0" w:color="auto"/>
        <w:left w:val="none" w:sz="0" w:space="0" w:color="auto"/>
        <w:bottom w:val="none" w:sz="0" w:space="0" w:color="auto"/>
        <w:right w:val="none" w:sz="0" w:space="0" w:color="auto"/>
      </w:divBdr>
    </w:div>
    <w:div w:id="1401253302">
      <w:bodyDiv w:val="1"/>
      <w:marLeft w:val="0"/>
      <w:marRight w:val="0"/>
      <w:marTop w:val="0"/>
      <w:marBottom w:val="0"/>
      <w:divBdr>
        <w:top w:val="none" w:sz="0" w:space="0" w:color="auto"/>
        <w:left w:val="none" w:sz="0" w:space="0" w:color="auto"/>
        <w:bottom w:val="none" w:sz="0" w:space="0" w:color="auto"/>
        <w:right w:val="none" w:sz="0" w:space="0" w:color="auto"/>
      </w:divBdr>
    </w:div>
    <w:div w:id="1407342370">
      <w:bodyDiv w:val="1"/>
      <w:marLeft w:val="0"/>
      <w:marRight w:val="0"/>
      <w:marTop w:val="0"/>
      <w:marBottom w:val="0"/>
      <w:divBdr>
        <w:top w:val="none" w:sz="0" w:space="0" w:color="auto"/>
        <w:left w:val="none" w:sz="0" w:space="0" w:color="auto"/>
        <w:bottom w:val="none" w:sz="0" w:space="0" w:color="auto"/>
        <w:right w:val="none" w:sz="0" w:space="0" w:color="auto"/>
      </w:divBdr>
    </w:div>
    <w:div w:id="1442800971">
      <w:bodyDiv w:val="1"/>
      <w:marLeft w:val="0"/>
      <w:marRight w:val="0"/>
      <w:marTop w:val="0"/>
      <w:marBottom w:val="0"/>
      <w:divBdr>
        <w:top w:val="none" w:sz="0" w:space="0" w:color="auto"/>
        <w:left w:val="none" w:sz="0" w:space="0" w:color="auto"/>
        <w:bottom w:val="none" w:sz="0" w:space="0" w:color="auto"/>
        <w:right w:val="none" w:sz="0" w:space="0" w:color="auto"/>
      </w:divBdr>
    </w:div>
    <w:div w:id="1446190840">
      <w:bodyDiv w:val="1"/>
      <w:marLeft w:val="0"/>
      <w:marRight w:val="0"/>
      <w:marTop w:val="0"/>
      <w:marBottom w:val="0"/>
      <w:divBdr>
        <w:top w:val="none" w:sz="0" w:space="0" w:color="auto"/>
        <w:left w:val="none" w:sz="0" w:space="0" w:color="auto"/>
        <w:bottom w:val="none" w:sz="0" w:space="0" w:color="auto"/>
        <w:right w:val="none" w:sz="0" w:space="0" w:color="auto"/>
      </w:divBdr>
    </w:div>
    <w:div w:id="1520005545">
      <w:bodyDiv w:val="1"/>
      <w:marLeft w:val="0"/>
      <w:marRight w:val="0"/>
      <w:marTop w:val="0"/>
      <w:marBottom w:val="0"/>
      <w:divBdr>
        <w:top w:val="none" w:sz="0" w:space="0" w:color="auto"/>
        <w:left w:val="none" w:sz="0" w:space="0" w:color="auto"/>
        <w:bottom w:val="none" w:sz="0" w:space="0" w:color="auto"/>
        <w:right w:val="none" w:sz="0" w:space="0" w:color="auto"/>
      </w:divBdr>
    </w:div>
    <w:div w:id="1522013015">
      <w:bodyDiv w:val="1"/>
      <w:marLeft w:val="0"/>
      <w:marRight w:val="0"/>
      <w:marTop w:val="0"/>
      <w:marBottom w:val="0"/>
      <w:divBdr>
        <w:top w:val="none" w:sz="0" w:space="0" w:color="auto"/>
        <w:left w:val="none" w:sz="0" w:space="0" w:color="auto"/>
        <w:bottom w:val="none" w:sz="0" w:space="0" w:color="auto"/>
        <w:right w:val="none" w:sz="0" w:space="0" w:color="auto"/>
      </w:divBdr>
    </w:div>
    <w:div w:id="1529295131">
      <w:bodyDiv w:val="1"/>
      <w:marLeft w:val="0"/>
      <w:marRight w:val="0"/>
      <w:marTop w:val="0"/>
      <w:marBottom w:val="0"/>
      <w:divBdr>
        <w:top w:val="none" w:sz="0" w:space="0" w:color="auto"/>
        <w:left w:val="none" w:sz="0" w:space="0" w:color="auto"/>
        <w:bottom w:val="none" w:sz="0" w:space="0" w:color="auto"/>
        <w:right w:val="none" w:sz="0" w:space="0" w:color="auto"/>
      </w:divBdr>
    </w:div>
    <w:div w:id="1585382138">
      <w:bodyDiv w:val="1"/>
      <w:marLeft w:val="0"/>
      <w:marRight w:val="0"/>
      <w:marTop w:val="0"/>
      <w:marBottom w:val="0"/>
      <w:divBdr>
        <w:top w:val="none" w:sz="0" w:space="0" w:color="auto"/>
        <w:left w:val="none" w:sz="0" w:space="0" w:color="auto"/>
        <w:bottom w:val="none" w:sz="0" w:space="0" w:color="auto"/>
        <w:right w:val="none" w:sz="0" w:space="0" w:color="auto"/>
      </w:divBdr>
      <w:divsChild>
        <w:div w:id="945234188">
          <w:marLeft w:val="0"/>
          <w:marRight w:val="1"/>
          <w:marTop w:val="0"/>
          <w:marBottom w:val="0"/>
          <w:divBdr>
            <w:top w:val="none" w:sz="0" w:space="0" w:color="auto"/>
            <w:left w:val="none" w:sz="0" w:space="0" w:color="auto"/>
            <w:bottom w:val="none" w:sz="0" w:space="0" w:color="auto"/>
            <w:right w:val="none" w:sz="0" w:space="0" w:color="auto"/>
          </w:divBdr>
          <w:divsChild>
            <w:div w:id="1525316091">
              <w:marLeft w:val="0"/>
              <w:marRight w:val="0"/>
              <w:marTop w:val="0"/>
              <w:marBottom w:val="0"/>
              <w:divBdr>
                <w:top w:val="none" w:sz="0" w:space="0" w:color="auto"/>
                <w:left w:val="none" w:sz="0" w:space="0" w:color="auto"/>
                <w:bottom w:val="none" w:sz="0" w:space="0" w:color="auto"/>
                <w:right w:val="none" w:sz="0" w:space="0" w:color="auto"/>
              </w:divBdr>
              <w:divsChild>
                <w:div w:id="1886284710">
                  <w:marLeft w:val="0"/>
                  <w:marRight w:val="1"/>
                  <w:marTop w:val="0"/>
                  <w:marBottom w:val="0"/>
                  <w:divBdr>
                    <w:top w:val="none" w:sz="0" w:space="0" w:color="auto"/>
                    <w:left w:val="none" w:sz="0" w:space="0" w:color="auto"/>
                    <w:bottom w:val="none" w:sz="0" w:space="0" w:color="auto"/>
                    <w:right w:val="none" w:sz="0" w:space="0" w:color="auto"/>
                  </w:divBdr>
                  <w:divsChild>
                    <w:div w:id="974064557">
                      <w:marLeft w:val="0"/>
                      <w:marRight w:val="0"/>
                      <w:marTop w:val="0"/>
                      <w:marBottom w:val="0"/>
                      <w:divBdr>
                        <w:top w:val="none" w:sz="0" w:space="0" w:color="auto"/>
                        <w:left w:val="none" w:sz="0" w:space="0" w:color="auto"/>
                        <w:bottom w:val="none" w:sz="0" w:space="0" w:color="auto"/>
                        <w:right w:val="none" w:sz="0" w:space="0" w:color="auto"/>
                      </w:divBdr>
                      <w:divsChild>
                        <w:div w:id="1231036043">
                          <w:marLeft w:val="0"/>
                          <w:marRight w:val="0"/>
                          <w:marTop w:val="0"/>
                          <w:marBottom w:val="0"/>
                          <w:divBdr>
                            <w:top w:val="none" w:sz="0" w:space="0" w:color="auto"/>
                            <w:left w:val="none" w:sz="0" w:space="0" w:color="auto"/>
                            <w:bottom w:val="none" w:sz="0" w:space="0" w:color="auto"/>
                            <w:right w:val="none" w:sz="0" w:space="0" w:color="auto"/>
                          </w:divBdr>
                          <w:divsChild>
                            <w:div w:id="1727102186">
                              <w:marLeft w:val="0"/>
                              <w:marRight w:val="0"/>
                              <w:marTop w:val="120"/>
                              <w:marBottom w:val="360"/>
                              <w:divBdr>
                                <w:top w:val="none" w:sz="0" w:space="0" w:color="auto"/>
                                <w:left w:val="none" w:sz="0" w:space="0" w:color="auto"/>
                                <w:bottom w:val="none" w:sz="0" w:space="0" w:color="auto"/>
                                <w:right w:val="none" w:sz="0" w:space="0" w:color="auto"/>
                              </w:divBdr>
                              <w:divsChild>
                                <w:div w:id="1451779252">
                                  <w:marLeft w:val="420"/>
                                  <w:marRight w:val="0"/>
                                  <w:marTop w:val="0"/>
                                  <w:marBottom w:val="0"/>
                                  <w:divBdr>
                                    <w:top w:val="none" w:sz="0" w:space="0" w:color="auto"/>
                                    <w:left w:val="none" w:sz="0" w:space="0" w:color="auto"/>
                                    <w:bottom w:val="none" w:sz="0" w:space="0" w:color="auto"/>
                                    <w:right w:val="none" w:sz="0" w:space="0" w:color="auto"/>
                                  </w:divBdr>
                                  <w:divsChild>
                                    <w:div w:id="699671890">
                                      <w:marLeft w:val="0"/>
                                      <w:marRight w:val="0"/>
                                      <w:marTop w:val="34"/>
                                      <w:marBottom w:val="34"/>
                                      <w:divBdr>
                                        <w:top w:val="none" w:sz="0" w:space="0" w:color="auto"/>
                                        <w:left w:val="none" w:sz="0" w:space="0" w:color="auto"/>
                                        <w:bottom w:val="none" w:sz="0" w:space="0" w:color="auto"/>
                                        <w:right w:val="none" w:sz="0" w:space="0" w:color="auto"/>
                                      </w:divBdr>
                                    </w:div>
                                  </w:divsChild>
                                </w:div>
                                <w:div w:id="182847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6766661">
      <w:bodyDiv w:val="1"/>
      <w:marLeft w:val="0"/>
      <w:marRight w:val="0"/>
      <w:marTop w:val="0"/>
      <w:marBottom w:val="0"/>
      <w:divBdr>
        <w:top w:val="none" w:sz="0" w:space="0" w:color="auto"/>
        <w:left w:val="none" w:sz="0" w:space="0" w:color="auto"/>
        <w:bottom w:val="none" w:sz="0" w:space="0" w:color="auto"/>
        <w:right w:val="none" w:sz="0" w:space="0" w:color="auto"/>
      </w:divBdr>
    </w:div>
    <w:div w:id="1715546262">
      <w:bodyDiv w:val="1"/>
      <w:marLeft w:val="0"/>
      <w:marRight w:val="0"/>
      <w:marTop w:val="0"/>
      <w:marBottom w:val="0"/>
      <w:divBdr>
        <w:top w:val="none" w:sz="0" w:space="0" w:color="auto"/>
        <w:left w:val="none" w:sz="0" w:space="0" w:color="auto"/>
        <w:bottom w:val="none" w:sz="0" w:space="0" w:color="auto"/>
        <w:right w:val="none" w:sz="0" w:space="0" w:color="auto"/>
      </w:divBdr>
    </w:div>
    <w:div w:id="1725593247">
      <w:bodyDiv w:val="1"/>
      <w:marLeft w:val="0"/>
      <w:marRight w:val="0"/>
      <w:marTop w:val="0"/>
      <w:marBottom w:val="0"/>
      <w:divBdr>
        <w:top w:val="none" w:sz="0" w:space="0" w:color="auto"/>
        <w:left w:val="none" w:sz="0" w:space="0" w:color="auto"/>
        <w:bottom w:val="none" w:sz="0" w:space="0" w:color="auto"/>
        <w:right w:val="none" w:sz="0" w:space="0" w:color="auto"/>
      </w:divBdr>
    </w:div>
    <w:div w:id="1736925633">
      <w:bodyDiv w:val="1"/>
      <w:marLeft w:val="0"/>
      <w:marRight w:val="0"/>
      <w:marTop w:val="0"/>
      <w:marBottom w:val="0"/>
      <w:divBdr>
        <w:top w:val="none" w:sz="0" w:space="0" w:color="auto"/>
        <w:left w:val="none" w:sz="0" w:space="0" w:color="auto"/>
        <w:bottom w:val="none" w:sz="0" w:space="0" w:color="auto"/>
        <w:right w:val="none" w:sz="0" w:space="0" w:color="auto"/>
      </w:divBdr>
      <w:divsChild>
        <w:div w:id="426775045">
          <w:marLeft w:val="0"/>
          <w:marRight w:val="0"/>
          <w:marTop w:val="0"/>
          <w:marBottom w:val="0"/>
          <w:divBdr>
            <w:top w:val="none" w:sz="0" w:space="0" w:color="auto"/>
            <w:left w:val="none" w:sz="0" w:space="0" w:color="auto"/>
            <w:bottom w:val="none" w:sz="0" w:space="0" w:color="auto"/>
            <w:right w:val="none" w:sz="0" w:space="0" w:color="auto"/>
          </w:divBdr>
        </w:div>
      </w:divsChild>
    </w:div>
    <w:div w:id="1824226814">
      <w:bodyDiv w:val="1"/>
      <w:marLeft w:val="0"/>
      <w:marRight w:val="0"/>
      <w:marTop w:val="0"/>
      <w:marBottom w:val="0"/>
      <w:divBdr>
        <w:top w:val="none" w:sz="0" w:space="0" w:color="auto"/>
        <w:left w:val="none" w:sz="0" w:space="0" w:color="auto"/>
        <w:bottom w:val="none" w:sz="0" w:space="0" w:color="auto"/>
        <w:right w:val="none" w:sz="0" w:space="0" w:color="auto"/>
      </w:divBdr>
    </w:div>
    <w:div w:id="1853258182">
      <w:bodyDiv w:val="1"/>
      <w:marLeft w:val="0"/>
      <w:marRight w:val="0"/>
      <w:marTop w:val="0"/>
      <w:marBottom w:val="0"/>
      <w:divBdr>
        <w:top w:val="none" w:sz="0" w:space="0" w:color="auto"/>
        <w:left w:val="none" w:sz="0" w:space="0" w:color="auto"/>
        <w:bottom w:val="none" w:sz="0" w:space="0" w:color="auto"/>
        <w:right w:val="none" w:sz="0" w:space="0" w:color="auto"/>
      </w:divBdr>
    </w:div>
    <w:div w:id="1875579073">
      <w:bodyDiv w:val="1"/>
      <w:marLeft w:val="0"/>
      <w:marRight w:val="0"/>
      <w:marTop w:val="0"/>
      <w:marBottom w:val="0"/>
      <w:divBdr>
        <w:top w:val="none" w:sz="0" w:space="0" w:color="auto"/>
        <w:left w:val="none" w:sz="0" w:space="0" w:color="auto"/>
        <w:bottom w:val="none" w:sz="0" w:space="0" w:color="auto"/>
        <w:right w:val="none" w:sz="0" w:space="0" w:color="auto"/>
      </w:divBdr>
      <w:divsChild>
        <w:div w:id="1774519462">
          <w:marLeft w:val="0"/>
          <w:marRight w:val="0"/>
          <w:marTop w:val="0"/>
          <w:marBottom w:val="0"/>
          <w:divBdr>
            <w:top w:val="none" w:sz="0" w:space="0" w:color="auto"/>
            <w:left w:val="none" w:sz="0" w:space="0" w:color="auto"/>
            <w:bottom w:val="none" w:sz="0" w:space="0" w:color="auto"/>
            <w:right w:val="none" w:sz="0" w:space="0" w:color="auto"/>
          </w:divBdr>
        </w:div>
      </w:divsChild>
    </w:div>
    <w:div w:id="1928146017">
      <w:bodyDiv w:val="1"/>
      <w:marLeft w:val="0"/>
      <w:marRight w:val="0"/>
      <w:marTop w:val="0"/>
      <w:marBottom w:val="0"/>
      <w:divBdr>
        <w:top w:val="none" w:sz="0" w:space="0" w:color="auto"/>
        <w:left w:val="none" w:sz="0" w:space="0" w:color="auto"/>
        <w:bottom w:val="none" w:sz="0" w:space="0" w:color="auto"/>
        <w:right w:val="none" w:sz="0" w:space="0" w:color="auto"/>
      </w:divBdr>
    </w:div>
    <w:div w:id="1946231654">
      <w:bodyDiv w:val="1"/>
      <w:marLeft w:val="0"/>
      <w:marRight w:val="0"/>
      <w:marTop w:val="0"/>
      <w:marBottom w:val="0"/>
      <w:divBdr>
        <w:top w:val="none" w:sz="0" w:space="0" w:color="auto"/>
        <w:left w:val="none" w:sz="0" w:space="0" w:color="auto"/>
        <w:bottom w:val="none" w:sz="0" w:space="0" w:color="auto"/>
        <w:right w:val="none" w:sz="0" w:space="0" w:color="auto"/>
      </w:divBdr>
    </w:div>
    <w:div w:id="1950968609">
      <w:bodyDiv w:val="1"/>
      <w:marLeft w:val="0"/>
      <w:marRight w:val="0"/>
      <w:marTop w:val="0"/>
      <w:marBottom w:val="0"/>
      <w:divBdr>
        <w:top w:val="none" w:sz="0" w:space="0" w:color="auto"/>
        <w:left w:val="none" w:sz="0" w:space="0" w:color="auto"/>
        <w:bottom w:val="none" w:sz="0" w:space="0" w:color="auto"/>
        <w:right w:val="none" w:sz="0" w:space="0" w:color="auto"/>
      </w:divBdr>
      <w:divsChild>
        <w:div w:id="1909804200">
          <w:marLeft w:val="0"/>
          <w:marRight w:val="0"/>
          <w:marTop w:val="0"/>
          <w:marBottom w:val="0"/>
          <w:divBdr>
            <w:top w:val="none" w:sz="0" w:space="0" w:color="auto"/>
            <w:left w:val="none" w:sz="0" w:space="0" w:color="auto"/>
            <w:bottom w:val="none" w:sz="0" w:space="0" w:color="auto"/>
            <w:right w:val="none" w:sz="0" w:space="0" w:color="auto"/>
          </w:divBdr>
        </w:div>
      </w:divsChild>
    </w:div>
    <w:div w:id="1998066564">
      <w:bodyDiv w:val="1"/>
      <w:marLeft w:val="0"/>
      <w:marRight w:val="0"/>
      <w:marTop w:val="0"/>
      <w:marBottom w:val="0"/>
      <w:divBdr>
        <w:top w:val="none" w:sz="0" w:space="0" w:color="auto"/>
        <w:left w:val="none" w:sz="0" w:space="0" w:color="auto"/>
        <w:bottom w:val="none" w:sz="0" w:space="0" w:color="auto"/>
        <w:right w:val="none" w:sz="0" w:space="0" w:color="auto"/>
      </w:divBdr>
    </w:div>
    <w:div w:id="2137986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7C5E76-87A8-4C68-B513-837A060A9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8808</Words>
  <Characters>118493</Characters>
  <Application>Microsoft Office Word</Application>
  <DocSecurity>4</DocSecurity>
  <Lines>987</Lines>
  <Paragraphs>2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ierärztliche Faklutät der LMU</Company>
  <LinksUpToDate>false</LinksUpToDate>
  <CharactersWithSpaces>137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drun Potschka</dc:creator>
  <cp:lastModifiedBy>Katrin.rauner</cp:lastModifiedBy>
  <cp:revision>2</cp:revision>
  <cp:lastPrinted>2017-06-22T09:00:00Z</cp:lastPrinted>
  <dcterms:created xsi:type="dcterms:W3CDTF">2018-03-20T08:52:00Z</dcterms:created>
  <dcterms:modified xsi:type="dcterms:W3CDTF">2018-03-2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47646204</vt:i4>
  </property>
</Properties>
</file>